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8.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9.xml" ContentType="application/vnd.openxmlformats-officedocument.wordprocessingml.footer+xml"/>
  <Override PartName="/word/header5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61E8B9" w14:textId="6F3E7E3F" w:rsidR="00F9477C" w:rsidRDefault="009F2531" w:rsidP="00725CD0">
      <w:pPr>
        <w:spacing w:line="240" w:lineRule="auto"/>
        <w:jc w:val="center"/>
        <w:rPr>
          <w:rFonts w:cs="Times New Roman"/>
          <w:szCs w:val="24"/>
        </w:rPr>
      </w:pPr>
      <w:r>
        <w:rPr>
          <w:rFonts w:cs="Times New Roman"/>
          <w:szCs w:val="24"/>
        </w:rPr>
        <w:t xml:space="preserve"> </w:t>
      </w:r>
      <w:r w:rsidR="00140C9D" w:rsidRPr="00C43789">
        <w:rPr>
          <w:rFonts w:cs="Times New Roman"/>
          <w:noProof/>
          <w:szCs w:val="24"/>
        </w:rPr>
        <w:drawing>
          <wp:inline distT="0" distB="0" distL="0" distR="0" wp14:anchorId="71D8F22D" wp14:editId="2ACF9512">
            <wp:extent cx="900000" cy="900000"/>
            <wp:effectExtent l="0" t="0" r="0" b="0"/>
            <wp:docPr id="1" name="Picture 1" descr="Hasil gambar untuk logo pnj 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8" cstate="print"/>
                    <a:stretch>
                      <a:fillRect/>
                    </a:stretch>
                  </pic:blipFill>
                  <pic:spPr>
                    <a:xfrm>
                      <a:off x="0" y="0"/>
                      <a:ext cx="900000" cy="900000"/>
                    </a:xfrm>
                    <a:prstGeom prst="rect">
                      <a:avLst/>
                    </a:prstGeom>
                  </pic:spPr>
                </pic:pic>
              </a:graphicData>
            </a:graphic>
          </wp:inline>
        </w:drawing>
      </w:r>
    </w:p>
    <w:p w14:paraId="34ED54FC" w14:textId="77777777" w:rsidR="00336AEC" w:rsidRDefault="00336AEC" w:rsidP="0078289B">
      <w:pPr>
        <w:spacing w:line="240" w:lineRule="auto"/>
        <w:jc w:val="left"/>
        <w:rPr>
          <w:rFonts w:cs="Times New Roman"/>
          <w:szCs w:val="24"/>
        </w:rPr>
      </w:pPr>
    </w:p>
    <w:p w14:paraId="054DEE68" w14:textId="64A9D2F6" w:rsidR="00C43789" w:rsidRDefault="00C43789" w:rsidP="00725CD0">
      <w:pPr>
        <w:spacing w:line="240" w:lineRule="auto"/>
        <w:jc w:val="center"/>
        <w:rPr>
          <w:rFonts w:cs="Times New Roman"/>
          <w:b/>
          <w:bCs/>
          <w:sz w:val="32"/>
          <w:szCs w:val="32"/>
        </w:rPr>
      </w:pPr>
      <w:r>
        <w:rPr>
          <w:rFonts w:cs="Times New Roman"/>
          <w:b/>
          <w:bCs/>
          <w:sz w:val="32"/>
          <w:szCs w:val="32"/>
        </w:rPr>
        <w:t xml:space="preserve">RANCANG BANGUN </w:t>
      </w:r>
      <w:r w:rsidR="00961BD8">
        <w:rPr>
          <w:rFonts w:cs="Times New Roman"/>
          <w:b/>
          <w:bCs/>
          <w:sz w:val="32"/>
          <w:szCs w:val="32"/>
        </w:rPr>
        <w:t>APLIKASI</w:t>
      </w:r>
      <w:r w:rsidR="00556B55">
        <w:rPr>
          <w:rFonts w:cs="Times New Roman"/>
          <w:b/>
          <w:bCs/>
          <w:sz w:val="32"/>
          <w:szCs w:val="32"/>
        </w:rPr>
        <w:t xml:space="preserve"> PENGELOLAAN SKRIPSI</w:t>
      </w:r>
      <w:r w:rsidR="00166470">
        <w:rPr>
          <w:rFonts w:cs="Times New Roman"/>
          <w:b/>
          <w:bCs/>
          <w:sz w:val="32"/>
          <w:szCs w:val="32"/>
        </w:rPr>
        <w:t xml:space="preserve"> JURUSAN TEKNIK INFORMATIKA </w:t>
      </w:r>
      <w:r w:rsidR="005E0813">
        <w:rPr>
          <w:rFonts w:cs="Times New Roman"/>
          <w:b/>
          <w:bCs/>
          <w:sz w:val="32"/>
          <w:szCs w:val="32"/>
        </w:rPr>
        <w:br/>
      </w:r>
      <w:r w:rsidR="00166470">
        <w:rPr>
          <w:rFonts w:cs="Times New Roman"/>
          <w:b/>
          <w:bCs/>
          <w:sz w:val="32"/>
          <w:szCs w:val="32"/>
        </w:rPr>
        <w:t xml:space="preserve">DAN KOMPUTER BERBASIS WEB DENGAN </w:t>
      </w:r>
      <w:r w:rsidR="00166470" w:rsidRPr="00282B55">
        <w:rPr>
          <w:rFonts w:cs="Times New Roman"/>
          <w:b/>
          <w:bCs/>
          <w:i/>
          <w:iCs/>
          <w:sz w:val="32"/>
          <w:szCs w:val="32"/>
        </w:rPr>
        <w:t>FRAMEWORK</w:t>
      </w:r>
      <w:r w:rsidR="00166470">
        <w:rPr>
          <w:rFonts w:cs="Times New Roman"/>
          <w:b/>
          <w:bCs/>
          <w:sz w:val="32"/>
          <w:szCs w:val="32"/>
        </w:rPr>
        <w:t xml:space="preserve"> LARAVEL</w:t>
      </w:r>
    </w:p>
    <w:p w14:paraId="54F113C8" w14:textId="77777777" w:rsidR="00C86CBD" w:rsidRDefault="00C86CBD" w:rsidP="00725CD0">
      <w:pPr>
        <w:spacing w:line="240" w:lineRule="auto"/>
        <w:jc w:val="center"/>
        <w:rPr>
          <w:rFonts w:cs="Times New Roman"/>
          <w:b/>
          <w:bCs/>
          <w:sz w:val="32"/>
          <w:szCs w:val="32"/>
        </w:rPr>
      </w:pPr>
    </w:p>
    <w:p w14:paraId="2CE71D4B" w14:textId="77777777" w:rsidR="00C86CBD" w:rsidRDefault="00C86CBD" w:rsidP="00725CD0">
      <w:pPr>
        <w:spacing w:line="240" w:lineRule="auto"/>
        <w:jc w:val="center"/>
        <w:rPr>
          <w:rFonts w:cs="Times New Roman"/>
          <w:b/>
          <w:bCs/>
          <w:sz w:val="32"/>
          <w:szCs w:val="32"/>
        </w:rPr>
      </w:pPr>
    </w:p>
    <w:p w14:paraId="0B35FC60" w14:textId="17DDB6E6" w:rsidR="00C86CBD" w:rsidRDefault="00C86CBD" w:rsidP="00725CD0">
      <w:pPr>
        <w:spacing w:line="240" w:lineRule="auto"/>
        <w:jc w:val="center"/>
        <w:rPr>
          <w:rFonts w:cs="Times New Roman"/>
          <w:b/>
          <w:bCs/>
          <w:sz w:val="32"/>
          <w:szCs w:val="32"/>
        </w:rPr>
      </w:pPr>
      <w:r>
        <w:rPr>
          <w:rFonts w:cs="Times New Roman"/>
          <w:b/>
          <w:bCs/>
          <w:sz w:val="32"/>
          <w:szCs w:val="32"/>
        </w:rPr>
        <w:t>SKRIPSI</w:t>
      </w:r>
    </w:p>
    <w:p w14:paraId="38C11F18" w14:textId="77777777" w:rsidR="0070734B" w:rsidRDefault="0070734B" w:rsidP="00725CD0">
      <w:pPr>
        <w:spacing w:line="240" w:lineRule="auto"/>
        <w:jc w:val="center"/>
        <w:rPr>
          <w:rFonts w:cs="Times New Roman"/>
          <w:b/>
          <w:bCs/>
          <w:sz w:val="32"/>
          <w:szCs w:val="32"/>
        </w:rPr>
      </w:pPr>
    </w:p>
    <w:p w14:paraId="2332D945" w14:textId="77777777" w:rsidR="00AF1E41" w:rsidRDefault="00AF1E41" w:rsidP="00725CD0">
      <w:pPr>
        <w:spacing w:line="240" w:lineRule="auto"/>
        <w:jc w:val="center"/>
        <w:rPr>
          <w:rFonts w:cs="Times New Roman"/>
          <w:b/>
          <w:bCs/>
          <w:sz w:val="32"/>
          <w:szCs w:val="32"/>
        </w:rPr>
      </w:pPr>
    </w:p>
    <w:p w14:paraId="26D691C0" w14:textId="77777777" w:rsidR="0070734B" w:rsidRDefault="0070734B" w:rsidP="00725CD0">
      <w:pPr>
        <w:spacing w:line="240" w:lineRule="auto"/>
        <w:jc w:val="center"/>
        <w:rPr>
          <w:rFonts w:cs="Times New Roman"/>
          <w:b/>
          <w:bCs/>
          <w:sz w:val="32"/>
          <w:szCs w:val="32"/>
        </w:rPr>
      </w:pPr>
    </w:p>
    <w:p w14:paraId="3B4786B6" w14:textId="063B4448" w:rsidR="0070734B" w:rsidRDefault="0070734B" w:rsidP="00725CD0">
      <w:pPr>
        <w:spacing w:line="240" w:lineRule="auto"/>
        <w:jc w:val="center"/>
        <w:rPr>
          <w:rFonts w:cs="Times New Roman"/>
          <w:b/>
          <w:bCs/>
          <w:szCs w:val="24"/>
        </w:rPr>
      </w:pPr>
      <w:r>
        <w:rPr>
          <w:rFonts w:cs="Times New Roman"/>
          <w:b/>
          <w:bCs/>
          <w:szCs w:val="24"/>
        </w:rPr>
        <w:t>BAGAS RIZKIYANTO</w:t>
      </w:r>
      <w:r>
        <w:rPr>
          <w:rFonts w:cs="Times New Roman"/>
          <w:b/>
          <w:bCs/>
          <w:szCs w:val="24"/>
        </w:rPr>
        <w:tab/>
        <w:t>2007412006</w:t>
      </w:r>
    </w:p>
    <w:p w14:paraId="53C68531" w14:textId="77777777" w:rsidR="0070734B" w:rsidRDefault="0070734B" w:rsidP="00725CD0">
      <w:pPr>
        <w:spacing w:line="240" w:lineRule="auto"/>
        <w:jc w:val="center"/>
        <w:rPr>
          <w:rFonts w:cs="Times New Roman"/>
          <w:b/>
          <w:bCs/>
          <w:szCs w:val="24"/>
        </w:rPr>
      </w:pPr>
    </w:p>
    <w:p w14:paraId="03941676" w14:textId="77777777" w:rsidR="0070734B" w:rsidRDefault="0070734B" w:rsidP="00725CD0">
      <w:pPr>
        <w:spacing w:line="240" w:lineRule="auto"/>
        <w:jc w:val="center"/>
        <w:rPr>
          <w:rFonts w:cs="Times New Roman"/>
          <w:b/>
          <w:bCs/>
          <w:szCs w:val="24"/>
        </w:rPr>
      </w:pPr>
    </w:p>
    <w:p w14:paraId="03614D97" w14:textId="77777777" w:rsidR="0070734B" w:rsidRDefault="0070734B" w:rsidP="00725CD0">
      <w:pPr>
        <w:spacing w:line="240" w:lineRule="auto"/>
        <w:jc w:val="center"/>
        <w:rPr>
          <w:rFonts w:cs="Times New Roman"/>
          <w:b/>
          <w:bCs/>
          <w:szCs w:val="24"/>
        </w:rPr>
      </w:pPr>
    </w:p>
    <w:p w14:paraId="243E37B8" w14:textId="70E6BE49" w:rsidR="0070734B" w:rsidRDefault="0070734B" w:rsidP="00725CD0">
      <w:pPr>
        <w:spacing w:line="240" w:lineRule="auto"/>
        <w:jc w:val="center"/>
        <w:rPr>
          <w:rFonts w:cs="Times New Roman"/>
          <w:b/>
          <w:bCs/>
          <w:sz w:val="32"/>
          <w:szCs w:val="32"/>
        </w:rPr>
      </w:pPr>
      <w:r>
        <w:rPr>
          <w:rFonts w:cs="Times New Roman"/>
          <w:b/>
          <w:bCs/>
          <w:sz w:val="32"/>
          <w:szCs w:val="32"/>
        </w:rPr>
        <w:t>PROGRAM STUDI TEKNIK INFORMATIKA JURUSAN TEKNIK INFORMATIKA DAN KOMPUTER</w:t>
      </w:r>
      <w:r w:rsidR="005C2D6F">
        <w:rPr>
          <w:rFonts w:cs="Times New Roman"/>
          <w:b/>
          <w:bCs/>
          <w:sz w:val="32"/>
          <w:szCs w:val="32"/>
        </w:rPr>
        <w:br/>
        <w:t>POLITEKNIK NEGERI JAKARTA</w:t>
      </w:r>
    </w:p>
    <w:p w14:paraId="2C418D80" w14:textId="77777777" w:rsidR="00E4149B" w:rsidRDefault="000A5987" w:rsidP="00725CD0">
      <w:pPr>
        <w:spacing w:line="240" w:lineRule="auto"/>
        <w:jc w:val="center"/>
        <w:rPr>
          <w:rFonts w:cs="Times New Roman"/>
          <w:b/>
          <w:bCs/>
          <w:sz w:val="32"/>
          <w:szCs w:val="32"/>
        </w:rPr>
      </w:pPr>
      <w:r>
        <w:rPr>
          <w:rFonts w:cs="Times New Roman"/>
          <w:b/>
          <w:bCs/>
          <w:sz w:val="32"/>
          <w:szCs w:val="32"/>
        </w:rPr>
        <w:t>2024</w:t>
      </w:r>
    </w:p>
    <w:p w14:paraId="5224C9A0" w14:textId="77777777" w:rsidR="00693413" w:rsidRDefault="00693413" w:rsidP="00725CD0">
      <w:pPr>
        <w:spacing w:line="240" w:lineRule="auto"/>
        <w:jc w:val="center"/>
        <w:rPr>
          <w:rFonts w:cs="Times New Roman"/>
          <w:b/>
          <w:bCs/>
          <w:sz w:val="32"/>
          <w:szCs w:val="32"/>
        </w:rPr>
      </w:pPr>
    </w:p>
    <w:p w14:paraId="0E02E3B5" w14:textId="77777777" w:rsidR="0007474A" w:rsidRDefault="0007474A" w:rsidP="00725CD0">
      <w:pPr>
        <w:spacing w:line="240" w:lineRule="auto"/>
        <w:jc w:val="center"/>
        <w:rPr>
          <w:rFonts w:cs="Times New Roman"/>
          <w:b/>
          <w:bCs/>
          <w:sz w:val="32"/>
          <w:szCs w:val="32"/>
        </w:rPr>
        <w:sectPr w:rsidR="0007474A" w:rsidSect="00F751F5">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2268" w:header="850" w:footer="1417" w:gutter="0"/>
          <w:cols w:space="708"/>
          <w:titlePg/>
          <w:docGrid w:linePitch="360"/>
        </w:sectPr>
      </w:pPr>
    </w:p>
    <w:p w14:paraId="21A44938" w14:textId="77777777" w:rsidR="0007474A" w:rsidRDefault="0007474A" w:rsidP="0007474A">
      <w:pPr>
        <w:spacing w:line="240" w:lineRule="auto"/>
        <w:jc w:val="center"/>
        <w:rPr>
          <w:rFonts w:cs="Times New Roman"/>
          <w:szCs w:val="24"/>
        </w:rPr>
      </w:pPr>
      <w:r w:rsidRPr="00C43789">
        <w:rPr>
          <w:rFonts w:cs="Times New Roman"/>
          <w:noProof/>
          <w:szCs w:val="24"/>
        </w:rPr>
        <w:lastRenderedPageBreak/>
        <w:drawing>
          <wp:inline distT="0" distB="0" distL="0" distR="0" wp14:anchorId="489D60B6" wp14:editId="5893FF0E">
            <wp:extent cx="900000" cy="900000"/>
            <wp:effectExtent l="0" t="0" r="0" b="0"/>
            <wp:docPr id="477187840" name="Picture 477187840" descr="Hasil gambar untuk logo pnj 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8" cstate="print"/>
                    <a:stretch>
                      <a:fillRect/>
                    </a:stretch>
                  </pic:blipFill>
                  <pic:spPr>
                    <a:xfrm>
                      <a:off x="0" y="0"/>
                      <a:ext cx="900000" cy="900000"/>
                    </a:xfrm>
                    <a:prstGeom prst="rect">
                      <a:avLst/>
                    </a:prstGeom>
                  </pic:spPr>
                </pic:pic>
              </a:graphicData>
            </a:graphic>
          </wp:inline>
        </w:drawing>
      </w:r>
    </w:p>
    <w:p w14:paraId="3699AB48" w14:textId="77777777" w:rsidR="0007474A" w:rsidRDefault="0007474A" w:rsidP="0007474A">
      <w:pPr>
        <w:spacing w:line="240" w:lineRule="auto"/>
        <w:jc w:val="left"/>
        <w:rPr>
          <w:rFonts w:cs="Times New Roman"/>
          <w:szCs w:val="24"/>
        </w:rPr>
      </w:pPr>
    </w:p>
    <w:p w14:paraId="404CBD00" w14:textId="77777777" w:rsidR="0007474A" w:rsidRDefault="0007474A" w:rsidP="0007474A">
      <w:pPr>
        <w:spacing w:line="240" w:lineRule="auto"/>
        <w:jc w:val="center"/>
        <w:rPr>
          <w:rFonts w:cs="Times New Roman"/>
          <w:b/>
          <w:bCs/>
          <w:sz w:val="32"/>
          <w:szCs w:val="32"/>
        </w:rPr>
      </w:pPr>
      <w:r>
        <w:rPr>
          <w:rFonts w:cs="Times New Roman"/>
          <w:b/>
          <w:bCs/>
          <w:sz w:val="32"/>
          <w:szCs w:val="32"/>
        </w:rPr>
        <w:t xml:space="preserve">RANCANG BANGUN APLIKASI PENGELOLAAN SKRIPSI JURUSAN TEKNIK INFORMATIKA </w:t>
      </w:r>
      <w:r>
        <w:rPr>
          <w:rFonts w:cs="Times New Roman"/>
          <w:b/>
          <w:bCs/>
          <w:sz w:val="32"/>
          <w:szCs w:val="32"/>
        </w:rPr>
        <w:br/>
        <w:t xml:space="preserve">DAN KOMPUTER BERBASIS WEB DENGAN </w:t>
      </w:r>
      <w:r w:rsidRPr="00282B55">
        <w:rPr>
          <w:rFonts w:cs="Times New Roman"/>
          <w:b/>
          <w:bCs/>
          <w:i/>
          <w:iCs/>
          <w:sz w:val="32"/>
          <w:szCs w:val="32"/>
        </w:rPr>
        <w:t>FRAMEWORK</w:t>
      </w:r>
      <w:r>
        <w:rPr>
          <w:rFonts w:cs="Times New Roman"/>
          <w:b/>
          <w:bCs/>
          <w:sz w:val="32"/>
          <w:szCs w:val="32"/>
        </w:rPr>
        <w:t xml:space="preserve"> LARAVEL</w:t>
      </w:r>
    </w:p>
    <w:p w14:paraId="5AFB8CA7" w14:textId="77777777" w:rsidR="0007474A" w:rsidRDefault="0007474A" w:rsidP="0007474A">
      <w:pPr>
        <w:spacing w:line="240" w:lineRule="auto"/>
        <w:jc w:val="center"/>
        <w:rPr>
          <w:rFonts w:cs="Times New Roman"/>
          <w:b/>
          <w:bCs/>
          <w:sz w:val="32"/>
          <w:szCs w:val="32"/>
        </w:rPr>
      </w:pPr>
    </w:p>
    <w:p w14:paraId="7F4FD2D5" w14:textId="77777777" w:rsidR="0007474A" w:rsidRDefault="0007474A" w:rsidP="0007474A">
      <w:pPr>
        <w:spacing w:line="240" w:lineRule="auto"/>
        <w:jc w:val="center"/>
        <w:rPr>
          <w:rFonts w:cs="Times New Roman"/>
          <w:b/>
          <w:bCs/>
          <w:sz w:val="32"/>
          <w:szCs w:val="32"/>
        </w:rPr>
      </w:pPr>
    </w:p>
    <w:p w14:paraId="3690CC5D" w14:textId="23C9D4ED" w:rsidR="0007474A" w:rsidRDefault="0007474A" w:rsidP="0034191F">
      <w:pPr>
        <w:spacing w:line="240" w:lineRule="auto"/>
        <w:jc w:val="center"/>
        <w:rPr>
          <w:rFonts w:cs="Times New Roman"/>
          <w:b/>
          <w:bCs/>
          <w:sz w:val="32"/>
          <w:szCs w:val="32"/>
        </w:rPr>
      </w:pPr>
      <w:r>
        <w:rPr>
          <w:rFonts w:cs="Times New Roman"/>
          <w:b/>
          <w:bCs/>
          <w:sz w:val="32"/>
          <w:szCs w:val="32"/>
        </w:rPr>
        <w:t>SKRIPSI</w:t>
      </w:r>
    </w:p>
    <w:p w14:paraId="6BFCD690" w14:textId="7827FB4A" w:rsidR="0007474A" w:rsidRPr="006D36CD" w:rsidRDefault="006D36CD" w:rsidP="0007474A">
      <w:pPr>
        <w:spacing w:line="240" w:lineRule="auto"/>
        <w:jc w:val="center"/>
        <w:rPr>
          <w:rFonts w:cs="Times New Roman"/>
          <w:b/>
          <w:bCs/>
          <w:sz w:val="32"/>
          <w:szCs w:val="32"/>
        </w:rPr>
      </w:pPr>
      <w:r w:rsidRPr="006D36CD">
        <w:rPr>
          <w:b/>
          <w:bCs/>
        </w:rPr>
        <w:t>Dibuat untuk Melengkapi Syarat-Syarat yang Diperlukan untuk Mempe</w:t>
      </w:r>
      <w:r w:rsidR="00E30E36" w:rsidRPr="00E30E36">
        <w:rPr>
          <w:b/>
          <w:bCs/>
          <w:i/>
        </w:rPr>
        <w:t>role</w:t>
      </w:r>
      <w:r w:rsidRPr="006D36CD">
        <w:rPr>
          <w:b/>
          <w:bCs/>
        </w:rPr>
        <w:t>h Diploma Empat Politeknik</w:t>
      </w:r>
    </w:p>
    <w:p w14:paraId="5DC036CA" w14:textId="77777777" w:rsidR="0007474A" w:rsidRPr="0034191F" w:rsidRDefault="0007474A" w:rsidP="0007474A">
      <w:pPr>
        <w:spacing w:line="240" w:lineRule="auto"/>
        <w:jc w:val="center"/>
        <w:rPr>
          <w:rFonts w:cs="Times New Roman"/>
          <w:b/>
          <w:bCs/>
          <w:szCs w:val="24"/>
        </w:rPr>
      </w:pPr>
    </w:p>
    <w:p w14:paraId="6F38D51E" w14:textId="77777777" w:rsidR="0034191F" w:rsidRDefault="0034191F" w:rsidP="0007474A">
      <w:pPr>
        <w:spacing w:line="240" w:lineRule="auto"/>
        <w:jc w:val="center"/>
        <w:rPr>
          <w:rFonts w:cs="Times New Roman"/>
          <w:b/>
          <w:bCs/>
          <w:szCs w:val="24"/>
        </w:rPr>
      </w:pPr>
    </w:p>
    <w:p w14:paraId="23DBE510" w14:textId="77777777" w:rsidR="0034191F" w:rsidRPr="0034191F" w:rsidRDefault="0034191F" w:rsidP="0007474A">
      <w:pPr>
        <w:spacing w:line="240" w:lineRule="auto"/>
        <w:jc w:val="center"/>
        <w:rPr>
          <w:rFonts w:cs="Times New Roman"/>
          <w:b/>
          <w:bCs/>
          <w:szCs w:val="24"/>
        </w:rPr>
      </w:pPr>
    </w:p>
    <w:p w14:paraId="7AC405A7" w14:textId="77777777" w:rsidR="00DD24E7" w:rsidRDefault="0007474A" w:rsidP="0007474A">
      <w:pPr>
        <w:spacing w:line="240" w:lineRule="auto"/>
        <w:jc w:val="center"/>
        <w:rPr>
          <w:rFonts w:cs="Times New Roman"/>
          <w:b/>
          <w:bCs/>
          <w:szCs w:val="24"/>
        </w:rPr>
      </w:pPr>
      <w:r>
        <w:rPr>
          <w:rFonts w:cs="Times New Roman"/>
          <w:b/>
          <w:bCs/>
          <w:szCs w:val="24"/>
        </w:rPr>
        <w:t>BAGAS RIZKIYANTO</w:t>
      </w:r>
    </w:p>
    <w:p w14:paraId="3202D38D" w14:textId="15E12E90" w:rsidR="0007474A" w:rsidRDefault="0007474A" w:rsidP="0007474A">
      <w:pPr>
        <w:spacing w:line="240" w:lineRule="auto"/>
        <w:jc w:val="center"/>
        <w:rPr>
          <w:rFonts w:cs="Times New Roman"/>
          <w:b/>
          <w:bCs/>
          <w:szCs w:val="24"/>
        </w:rPr>
      </w:pPr>
      <w:r>
        <w:rPr>
          <w:rFonts w:cs="Times New Roman"/>
          <w:b/>
          <w:bCs/>
          <w:szCs w:val="24"/>
        </w:rPr>
        <w:t>2007412006</w:t>
      </w:r>
    </w:p>
    <w:p w14:paraId="317A9ED7" w14:textId="77777777" w:rsidR="0007474A" w:rsidRDefault="0007474A" w:rsidP="0007474A">
      <w:pPr>
        <w:spacing w:line="240" w:lineRule="auto"/>
        <w:jc w:val="center"/>
        <w:rPr>
          <w:rFonts w:cs="Times New Roman"/>
          <w:b/>
          <w:bCs/>
          <w:szCs w:val="24"/>
        </w:rPr>
      </w:pPr>
    </w:p>
    <w:p w14:paraId="482C770C" w14:textId="77777777" w:rsidR="0007474A" w:rsidRDefault="0007474A" w:rsidP="0007474A">
      <w:pPr>
        <w:spacing w:line="240" w:lineRule="auto"/>
        <w:jc w:val="center"/>
        <w:rPr>
          <w:rFonts w:cs="Times New Roman"/>
          <w:b/>
          <w:bCs/>
          <w:szCs w:val="24"/>
        </w:rPr>
      </w:pPr>
    </w:p>
    <w:p w14:paraId="6CDFD223" w14:textId="77777777" w:rsidR="0007474A" w:rsidRDefault="0007474A" w:rsidP="0007474A">
      <w:pPr>
        <w:spacing w:line="240" w:lineRule="auto"/>
        <w:jc w:val="center"/>
        <w:rPr>
          <w:rFonts w:cs="Times New Roman"/>
          <w:b/>
          <w:bCs/>
          <w:szCs w:val="24"/>
        </w:rPr>
      </w:pPr>
    </w:p>
    <w:p w14:paraId="618D6D31" w14:textId="20917203" w:rsidR="0007474A" w:rsidRDefault="0007474A" w:rsidP="0007474A">
      <w:pPr>
        <w:spacing w:line="240" w:lineRule="auto"/>
        <w:jc w:val="center"/>
        <w:rPr>
          <w:rFonts w:cs="Times New Roman"/>
          <w:b/>
          <w:bCs/>
          <w:sz w:val="32"/>
          <w:szCs w:val="32"/>
        </w:rPr>
      </w:pPr>
      <w:r>
        <w:rPr>
          <w:rFonts w:cs="Times New Roman"/>
          <w:b/>
          <w:bCs/>
          <w:sz w:val="32"/>
          <w:szCs w:val="32"/>
        </w:rPr>
        <w:t>PROGRAM STUDI TEKNIK INFORMATIKA</w:t>
      </w:r>
      <w:r w:rsidR="00380A4F">
        <w:rPr>
          <w:rFonts w:cs="Times New Roman"/>
          <w:b/>
          <w:bCs/>
          <w:sz w:val="32"/>
          <w:szCs w:val="32"/>
        </w:rPr>
        <w:t xml:space="preserve"> </w:t>
      </w:r>
      <w:r>
        <w:rPr>
          <w:rFonts w:cs="Times New Roman"/>
          <w:b/>
          <w:bCs/>
          <w:sz w:val="32"/>
          <w:szCs w:val="32"/>
        </w:rPr>
        <w:t>JURUSAN TEKNIK INFORMATIKA DAN</w:t>
      </w:r>
      <w:r w:rsidR="00380A4F">
        <w:rPr>
          <w:rFonts w:cs="Times New Roman"/>
          <w:b/>
          <w:bCs/>
          <w:sz w:val="32"/>
          <w:szCs w:val="32"/>
        </w:rPr>
        <w:t xml:space="preserve"> </w:t>
      </w:r>
      <w:r>
        <w:rPr>
          <w:rFonts w:cs="Times New Roman"/>
          <w:b/>
          <w:bCs/>
          <w:sz w:val="32"/>
          <w:szCs w:val="32"/>
        </w:rPr>
        <w:t>KOMPUTER</w:t>
      </w:r>
      <w:r>
        <w:rPr>
          <w:rFonts w:cs="Times New Roman"/>
          <w:b/>
          <w:bCs/>
          <w:sz w:val="32"/>
          <w:szCs w:val="32"/>
        </w:rPr>
        <w:br/>
        <w:t>POLITEKNIK NEGERI JAKARTA</w:t>
      </w:r>
    </w:p>
    <w:p w14:paraId="09A2E0F9" w14:textId="77777777" w:rsidR="0007474A" w:rsidRDefault="0007474A" w:rsidP="0007474A">
      <w:pPr>
        <w:spacing w:line="240" w:lineRule="auto"/>
        <w:jc w:val="center"/>
        <w:rPr>
          <w:rFonts w:cs="Times New Roman"/>
          <w:b/>
          <w:bCs/>
          <w:sz w:val="32"/>
          <w:szCs w:val="32"/>
        </w:rPr>
      </w:pPr>
      <w:r>
        <w:rPr>
          <w:rFonts w:cs="Times New Roman"/>
          <w:b/>
          <w:bCs/>
          <w:sz w:val="32"/>
          <w:szCs w:val="32"/>
        </w:rPr>
        <w:t>2024</w:t>
      </w:r>
    </w:p>
    <w:p w14:paraId="3E0F8CCC" w14:textId="77777777" w:rsidR="004732D4" w:rsidRDefault="004732D4" w:rsidP="00725CD0">
      <w:pPr>
        <w:spacing w:line="240" w:lineRule="auto"/>
        <w:jc w:val="center"/>
        <w:rPr>
          <w:rFonts w:cs="Times New Roman"/>
          <w:b/>
          <w:bCs/>
          <w:sz w:val="32"/>
          <w:szCs w:val="32"/>
        </w:rPr>
        <w:sectPr w:rsidR="004732D4" w:rsidSect="00EB5CC9">
          <w:pgSz w:w="11906" w:h="16838"/>
          <w:pgMar w:top="1701" w:right="1701" w:bottom="1701" w:left="2268" w:header="850" w:footer="1417" w:gutter="0"/>
          <w:pgNumType w:start="1"/>
          <w:cols w:space="708"/>
          <w:titlePg/>
          <w:docGrid w:linePitch="360"/>
        </w:sectPr>
      </w:pPr>
    </w:p>
    <w:p w14:paraId="7D174DCE" w14:textId="77777777" w:rsidR="0007474A" w:rsidRPr="004B0693" w:rsidRDefault="002943B0" w:rsidP="000845D4">
      <w:pPr>
        <w:pStyle w:val="Heading1"/>
        <w:rPr>
          <w:u w:val="single"/>
        </w:rPr>
      </w:pPr>
      <w:bookmarkStart w:id="0" w:name="_Toc171756295"/>
      <w:r w:rsidRPr="004B0693">
        <w:rPr>
          <w:u w:val="single"/>
        </w:rPr>
        <w:lastRenderedPageBreak/>
        <w:t>SURAT  PERNYATAAN BEBAS PLAGIARISME</w:t>
      </w:r>
      <w:bookmarkEnd w:id="0"/>
    </w:p>
    <w:p w14:paraId="4D453FA9" w14:textId="77777777" w:rsidR="00254CFB" w:rsidRDefault="00254CFB" w:rsidP="00254CFB">
      <w:pPr>
        <w:jc w:val="center"/>
        <w:rPr>
          <w:rFonts w:cs="Times New Roman"/>
          <w:b/>
          <w:bCs/>
          <w:szCs w:val="24"/>
          <w:u w:val="single"/>
        </w:rPr>
      </w:pPr>
    </w:p>
    <w:p w14:paraId="3286FED3" w14:textId="77777777" w:rsidR="00F6664A" w:rsidRDefault="00F6664A" w:rsidP="00254CFB">
      <w:pPr>
        <w:rPr>
          <w:rFonts w:cs="Times New Roman"/>
          <w:szCs w:val="24"/>
        </w:rPr>
      </w:pPr>
      <w:r>
        <w:rPr>
          <w:rFonts w:cs="Times New Roman"/>
          <w:szCs w:val="24"/>
        </w:rPr>
        <w:t>Saya yang bertanda tangan di bawah ini</w:t>
      </w:r>
      <w:r w:rsidR="005C7471">
        <w:rPr>
          <w:rFonts w:cs="Times New Roman"/>
          <w:szCs w:val="24"/>
        </w:rPr>
        <w:t>:</w:t>
      </w:r>
    </w:p>
    <w:p w14:paraId="3E3E4A55" w14:textId="54A74474" w:rsidR="005C7471" w:rsidRDefault="005C7471" w:rsidP="00254CFB">
      <w:pPr>
        <w:rPr>
          <w:rFonts w:cs="Times New Roman"/>
          <w:szCs w:val="24"/>
        </w:rPr>
      </w:pPr>
      <w:r>
        <w:rPr>
          <w:rFonts w:cs="Times New Roman"/>
          <w:szCs w:val="24"/>
        </w:rPr>
        <w:t>Nama</w:t>
      </w:r>
      <w:r>
        <w:rPr>
          <w:rFonts w:cs="Times New Roman"/>
          <w:szCs w:val="24"/>
        </w:rPr>
        <w:tab/>
      </w:r>
      <w:r w:rsidR="00F74B45">
        <w:rPr>
          <w:rFonts w:cs="Times New Roman"/>
          <w:szCs w:val="24"/>
        </w:rPr>
        <w:tab/>
      </w:r>
      <w:r w:rsidR="00F74B45">
        <w:rPr>
          <w:rFonts w:cs="Times New Roman"/>
          <w:szCs w:val="24"/>
        </w:rPr>
        <w:tab/>
      </w:r>
      <w:r w:rsidR="00F74B45">
        <w:rPr>
          <w:rFonts w:cs="Times New Roman"/>
          <w:szCs w:val="24"/>
        </w:rPr>
        <w:tab/>
      </w:r>
      <w:r>
        <w:rPr>
          <w:rFonts w:cs="Times New Roman"/>
          <w:szCs w:val="24"/>
        </w:rPr>
        <w:t>:</w:t>
      </w:r>
      <w:r w:rsidR="00F74B45">
        <w:rPr>
          <w:rFonts w:cs="Times New Roman"/>
          <w:szCs w:val="24"/>
        </w:rPr>
        <w:t xml:space="preserve"> Bagas Rizkiyanto</w:t>
      </w:r>
    </w:p>
    <w:p w14:paraId="4A04D383" w14:textId="187706D7" w:rsidR="00F74B45" w:rsidRDefault="00F74B45" w:rsidP="00254CFB">
      <w:pPr>
        <w:rPr>
          <w:rFonts w:cs="Times New Roman"/>
          <w:szCs w:val="24"/>
        </w:rPr>
      </w:pPr>
      <w:r>
        <w:rPr>
          <w:rFonts w:cs="Times New Roman"/>
          <w:szCs w:val="24"/>
        </w:rPr>
        <w:t>NIM</w:t>
      </w:r>
      <w:r>
        <w:rPr>
          <w:rFonts w:cs="Times New Roman"/>
          <w:szCs w:val="24"/>
        </w:rPr>
        <w:tab/>
      </w:r>
      <w:r>
        <w:rPr>
          <w:rFonts w:cs="Times New Roman"/>
          <w:szCs w:val="24"/>
        </w:rPr>
        <w:tab/>
      </w:r>
      <w:r>
        <w:rPr>
          <w:rFonts w:cs="Times New Roman"/>
          <w:szCs w:val="24"/>
        </w:rPr>
        <w:tab/>
      </w:r>
      <w:r>
        <w:rPr>
          <w:rFonts w:cs="Times New Roman"/>
          <w:szCs w:val="24"/>
        </w:rPr>
        <w:tab/>
        <w:t>: 2007412006</w:t>
      </w:r>
    </w:p>
    <w:p w14:paraId="5D3FF2B8" w14:textId="75D9E886" w:rsidR="00F74B45" w:rsidRDefault="00F74B45" w:rsidP="00254CFB">
      <w:pPr>
        <w:rPr>
          <w:rFonts w:cs="Times New Roman"/>
          <w:szCs w:val="24"/>
        </w:rPr>
      </w:pPr>
      <w:r>
        <w:rPr>
          <w:rFonts w:cs="Times New Roman"/>
          <w:szCs w:val="24"/>
        </w:rPr>
        <w:t>Jurusan/Program Studi</w:t>
      </w:r>
      <w:r>
        <w:rPr>
          <w:rFonts w:cs="Times New Roman"/>
          <w:szCs w:val="24"/>
        </w:rPr>
        <w:tab/>
        <w:t xml:space="preserve">: </w:t>
      </w:r>
      <w:r w:rsidR="00737281">
        <w:rPr>
          <w:rFonts w:cs="Times New Roman"/>
          <w:szCs w:val="24"/>
        </w:rPr>
        <w:t>T</w:t>
      </w:r>
      <w:r w:rsidR="00CF440A">
        <w:rPr>
          <w:rFonts w:cs="Times New Roman"/>
          <w:szCs w:val="24"/>
        </w:rPr>
        <w:t xml:space="preserve">. </w:t>
      </w:r>
      <w:r w:rsidR="00737281">
        <w:rPr>
          <w:rFonts w:cs="Times New Roman"/>
          <w:szCs w:val="24"/>
        </w:rPr>
        <w:t>Informatika dan Komputer / Teknik Informatika</w:t>
      </w:r>
    </w:p>
    <w:p w14:paraId="6A9320FC" w14:textId="53CF2D14" w:rsidR="00B67986" w:rsidRDefault="00B67986" w:rsidP="00254CFB">
      <w:pPr>
        <w:ind w:left="2880" w:hanging="2880"/>
        <w:rPr>
          <w:rFonts w:cs="Times New Roman"/>
          <w:szCs w:val="24"/>
        </w:rPr>
      </w:pPr>
      <w:r>
        <w:rPr>
          <w:rFonts w:cs="Times New Roman"/>
          <w:szCs w:val="24"/>
        </w:rPr>
        <w:t>Judul skripsi</w:t>
      </w:r>
      <w:r w:rsidR="00E207F4">
        <w:rPr>
          <w:rFonts w:cs="Times New Roman"/>
          <w:szCs w:val="24"/>
        </w:rPr>
        <w:tab/>
        <w:t>:RANCANG BANGUN APLIKASI PENGELOLAAN SKRIPSI JURUSAN TEKNIK INFORMATIKA DAN KOMPUTER BERBASIS WEB DENGAN FRAMEWORK LARAVEL</w:t>
      </w:r>
    </w:p>
    <w:p w14:paraId="278C0C5F" w14:textId="22B52618" w:rsidR="00A473E6" w:rsidRDefault="00FC7F13" w:rsidP="00254CFB">
      <w:pPr>
        <w:spacing w:line="480" w:lineRule="auto"/>
      </w:pPr>
      <w:r>
        <w:rPr>
          <w:rFonts w:cs="Times New Roman"/>
          <w:szCs w:val="24"/>
        </w:rPr>
        <w:t>Menyataka</w:t>
      </w:r>
      <w:r w:rsidR="00A6364B">
        <w:rPr>
          <w:rFonts w:cs="Times New Roman"/>
          <w:szCs w:val="24"/>
        </w:rPr>
        <w:t xml:space="preserve">n dengan sebenarnya bahwa </w:t>
      </w:r>
      <w:r w:rsidR="00CF440A">
        <w:rPr>
          <w:rFonts w:cs="Times New Roman"/>
          <w:szCs w:val="24"/>
        </w:rPr>
        <w:t>skripsi ini benar-benar merupakan</w:t>
      </w:r>
      <w:r w:rsidR="002B52C2">
        <w:rPr>
          <w:rFonts w:cs="Times New Roman"/>
          <w:szCs w:val="24"/>
        </w:rPr>
        <w:t xml:space="preserve"> hasil</w:t>
      </w:r>
      <w:r w:rsidR="00254CFB">
        <w:rPr>
          <w:rFonts w:cs="Times New Roman"/>
          <w:szCs w:val="24"/>
        </w:rPr>
        <w:t xml:space="preserve"> </w:t>
      </w:r>
      <w:r w:rsidR="002B52C2">
        <w:rPr>
          <w:rFonts w:cs="Times New Roman"/>
          <w:szCs w:val="24"/>
        </w:rPr>
        <w:t>kary</w:t>
      </w:r>
      <w:r w:rsidR="007006F9">
        <w:rPr>
          <w:rFonts w:cs="Times New Roman"/>
          <w:szCs w:val="24"/>
        </w:rPr>
        <w:t xml:space="preserve">a </w:t>
      </w:r>
      <w:r w:rsidR="007006F9">
        <w:t>saya sendiri, bebas dari peniruan terhadap karya dari orang lain. Kutipan pendapat dan tulisan orang lain ditunjuk sesuai dengan cara-cara penulisan karya ilmiah yang berlaku.</w:t>
      </w:r>
    </w:p>
    <w:p w14:paraId="2C4C8912" w14:textId="0D8C6DE0" w:rsidR="000D7BE2" w:rsidRDefault="008B26F0" w:rsidP="00254CFB">
      <w:pPr>
        <w:spacing w:line="480" w:lineRule="auto"/>
      </w:pPr>
      <w:r>
        <w:t>Apabila di kemudian hari terbukti atau dapat dibuktikan bahwa dalam skripsi ini terkandung ciri-ciri plagiat dan bentuk-bentuk peniruan lain yang dianggap melanggar peraturan, maka saya bersedia menerima sanksi atas perbuatan tersebut.</w:t>
      </w:r>
    </w:p>
    <w:p w14:paraId="657C9AF7" w14:textId="37D8D2A3" w:rsidR="004263D4" w:rsidRDefault="000D7BE2" w:rsidP="00254CFB">
      <w:pPr>
        <w:ind w:left="5040"/>
        <w:jc w:val="left"/>
      </w:pPr>
      <w:r>
        <w:t>Depok,</w:t>
      </w:r>
      <w:r w:rsidR="00C34EE9">
        <w:t xml:space="preserve"> </w:t>
      </w:r>
      <w:r w:rsidR="00FD5822">
        <w:t>4 Juli 2024</w:t>
      </w:r>
      <w:r w:rsidR="0002599D">
        <w:br/>
        <w:t>Yang membuat pernyataan</w:t>
      </w:r>
    </w:p>
    <w:p w14:paraId="7F7FE00A" w14:textId="4D1282CF" w:rsidR="00CB104F" w:rsidRDefault="00CB104F" w:rsidP="00254CFB">
      <w:pPr>
        <w:jc w:val="left"/>
      </w:pPr>
    </w:p>
    <w:p w14:paraId="70471963" w14:textId="77777777" w:rsidR="00FA3B7C" w:rsidRDefault="00FA3B7C" w:rsidP="00254CFB">
      <w:pPr>
        <w:jc w:val="left"/>
      </w:pPr>
    </w:p>
    <w:p w14:paraId="5F45F439" w14:textId="5C5BAB3A" w:rsidR="00FE72BA" w:rsidRDefault="001B45BC" w:rsidP="000039CF">
      <w:pPr>
        <w:ind w:left="5040"/>
        <w:jc w:val="left"/>
        <w:sectPr w:rsidR="00FE72BA" w:rsidSect="00EB5CC9">
          <w:pgSz w:w="11906" w:h="16838"/>
          <w:pgMar w:top="1701" w:right="1701" w:bottom="1701" w:left="2268" w:header="850" w:footer="1417" w:gutter="0"/>
          <w:pgNumType w:fmt="lowerRoman"/>
          <w:cols w:space="708"/>
          <w:docGrid w:linePitch="360"/>
        </w:sectPr>
      </w:pPr>
      <w:r w:rsidRPr="006C7132">
        <w:rPr>
          <w:u w:val="single"/>
        </w:rPr>
        <w:t>B</w:t>
      </w:r>
      <w:r w:rsidR="00BB3F39" w:rsidRPr="006C7132">
        <w:rPr>
          <w:u w:val="single"/>
        </w:rPr>
        <w:t>agas Rizkiyanto</w:t>
      </w:r>
      <w:r w:rsidR="006073B4">
        <w:rPr>
          <w:u w:val="single"/>
        </w:rPr>
        <w:br/>
      </w:r>
      <w:r w:rsidR="0002599D">
        <w:t>NIM.2007412006</w:t>
      </w:r>
      <w:r w:rsidR="00C34ACF">
        <w:t xml:space="preserve">       </w:t>
      </w:r>
    </w:p>
    <w:p w14:paraId="4698390C" w14:textId="77777777" w:rsidR="00897679" w:rsidRDefault="00FE72BA" w:rsidP="000845D4">
      <w:pPr>
        <w:pStyle w:val="Heading1"/>
      </w:pPr>
      <w:bookmarkStart w:id="1" w:name="_Toc171756296"/>
      <w:r>
        <w:lastRenderedPageBreak/>
        <w:t>LEMBAR PENGESAHA</w:t>
      </w:r>
      <w:r w:rsidR="00A24CAD">
        <w:t>N</w:t>
      </w:r>
      <w:bookmarkEnd w:id="1"/>
    </w:p>
    <w:p w14:paraId="5F1003A2" w14:textId="77777777" w:rsidR="00535165" w:rsidRDefault="00535165" w:rsidP="00496076">
      <w:pPr>
        <w:spacing w:line="240" w:lineRule="auto"/>
        <w:jc w:val="center"/>
        <w:rPr>
          <w:b/>
          <w:bCs/>
        </w:rPr>
      </w:pPr>
    </w:p>
    <w:p w14:paraId="38592A34" w14:textId="77777777" w:rsidR="00496076" w:rsidRDefault="00496076" w:rsidP="00496076">
      <w:pPr>
        <w:spacing w:line="240" w:lineRule="auto"/>
        <w:jc w:val="left"/>
      </w:pPr>
      <w:r w:rsidRPr="00154080">
        <w:t>Skripsi diajukan oleh</w:t>
      </w:r>
      <w:r w:rsidR="00154080">
        <w:t xml:space="preserve"> :</w:t>
      </w:r>
    </w:p>
    <w:p w14:paraId="4723B37E" w14:textId="77777777" w:rsidR="00154080" w:rsidRDefault="00154080" w:rsidP="00496076">
      <w:pPr>
        <w:spacing w:line="240" w:lineRule="auto"/>
        <w:jc w:val="left"/>
      </w:pPr>
      <w:r>
        <w:t>Nama</w:t>
      </w:r>
      <w:r>
        <w:tab/>
      </w:r>
      <w:r>
        <w:tab/>
        <w:t>: Bagas Rizkiyanto</w:t>
      </w:r>
    </w:p>
    <w:p w14:paraId="4CA22B50" w14:textId="77777777" w:rsidR="00154080" w:rsidRDefault="00154080" w:rsidP="00496076">
      <w:pPr>
        <w:spacing w:line="240" w:lineRule="auto"/>
        <w:jc w:val="left"/>
      </w:pPr>
      <w:r>
        <w:t>NIM</w:t>
      </w:r>
      <w:r>
        <w:tab/>
      </w:r>
      <w:r>
        <w:tab/>
        <w:t>: 2007412006</w:t>
      </w:r>
    </w:p>
    <w:p w14:paraId="4D17E0AF" w14:textId="77777777" w:rsidR="00154080" w:rsidRDefault="00154080" w:rsidP="00496076">
      <w:pPr>
        <w:spacing w:line="240" w:lineRule="auto"/>
        <w:jc w:val="left"/>
      </w:pPr>
      <w:r>
        <w:t>Program Studi</w:t>
      </w:r>
      <w:r>
        <w:tab/>
        <w:t>: Teknik Informatika</w:t>
      </w:r>
    </w:p>
    <w:p w14:paraId="36EDCC22" w14:textId="77777777" w:rsidR="00314536" w:rsidRDefault="00314536" w:rsidP="00583C5D">
      <w:pPr>
        <w:spacing w:line="240" w:lineRule="auto"/>
        <w:ind w:left="1440" w:hanging="1440"/>
        <w:jc w:val="left"/>
      </w:pPr>
      <w:r>
        <w:t>Judul Skripsi</w:t>
      </w:r>
      <w:r>
        <w:tab/>
        <w:t>:</w:t>
      </w:r>
      <w:r w:rsidR="00583C5D">
        <w:t xml:space="preserve"> RANCANG BANGUN APLIKASI PENGELOLAAN SKRIPSI JURUSAN TEKNIK INFORMATIKA DAN KOMPUTER BERBASIS WEB DENGAN FRAMEWORK LARAVEL</w:t>
      </w:r>
    </w:p>
    <w:p w14:paraId="05CE8975" w14:textId="6B88337D" w:rsidR="001D3FC9" w:rsidRDefault="001D3FC9" w:rsidP="00EF7CFE">
      <w:pPr>
        <w:spacing w:line="240" w:lineRule="auto"/>
        <w:jc w:val="left"/>
        <w:rPr>
          <w:b/>
          <w:bCs/>
        </w:rPr>
      </w:pPr>
      <w:r>
        <w:t>Telah diuji oleh tim penguji dalam Sidang Skripsi pada hari ………</w:t>
      </w:r>
      <w:r w:rsidR="00FD14E7">
        <w:t>……</w:t>
      </w:r>
      <w:r w:rsidR="003C7A60">
        <w:t>………..</w:t>
      </w:r>
      <w:r>
        <w:t>, Tangal .........</w:t>
      </w:r>
      <w:r w:rsidR="00EF7CFE">
        <w:t>, Bulan ……………</w:t>
      </w:r>
      <w:r w:rsidR="003C7A60">
        <w:t>.</w:t>
      </w:r>
      <w:r w:rsidR="00EF7CFE">
        <w:t>…, Tahun ……………</w:t>
      </w:r>
      <w:r w:rsidR="00A45746">
        <w:t xml:space="preserve"> dan dinyatakan </w:t>
      </w:r>
      <w:r w:rsidR="00A45746" w:rsidRPr="00A45746">
        <w:rPr>
          <w:b/>
          <w:bCs/>
        </w:rPr>
        <w:t>LULUS.</w:t>
      </w:r>
    </w:p>
    <w:p w14:paraId="5013D053" w14:textId="77777777" w:rsidR="009909BC" w:rsidRDefault="009909BC" w:rsidP="00EF7CFE">
      <w:pPr>
        <w:spacing w:line="240" w:lineRule="auto"/>
        <w:jc w:val="left"/>
        <w:rPr>
          <w:b/>
          <w:bCs/>
        </w:rPr>
      </w:pPr>
    </w:p>
    <w:p w14:paraId="3098A4F2" w14:textId="77777777" w:rsidR="005850CE" w:rsidRDefault="005850CE" w:rsidP="005850CE">
      <w:pPr>
        <w:spacing w:line="240" w:lineRule="auto"/>
        <w:jc w:val="center"/>
      </w:pPr>
      <w:r>
        <w:t>Disahkan oleh</w:t>
      </w:r>
    </w:p>
    <w:p w14:paraId="3DBA2F45" w14:textId="2AA56633" w:rsidR="005850CE" w:rsidRDefault="005850CE" w:rsidP="005850CE">
      <w:pPr>
        <w:spacing w:line="240" w:lineRule="auto"/>
        <w:jc w:val="left"/>
      </w:pPr>
      <w:r>
        <w:t>Pembimbing I</w:t>
      </w:r>
      <w:r w:rsidR="00FB6FA0">
        <w:tab/>
        <w:t xml:space="preserve">: </w:t>
      </w:r>
      <w:r w:rsidR="00E62DF8">
        <w:t>Anggi Mard</w:t>
      </w:r>
      <w:r w:rsidR="0079767F">
        <w:t>iyono, S.Kom, M.Kom.</w:t>
      </w:r>
      <w:r w:rsidR="00FB6FA0">
        <w:tab/>
      </w:r>
      <w:r w:rsidR="00FB6FA0">
        <w:tab/>
      </w:r>
      <w:r w:rsidR="00FA4347">
        <w:tab/>
      </w:r>
      <w:r w:rsidR="00FB6FA0">
        <w:t>(</w:t>
      </w:r>
      <w:r w:rsidR="00FA4347">
        <w:t xml:space="preserve">                     </w:t>
      </w:r>
      <w:r w:rsidR="00FB6FA0">
        <w:t>)</w:t>
      </w:r>
    </w:p>
    <w:p w14:paraId="28F7A9E5" w14:textId="77777777" w:rsidR="00531347" w:rsidRDefault="00531347" w:rsidP="005850CE">
      <w:pPr>
        <w:spacing w:line="240" w:lineRule="auto"/>
        <w:jc w:val="left"/>
      </w:pPr>
    </w:p>
    <w:p w14:paraId="28EE22A4" w14:textId="48468116" w:rsidR="00531347" w:rsidRDefault="00531347" w:rsidP="005850CE">
      <w:pPr>
        <w:spacing w:line="240" w:lineRule="auto"/>
        <w:jc w:val="left"/>
      </w:pPr>
      <w:r>
        <w:t xml:space="preserve">Penguji </w:t>
      </w:r>
      <w:r w:rsidR="00D40D1C">
        <w:t>I</w:t>
      </w:r>
      <w:r>
        <w:tab/>
        <w:t>:</w:t>
      </w:r>
      <w:r w:rsidR="00E03C3D" w:rsidRPr="00E03C3D">
        <w:t xml:space="preserve"> </w:t>
      </w:r>
      <w:r w:rsidR="001B59A3">
        <w:tab/>
      </w:r>
      <w:r w:rsidR="001B59A3">
        <w:tab/>
      </w:r>
      <w:r w:rsidR="001B59A3">
        <w:tab/>
      </w:r>
      <w:r w:rsidR="001B59A3">
        <w:tab/>
      </w:r>
      <w:r w:rsidR="001B59A3">
        <w:tab/>
      </w:r>
      <w:r w:rsidR="001B59A3">
        <w:tab/>
      </w:r>
      <w:r>
        <w:tab/>
        <w:t>(</w:t>
      </w:r>
      <w:r w:rsidR="00FA4347">
        <w:t xml:space="preserve">                     </w:t>
      </w:r>
      <w:r>
        <w:t>)</w:t>
      </w:r>
    </w:p>
    <w:p w14:paraId="548915F7" w14:textId="77777777" w:rsidR="00531347" w:rsidRDefault="00531347" w:rsidP="005850CE">
      <w:pPr>
        <w:spacing w:line="240" w:lineRule="auto"/>
        <w:jc w:val="left"/>
      </w:pPr>
    </w:p>
    <w:p w14:paraId="723AB09F" w14:textId="2D613A83" w:rsidR="00531347" w:rsidRDefault="00531347" w:rsidP="005850CE">
      <w:pPr>
        <w:spacing w:line="240" w:lineRule="auto"/>
        <w:jc w:val="left"/>
      </w:pPr>
      <w:r>
        <w:t xml:space="preserve">Penguji </w:t>
      </w:r>
      <w:r w:rsidR="00D40D1C">
        <w:t>II</w:t>
      </w:r>
      <w:r>
        <w:tab/>
        <w:t>:</w:t>
      </w:r>
      <w:r w:rsidR="00381118" w:rsidRPr="00381118">
        <w:t xml:space="preserve"> </w:t>
      </w:r>
      <w:r w:rsidR="001B59A3">
        <w:tab/>
      </w:r>
      <w:r w:rsidR="001B59A3">
        <w:tab/>
      </w:r>
      <w:r w:rsidR="001B59A3">
        <w:tab/>
      </w:r>
      <w:r w:rsidR="001B59A3">
        <w:tab/>
      </w:r>
      <w:r w:rsidR="001B59A3">
        <w:tab/>
      </w:r>
      <w:r w:rsidR="001B59A3">
        <w:tab/>
      </w:r>
      <w:r w:rsidR="00953799">
        <w:tab/>
        <w:t>(</w:t>
      </w:r>
      <w:r w:rsidR="00FA4347">
        <w:t xml:space="preserve">                     </w:t>
      </w:r>
      <w:r w:rsidR="00953799">
        <w:t>)</w:t>
      </w:r>
    </w:p>
    <w:p w14:paraId="3F341728" w14:textId="77777777" w:rsidR="00953799" w:rsidRDefault="00953799" w:rsidP="005850CE">
      <w:pPr>
        <w:spacing w:line="240" w:lineRule="auto"/>
        <w:jc w:val="left"/>
      </w:pPr>
    </w:p>
    <w:p w14:paraId="50729AE5" w14:textId="031EB406" w:rsidR="00953799" w:rsidRDefault="00953799" w:rsidP="005850CE">
      <w:pPr>
        <w:spacing w:line="240" w:lineRule="auto"/>
        <w:jc w:val="left"/>
      </w:pPr>
      <w:r>
        <w:t xml:space="preserve">Penguji </w:t>
      </w:r>
      <w:r w:rsidR="00D40D1C">
        <w:t>III</w:t>
      </w:r>
      <w:r>
        <w:tab/>
        <w:t xml:space="preserve">: </w:t>
      </w:r>
      <w:r w:rsidR="001B59A3">
        <w:tab/>
      </w:r>
      <w:r w:rsidR="001B59A3">
        <w:tab/>
      </w:r>
      <w:r w:rsidR="001B59A3">
        <w:tab/>
      </w:r>
      <w:r w:rsidR="001B59A3">
        <w:tab/>
      </w:r>
      <w:r w:rsidR="001B59A3">
        <w:tab/>
      </w:r>
      <w:r>
        <w:tab/>
      </w:r>
      <w:r>
        <w:tab/>
        <w:t>(</w:t>
      </w:r>
      <w:r w:rsidR="00FA4347">
        <w:t xml:space="preserve">                     </w:t>
      </w:r>
      <w:r w:rsidR="00E90263">
        <w:t>)</w:t>
      </w:r>
    </w:p>
    <w:p w14:paraId="655C64D6" w14:textId="77777777" w:rsidR="00C4611B" w:rsidRDefault="00C4611B" w:rsidP="005850CE">
      <w:pPr>
        <w:spacing w:line="240" w:lineRule="auto"/>
        <w:jc w:val="left"/>
      </w:pPr>
    </w:p>
    <w:p w14:paraId="3A0DE224" w14:textId="77777777" w:rsidR="008B05BF" w:rsidRDefault="008B05BF" w:rsidP="008B05BF">
      <w:pPr>
        <w:spacing w:line="240" w:lineRule="auto"/>
        <w:jc w:val="center"/>
      </w:pPr>
      <w:r>
        <w:t>Mengetahui</w:t>
      </w:r>
      <w:r w:rsidR="000A462B">
        <w:t xml:space="preserve"> :</w:t>
      </w:r>
    </w:p>
    <w:p w14:paraId="15C51ECD" w14:textId="77777777" w:rsidR="000A462B" w:rsidRDefault="000A462B" w:rsidP="008B05BF">
      <w:pPr>
        <w:spacing w:line="240" w:lineRule="auto"/>
        <w:jc w:val="center"/>
      </w:pPr>
      <w:r>
        <w:t>Jurusan Teknik Informatika dan Komputer</w:t>
      </w:r>
    </w:p>
    <w:p w14:paraId="62B76B31" w14:textId="77777777" w:rsidR="000A462B" w:rsidRDefault="000A462B" w:rsidP="008B05BF">
      <w:pPr>
        <w:spacing w:line="240" w:lineRule="auto"/>
        <w:jc w:val="center"/>
      </w:pPr>
      <w:r>
        <w:t>Ketua</w:t>
      </w:r>
    </w:p>
    <w:p w14:paraId="7AB69370" w14:textId="77777777" w:rsidR="005C51C9" w:rsidRDefault="005C51C9" w:rsidP="008B05BF">
      <w:pPr>
        <w:spacing w:line="240" w:lineRule="auto"/>
        <w:jc w:val="center"/>
      </w:pPr>
    </w:p>
    <w:p w14:paraId="6822DE22" w14:textId="77777777" w:rsidR="00C93BE3" w:rsidRDefault="00C93BE3" w:rsidP="008B05BF">
      <w:pPr>
        <w:spacing w:line="240" w:lineRule="auto"/>
        <w:jc w:val="center"/>
      </w:pPr>
    </w:p>
    <w:p w14:paraId="42350EA6" w14:textId="77777777" w:rsidR="00C93BE3" w:rsidRDefault="00C93BE3" w:rsidP="008B05BF">
      <w:pPr>
        <w:spacing w:line="240" w:lineRule="auto"/>
        <w:jc w:val="center"/>
      </w:pPr>
    </w:p>
    <w:p w14:paraId="17348AB4" w14:textId="15DE9C5F" w:rsidR="00E623E1" w:rsidRDefault="00C93BE3" w:rsidP="008B05BF">
      <w:pPr>
        <w:spacing w:line="240" w:lineRule="auto"/>
        <w:jc w:val="center"/>
        <w:sectPr w:rsidR="00E623E1" w:rsidSect="00EB5CC9">
          <w:pgSz w:w="11906" w:h="16838"/>
          <w:pgMar w:top="1701" w:right="1701" w:bottom="1701" w:left="2268" w:header="850" w:footer="1417" w:gutter="0"/>
          <w:pgNumType w:fmt="lowerRoman"/>
          <w:cols w:space="708"/>
          <w:docGrid w:linePitch="360"/>
        </w:sectPr>
      </w:pPr>
      <w:r w:rsidRPr="006073B4">
        <w:rPr>
          <w:u w:val="single"/>
        </w:rPr>
        <w:t>Dr. Anita Hidayati, S.Kom., M.Kom.</w:t>
      </w:r>
      <w:r w:rsidR="006073B4">
        <w:rPr>
          <w:u w:val="single"/>
        </w:rPr>
        <w:br/>
      </w:r>
      <w:r w:rsidR="00C35A64">
        <w:t>NIP.1979080</w:t>
      </w:r>
      <w:r w:rsidR="003E5100">
        <w:t>32003122003</w:t>
      </w:r>
    </w:p>
    <w:p w14:paraId="55B9DC21" w14:textId="77777777" w:rsidR="00E623E1" w:rsidRPr="004B0693" w:rsidRDefault="00E623E1" w:rsidP="000845D4">
      <w:pPr>
        <w:pStyle w:val="Heading1"/>
        <w:rPr>
          <w:u w:val="single"/>
        </w:rPr>
      </w:pPr>
      <w:bookmarkStart w:id="2" w:name="_Toc171756297"/>
      <w:bookmarkStart w:id="3" w:name="_Hlk170949803"/>
      <w:r w:rsidRPr="004B0693">
        <w:rPr>
          <w:u w:val="single"/>
        </w:rPr>
        <w:lastRenderedPageBreak/>
        <w:t>SURAT PERNYATAAN PERSETUJUAN PUBLIKASI SKRIPSI UNTUK KEPENTINGAN AKADEMIS</w:t>
      </w:r>
      <w:bookmarkEnd w:id="2"/>
    </w:p>
    <w:p w14:paraId="563EB56E" w14:textId="77777777" w:rsidR="00E623E1" w:rsidRDefault="00E623E1" w:rsidP="00E623E1">
      <w:pPr>
        <w:jc w:val="left"/>
      </w:pPr>
      <w:r>
        <w:t>Sebagai sivitas akademik Politeknik Negeri Jakarta, saya bertanda tangan di bawah ini :</w:t>
      </w:r>
    </w:p>
    <w:p w14:paraId="3EC315D4" w14:textId="470D4302" w:rsidR="00E623E1" w:rsidRDefault="00E623E1" w:rsidP="00E623E1">
      <w:pPr>
        <w:jc w:val="left"/>
      </w:pPr>
      <w:r>
        <w:t>Nama</w:t>
      </w:r>
      <w:r>
        <w:tab/>
      </w:r>
      <w:r>
        <w:tab/>
      </w:r>
      <w:r>
        <w:tab/>
      </w:r>
      <w:r w:rsidR="00945119">
        <w:tab/>
      </w:r>
      <w:r>
        <w:t>: Bagas Rizkiyanto</w:t>
      </w:r>
    </w:p>
    <w:p w14:paraId="5D2929D3" w14:textId="62D07FF6" w:rsidR="00E623E1" w:rsidRDefault="00E623E1" w:rsidP="00E623E1">
      <w:pPr>
        <w:jc w:val="left"/>
      </w:pPr>
      <w:r>
        <w:t>NIM</w:t>
      </w:r>
      <w:r>
        <w:tab/>
      </w:r>
      <w:r>
        <w:tab/>
      </w:r>
      <w:r>
        <w:tab/>
      </w:r>
      <w:r w:rsidR="00945119">
        <w:tab/>
      </w:r>
      <w:r>
        <w:t>: 2007412006</w:t>
      </w:r>
    </w:p>
    <w:p w14:paraId="0F366C41" w14:textId="77777777" w:rsidR="00E623E1" w:rsidRDefault="00E623E1" w:rsidP="00E623E1">
      <w:pPr>
        <w:jc w:val="left"/>
      </w:pPr>
      <w:r>
        <w:t>Jurusan/Program Studi</w:t>
      </w:r>
      <w:r>
        <w:tab/>
        <w:t>: T. Informatika dan Komputer / Teknik Informatika</w:t>
      </w:r>
    </w:p>
    <w:p w14:paraId="35E3C2F8" w14:textId="77777777" w:rsidR="00E623E1" w:rsidRDefault="00E623E1" w:rsidP="00E623E1">
      <w:pPr>
        <w:pStyle w:val="ListParagraph"/>
        <w:ind w:left="357"/>
        <w:jc w:val="left"/>
      </w:pPr>
    </w:p>
    <w:p w14:paraId="7DBB7743" w14:textId="77777777" w:rsidR="00E623E1" w:rsidRDefault="00E623E1" w:rsidP="00E623E1">
      <w:r>
        <w:t>Demi pengembangan ilmu pengetahuan, menyetujui untuk memberikan kepada Politeknik Negeri Jakarta Hak Bebas Royalti Non-Eksklusif atas karya ilmiah saya yang berjudul :</w:t>
      </w:r>
    </w:p>
    <w:p w14:paraId="1BDB3702" w14:textId="77777777" w:rsidR="00E623E1" w:rsidRDefault="00E623E1" w:rsidP="00E623E1">
      <w:r>
        <w:t>RANCANG BANGUN APLIKASI PENGELOLAAN SKRIPSI JURUSAN TEKNIK INFORMATIKA DAN KOMPUTER BERBASIS WEB DENGAN FRAMEWORK LARAVEL</w:t>
      </w:r>
    </w:p>
    <w:p w14:paraId="43DA1055" w14:textId="77777777" w:rsidR="00E623E1" w:rsidRDefault="00E623E1" w:rsidP="00E623E1">
      <w:r>
        <w:t>Beserta perangkat yang ada (jika diperlukan). Dengan Hak Bebas Royalti Non-Eksklusif ini Politeknik Negeri Jakarta Berhak menyimpan, mengalihmediakan/formatkan, mengelola dalam bentuk pangkalan data (database), merawat, dan mempublikasikan skripsi saya tanpa meminta izin dari saya selama tetap mencantumkan nama saya sebagai penulis/pencipta dan sebagai pemilik Hak Cipta.</w:t>
      </w:r>
    </w:p>
    <w:p w14:paraId="1FB16718" w14:textId="77777777" w:rsidR="00E623E1" w:rsidRDefault="00E623E1" w:rsidP="00E623E1">
      <w:r>
        <w:t>Demikian pernyataan ini saya buat dengan sebenarnya.</w:t>
      </w:r>
    </w:p>
    <w:p w14:paraId="73CCD1DE" w14:textId="2986EA57" w:rsidR="00E623E1" w:rsidRDefault="00E623E1" w:rsidP="00E623E1">
      <w:pPr>
        <w:pStyle w:val="ListParagraph"/>
        <w:ind w:left="5040"/>
        <w:jc w:val="left"/>
      </w:pPr>
      <w:r>
        <w:t>Depok,</w:t>
      </w:r>
      <w:r w:rsidR="00CD1933">
        <w:t xml:space="preserve"> 5 Juli 2024</w:t>
      </w:r>
      <w:r>
        <w:br/>
        <w:t>Yang Menyatakan</w:t>
      </w:r>
    </w:p>
    <w:p w14:paraId="67098E5B" w14:textId="69183303" w:rsidR="00E623E1" w:rsidRPr="000711B8" w:rsidRDefault="00E623E1" w:rsidP="000711B8">
      <w:pPr>
        <w:jc w:val="left"/>
        <w:rPr>
          <w:sz w:val="16"/>
          <w:szCs w:val="14"/>
        </w:rPr>
      </w:pPr>
    </w:p>
    <w:p w14:paraId="74A72780" w14:textId="77777777" w:rsidR="00E623E1" w:rsidRDefault="00E623E1" w:rsidP="00E623E1">
      <w:pPr>
        <w:pStyle w:val="ListParagraph"/>
        <w:ind w:left="5040"/>
        <w:jc w:val="left"/>
      </w:pPr>
    </w:p>
    <w:p w14:paraId="4BA34FA9" w14:textId="708D5E93" w:rsidR="00E623E1" w:rsidRDefault="00E623E1" w:rsidP="00A01A7A">
      <w:pPr>
        <w:ind w:left="5040"/>
        <w:jc w:val="left"/>
        <w:sectPr w:rsidR="00E623E1" w:rsidSect="00E623E1">
          <w:pgSz w:w="11906" w:h="16838"/>
          <w:pgMar w:top="1701" w:right="1701" w:bottom="1701" w:left="2268" w:header="850" w:footer="1417" w:gutter="0"/>
          <w:pgNumType w:fmt="lowerRoman"/>
          <w:cols w:space="708"/>
          <w:docGrid w:linePitch="360"/>
        </w:sectPr>
      </w:pPr>
      <w:r w:rsidRPr="00A01A7A">
        <w:rPr>
          <w:u w:val="single"/>
        </w:rPr>
        <w:t>Bagas Rizkiyanto</w:t>
      </w:r>
      <w:r w:rsidR="00A01A7A" w:rsidRPr="00A01A7A">
        <w:rPr>
          <w:u w:val="single"/>
        </w:rPr>
        <w:t xml:space="preserve"> </w:t>
      </w:r>
      <w:r>
        <w:t>NIM.2007412006</w:t>
      </w:r>
    </w:p>
    <w:bookmarkEnd w:id="3"/>
    <w:p w14:paraId="5A4B7D1A" w14:textId="77777777" w:rsidR="0050123B" w:rsidRPr="00543F34" w:rsidRDefault="0050123B" w:rsidP="0050123B">
      <w:pPr>
        <w:jc w:val="center"/>
        <w:rPr>
          <w:b/>
          <w:bCs/>
        </w:rPr>
      </w:pPr>
      <w:r>
        <w:rPr>
          <w:b/>
          <w:bCs/>
        </w:rPr>
        <w:lastRenderedPageBreak/>
        <w:t xml:space="preserve">RANCANG BANGUN APLIKASI PENGELOLAAN SKRIPSI JURUSAN TEKNIK INFORMATIKA DAN KOMPUTER BERBASIS WEB </w:t>
      </w:r>
      <w:r>
        <w:rPr>
          <w:b/>
          <w:bCs/>
        </w:rPr>
        <w:br/>
        <w:t>DENGAN FRAMEFORK LARAVEL</w:t>
      </w:r>
    </w:p>
    <w:p w14:paraId="1D0B21EB" w14:textId="77777777" w:rsidR="0050123B" w:rsidRDefault="0050123B" w:rsidP="0050123B">
      <w:pPr>
        <w:jc w:val="center"/>
      </w:pPr>
    </w:p>
    <w:p w14:paraId="4F20F52F" w14:textId="77777777" w:rsidR="0050123B" w:rsidRPr="000845D4" w:rsidRDefault="0050123B" w:rsidP="000845D4">
      <w:pPr>
        <w:pStyle w:val="Heading1"/>
        <w:rPr>
          <w:i/>
          <w:iCs/>
        </w:rPr>
      </w:pPr>
      <w:bookmarkStart w:id="4" w:name="_Toc171756298"/>
      <w:r w:rsidRPr="000845D4">
        <w:rPr>
          <w:i/>
          <w:iCs/>
        </w:rPr>
        <w:t>Abstrak</w:t>
      </w:r>
      <w:bookmarkEnd w:id="4"/>
    </w:p>
    <w:p w14:paraId="3E6AEA7C" w14:textId="77777777" w:rsidR="0050123B" w:rsidRDefault="0050123B" w:rsidP="0050123B">
      <w:pPr>
        <w:jc w:val="center"/>
        <w:rPr>
          <w:b/>
          <w:bCs/>
          <w:i/>
          <w:iCs/>
          <w:szCs w:val="24"/>
        </w:rPr>
      </w:pPr>
    </w:p>
    <w:p w14:paraId="26B26BCB" w14:textId="6DEAC44C" w:rsidR="0050123B" w:rsidRDefault="0050123B" w:rsidP="0050123B">
      <w:pPr>
        <w:spacing w:line="240" w:lineRule="auto"/>
        <w:rPr>
          <w:sz w:val="22"/>
        </w:rPr>
      </w:pPr>
      <w:r>
        <w:rPr>
          <w:sz w:val="22"/>
        </w:rPr>
        <w:t xml:space="preserve">Skripsi merupakan suatu hal yang penting bagi mahasiswa khususnya semester akhir untuk meraih gelar sarjana, namun dalam pelaksanaannya terdapat kendala seperti proses kegiatan skripsi yang masih berlangsung manual, sehingga dapat menguras lebih banyak waktu dan kurangnya efisiensi dalam pengelolaan dokumen skripsi. Salah satu cara untuk mengatasi masalah tersebut adalah dengan merancang Aplikasi Pengelolaan Skripsi berbasis web untuk mendukung proses kegiatan skripsi dari awal (pengajuan judul skripsi) hingga akhir (penyerahan alat) pada jurusan Teknik Informatika dan Komputer Politeknik Negeri Jakarta. Selain itu, aplikasi berbasis web juga lebih memudahkan pengguna dalam mengakses aplikasi karena dapat diakses melalui berbagai macam platform dan perangkat tanpa harus mengunduh aplikasi terlebih dahulu. Aplikasi ini juga dapat diakses dimana saja dan kapan saja hanya dengan bermodalkan web browser dan koneksi internet. Dalam perancangannya, aplikasi ini dibuat menggunakan </w:t>
      </w:r>
      <w:r w:rsidRPr="00410ECF">
        <w:rPr>
          <w:i/>
          <w:iCs/>
          <w:sz w:val="22"/>
        </w:rPr>
        <w:t>framework</w:t>
      </w:r>
      <w:r>
        <w:rPr>
          <w:sz w:val="22"/>
        </w:rPr>
        <w:t xml:space="preserve"> Laravel dan tersedia untuk 7 jenis pengguna, yaitu admin, ketua komite, komite, ketua penguji, penguji, pembimbing, dan mahasiswa. Aplikasi ini juga mempunya beberapa fitur utama yang mendukung proses pengelolaan skripsi, yaitu mengelola data dashboard, pengelolaan data mahasiswa, pengelolaan data dosen, monitoring proses sidang, pengelolaan logbook, pengelolaan pengajuan judul dan dosen pembimbing, pengelolaan pengajuan sidang, pengelolaan seminar proposal (sempro), pengelolaan sidang skripsi hingga revisi, dan pengelolaan penyerahan alat. Pengujian yang digunakan dalam penelitian ini menggunakan </w:t>
      </w:r>
      <w:r w:rsidR="00D2442E" w:rsidRPr="00D2442E">
        <w:rPr>
          <w:i/>
          <w:iCs/>
          <w:sz w:val="22"/>
        </w:rPr>
        <w:t>Blackbox testing</w:t>
      </w:r>
      <w:r>
        <w:rPr>
          <w:sz w:val="22"/>
        </w:rPr>
        <w:t>, yaitu pengujian secara langsung fungsional aplikasi untuk memastikan aplikasi berjalan tanpa adanya kendala.</w:t>
      </w:r>
    </w:p>
    <w:p w14:paraId="25DE0EEF" w14:textId="77777777" w:rsidR="0050123B" w:rsidRDefault="0050123B" w:rsidP="0050123B">
      <w:pPr>
        <w:rPr>
          <w:sz w:val="22"/>
        </w:rPr>
      </w:pPr>
    </w:p>
    <w:p w14:paraId="52EFA58A" w14:textId="77777777" w:rsidR="0050123B" w:rsidRPr="00435B3F" w:rsidRDefault="0050123B" w:rsidP="0050123B">
      <w:pPr>
        <w:spacing w:line="240" w:lineRule="auto"/>
        <w:rPr>
          <w:sz w:val="22"/>
        </w:rPr>
        <w:sectPr w:rsidR="0050123B" w:rsidRPr="00435B3F" w:rsidSect="0050123B">
          <w:headerReference w:type="even" r:id="rId15"/>
          <w:headerReference w:type="default" r:id="rId16"/>
          <w:footerReference w:type="default" r:id="rId17"/>
          <w:headerReference w:type="first" r:id="rId18"/>
          <w:pgSz w:w="11906" w:h="16838"/>
          <w:pgMar w:top="1701" w:right="1701" w:bottom="1701" w:left="2268" w:header="850" w:footer="1417" w:gutter="0"/>
          <w:pgNumType w:fmt="lowerRoman"/>
          <w:cols w:space="708"/>
          <w:docGrid w:linePitch="360"/>
        </w:sectPr>
      </w:pPr>
      <w:r w:rsidRPr="00435B3F">
        <w:rPr>
          <w:b/>
          <w:bCs/>
          <w:sz w:val="22"/>
        </w:rPr>
        <w:t>Kata kunci:</w:t>
      </w:r>
      <w:r>
        <w:rPr>
          <w:sz w:val="22"/>
        </w:rPr>
        <w:t xml:space="preserve"> </w:t>
      </w:r>
      <w:r w:rsidRPr="00435B3F">
        <w:rPr>
          <w:sz w:val="22"/>
        </w:rPr>
        <w:t>Aplikasi Pengelolaan Skripsi,</w:t>
      </w:r>
      <w:r>
        <w:rPr>
          <w:sz w:val="22"/>
        </w:rPr>
        <w:t xml:space="preserve"> Aplikasi </w:t>
      </w:r>
      <w:r w:rsidRPr="00435B3F">
        <w:rPr>
          <w:sz w:val="22"/>
        </w:rPr>
        <w:t xml:space="preserve">Framework Laravel, </w:t>
      </w:r>
      <w:r>
        <w:rPr>
          <w:sz w:val="22"/>
        </w:rPr>
        <w:t xml:space="preserve">Pengelolaan Skripsi dengan Laravel, </w:t>
      </w:r>
      <w:r w:rsidRPr="00435B3F">
        <w:rPr>
          <w:sz w:val="22"/>
        </w:rPr>
        <w:t>Sistem Informasi Pengelolaan Skripsi</w:t>
      </w:r>
      <w:r>
        <w:rPr>
          <w:sz w:val="22"/>
        </w:rPr>
        <w:t>.</w:t>
      </w:r>
    </w:p>
    <w:p w14:paraId="1F69A2A0" w14:textId="77777777" w:rsidR="00693413" w:rsidRDefault="00693413" w:rsidP="00693413">
      <w:pPr>
        <w:pStyle w:val="Heading1"/>
      </w:pPr>
      <w:bookmarkStart w:id="5" w:name="_Toc171756299"/>
      <w:r>
        <w:lastRenderedPageBreak/>
        <w:t>KATA PENGANTAR</w:t>
      </w:r>
      <w:bookmarkEnd w:id="5"/>
    </w:p>
    <w:p w14:paraId="7171E54A" w14:textId="77777777" w:rsidR="00101438" w:rsidRDefault="00101438" w:rsidP="00101438"/>
    <w:p w14:paraId="700A1A3C" w14:textId="77777777" w:rsidR="00101438" w:rsidRDefault="00101438" w:rsidP="00101438">
      <w:r>
        <w:t>Puji dan syukur</w:t>
      </w:r>
      <w:r w:rsidR="004E28CC">
        <w:t xml:space="preserve"> penulis panjatkan kehadirat Allah Swt. yang telah memberikan rahmat dan karunia-Nya, sehingga penulis dapat menyelesaikan proposal skripsi ini dengan judul “Rancang Bangun Aplikasi Peminjaman Ruangan Jurusan Teknik Informatika dan Komputer Berbasis Web dengan </w:t>
      </w:r>
      <w:r w:rsidR="004E28CC" w:rsidRPr="00710FFC">
        <w:rPr>
          <w:i/>
          <w:iCs/>
        </w:rPr>
        <w:t>Framework</w:t>
      </w:r>
      <w:r w:rsidR="004E28CC">
        <w:t xml:space="preserve"> Laravel” untuk peminjaman ruangan pada jurusan Teknik Informatika dan Komputer. Selain itu, penulis menyadari bahwa, tanpa bantuan dari berbagai pihak, tentunya sangatlah sulit bagi penulis untuk menyelesaikan proposal skripsi ini. Oleh karena itu, penulis juga ingin mengucapkan terima kasih sebesar-besarnya kepada:</w:t>
      </w:r>
    </w:p>
    <w:p w14:paraId="12421E53" w14:textId="50786C0A" w:rsidR="00730CF3" w:rsidRDefault="00572781" w:rsidP="005060CA">
      <w:pPr>
        <w:pStyle w:val="ListParagraph"/>
        <w:numPr>
          <w:ilvl w:val="0"/>
          <w:numId w:val="9"/>
        </w:numPr>
      </w:pPr>
      <w:r>
        <w:t>B</w:t>
      </w:r>
      <w:r w:rsidRPr="00572781">
        <w:t>u Dr. Anita Hidayati, S.Kom., M.Kom selaku Ketua Jurusan Teknik Informatika dan Komputer</w:t>
      </w:r>
      <w:r>
        <w:t>.</w:t>
      </w:r>
    </w:p>
    <w:p w14:paraId="409E6900" w14:textId="730497D8" w:rsidR="00A32EAF" w:rsidRDefault="00EC20B7" w:rsidP="005060CA">
      <w:pPr>
        <w:pStyle w:val="ListParagraph"/>
        <w:numPr>
          <w:ilvl w:val="0"/>
          <w:numId w:val="9"/>
        </w:numPr>
      </w:pPr>
      <w:r>
        <w:t>Bu Euis</w:t>
      </w:r>
      <w:r w:rsidR="00376FAF">
        <w:t xml:space="preserve"> Oktavianti, </w:t>
      </w:r>
      <w:r w:rsidR="00543805">
        <w:t>S.Si</w:t>
      </w:r>
      <w:r w:rsidR="0058663C">
        <w:t>.</w:t>
      </w:r>
      <w:r w:rsidR="00543805">
        <w:t>, M.T.I</w:t>
      </w:r>
      <w:r w:rsidR="00745A56">
        <w:t xml:space="preserve"> sebagai </w:t>
      </w:r>
      <w:r w:rsidR="00C3681D">
        <w:t>k</w:t>
      </w:r>
      <w:r w:rsidR="00745A56">
        <w:t xml:space="preserve">epala </w:t>
      </w:r>
      <w:r w:rsidR="00C3681D">
        <w:t>p</w:t>
      </w:r>
      <w:r w:rsidR="00745A56">
        <w:t xml:space="preserve">rogram </w:t>
      </w:r>
      <w:r w:rsidR="00C3681D">
        <w:t>s</w:t>
      </w:r>
      <w:r w:rsidR="00745A56">
        <w:t xml:space="preserve">tudi </w:t>
      </w:r>
      <w:r w:rsidR="00C3681D">
        <w:t>j</w:t>
      </w:r>
      <w:r w:rsidR="00745A56">
        <w:t>urusan Teknik Informatika</w:t>
      </w:r>
      <w:r w:rsidR="00E71F09">
        <w:t>.</w:t>
      </w:r>
    </w:p>
    <w:p w14:paraId="3E9D90DD" w14:textId="0AF1A2F0" w:rsidR="00730CF3" w:rsidRDefault="00730CF3" w:rsidP="00730CF3">
      <w:pPr>
        <w:pStyle w:val="ListParagraph"/>
        <w:numPr>
          <w:ilvl w:val="0"/>
          <w:numId w:val="9"/>
        </w:numPr>
      </w:pPr>
      <w:r>
        <w:t>Pak Anggi Mardiyono, S.Kom., M.Kom. selaku dosen pembimbing yang telah meluangkan waktunya untuk membantu penulis dalam penyusunan proposal skripsi.</w:t>
      </w:r>
    </w:p>
    <w:p w14:paraId="04F3047F" w14:textId="77777777" w:rsidR="000E1447" w:rsidRDefault="000E1447" w:rsidP="005060CA">
      <w:pPr>
        <w:pStyle w:val="ListParagraph"/>
        <w:numPr>
          <w:ilvl w:val="0"/>
          <w:numId w:val="9"/>
        </w:numPr>
      </w:pPr>
      <w:r>
        <w:t>Keluarga yang telah memberikan semangat, doa, serta dukungan selama pembuatan proposal skripsi.</w:t>
      </w:r>
    </w:p>
    <w:p w14:paraId="69A471DC" w14:textId="77777777" w:rsidR="000E1447" w:rsidRDefault="000E1447" w:rsidP="005060CA">
      <w:pPr>
        <w:pStyle w:val="ListParagraph"/>
        <w:numPr>
          <w:ilvl w:val="0"/>
          <w:numId w:val="9"/>
        </w:numPr>
      </w:pPr>
      <w:r>
        <w:t>Teman-teman yang telah membantu penulis saat sedang kesusahan selama pembuatan proposal skripsi</w:t>
      </w:r>
    </w:p>
    <w:p w14:paraId="046CA00C" w14:textId="77777777" w:rsidR="002129FD" w:rsidRDefault="002129FD" w:rsidP="00F2649B">
      <w:pPr>
        <w:pStyle w:val="ListParagraph"/>
        <w:ind w:left="360"/>
        <w:sectPr w:rsidR="002129FD" w:rsidSect="000C6C49">
          <w:headerReference w:type="even" r:id="rId19"/>
          <w:headerReference w:type="default" r:id="rId20"/>
          <w:footerReference w:type="default" r:id="rId21"/>
          <w:headerReference w:type="first" r:id="rId22"/>
          <w:pgSz w:w="11906" w:h="16838"/>
          <w:pgMar w:top="1701" w:right="1701" w:bottom="1701" w:left="2268" w:header="850" w:footer="1417" w:gutter="0"/>
          <w:pgNumType w:fmt="lowerRoman"/>
          <w:cols w:space="708"/>
          <w:docGrid w:linePitch="360"/>
        </w:sectPr>
      </w:pPr>
    </w:p>
    <w:p w14:paraId="21E01810" w14:textId="3B5099D3" w:rsidR="00DD2BCF" w:rsidRPr="00DD2BCF" w:rsidRDefault="006C7CE0" w:rsidP="00901ADC">
      <w:pPr>
        <w:pStyle w:val="Heading1"/>
      </w:pPr>
      <w:bookmarkStart w:id="6" w:name="_Toc171756300"/>
      <w:r>
        <w:lastRenderedPageBreak/>
        <w:t>DAFTAR ISI</w:t>
      </w:r>
      <w:bookmarkEnd w:id="6"/>
    </w:p>
    <w:sdt>
      <w:sdtPr>
        <w:rPr>
          <w:rFonts w:ascii="Times New Roman" w:eastAsiaTheme="minorHAnsi" w:hAnsi="Times New Roman" w:cstheme="minorBidi"/>
          <w:color w:val="auto"/>
          <w:kern w:val="2"/>
          <w:sz w:val="24"/>
          <w:szCs w:val="22"/>
          <w:lang w:val="en-ID"/>
          <w14:ligatures w14:val="standardContextual"/>
        </w:rPr>
        <w:id w:val="-157239980"/>
        <w:docPartObj>
          <w:docPartGallery w:val="Table of Contents"/>
          <w:docPartUnique/>
        </w:docPartObj>
      </w:sdtPr>
      <w:sdtEndPr>
        <w:rPr>
          <w:b/>
          <w:bCs/>
          <w:noProof/>
        </w:rPr>
      </w:sdtEndPr>
      <w:sdtContent>
        <w:p w14:paraId="7539E05F" w14:textId="4425075B" w:rsidR="002F6BE6" w:rsidRDefault="002F6BE6">
          <w:pPr>
            <w:pStyle w:val="TOCHeading"/>
          </w:pPr>
        </w:p>
        <w:p w14:paraId="6F256DF5" w14:textId="4432251A" w:rsidR="00211B0F" w:rsidRDefault="002F6BE6" w:rsidP="00211B0F">
          <w:pPr>
            <w:pStyle w:val="TOC1"/>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71756295" w:history="1">
            <w:r w:rsidR="00211B0F" w:rsidRPr="00133C38">
              <w:rPr>
                <w:rStyle w:val="Hyperlink"/>
                <w:noProof/>
              </w:rPr>
              <w:t>SURAT  PERNYATAAN BEBAS PLAGIARISME</w:t>
            </w:r>
            <w:r w:rsidR="00211B0F">
              <w:rPr>
                <w:noProof/>
                <w:webHidden/>
              </w:rPr>
              <w:tab/>
            </w:r>
            <w:r w:rsidR="00211B0F">
              <w:rPr>
                <w:noProof/>
                <w:webHidden/>
              </w:rPr>
              <w:fldChar w:fldCharType="begin"/>
            </w:r>
            <w:r w:rsidR="00211B0F">
              <w:rPr>
                <w:noProof/>
                <w:webHidden/>
              </w:rPr>
              <w:instrText xml:space="preserve"> PAGEREF _Toc171756295 \h </w:instrText>
            </w:r>
            <w:r w:rsidR="00211B0F">
              <w:rPr>
                <w:noProof/>
                <w:webHidden/>
              </w:rPr>
            </w:r>
            <w:r w:rsidR="00211B0F">
              <w:rPr>
                <w:noProof/>
                <w:webHidden/>
              </w:rPr>
              <w:fldChar w:fldCharType="separate"/>
            </w:r>
            <w:r w:rsidR="0067630B">
              <w:rPr>
                <w:noProof/>
                <w:webHidden/>
              </w:rPr>
              <w:t>ii</w:t>
            </w:r>
            <w:r w:rsidR="00211B0F">
              <w:rPr>
                <w:noProof/>
                <w:webHidden/>
              </w:rPr>
              <w:fldChar w:fldCharType="end"/>
            </w:r>
          </w:hyperlink>
        </w:p>
        <w:p w14:paraId="09F831CA" w14:textId="1A705896" w:rsidR="00211B0F" w:rsidRDefault="00000000" w:rsidP="00211B0F">
          <w:pPr>
            <w:pStyle w:val="TOC1"/>
            <w:rPr>
              <w:rFonts w:asciiTheme="minorHAnsi" w:eastAsiaTheme="minorEastAsia" w:hAnsiTheme="minorHAnsi"/>
              <w:noProof/>
              <w:sz w:val="22"/>
              <w:lang w:eastAsia="en-ID"/>
            </w:rPr>
          </w:pPr>
          <w:hyperlink w:anchor="_Toc171756296" w:history="1">
            <w:r w:rsidR="00211B0F" w:rsidRPr="00133C38">
              <w:rPr>
                <w:rStyle w:val="Hyperlink"/>
                <w:noProof/>
              </w:rPr>
              <w:t>LEMBAR PENGESAHAN</w:t>
            </w:r>
            <w:r w:rsidR="00211B0F">
              <w:rPr>
                <w:noProof/>
                <w:webHidden/>
              </w:rPr>
              <w:tab/>
            </w:r>
            <w:r w:rsidR="00211B0F">
              <w:rPr>
                <w:noProof/>
                <w:webHidden/>
              </w:rPr>
              <w:fldChar w:fldCharType="begin"/>
            </w:r>
            <w:r w:rsidR="00211B0F">
              <w:rPr>
                <w:noProof/>
                <w:webHidden/>
              </w:rPr>
              <w:instrText xml:space="preserve"> PAGEREF _Toc171756296 \h </w:instrText>
            </w:r>
            <w:r w:rsidR="00211B0F">
              <w:rPr>
                <w:noProof/>
                <w:webHidden/>
              </w:rPr>
            </w:r>
            <w:r w:rsidR="00211B0F">
              <w:rPr>
                <w:noProof/>
                <w:webHidden/>
              </w:rPr>
              <w:fldChar w:fldCharType="separate"/>
            </w:r>
            <w:r w:rsidR="0067630B">
              <w:rPr>
                <w:noProof/>
                <w:webHidden/>
              </w:rPr>
              <w:t>iii</w:t>
            </w:r>
            <w:r w:rsidR="00211B0F">
              <w:rPr>
                <w:noProof/>
                <w:webHidden/>
              </w:rPr>
              <w:fldChar w:fldCharType="end"/>
            </w:r>
          </w:hyperlink>
        </w:p>
        <w:p w14:paraId="119AC783" w14:textId="0EF63D2D" w:rsidR="00211B0F" w:rsidRDefault="00000000" w:rsidP="00211B0F">
          <w:pPr>
            <w:pStyle w:val="TOC1"/>
            <w:rPr>
              <w:rFonts w:asciiTheme="minorHAnsi" w:eastAsiaTheme="minorEastAsia" w:hAnsiTheme="minorHAnsi"/>
              <w:noProof/>
              <w:sz w:val="22"/>
              <w:lang w:eastAsia="en-ID"/>
            </w:rPr>
          </w:pPr>
          <w:hyperlink w:anchor="_Toc171756297" w:history="1">
            <w:r w:rsidR="00211B0F" w:rsidRPr="00133C38">
              <w:rPr>
                <w:rStyle w:val="Hyperlink"/>
                <w:noProof/>
              </w:rPr>
              <w:t>SURAT PERNYATAAN PERSETUJUAN PUBLIKASI SKRIPSI UNTUK KEPENTINGAN AKADEMIS</w:t>
            </w:r>
            <w:r w:rsidR="00211B0F">
              <w:rPr>
                <w:noProof/>
                <w:webHidden/>
              </w:rPr>
              <w:tab/>
            </w:r>
            <w:r w:rsidR="00211B0F">
              <w:rPr>
                <w:noProof/>
                <w:webHidden/>
              </w:rPr>
              <w:fldChar w:fldCharType="begin"/>
            </w:r>
            <w:r w:rsidR="00211B0F">
              <w:rPr>
                <w:noProof/>
                <w:webHidden/>
              </w:rPr>
              <w:instrText xml:space="preserve"> PAGEREF _Toc171756297 \h </w:instrText>
            </w:r>
            <w:r w:rsidR="00211B0F">
              <w:rPr>
                <w:noProof/>
                <w:webHidden/>
              </w:rPr>
            </w:r>
            <w:r w:rsidR="00211B0F">
              <w:rPr>
                <w:noProof/>
                <w:webHidden/>
              </w:rPr>
              <w:fldChar w:fldCharType="separate"/>
            </w:r>
            <w:r w:rsidR="0067630B">
              <w:rPr>
                <w:noProof/>
                <w:webHidden/>
              </w:rPr>
              <w:t>iv</w:t>
            </w:r>
            <w:r w:rsidR="00211B0F">
              <w:rPr>
                <w:noProof/>
                <w:webHidden/>
              </w:rPr>
              <w:fldChar w:fldCharType="end"/>
            </w:r>
          </w:hyperlink>
        </w:p>
        <w:p w14:paraId="79E497BF" w14:textId="6402040F" w:rsidR="00211B0F" w:rsidRDefault="00000000" w:rsidP="00211B0F">
          <w:pPr>
            <w:pStyle w:val="TOC1"/>
            <w:rPr>
              <w:rFonts w:asciiTheme="minorHAnsi" w:eastAsiaTheme="minorEastAsia" w:hAnsiTheme="minorHAnsi"/>
              <w:noProof/>
              <w:sz w:val="22"/>
              <w:lang w:eastAsia="en-ID"/>
            </w:rPr>
          </w:pPr>
          <w:hyperlink w:anchor="_Toc171756298" w:history="1">
            <w:r w:rsidR="00211B0F" w:rsidRPr="00133C38">
              <w:rPr>
                <w:rStyle w:val="Hyperlink"/>
                <w:i/>
                <w:iCs/>
                <w:noProof/>
              </w:rPr>
              <w:t>Abstrak</w:t>
            </w:r>
            <w:r w:rsidR="00211B0F">
              <w:rPr>
                <w:noProof/>
                <w:webHidden/>
              </w:rPr>
              <w:tab/>
            </w:r>
            <w:r w:rsidR="00211B0F">
              <w:rPr>
                <w:noProof/>
                <w:webHidden/>
              </w:rPr>
              <w:fldChar w:fldCharType="begin"/>
            </w:r>
            <w:r w:rsidR="00211B0F">
              <w:rPr>
                <w:noProof/>
                <w:webHidden/>
              </w:rPr>
              <w:instrText xml:space="preserve"> PAGEREF _Toc171756298 \h </w:instrText>
            </w:r>
            <w:r w:rsidR="00211B0F">
              <w:rPr>
                <w:noProof/>
                <w:webHidden/>
              </w:rPr>
            </w:r>
            <w:r w:rsidR="00211B0F">
              <w:rPr>
                <w:noProof/>
                <w:webHidden/>
              </w:rPr>
              <w:fldChar w:fldCharType="separate"/>
            </w:r>
            <w:r w:rsidR="0067630B">
              <w:rPr>
                <w:noProof/>
                <w:webHidden/>
              </w:rPr>
              <w:t>v</w:t>
            </w:r>
            <w:r w:rsidR="00211B0F">
              <w:rPr>
                <w:noProof/>
                <w:webHidden/>
              </w:rPr>
              <w:fldChar w:fldCharType="end"/>
            </w:r>
          </w:hyperlink>
        </w:p>
        <w:p w14:paraId="519E6C34" w14:textId="30B8692B" w:rsidR="00211B0F" w:rsidRDefault="00000000" w:rsidP="00211B0F">
          <w:pPr>
            <w:pStyle w:val="TOC1"/>
            <w:rPr>
              <w:rFonts w:asciiTheme="minorHAnsi" w:eastAsiaTheme="minorEastAsia" w:hAnsiTheme="minorHAnsi"/>
              <w:noProof/>
              <w:sz w:val="22"/>
              <w:lang w:eastAsia="en-ID"/>
            </w:rPr>
          </w:pPr>
          <w:hyperlink w:anchor="_Toc171756299" w:history="1">
            <w:r w:rsidR="00211B0F" w:rsidRPr="00133C38">
              <w:rPr>
                <w:rStyle w:val="Hyperlink"/>
                <w:noProof/>
              </w:rPr>
              <w:t>KATA PENGANTAR</w:t>
            </w:r>
            <w:r w:rsidR="00211B0F">
              <w:rPr>
                <w:noProof/>
                <w:webHidden/>
              </w:rPr>
              <w:tab/>
            </w:r>
            <w:r w:rsidR="00211B0F">
              <w:rPr>
                <w:noProof/>
                <w:webHidden/>
              </w:rPr>
              <w:fldChar w:fldCharType="begin"/>
            </w:r>
            <w:r w:rsidR="00211B0F">
              <w:rPr>
                <w:noProof/>
                <w:webHidden/>
              </w:rPr>
              <w:instrText xml:space="preserve"> PAGEREF _Toc171756299 \h </w:instrText>
            </w:r>
            <w:r w:rsidR="00211B0F">
              <w:rPr>
                <w:noProof/>
                <w:webHidden/>
              </w:rPr>
            </w:r>
            <w:r w:rsidR="00211B0F">
              <w:rPr>
                <w:noProof/>
                <w:webHidden/>
              </w:rPr>
              <w:fldChar w:fldCharType="separate"/>
            </w:r>
            <w:r w:rsidR="0067630B">
              <w:rPr>
                <w:noProof/>
                <w:webHidden/>
              </w:rPr>
              <w:t>vi</w:t>
            </w:r>
            <w:r w:rsidR="00211B0F">
              <w:rPr>
                <w:noProof/>
                <w:webHidden/>
              </w:rPr>
              <w:fldChar w:fldCharType="end"/>
            </w:r>
          </w:hyperlink>
        </w:p>
        <w:p w14:paraId="45A9DD6F" w14:textId="0C726675" w:rsidR="00211B0F" w:rsidRDefault="00000000" w:rsidP="00211B0F">
          <w:pPr>
            <w:pStyle w:val="TOC1"/>
            <w:rPr>
              <w:rFonts w:asciiTheme="minorHAnsi" w:eastAsiaTheme="minorEastAsia" w:hAnsiTheme="minorHAnsi"/>
              <w:noProof/>
              <w:sz w:val="22"/>
              <w:lang w:eastAsia="en-ID"/>
            </w:rPr>
          </w:pPr>
          <w:hyperlink w:anchor="_Toc171756300" w:history="1">
            <w:r w:rsidR="00211B0F" w:rsidRPr="00133C38">
              <w:rPr>
                <w:rStyle w:val="Hyperlink"/>
                <w:noProof/>
              </w:rPr>
              <w:t>DAFTAR ISI</w:t>
            </w:r>
            <w:r w:rsidR="00211B0F">
              <w:rPr>
                <w:noProof/>
                <w:webHidden/>
              </w:rPr>
              <w:tab/>
            </w:r>
            <w:r w:rsidR="00211B0F">
              <w:rPr>
                <w:noProof/>
                <w:webHidden/>
              </w:rPr>
              <w:fldChar w:fldCharType="begin"/>
            </w:r>
            <w:r w:rsidR="00211B0F">
              <w:rPr>
                <w:noProof/>
                <w:webHidden/>
              </w:rPr>
              <w:instrText xml:space="preserve"> PAGEREF _Toc171756300 \h </w:instrText>
            </w:r>
            <w:r w:rsidR="00211B0F">
              <w:rPr>
                <w:noProof/>
                <w:webHidden/>
              </w:rPr>
            </w:r>
            <w:r w:rsidR="00211B0F">
              <w:rPr>
                <w:noProof/>
                <w:webHidden/>
              </w:rPr>
              <w:fldChar w:fldCharType="separate"/>
            </w:r>
            <w:r w:rsidR="0067630B">
              <w:rPr>
                <w:noProof/>
                <w:webHidden/>
              </w:rPr>
              <w:t>vii</w:t>
            </w:r>
            <w:r w:rsidR="00211B0F">
              <w:rPr>
                <w:noProof/>
                <w:webHidden/>
              </w:rPr>
              <w:fldChar w:fldCharType="end"/>
            </w:r>
          </w:hyperlink>
        </w:p>
        <w:p w14:paraId="20A0BD4C" w14:textId="44D10DB8" w:rsidR="00211B0F" w:rsidRDefault="00000000" w:rsidP="00211B0F">
          <w:pPr>
            <w:pStyle w:val="TOC1"/>
            <w:rPr>
              <w:rFonts w:asciiTheme="minorHAnsi" w:eastAsiaTheme="minorEastAsia" w:hAnsiTheme="minorHAnsi"/>
              <w:noProof/>
              <w:sz w:val="22"/>
              <w:lang w:eastAsia="en-ID"/>
            </w:rPr>
          </w:pPr>
          <w:hyperlink w:anchor="_Toc171756301" w:history="1">
            <w:r w:rsidR="00211B0F" w:rsidRPr="00133C38">
              <w:rPr>
                <w:rStyle w:val="Hyperlink"/>
                <w:noProof/>
              </w:rPr>
              <w:t>DAFTAR TABEL</w:t>
            </w:r>
            <w:r w:rsidR="00211B0F">
              <w:rPr>
                <w:noProof/>
                <w:webHidden/>
              </w:rPr>
              <w:tab/>
            </w:r>
            <w:r w:rsidR="00211B0F">
              <w:rPr>
                <w:noProof/>
                <w:webHidden/>
              </w:rPr>
              <w:fldChar w:fldCharType="begin"/>
            </w:r>
            <w:r w:rsidR="00211B0F">
              <w:rPr>
                <w:noProof/>
                <w:webHidden/>
              </w:rPr>
              <w:instrText xml:space="preserve"> PAGEREF _Toc171756301 \h </w:instrText>
            </w:r>
            <w:r w:rsidR="00211B0F">
              <w:rPr>
                <w:noProof/>
                <w:webHidden/>
              </w:rPr>
            </w:r>
            <w:r w:rsidR="00211B0F">
              <w:rPr>
                <w:noProof/>
                <w:webHidden/>
              </w:rPr>
              <w:fldChar w:fldCharType="separate"/>
            </w:r>
            <w:r w:rsidR="0067630B">
              <w:rPr>
                <w:noProof/>
                <w:webHidden/>
              </w:rPr>
              <w:t>ix</w:t>
            </w:r>
            <w:r w:rsidR="00211B0F">
              <w:rPr>
                <w:noProof/>
                <w:webHidden/>
              </w:rPr>
              <w:fldChar w:fldCharType="end"/>
            </w:r>
          </w:hyperlink>
        </w:p>
        <w:p w14:paraId="518ADB82" w14:textId="0D521CF4" w:rsidR="00211B0F" w:rsidRDefault="00000000" w:rsidP="00211B0F">
          <w:pPr>
            <w:pStyle w:val="TOC1"/>
            <w:rPr>
              <w:rFonts w:asciiTheme="minorHAnsi" w:eastAsiaTheme="minorEastAsia" w:hAnsiTheme="minorHAnsi"/>
              <w:noProof/>
              <w:sz w:val="22"/>
              <w:lang w:eastAsia="en-ID"/>
            </w:rPr>
          </w:pPr>
          <w:hyperlink w:anchor="_Toc171756302" w:history="1">
            <w:r w:rsidR="00211B0F" w:rsidRPr="00133C38">
              <w:rPr>
                <w:rStyle w:val="Hyperlink"/>
                <w:noProof/>
              </w:rPr>
              <w:t>DAFTAR GAMBAR</w:t>
            </w:r>
            <w:r w:rsidR="00211B0F">
              <w:rPr>
                <w:noProof/>
                <w:webHidden/>
              </w:rPr>
              <w:tab/>
            </w:r>
            <w:r w:rsidR="00211B0F">
              <w:rPr>
                <w:noProof/>
                <w:webHidden/>
              </w:rPr>
              <w:fldChar w:fldCharType="begin"/>
            </w:r>
            <w:r w:rsidR="00211B0F">
              <w:rPr>
                <w:noProof/>
                <w:webHidden/>
              </w:rPr>
              <w:instrText xml:space="preserve"> PAGEREF _Toc171756302 \h </w:instrText>
            </w:r>
            <w:r w:rsidR="00211B0F">
              <w:rPr>
                <w:noProof/>
                <w:webHidden/>
              </w:rPr>
            </w:r>
            <w:r w:rsidR="00211B0F">
              <w:rPr>
                <w:noProof/>
                <w:webHidden/>
              </w:rPr>
              <w:fldChar w:fldCharType="separate"/>
            </w:r>
            <w:r w:rsidR="0067630B">
              <w:rPr>
                <w:noProof/>
                <w:webHidden/>
              </w:rPr>
              <w:t>xi</w:t>
            </w:r>
            <w:r w:rsidR="00211B0F">
              <w:rPr>
                <w:noProof/>
                <w:webHidden/>
              </w:rPr>
              <w:fldChar w:fldCharType="end"/>
            </w:r>
          </w:hyperlink>
        </w:p>
        <w:p w14:paraId="5713EE54" w14:textId="44278116" w:rsidR="00211B0F" w:rsidRDefault="00000000" w:rsidP="00211B0F">
          <w:pPr>
            <w:pStyle w:val="TOC1"/>
            <w:rPr>
              <w:rFonts w:asciiTheme="minorHAnsi" w:eastAsiaTheme="minorEastAsia" w:hAnsiTheme="minorHAnsi"/>
              <w:noProof/>
              <w:sz w:val="22"/>
              <w:lang w:eastAsia="en-ID"/>
            </w:rPr>
          </w:pPr>
          <w:hyperlink w:anchor="_Toc171756303" w:history="1">
            <w:r w:rsidR="00211B0F" w:rsidRPr="00133C38">
              <w:rPr>
                <w:rStyle w:val="Hyperlink"/>
                <w:noProof/>
              </w:rPr>
              <w:t>BAB I PENDAHULUAN</w:t>
            </w:r>
            <w:r w:rsidR="00211B0F">
              <w:rPr>
                <w:noProof/>
                <w:webHidden/>
              </w:rPr>
              <w:tab/>
            </w:r>
            <w:r w:rsidR="00211B0F">
              <w:rPr>
                <w:noProof/>
                <w:webHidden/>
              </w:rPr>
              <w:fldChar w:fldCharType="begin"/>
            </w:r>
            <w:r w:rsidR="00211B0F">
              <w:rPr>
                <w:noProof/>
                <w:webHidden/>
              </w:rPr>
              <w:instrText xml:space="preserve"> PAGEREF _Toc171756303 \h </w:instrText>
            </w:r>
            <w:r w:rsidR="00211B0F">
              <w:rPr>
                <w:noProof/>
                <w:webHidden/>
              </w:rPr>
            </w:r>
            <w:r w:rsidR="00211B0F">
              <w:rPr>
                <w:noProof/>
                <w:webHidden/>
              </w:rPr>
              <w:fldChar w:fldCharType="separate"/>
            </w:r>
            <w:r w:rsidR="0067630B">
              <w:rPr>
                <w:noProof/>
                <w:webHidden/>
              </w:rPr>
              <w:t>14</w:t>
            </w:r>
            <w:r w:rsidR="00211B0F">
              <w:rPr>
                <w:noProof/>
                <w:webHidden/>
              </w:rPr>
              <w:fldChar w:fldCharType="end"/>
            </w:r>
          </w:hyperlink>
        </w:p>
        <w:p w14:paraId="32AB0022" w14:textId="44309B60"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04" w:history="1">
            <w:r w:rsidR="00211B0F" w:rsidRPr="00133C38">
              <w:rPr>
                <w:rStyle w:val="Hyperlink"/>
                <w:noProof/>
              </w:rPr>
              <w:t>1.1</w:t>
            </w:r>
            <w:r w:rsidR="00211B0F">
              <w:rPr>
                <w:rFonts w:asciiTheme="minorHAnsi" w:eastAsiaTheme="minorEastAsia" w:hAnsiTheme="minorHAnsi"/>
                <w:noProof/>
                <w:sz w:val="22"/>
                <w:lang w:eastAsia="en-ID"/>
              </w:rPr>
              <w:tab/>
            </w:r>
            <w:r w:rsidR="00211B0F" w:rsidRPr="00133C38">
              <w:rPr>
                <w:rStyle w:val="Hyperlink"/>
                <w:noProof/>
              </w:rPr>
              <w:t>Latar Belakang</w:t>
            </w:r>
            <w:r w:rsidR="00211B0F">
              <w:rPr>
                <w:noProof/>
                <w:webHidden/>
              </w:rPr>
              <w:tab/>
            </w:r>
            <w:r w:rsidR="00211B0F">
              <w:rPr>
                <w:noProof/>
                <w:webHidden/>
              </w:rPr>
              <w:fldChar w:fldCharType="begin"/>
            </w:r>
            <w:r w:rsidR="00211B0F">
              <w:rPr>
                <w:noProof/>
                <w:webHidden/>
              </w:rPr>
              <w:instrText xml:space="preserve"> PAGEREF _Toc171756304 \h </w:instrText>
            </w:r>
            <w:r w:rsidR="00211B0F">
              <w:rPr>
                <w:noProof/>
                <w:webHidden/>
              </w:rPr>
            </w:r>
            <w:r w:rsidR="00211B0F">
              <w:rPr>
                <w:noProof/>
                <w:webHidden/>
              </w:rPr>
              <w:fldChar w:fldCharType="separate"/>
            </w:r>
            <w:r w:rsidR="0067630B">
              <w:rPr>
                <w:noProof/>
                <w:webHidden/>
              </w:rPr>
              <w:t>14</w:t>
            </w:r>
            <w:r w:rsidR="00211B0F">
              <w:rPr>
                <w:noProof/>
                <w:webHidden/>
              </w:rPr>
              <w:fldChar w:fldCharType="end"/>
            </w:r>
          </w:hyperlink>
        </w:p>
        <w:p w14:paraId="6530D63E" w14:textId="108DBD28"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05" w:history="1">
            <w:r w:rsidR="00211B0F" w:rsidRPr="00133C38">
              <w:rPr>
                <w:rStyle w:val="Hyperlink"/>
                <w:noProof/>
              </w:rPr>
              <w:t>1.2</w:t>
            </w:r>
            <w:r w:rsidR="00211B0F">
              <w:rPr>
                <w:rFonts w:asciiTheme="minorHAnsi" w:eastAsiaTheme="minorEastAsia" w:hAnsiTheme="minorHAnsi"/>
                <w:noProof/>
                <w:sz w:val="22"/>
                <w:lang w:eastAsia="en-ID"/>
              </w:rPr>
              <w:tab/>
            </w:r>
            <w:r w:rsidR="00211B0F" w:rsidRPr="00133C38">
              <w:rPr>
                <w:rStyle w:val="Hyperlink"/>
                <w:noProof/>
              </w:rPr>
              <w:t>Perumusan Masalah</w:t>
            </w:r>
            <w:r w:rsidR="00211B0F">
              <w:rPr>
                <w:noProof/>
                <w:webHidden/>
              </w:rPr>
              <w:tab/>
            </w:r>
            <w:r w:rsidR="00211B0F">
              <w:rPr>
                <w:noProof/>
                <w:webHidden/>
              </w:rPr>
              <w:fldChar w:fldCharType="begin"/>
            </w:r>
            <w:r w:rsidR="00211B0F">
              <w:rPr>
                <w:noProof/>
                <w:webHidden/>
              </w:rPr>
              <w:instrText xml:space="preserve"> PAGEREF _Toc171756305 \h </w:instrText>
            </w:r>
            <w:r w:rsidR="00211B0F">
              <w:rPr>
                <w:noProof/>
                <w:webHidden/>
              </w:rPr>
            </w:r>
            <w:r w:rsidR="00211B0F">
              <w:rPr>
                <w:noProof/>
                <w:webHidden/>
              </w:rPr>
              <w:fldChar w:fldCharType="separate"/>
            </w:r>
            <w:r w:rsidR="0067630B">
              <w:rPr>
                <w:noProof/>
                <w:webHidden/>
              </w:rPr>
              <w:t>15</w:t>
            </w:r>
            <w:r w:rsidR="00211B0F">
              <w:rPr>
                <w:noProof/>
                <w:webHidden/>
              </w:rPr>
              <w:fldChar w:fldCharType="end"/>
            </w:r>
          </w:hyperlink>
        </w:p>
        <w:p w14:paraId="1D97E3B7" w14:textId="5E04EE2C"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06" w:history="1">
            <w:r w:rsidR="00211B0F" w:rsidRPr="00133C38">
              <w:rPr>
                <w:rStyle w:val="Hyperlink"/>
                <w:noProof/>
              </w:rPr>
              <w:t>1.3</w:t>
            </w:r>
            <w:r w:rsidR="00211B0F">
              <w:rPr>
                <w:rFonts w:asciiTheme="minorHAnsi" w:eastAsiaTheme="minorEastAsia" w:hAnsiTheme="minorHAnsi"/>
                <w:noProof/>
                <w:sz w:val="22"/>
                <w:lang w:eastAsia="en-ID"/>
              </w:rPr>
              <w:tab/>
            </w:r>
            <w:r w:rsidR="00211B0F" w:rsidRPr="00133C38">
              <w:rPr>
                <w:rStyle w:val="Hyperlink"/>
                <w:noProof/>
              </w:rPr>
              <w:t>Batasan Masalah</w:t>
            </w:r>
            <w:r w:rsidR="00211B0F">
              <w:rPr>
                <w:noProof/>
                <w:webHidden/>
              </w:rPr>
              <w:tab/>
            </w:r>
            <w:r w:rsidR="00211B0F">
              <w:rPr>
                <w:noProof/>
                <w:webHidden/>
              </w:rPr>
              <w:fldChar w:fldCharType="begin"/>
            </w:r>
            <w:r w:rsidR="00211B0F">
              <w:rPr>
                <w:noProof/>
                <w:webHidden/>
              </w:rPr>
              <w:instrText xml:space="preserve"> PAGEREF _Toc171756306 \h </w:instrText>
            </w:r>
            <w:r w:rsidR="00211B0F">
              <w:rPr>
                <w:noProof/>
                <w:webHidden/>
              </w:rPr>
            </w:r>
            <w:r w:rsidR="00211B0F">
              <w:rPr>
                <w:noProof/>
                <w:webHidden/>
              </w:rPr>
              <w:fldChar w:fldCharType="separate"/>
            </w:r>
            <w:r w:rsidR="0067630B">
              <w:rPr>
                <w:noProof/>
                <w:webHidden/>
              </w:rPr>
              <w:t>15</w:t>
            </w:r>
            <w:r w:rsidR="00211B0F">
              <w:rPr>
                <w:noProof/>
                <w:webHidden/>
              </w:rPr>
              <w:fldChar w:fldCharType="end"/>
            </w:r>
          </w:hyperlink>
        </w:p>
        <w:p w14:paraId="67079921" w14:textId="5F3AB16C"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07" w:history="1">
            <w:r w:rsidR="00211B0F" w:rsidRPr="00133C38">
              <w:rPr>
                <w:rStyle w:val="Hyperlink"/>
                <w:noProof/>
              </w:rPr>
              <w:t>1.4</w:t>
            </w:r>
            <w:r w:rsidR="00211B0F">
              <w:rPr>
                <w:rFonts w:asciiTheme="minorHAnsi" w:eastAsiaTheme="minorEastAsia" w:hAnsiTheme="minorHAnsi"/>
                <w:noProof/>
                <w:sz w:val="22"/>
                <w:lang w:eastAsia="en-ID"/>
              </w:rPr>
              <w:tab/>
            </w:r>
            <w:r w:rsidR="00211B0F" w:rsidRPr="00133C38">
              <w:rPr>
                <w:rStyle w:val="Hyperlink"/>
                <w:noProof/>
              </w:rPr>
              <w:t>Tujuan dan Manfaat</w:t>
            </w:r>
            <w:r w:rsidR="00211B0F">
              <w:rPr>
                <w:noProof/>
                <w:webHidden/>
              </w:rPr>
              <w:tab/>
            </w:r>
            <w:r w:rsidR="00211B0F">
              <w:rPr>
                <w:noProof/>
                <w:webHidden/>
              </w:rPr>
              <w:fldChar w:fldCharType="begin"/>
            </w:r>
            <w:r w:rsidR="00211B0F">
              <w:rPr>
                <w:noProof/>
                <w:webHidden/>
              </w:rPr>
              <w:instrText xml:space="preserve"> PAGEREF _Toc171756307 \h </w:instrText>
            </w:r>
            <w:r w:rsidR="00211B0F">
              <w:rPr>
                <w:noProof/>
                <w:webHidden/>
              </w:rPr>
            </w:r>
            <w:r w:rsidR="00211B0F">
              <w:rPr>
                <w:noProof/>
                <w:webHidden/>
              </w:rPr>
              <w:fldChar w:fldCharType="separate"/>
            </w:r>
            <w:r w:rsidR="0067630B">
              <w:rPr>
                <w:noProof/>
                <w:webHidden/>
              </w:rPr>
              <w:t>15</w:t>
            </w:r>
            <w:r w:rsidR="00211B0F">
              <w:rPr>
                <w:noProof/>
                <w:webHidden/>
              </w:rPr>
              <w:fldChar w:fldCharType="end"/>
            </w:r>
          </w:hyperlink>
        </w:p>
        <w:p w14:paraId="298A62ED" w14:textId="6DC7DC28"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08" w:history="1">
            <w:r w:rsidR="00211B0F" w:rsidRPr="00133C38">
              <w:rPr>
                <w:rStyle w:val="Hyperlink"/>
                <w:noProof/>
              </w:rPr>
              <w:t>1.4.1</w:t>
            </w:r>
            <w:r w:rsidR="00211B0F">
              <w:rPr>
                <w:rFonts w:asciiTheme="minorHAnsi" w:eastAsiaTheme="minorEastAsia" w:hAnsiTheme="minorHAnsi"/>
                <w:noProof/>
                <w:sz w:val="22"/>
                <w:lang w:eastAsia="en-ID"/>
              </w:rPr>
              <w:tab/>
            </w:r>
            <w:r w:rsidR="00211B0F" w:rsidRPr="00133C38">
              <w:rPr>
                <w:rStyle w:val="Hyperlink"/>
                <w:noProof/>
              </w:rPr>
              <w:t>Tujuan</w:t>
            </w:r>
            <w:r w:rsidR="00211B0F">
              <w:rPr>
                <w:noProof/>
                <w:webHidden/>
              </w:rPr>
              <w:tab/>
            </w:r>
            <w:r w:rsidR="00211B0F">
              <w:rPr>
                <w:noProof/>
                <w:webHidden/>
              </w:rPr>
              <w:fldChar w:fldCharType="begin"/>
            </w:r>
            <w:r w:rsidR="00211B0F">
              <w:rPr>
                <w:noProof/>
                <w:webHidden/>
              </w:rPr>
              <w:instrText xml:space="preserve"> PAGEREF _Toc171756308 \h </w:instrText>
            </w:r>
            <w:r w:rsidR="00211B0F">
              <w:rPr>
                <w:noProof/>
                <w:webHidden/>
              </w:rPr>
            </w:r>
            <w:r w:rsidR="00211B0F">
              <w:rPr>
                <w:noProof/>
                <w:webHidden/>
              </w:rPr>
              <w:fldChar w:fldCharType="separate"/>
            </w:r>
            <w:r w:rsidR="0067630B">
              <w:rPr>
                <w:noProof/>
                <w:webHidden/>
              </w:rPr>
              <w:t>16</w:t>
            </w:r>
            <w:r w:rsidR="00211B0F">
              <w:rPr>
                <w:noProof/>
                <w:webHidden/>
              </w:rPr>
              <w:fldChar w:fldCharType="end"/>
            </w:r>
          </w:hyperlink>
        </w:p>
        <w:p w14:paraId="3D01F311" w14:textId="243DD584"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09" w:history="1">
            <w:r w:rsidR="00211B0F" w:rsidRPr="00133C38">
              <w:rPr>
                <w:rStyle w:val="Hyperlink"/>
                <w:noProof/>
              </w:rPr>
              <w:t>1.4.2</w:t>
            </w:r>
            <w:r w:rsidR="00211B0F">
              <w:rPr>
                <w:rFonts w:asciiTheme="minorHAnsi" w:eastAsiaTheme="minorEastAsia" w:hAnsiTheme="minorHAnsi"/>
                <w:noProof/>
                <w:sz w:val="22"/>
                <w:lang w:eastAsia="en-ID"/>
              </w:rPr>
              <w:tab/>
            </w:r>
            <w:r w:rsidR="00211B0F" w:rsidRPr="00133C38">
              <w:rPr>
                <w:rStyle w:val="Hyperlink"/>
                <w:noProof/>
              </w:rPr>
              <w:t>Manfaat</w:t>
            </w:r>
            <w:r w:rsidR="00211B0F">
              <w:rPr>
                <w:noProof/>
                <w:webHidden/>
              </w:rPr>
              <w:tab/>
            </w:r>
            <w:r w:rsidR="00211B0F">
              <w:rPr>
                <w:noProof/>
                <w:webHidden/>
              </w:rPr>
              <w:fldChar w:fldCharType="begin"/>
            </w:r>
            <w:r w:rsidR="00211B0F">
              <w:rPr>
                <w:noProof/>
                <w:webHidden/>
              </w:rPr>
              <w:instrText xml:space="preserve"> PAGEREF _Toc171756309 \h </w:instrText>
            </w:r>
            <w:r w:rsidR="00211B0F">
              <w:rPr>
                <w:noProof/>
                <w:webHidden/>
              </w:rPr>
            </w:r>
            <w:r w:rsidR="00211B0F">
              <w:rPr>
                <w:noProof/>
                <w:webHidden/>
              </w:rPr>
              <w:fldChar w:fldCharType="separate"/>
            </w:r>
            <w:r w:rsidR="0067630B">
              <w:rPr>
                <w:noProof/>
                <w:webHidden/>
              </w:rPr>
              <w:t>16</w:t>
            </w:r>
            <w:r w:rsidR="00211B0F">
              <w:rPr>
                <w:noProof/>
                <w:webHidden/>
              </w:rPr>
              <w:fldChar w:fldCharType="end"/>
            </w:r>
          </w:hyperlink>
        </w:p>
        <w:p w14:paraId="0ED6AC45" w14:textId="4DFC1981"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10" w:history="1">
            <w:r w:rsidR="00211B0F" w:rsidRPr="00133C38">
              <w:rPr>
                <w:rStyle w:val="Hyperlink"/>
                <w:noProof/>
              </w:rPr>
              <w:t>1.5</w:t>
            </w:r>
            <w:r w:rsidR="00211B0F">
              <w:rPr>
                <w:rFonts w:asciiTheme="minorHAnsi" w:eastAsiaTheme="minorEastAsia" w:hAnsiTheme="minorHAnsi"/>
                <w:noProof/>
                <w:sz w:val="22"/>
                <w:lang w:eastAsia="en-ID"/>
              </w:rPr>
              <w:tab/>
            </w:r>
            <w:r w:rsidR="00211B0F" w:rsidRPr="00133C38">
              <w:rPr>
                <w:rStyle w:val="Hyperlink"/>
                <w:noProof/>
              </w:rPr>
              <w:t>Sistematika Penulisan</w:t>
            </w:r>
            <w:r w:rsidR="00211B0F">
              <w:rPr>
                <w:noProof/>
                <w:webHidden/>
              </w:rPr>
              <w:tab/>
            </w:r>
            <w:r w:rsidR="00211B0F">
              <w:rPr>
                <w:noProof/>
                <w:webHidden/>
              </w:rPr>
              <w:fldChar w:fldCharType="begin"/>
            </w:r>
            <w:r w:rsidR="00211B0F">
              <w:rPr>
                <w:noProof/>
                <w:webHidden/>
              </w:rPr>
              <w:instrText xml:space="preserve"> PAGEREF _Toc171756310 \h </w:instrText>
            </w:r>
            <w:r w:rsidR="00211B0F">
              <w:rPr>
                <w:noProof/>
                <w:webHidden/>
              </w:rPr>
            </w:r>
            <w:r w:rsidR="00211B0F">
              <w:rPr>
                <w:noProof/>
                <w:webHidden/>
              </w:rPr>
              <w:fldChar w:fldCharType="separate"/>
            </w:r>
            <w:r w:rsidR="0067630B">
              <w:rPr>
                <w:noProof/>
                <w:webHidden/>
              </w:rPr>
              <w:t>16</w:t>
            </w:r>
            <w:r w:rsidR="00211B0F">
              <w:rPr>
                <w:noProof/>
                <w:webHidden/>
              </w:rPr>
              <w:fldChar w:fldCharType="end"/>
            </w:r>
          </w:hyperlink>
        </w:p>
        <w:p w14:paraId="5C9B856B" w14:textId="3C64A9D3" w:rsidR="00211B0F" w:rsidRDefault="00000000" w:rsidP="00211B0F">
          <w:pPr>
            <w:pStyle w:val="TOC1"/>
            <w:rPr>
              <w:rFonts w:asciiTheme="minorHAnsi" w:eastAsiaTheme="minorEastAsia" w:hAnsiTheme="minorHAnsi"/>
              <w:noProof/>
              <w:sz w:val="22"/>
              <w:lang w:eastAsia="en-ID"/>
            </w:rPr>
          </w:pPr>
          <w:hyperlink w:anchor="_Toc171756311" w:history="1">
            <w:r w:rsidR="00211B0F" w:rsidRPr="00133C38">
              <w:rPr>
                <w:rStyle w:val="Hyperlink"/>
                <w:noProof/>
              </w:rPr>
              <w:t>BAB II TINJAUAN PUSTAKA</w:t>
            </w:r>
            <w:r w:rsidR="00211B0F">
              <w:rPr>
                <w:noProof/>
                <w:webHidden/>
              </w:rPr>
              <w:tab/>
            </w:r>
            <w:r w:rsidR="00211B0F">
              <w:rPr>
                <w:noProof/>
                <w:webHidden/>
              </w:rPr>
              <w:fldChar w:fldCharType="begin"/>
            </w:r>
            <w:r w:rsidR="00211B0F">
              <w:rPr>
                <w:noProof/>
                <w:webHidden/>
              </w:rPr>
              <w:instrText xml:space="preserve"> PAGEREF _Toc171756311 \h </w:instrText>
            </w:r>
            <w:r w:rsidR="00211B0F">
              <w:rPr>
                <w:noProof/>
                <w:webHidden/>
              </w:rPr>
            </w:r>
            <w:r w:rsidR="00211B0F">
              <w:rPr>
                <w:noProof/>
                <w:webHidden/>
              </w:rPr>
              <w:fldChar w:fldCharType="separate"/>
            </w:r>
            <w:r w:rsidR="0067630B">
              <w:rPr>
                <w:noProof/>
                <w:webHidden/>
              </w:rPr>
              <w:t>17</w:t>
            </w:r>
            <w:r w:rsidR="00211B0F">
              <w:rPr>
                <w:noProof/>
                <w:webHidden/>
              </w:rPr>
              <w:fldChar w:fldCharType="end"/>
            </w:r>
          </w:hyperlink>
        </w:p>
        <w:p w14:paraId="555A361B" w14:textId="63A361F3"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12" w:history="1">
            <w:r w:rsidR="00211B0F" w:rsidRPr="00133C38">
              <w:rPr>
                <w:rStyle w:val="Hyperlink"/>
                <w:noProof/>
              </w:rPr>
              <w:t>2.1</w:t>
            </w:r>
            <w:r w:rsidR="00211B0F">
              <w:rPr>
                <w:rFonts w:asciiTheme="minorHAnsi" w:eastAsiaTheme="minorEastAsia" w:hAnsiTheme="minorHAnsi"/>
                <w:noProof/>
                <w:sz w:val="22"/>
                <w:lang w:eastAsia="en-ID"/>
              </w:rPr>
              <w:tab/>
            </w:r>
            <w:r w:rsidR="00211B0F" w:rsidRPr="00133C38">
              <w:rPr>
                <w:rStyle w:val="Hyperlink"/>
                <w:i/>
                <w:iCs/>
                <w:noProof/>
              </w:rPr>
              <w:t>Framework</w:t>
            </w:r>
            <w:r w:rsidR="00211B0F" w:rsidRPr="00133C38">
              <w:rPr>
                <w:rStyle w:val="Hyperlink"/>
                <w:noProof/>
              </w:rPr>
              <w:t xml:space="preserve"> Laravel</w:t>
            </w:r>
            <w:r w:rsidR="00211B0F">
              <w:rPr>
                <w:noProof/>
                <w:webHidden/>
              </w:rPr>
              <w:tab/>
            </w:r>
            <w:r w:rsidR="00211B0F">
              <w:rPr>
                <w:noProof/>
                <w:webHidden/>
              </w:rPr>
              <w:fldChar w:fldCharType="begin"/>
            </w:r>
            <w:r w:rsidR="00211B0F">
              <w:rPr>
                <w:noProof/>
                <w:webHidden/>
              </w:rPr>
              <w:instrText xml:space="preserve"> PAGEREF _Toc171756312 \h </w:instrText>
            </w:r>
            <w:r w:rsidR="00211B0F">
              <w:rPr>
                <w:noProof/>
                <w:webHidden/>
              </w:rPr>
            </w:r>
            <w:r w:rsidR="00211B0F">
              <w:rPr>
                <w:noProof/>
                <w:webHidden/>
              </w:rPr>
              <w:fldChar w:fldCharType="separate"/>
            </w:r>
            <w:r w:rsidR="0067630B">
              <w:rPr>
                <w:noProof/>
                <w:webHidden/>
              </w:rPr>
              <w:t>17</w:t>
            </w:r>
            <w:r w:rsidR="00211B0F">
              <w:rPr>
                <w:noProof/>
                <w:webHidden/>
              </w:rPr>
              <w:fldChar w:fldCharType="end"/>
            </w:r>
          </w:hyperlink>
        </w:p>
        <w:p w14:paraId="00DA9AA8" w14:textId="05C22443"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13" w:history="1">
            <w:r w:rsidR="00211B0F" w:rsidRPr="00133C38">
              <w:rPr>
                <w:rStyle w:val="Hyperlink"/>
                <w:noProof/>
              </w:rPr>
              <w:t>2.2</w:t>
            </w:r>
            <w:r w:rsidR="00211B0F">
              <w:rPr>
                <w:rFonts w:asciiTheme="minorHAnsi" w:eastAsiaTheme="minorEastAsia" w:hAnsiTheme="minorHAnsi"/>
                <w:noProof/>
                <w:sz w:val="22"/>
                <w:lang w:eastAsia="en-ID"/>
              </w:rPr>
              <w:tab/>
            </w:r>
            <w:r w:rsidR="00211B0F" w:rsidRPr="00133C38">
              <w:rPr>
                <w:rStyle w:val="Hyperlink"/>
                <w:noProof/>
              </w:rPr>
              <w:t>Aplikasi Pengelolaan Skripsi Berbasis Web</w:t>
            </w:r>
            <w:r w:rsidR="00211B0F">
              <w:rPr>
                <w:noProof/>
                <w:webHidden/>
              </w:rPr>
              <w:tab/>
            </w:r>
            <w:r w:rsidR="00211B0F">
              <w:rPr>
                <w:noProof/>
                <w:webHidden/>
              </w:rPr>
              <w:fldChar w:fldCharType="begin"/>
            </w:r>
            <w:r w:rsidR="00211B0F">
              <w:rPr>
                <w:noProof/>
                <w:webHidden/>
              </w:rPr>
              <w:instrText xml:space="preserve"> PAGEREF _Toc171756313 \h </w:instrText>
            </w:r>
            <w:r w:rsidR="00211B0F">
              <w:rPr>
                <w:noProof/>
                <w:webHidden/>
              </w:rPr>
            </w:r>
            <w:r w:rsidR="00211B0F">
              <w:rPr>
                <w:noProof/>
                <w:webHidden/>
              </w:rPr>
              <w:fldChar w:fldCharType="separate"/>
            </w:r>
            <w:r w:rsidR="0067630B">
              <w:rPr>
                <w:noProof/>
                <w:webHidden/>
              </w:rPr>
              <w:t>17</w:t>
            </w:r>
            <w:r w:rsidR="00211B0F">
              <w:rPr>
                <w:noProof/>
                <w:webHidden/>
              </w:rPr>
              <w:fldChar w:fldCharType="end"/>
            </w:r>
          </w:hyperlink>
        </w:p>
        <w:p w14:paraId="5D6BC146" w14:textId="09F4BFCA"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14" w:history="1">
            <w:r w:rsidR="00211B0F" w:rsidRPr="00133C38">
              <w:rPr>
                <w:rStyle w:val="Hyperlink"/>
                <w:noProof/>
              </w:rPr>
              <w:t>2.3</w:t>
            </w:r>
            <w:r w:rsidR="00211B0F">
              <w:rPr>
                <w:rFonts w:asciiTheme="minorHAnsi" w:eastAsiaTheme="minorEastAsia" w:hAnsiTheme="minorHAnsi"/>
                <w:noProof/>
                <w:sz w:val="22"/>
                <w:lang w:eastAsia="en-ID"/>
              </w:rPr>
              <w:tab/>
            </w:r>
            <w:r w:rsidR="00211B0F" w:rsidRPr="00133C38">
              <w:rPr>
                <w:rStyle w:val="Hyperlink"/>
                <w:noProof/>
              </w:rPr>
              <w:t>Metode Prototype</w:t>
            </w:r>
            <w:r w:rsidR="00211B0F">
              <w:rPr>
                <w:noProof/>
                <w:webHidden/>
              </w:rPr>
              <w:tab/>
            </w:r>
            <w:r w:rsidR="00211B0F">
              <w:rPr>
                <w:noProof/>
                <w:webHidden/>
              </w:rPr>
              <w:fldChar w:fldCharType="begin"/>
            </w:r>
            <w:r w:rsidR="00211B0F">
              <w:rPr>
                <w:noProof/>
                <w:webHidden/>
              </w:rPr>
              <w:instrText xml:space="preserve"> PAGEREF _Toc171756314 \h </w:instrText>
            </w:r>
            <w:r w:rsidR="00211B0F">
              <w:rPr>
                <w:noProof/>
                <w:webHidden/>
              </w:rPr>
            </w:r>
            <w:r w:rsidR="00211B0F">
              <w:rPr>
                <w:noProof/>
                <w:webHidden/>
              </w:rPr>
              <w:fldChar w:fldCharType="separate"/>
            </w:r>
            <w:r w:rsidR="0067630B">
              <w:rPr>
                <w:noProof/>
                <w:webHidden/>
              </w:rPr>
              <w:t>17</w:t>
            </w:r>
            <w:r w:rsidR="00211B0F">
              <w:rPr>
                <w:noProof/>
                <w:webHidden/>
              </w:rPr>
              <w:fldChar w:fldCharType="end"/>
            </w:r>
          </w:hyperlink>
        </w:p>
        <w:p w14:paraId="09E274A6" w14:textId="5DE9570A"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15" w:history="1">
            <w:r w:rsidR="00211B0F" w:rsidRPr="00133C38">
              <w:rPr>
                <w:rStyle w:val="Hyperlink"/>
                <w:noProof/>
              </w:rPr>
              <w:t>2.4</w:t>
            </w:r>
            <w:r w:rsidR="00211B0F">
              <w:rPr>
                <w:rFonts w:asciiTheme="minorHAnsi" w:eastAsiaTheme="minorEastAsia" w:hAnsiTheme="minorHAnsi"/>
                <w:noProof/>
                <w:sz w:val="22"/>
                <w:lang w:eastAsia="en-ID"/>
              </w:rPr>
              <w:tab/>
            </w:r>
            <w:r w:rsidR="00211B0F" w:rsidRPr="00133C38">
              <w:rPr>
                <w:rStyle w:val="Hyperlink"/>
                <w:noProof/>
              </w:rPr>
              <w:t>Penelitian Terdahulu</w:t>
            </w:r>
            <w:r w:rsidR="00211B0F">
              <w:rPr>
                <w:noProof/>
                <w:webHidden/>
              </w:rPr>
              <w:tab/>
            </w:r>
            <w:r w:rsidR="00211B0F">
              <w:rPr>
                <w:noProof/>
                <w:webHidden/>
              </w:rPr>
              <w:fldChar w:fldCharType="begin"/>
            </w:r>
            <w:r w:rsidR="00211B0F">
              <w:rPr>
                <w:noProof/>
                <w:webHidden/>
              </w:rPr>
              <w:instrText xml:space="preserve"> PAGEREF _Toc171756315 \h </w:instrText>
            </w:r>
            <w:r w:rsidR="00211B0F">
              <w:rPr>
                <w:noProof/>
                <w:webHidden/>
              </w:rPr>
            </w:r>
            <w:r w:rsidR="00211B0F">
              <w:rPr>
                <w:noProof/>
                <w:webHidden/>
              </w:rPr>
              <w:fldChar w:fldCharType="separate"/>
            </w:r>
            <w:r w:rsidR="0067630B">
              <w:rPr>
                <w:noProof/>
                <w:webHidden/>
              </w:rPr>
              <w:t>19</w:t>
            </w:r>
            <w:r w:rsidR="00211B0F">
              <w:rPr>
                <w:noProof/>
                <w:webHidden/>
              </w:rPr>
              <w:fldChar w:fldCharType="end"/>
            </w:r>
          </w:hyperlink>
        </w:p>
        <w:p w14:paraId="4FA1B78E" w14:textId="7F00A954" w:rsidR="00211B0F" w:rsidRDefault="00000000" w:rsidP="00211B0F">
          <w:pPr>
            <w:pStyle w:val="TOC1"/>
            <w:rPr>
              <w:rFonts w:asciiTheme="minorHAnsi" w:eastAsiaTheme="minorEastAsia" w:hAnsiTheme="minorHAnsi"/>
              <w:noProof/>
              <w:sz w:val="22"/>
              <w:lang w:eastAsia="en-ID"/>
            </w:rPr>
          </w:pPr>
          <w:hyperlink w:anchor="_Toc171756316" w:history="1">
            <w:r w:rsidR="00211B0F" w:rsidRPr="00133C38">
              <w:rPr>
                <w:rStyle w:val="Hyperlink"/>
                <w:noProof/>
              </w:rPr>
              <w:t>BAB III METODE PENELITIAN</w:t>
            </w:r>
            <w:r w:rsidR="00211B0F">
              <w:rPr>
                <w:noProof/>
                <w:webHidden/>
              </w:rPr>
              <w:tab/>
            </w:r>
            <w:r w:rsidR="00211B0F">
              <w:rPr>
                <w:noProof/>
                <w:webHidden/>
              </w:rPr>
              <w:fldChar w:fldCharType="begin"/>
            </w:r>
            <w:r w:rsidR="00211B0F">
              <w:rPr>
                <w:noProof/>
                <w:webHidden/>
              </w:rPr>
              <w:instrText xml:space="preserve"> PAGEREF _Toc171756316 \h </w:instrText>
            </w:r>
            <w:r w:rsidR="00211B0F">
              <w:rPr>
                <w:noProof/>
                <w:webHidden/>
              </w:rPr>
            </w:r>
            <w:r w:rsidR="00211B0F">
              <w:rPr>
                <w:noProof/>
                <w:webHidden/>
              </w:rPr>
              <w:fldChar w:fldCharType="separate"/>
            </w:r>
            <w:r w:rsidR="0067630B">
              <w:rPr>
                <w:noProof/>
                <w:webHidden/>
              </w:rPr>
              <w:t>21</w:t>
            </w:r>
            <w:r w:rsidR="00211B0F">
              <w:rPr>
                <w:noProof/>
                <w:webHidden/>
              </w:rPr>
              <w:fldChar w:fldCharType="end"/>
            </w:r>
          </w:hyperlink>
        </w:p>
        <w:p w14:paraId="0A0BA5B8" w14:textId="084FB2A2"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17" w:history="1">
            <w:r w:rsidR="00211B0F" w:rsidRPr="00133C38">
              <w:rPr>
                <w:rStyle w:val="Hyperlink"/>
                <w:noProof/>
              </w:rPr>
              <w:t>3.1</w:t>
            </w:r>
            <w:r w:rsidR="00211B0F">
              <w:rPr>
                <w:rFonts w:asciiTheme="minorHAnsi" w:eastAsiaTheme="minorEastAsia" w:hAnsiTheme="minorHAnsi"/>
                <w:noProof/>
                <w:sz w:val="22"/>
                <w:lang w:eastAsia="en-ID"/>
              </w:rPr>
              <w:tab/>
            </w:r>
            <w:r w:rsidR="00211B0F" w:rsidRPr="00133C38">
              <w:rPr>
                <w:rStyle w:val="Hyperlink"/>
                <w:noProof/>
              </w:rPr>
              <w:t>Rancangan Penelitian</w:t>
            </w:r>
            <w:r w:rsidR="00211B0F">
              <w:rPr>
                <w:noProof/>
                <w:webHidden/>
              </w:rPr>
              <w:tab/>
            </w:r>
            <w:r w:rsidR="00211B0F">
              <w:rPr>
                <w:noProof/>
                <w:webHidden/>
              </w:rPr>
              <w:fldChar w:fldCharType="begin"/>
            </w:r>
            <w:r w:rsidR="00211B0F">
              <w:rPr>
                <w:noProof/>
                <w:webHidden/>
              </w:rPr>
              <w:instrText xml:space="preserve"> PAGEREF _Toc171756317 \h </w:instrText>
            </w:r>
            <w:r w:rsidR="00211B0F">
              <w:rPr>
                <w:noProof/>
                <w:webHidden/>
              </w:rPr>
            </w:r>
            <w:r w:rsidR="00211B0F">
              <w:rPr>
                <w:noProof/>
                <w:webHidden/>
              </w:rPr>
              <w:fldChar w:fldCharType="separate"/>
            </w:r>
            <w:r w:rsidR="0067630B">
              <w:rPr>
                <w:noProof/>
                <w:webHidden/>
              </w:rPr>
              <w:t>21</w:t>
            </w:r>
            <w:r w:rsidR="00211B0F">
              <w:rPr>
                <w:noProof/>
                <w:webHidden/>
              </w:rPr>
              <w:fldChar w:fldCharType="end"/>
            </w:r>
          </w:hyperlink>
        </w:p>
        <w:p w14:paraId="7BE1433B" w14:textId="1F591F6C"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18" w:history="1">
            <w:r w:rsidR="00211B0F" w:rsidRPr="00133C38">
              <w:rPr>
                <w:rStyle w:val="Hyperlink"/>
                <w:noProof/>
              </w:rPr>
              <w:t>3.1.1</w:t>
            </w:r>
            <w:r w:rsidR="00211B0F">
              <w:rPr>
                <w:rFonts w:asciiTheme="minorHAnsi" w:eastAsiaTheme="minorEastAsia" w:hAnsiTheme="minorHAnsi"/>
                <w:noProof/>
                <w:sz w:val="22"/>
                <w:lang w:eastAsia="en-ID"/>
              </w:rPr>
              <w:tab/>
            </w:r>
            <w:r w:rsidR="00211B0F" w:rsidRPr="00133C38">
              <w:rPr>
                <w:rStyle w:val="Hyperlink"/>
                <w:noProof/>
              </w:rPr>
              <w:t>Pendekatan Penelitian</w:t>
            </w:r>
            <w:r w:rsidR="00211B0F">
              <w:rPr>
                <w:noProof/>
                <w:webHidden/>
              </w:rPr>
              <w:tab/>
            </w:r>
            <w:r w:rsidR="00211B0F">
              <w:rPr>
                <w:noProof/>
                <w:webHidden/>
              </w:rPr>
              <w:fldChar w:fldCharType="begin"/>
            </w:r>
            <w:r w:rsidR="00211B0F">
              <w:rPr>
                <w:noProof/>
                <w:webHidden/>
              </w:rPr>
              <w:instrText xml:space="preserve"> PAGEREF _Toc171756318 \h </w:instrText>
            </w:r>
            <w:r w:rsidR="00211B0F">
              <w:rPr>
                <w:noProof/>
                <w:webHidden/>
              </w:rPr>
            </w:r>
            <w:r w:rsidR="00211B0F">
              <w:rPr>
                <w:noProof/>
                <w:webHidden/>
              </w:rPr>
              <w:fldChar w:fldCharType="separate"/>
            </w:r>
            <w:r w:rsidR="0067630B">
              <w:rPr>
                <w:noProof/>
                <w:webHidden/>
              </w:rPr>
              <w:t>21</w:t>
            </w:r>
            <w:r w:rsidR="00211B0F">
              <w:rPr>
                <w:noProof/>
                <w:webHidden/>
              </w:rPr>
              <w:fldChar w:fldCharType="end"/>
            </w:r>
          </w:hyperlink>
        </w:p>
        <w:p w14:paraId="0BDD21E7" w14:textId="4BF11C0B"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19" w:history="1">
            <w:r w:rsidR="00211B0F" w:rsidRPr="00133C38">
              <w:rPr>
                <w:rStyle w:val="Hyperlink"/>
                <w:noProof/>
              </w:rPr>
              <w:t>3.1.2</w:t>
            </w:r>
            <w:r w:rsidR="00211B0F">
              <w:rPr>
                <w:rFonts w:asciiTheme="minorHAnsi" w:eastAsiaTheme="minorEastAsia" w:hAnsiTheme="minorHAnsi"/>
                <w:noProof/>
                <w:sz w:val="22"/>
                <w:lang w:eastAsia="en-ID"/>
              </w:rPr>
              <w:tab/>
            </w:r>
            <w:r w:rsidR="00211B0F" w:rsidRPr="00133C38">
              <w:rPr>
                <w:rStyle w:val="Hyperlink"/>
                <w:noProof/>
              </w:rPr>
              <w:t>Jenis Penelitian</w:t>
            </w:r>
            <w:r w:rsidR="00211B0F">
              <w:rPr>
                <w:noProof/>
                <w:webHidden/>
              </w:rPr>
              <w:tab/>
            </w:r>
            <w:r w:rsidR="00211B0F">
              <w:rPr>
                <w:noProof/>
                <w:webHidden/>
              </w:rPr>
              <w:fldChar w:fldCharType="begin"/>
            </w:r>
            <w:r w:rsidR="00211B0F">
              <w:rPr>
                <w:noProof/>
                <w:webHidden/>
              </w:rPr>
              <w:instrText xml:space="preserve"> PAGEREF _Toc171756319 \h </w:instrText>
            </w:r>
            <w:r w:rsidR="00211B0F">
              <w:rPr>
                <w:noProof/>
                <w:webHidden/>
              </w:rPr>
            </w:r>
            <w:r w:rsidR="00211B0F">
              <w:rPr>
                <w:noProof/>
                <w:webHidden/>
              </w:rPr>
              <w:fldChar w:fldCharType="separate"/>
            </w:r>
            <w:r w:rsidR="0067630B">
              <w:rPr>
                <w:noProof/>
                <w:webHidden/>
              </w:rPr>
              <w:t>21</w:t>
            </w:r>
            <w:r w:rsidR="00211B0F">
              <w:rPr>
                <w:noProof/>
                <w:webHidden/>
              </w:rPr>
              <w:fldChar w:fldCharType="end"/>
            </w:r>
          </w:hyperlink>
        </w:p>
        <w:p w14:paraId="3D6A4AF3" w14:textId="1B3D8E51"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20" w:history="1">
            <w:r w:rsidR="00211B0F" w:rsidRPr="00133C38">
              <w:rPr>
                <w:rStyle w:val="Hyperlink"/>
                <w:noProof/>
              </w:rPr>
              <w:t>3.1.3</w:t>
            </w:r>
            <w:r w:rsidR="00211B0F">
              <w:rPr>
                <w:rFonts w:asciiTheme="minorHAnsi" w:eastAsiaTheme="minorEastAsia" w:hAnsiTheme="minorHAnsi"/>
                <w:noProof/>
                <w:sz w:val="22"/>
                <w:lang w:eastAsia="en-ID"/>
              </w:rPr>
              <w:tab/>
            </w:r>
            <w:r w:rsidR="00211B0F" w:rsidRPr="00133C38">
              <w:rPr>
                <w:rStyle w:val="Hyperlink"/>
                <w:noProof/>
              </w:rPr>
              <w:t>Teknik Pengumpulan dan Analisi Data</w:t>
            </w:r>
            <w:r w:rsidR="00211B0F">
              <w:rPr>
                <w:noProof/>
                <w:webHidden/>
              </w:rPr>
              <w:tab/>
            </w:r>
            <w:r w:rsidR="00211B0F">
              <w:rPr>
                <w:noProof/>
                <w:webHidden/>
              </w:rPr>
              <w:fldChar w:fldCharType="begin"/>
            </w:r>
            <w:r w:rsidR="00211B0F">
              <w:rPr>
                <w:noProof/>
                <w:webHidden/>
              </w:rPr>
              <w:instrText xml:space="preserve"> PAGEREF _Toc171756320 \h </w:instrText>
            </w:r>
            <w:r w:rsidR="00211B0F">
              <w:rPr>
                <w:noProof/>
                <w:webHidden/>
              </w:rPr>
            </w:r>
            <w:r w:rsidR="00211B0F">
              <w:rPr>
                <w:noProof/>
                <w:webHidden/>
              </w:rPr>
              <w:fldChar w:fldCharType="separate"/>
            </w:r>
            <w:r w:rsidR="0067630B">
              <w:rPr>
                <w:noProof/>
                <w:webHidden/>
              </w:rPr>
              <w:t>21</w:t>
            </w:r>
            <w:r w:rsidR="00211B0F">
              <w:rPr>
                <w:noProof/>
                <w:webHidden/>
              </w:rPr>
              <w:fldChar w:fldCharType="end"/>
            </w:r>
          </w:hyperlink>
        </w:p>
        <w:p w14:paraId="31CA1050" w14:textId="696BB3DD"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21" w:history="1">
            <w:r w:rsidR="00211B0F" w:rsidRPr="00133C38">
              <w:rPr>
                <w:rStyle w:val="Hyperlink"/>
                <w:noProof/>
              </w:rPr>
              <w:t>3.2</w:t>
            </w:r>
            <w:r w:rsidR="00211B0F">
              <w:rPr>
                <w:rFonts w:asciiTheme="minorHAnsi" w:eastAsiaTheme="minorEastAsia" w:hAnsiTheme="minorHAnsi"/>
                <w:noProof/>
                <w:sz w:val="22"/>
                <w:lang w:eastAsia="en-ID"/>
              </w:rPr>
              <w:tab/>
            </w:r>
            <w:r w:rsidR="00211B0F" w:rsidRPr="00133C38">
              <w:rPr>
                <w:rStyle w:val="Hyperlink"/>
                <w:noProof/>
              </w:rPr>
              <w:t>Tahapan Penelitian</w:t>
            </w:r>
            <w:r w:rsidR="00211B0F">
              <w:rPr>
                <w:noProof/>
                <w:webHidden/>
              </w:rPr>
              <w:tab/>
            </w:r>
            <w:r w:rsidR="00211B0F">
              <w:rPr>
                <w:noProof/>
                <w:webHidden/>
              </w:rPr>
              <w:fldChar w:fldCharType="begin"/>
            </w:r>
            <w:r w:rsidR="00211B0F">
              <w:rPr>
                <w:noProof/>
                <w:webHidden/>
              </w:rPr>
              <w:instrText xml:space="preserve"> PAGEREF _Toc171756321 \h </w:instrText>
            </w:r>
            <w:r w:rsidR="00211B0F">
              <w:rPr>
                <w:noProof/>
                <w:webHidden/>
              </w:rPr>
            </w:r>
            <w:r w:rsidR="00211B0F">
              <w:rPr>
                <w:noProof/>
                <w:webHidden/>
              </w:rPr>
              <w:fldChar w:fldCharType="separate"/>
            </w:r>
            <w:r w:rsidR="0067630B">
              <w:rPr>
                <w:noProof/>
                <w:webHidden/>
              </w:rPr>
              <w:t>22</w:t>
            </w:r>
            <w:r w:rsidR="00211B0F">
              <w:rPr>
                <w:noProof/>
                <w:webHidden/>
              </w:rPr>
              <w:fldChar w:fldCharType="end"/>
            </w:r>
          </w:hyperlink>
        </w:p>
        <w:p w14:paraId="2FE0A435" w14:textId="2841C723"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22" w:history="1">
            <w:r w:rsidR="00211B0F" w:rsidRPr="00133C38">
              <w:rPr>
                <w:rStyle w:val="Hyperlink"/>
                <w:noProof/>
              </w:rPr>
              <w:t>3.3</w:t>
            </w:r>
            <w:r w:rsidR="00211B0F">
              <w:rPr>
                <w:rFonts w:asciiTheme="minorHAnsi" w:eastAsiaTheme="minorEastAsia" w:hAnsiTheme="minorHAnsi"/>
                <w:noProof/>
                <w:sz w:val="22"/>
                <w:lang w:eastAsia="en-ID"/>
              </w:rPr>
              <w:tab/>
            </w:r>
            <w:r w:rsidR="00211B0F" w:rsidRPr="00133C38">
              <w:rPr>
                <w:rStyle w:val="Hyperlink"/>
                <w:noProof/>
              </w:rPr>
              <w:t>Objek Penelitian</w:t>
            </w:r>
            <w:r w:rsidR="00211B0F">
              <w:rPr>
                <w:noProof/>
                <w:webHidden/>
              </w:rPr>
              <w:tab/>
            </w:r>
            <w:r w:rsidR="00211B0F">
              <w:rPr>
                <w:noProof/>
                <w:webHidden/>
              </w:rPr>
              <w:fldChar w:fldCharType="begin"/>
            </w:r>
            <w:r w:rsidR="00211B0F">
              <w:rPr>
                <w:noProof/>
                <w:webHidden/>
              </w:rPr>
              <w:instrText xml:space="preserve"> PAGEREF _Toc171756322 \h </w:instrText>
            </w:r>
            <w:r w:rsidR="00211B0F">
              <w:rPr>
                <w:noProof/>
                <w:webHidden/>
              </w:rPr>
            </w:r>
            <w:r w:rsidR="00211B0F">
              <w:rPr>
                <w:noProof/>
                <w:webHidden/>
              </w:rPr>
              <w:fldChar w:fldCharType="separate"/>
            </w:r>
            <w:r w:rsidR="0067630B">
              <w:rPr>
                <w:noProof/>
                <w:webHidden/>
              </w:rPr>
              <w:t>24</w:t>
            </w:r>
            <w:r w:rsidR="00211B0F">
              <w:rPr>
                <w:noProof/>
                <w:webHidden/>
              </w:rPr>
              <w:fldChar w:fldCharType="end"/>
            </w:r>
          </w:hyperlink>
        </w:p>
        <w:p w14:paraId="5808423F" w14:textId="4200B0D9" w:rsidR="00211B0F" w:rsidRDefault="00000000" w:rsidP="00211B0F">
          <w:pPr>
            <w:pStyle w:val="TOC1"/>
            <w:rPr>
              <w:rFonts w:asciiTheme="minorHAnsi" w:eastAsiaTheme="minorEastAsia" w:hAnsiTheme="minorHAnsi"/>
              <w:noProof/>
              <w:sz w:val="22"/>
              <w:lang w:eastAsia="en-ID"/>
            </w:rPr>
          </w:pPr>
          <w:hyperlink w:anchor="_Toc171756323" w:history="1">
            <w:r w:rsidR="00211B0F" w:rsidRPr="00133C38">
              <w:rPr>
                <w:rStyle w:val="Hyperlink"/>
                <w:noProof/>
              </w:rPr>
              <w:t>BAB IV HASIL DAN PEMBAHASAN</w:t>
            </w:r>
            <w:r w:rsidR="00211B0F">
              <w:rPr>
                <w:noProof/>
                <w:webHidden/>
              </w:rPr>
              <w:tab/>
            </w:r>
            <w:r w:rsidR="00211B0F">
              <w:rPr>
                <w:noProof/>
                <w:webHidden/>
              </w:rPr>
              <w:fldChar w:fldCharType="begin"/>
            </w:r>
            <w:r w:rsidR="00211B0F">
              <w:rPr>
                <w:noProof/>
                <w:webHidden/>
              </w:rPr>
              <w:instrText xml:space="preserve"> PAGEREF _Toc171756323 \h </w:instrText>
            </w:r>
            <w:r w:rsidR="00211B0F">
              <w:rPr>
                <w:noProof/>
                <w:webHidden/>
              </w:rPr>
            </w:r>
            <w:r w:rsidR="00211B0F">
              <w:rPr>
                <w:noProof/>
                <w:webHidden/>
              </w:rPr>
              <w:fldChar w:fldCharType="separate"/>
            </w:r>
            <w:r w:rsidR="0067630B">
              <w:rPr>
                <w:noProof/>
                <w:webHidden/>
              </w:rPr>
              <w:t>25</w:t>
            </w:r>
            <w:r w:rsidR="00211B0F">
              <w:rPr>
                <w:noProof/>
                <w:webHidden/>
              </w:rPr>
              <w:fldChar w:fldCharType="end"/>
            </w:r>
          </w:hyperlink>
        </w:p>
        <w:p w14:paraId="4FE23F2E" w14:textId="5B6BEA04"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24" w:history="1">
            <w:r w:rsidR="00211B0F" w:rsidRPr="00133C38">
              <w:rPr>
                <w:rStyle w:val="Hyperlink"/>
                <w:noProof/>
              </w:rPr>
              <w:t>4.1</w:t>
            </w:r>
            <w:r w:rsidR="00211B0F">
              <w:rPr>
                <w:rFonts w:asciiTheme="minorHAnsi" w:eastAsiaTheme="minorEastAsia" w:hAnsiTheme="minorHAnsi"/>
                <w:noProof/>
                <w:sz w:val="22"/>
                <w:lang w:eastAsia="en-ID"/>
              </w:rPr>
              <w:tab/>
            </w:r>
            <w:r w:rsidR="00211B0F" w:rsidRPr="00133C38">
              <w:rPr>
                <w:rStyle w:val="Hyperlink"/>
                <w:noProof/>
              </w:rPr>
              <w:t>Pengumpulan Kebutuhan</w:t>
            </w:r>
            <w:r w:rsidR="00211B0F">
              <w:rPr>
                <w:noProof/>
                <w:webHidden/>
              </w:rPr>
              <w:tab/>
            </w:r>
            <w:r w:rsidR="00211B0F">
              <w:rPr>
                <w:noProof/>
                <w:webHidden/>
              </w:rPr>
              <w:fldChar w:fldCharType="begin"/>
            </w:r>
            <w:r w:rsidR="00211B0F">
              <w:rPr>
                <w:noProof/>
                <w:webHidden/>
              </w:rPr>
              <w:instrText xml:space="preserve"> PAGEREF _Toc171756324 \h </w:instrText>
            </w:r>
            <w:r w:rsidR="00211B0F">
              <w:rPr>
                <w:noProof/>
                <w:webHidden/>
              </w:rPr>
            </w:r>
            <w:r w:rsidR="00211B0F">
              <w:rPr>
                <w:noProof/>
                <w:webHidden/>
              </w:rPr>
              <w:fldChar w:fldCharType="separate"/>
            </w:r>
            <w:r w:rsidR="0067630B">
              <w:rPr>
                <w:noProof/>
                <w:webHidden/>
              </w:rPr>
              <w:t>25</w:t>
            </w:r>
            <w:r w:rsidR="00211B0F">
              <w:rPr>
                <w:noProof/>
                <w:webHidden/>
              </w:rPr>
              <w:fldChar w:fldCharType="end"/>
            </w:r>
          </w:hyperlink>
        </w:p>
        <w:p w14:paraId="359EAED0" w14:textId="7AB42B72"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25" w:history="1">
            <w:r w:rsidR="00211B0F" w:rsidRPr="00133C38">
              <w:rPr>
                <w:rStyle w:val="Hyperlink"/>
                <w:iCs/>
                <w:noProof/>
              </w:rPr>
              <w:t>4.2</w:t>
            </w:r>
            <w:r w:rsidR="00211B0F">
              <w:rPr>
                <w:rFonts w:asciiTheme="minorHAnsi" w:eastAsiaTheme="minorEastAsia" w:hAnsiTheme="minorHAnsi"/>
                <w:noProof/>
                <w:sz w:val="22"/>
                <w:lang w:eastAsia="en-ID"/>
              </w:rPr>
              <w:tab/>
            </w:r>
            <w:r w:rsidR="00211B0F" w:rsidRPr="00133C38">
              <w:rPr>
                <w:rStyle w:val="Hyperlink"/>
                <w:noProof/>
              </w:rPr>
              <w:t xml:space="preserve">Membangun </w:t>
            </w:r>
            <w:r w:rsidR="00211B0F" w:rsidRPr="00133C38">
              <w:rPr>
                <w:rStyle w:val="Hyperlink"/>
                <w:i/>
                <w:iCs/>
                <w:noProof/>
              </w:rPr>
              <w:t>Prototyping</w:t>
            </w:r>
            <w:r w:rsidR="00211B0F">
              <w:rPr>
                <w:noProof/>
                <w:webHidden/>
              </w:rPr>
              <w:tab/>
            </w:r>
            <w:r w:rsidR="00211B0F">
              <w:rPr>
                <w:noProof/>
                <w:webHidden/>
              </w:rPr>
              <w:fldChar w:fldCharType="begin"/>
            </w:r>
            <w:r w:rsidR="00211B0F">
              <w:rPr>
                <w:noProof/>
                <w:webHidden/>
              </w:rPr>
              <w:instrText xml:space="preserve"> PAGEREF _Toc171756325 \h </w:instrText>
            </w:r>
            <w:r w:rsidR="00211B0F">
              <w:rPr>
                <w:noProof/>
                <w:webHidden/>
              </w:rPr>
            </w:r>
            <w:r w:rsidR="00211B0F">
              <w:rPr>
                <w:noProof/>
                <w:webHidden/>
              </w:rPr>
              <w:fldChar w:fldCharType="separate"/>
            </w:r>
            <w:r w:rsidR="0067630B">
              <w:rPr>
                <w:noProof/>
                <w:webHidden/>
              </w:rPr>
              <w:t>27</w:t>
            </w:r>
            <w:r w:rsidR="00211B0F">
              <w:rPr>
                <w:noProof/>
                <w:webHidden/>
              </w:rPr>
              <w:fldChar w:fldCharType="end"/>
            </w:r>
          </w:hyperlink>
        </w:p>
        <w:p w14:paraId="23A53902" w14:textId="5AA47752"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26" w:history="1">
            <w:r w:rsidR="00211B0F" w:rsidRPr="00133C38">
              <w:rPr>
                <w:rStyle w:val="Hyperlink"/>
                <w:noProof/>
              </w:rPr>
              <w:t>4.2.1</w:t>
            </w:r>
            <w:r w:rsidR="00211B0F">
              <w:rPr>
                <w:rFonts w:asciiTheme="minorHAnsi" w:eastAsiaTheme="minorEastAsia" w:hAnsiTheme="minorHAnsi"/>
                <w:noProof/>
                <w:sz w:val="22"/>
                <w:lang w:eastAsia="en-ID"/>
              </w:rPr>
              <w:tab/>
            </w:r>
            <w:r w:rsidR="00211B0F" w:rsidRPr="00133C38">
              <w:rPr>
                <w:rStyle w:val="Hyperlink"/>
                <w:i/>
                <w:iCs/>
                <w:noProof/>
              </w:rPr>
              <w:t>Usecase Diagram</w:t>
            </w:r>
            <w:r w:rsidR="00211B0F">
              <w:rPr>
                <w:noProof/>
                <w:webHidden/>
              </w:rPr>
              <w:tab/>
            </w:r>
            <w:r w:rsidR="00211B0F">
              <w:rPr>
                <w:noProof/>
                <w:webHidden/>
              </w:rPr>
              <w:fldChar w:fldCharType="begin"/>
            </w:r>
            <w:r w:rsidR="00211B0F">
              <w:rPr>
                <w:noProof/>
                <w:webHidden/>
              </w:rPr>
              <w:instrText xml:space="preserve"> PAGEREF _Toc171756326 \h </w:instrText>
            </w:r>
            <w:r w:rsidR="00211B0F">
              <w:rPr>
                <w:noProof/>
                <w:webHidden/>
              </w:rPr>
            </w:r>
            <w:r w:rsidR="00211B0F">
              <w:rPr>
                <w:noProof/>
                <w:webHidden/>
              </w:rPr>
              <w:fldChar w:fldCharType="separate"/>
            </w:r>
            <w:r w:rsidR="0067630B">
              <w:rPr>
                <w:noProof/>
                <w:webHidden/>
              </w:rPr>
              <w:t>28</w:t>
            </w:r>
            <w:r w:rsidR="00211B0F">
              <w:rPr>
                <w:noProof/>
                <w:webHidden/>
              </w:rPr>
              <w:fldChar w:fldCharType="end"/>
            </w:r>
          </w:hyperlink>
        </w:p>
        <w:p w14:paraId="1488B43B" w14:textId="0E0D9CD2"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27" w:history="1">
            <w:r w:rsidR="00211B0F" w:rsidRPr="00133C38">
              <w:rPr>
                <w:rStyle w:val="Hyperlink"/>
                <w:noProof/>
              </w:rPr>
              <w:t>4.2.2</w:t>
            </w:r>
            <w:r w:rsidR="00211B0F">
              <w:rPr>
                <w:rFonts w:asciiTheme="minorHAnsi" w:eastAsiaTheme="minorEastAsia" w:hAnsiTheme="minorHAnsi"/>
                <w:noProof/>
                <w:sz w:val="22"/>
                <w:lang w:eastAsia="en-ID"/>
              </w:rPr>
              <w:tab/>
            </w:r>
            <w:r w:rsidR="00211B0F" w:rsidRPr="00133C38">
              <w:rPr>
                <w:rStyle w:val="Hyperlink"/>
                <w:noProof/>
              </w:rPr>
              <w:t>Activity Diagram</w:t>
            </w:r>
            <w:r w:rsidR="00211B0F">
              <w:rPr>
                <w:noProof/>
                <w:webHidden/>
              </w:rPr>
              <w:tab/>
            </w:r>
            <w:r w:rsidR="00211B0F">
              <w:rPr>
                <w:noProof/>
                <w:webHidden/>
              </w:rPr>
              <w:fldChar w:fldCharType="begin"/>
            </w:r>
            <w:r w:rsidR="00211B0F">
              <w:rPr>
                <w:noProof/>
                <w:webHidden/>
              </w:rPr>
              <w:instrText xml:space="preserve"> PAGEREF _Toc171756327 \h </w:instrText>
            </w:r>
            <w:r w:rsidR="00211B0F">
              <w:rPr>
                <w:noProof/>
                <w:webHidden/>
              </w:rPr>
            </w:r>
            <w:r w:rsidR="00211B0F">
              <w:rPr>
                <w:noProof/>
                <w:webHidden/>
              </w:rPr>
              <w:fldChar w:fldCharType="separate"/>
            </w:r>
            <w:r w:rsidR="0067630B">
              <w:rPr>
                <w:noProof/>
                <w:webHidden/>
              </w:rPr>
              <w:t>33</w:t>
            </w:r>
            <w:r w:rsidR="00211B0F">
              <w:rPr>
                <w:noProof/>
                <w:webHidden/>
              </w:rPr>
              <w:fldChar w:fldCharType="end"/>
            </w:r>
          </w:hyperlink>
        </w:p>
        <w:p w14:paraId="5B76FF3E" w14:textId="00A45531"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28" w:history="1">
            <w:r w:rsidR="00211B0F" w:rsidRPr="00133C38">
              <w:rPr>
                <w:rStyle w:val="Hyperlink"/>
                <w:noProof/>
              </w:rPr>
              <w:t>4.2.3</w:t>
            </w:r>
            <w:r w:rsidR="00211B0F">
              <w:rPr>
                <w:rFonts w:asciiTheme="minorHAnsi" w:eastAsiaTheme="minorEastAsia" w:hAnsiTheme="minorHAnsi"/>
                <w:noProof/>
                <w:sz w:val="22"/>
                <w:lang w:eastAsia="en-ID"/>
              </w:rPr>
              <w:tab/>
            </w:r>
            <w:r w:rsidR="00211B0F" w:rsidRPr="00133C38">
              <w:rPr>
                <w:rStyle w:val="Hyperlink"/>
                <w:noProof/>
              </w:rPr>
              <w:t>Class Diagram</w:t>
            </w:r>
            <w:r w:rsidR="00211B0F">
              <w:rPr>
                <w:noProof/>
                <w:webHidden/>
              </w:rPr>
              <w:tab/>
            </w:r>
            <w:r w:rsidR="00211B0F">
              <w:rPr>
                <w:noProof/>
                <w:webHidden/>
              </w:rPr>
              <w:fldChar w:fldCharType="begin"/>
            </w:r>
            <w:r w:rsidR="00211B0F">
              <w:rPr>
                <w:noProof/>
                <w:webHidden/>
              </w:rPr>
              <w:instrText xml:space="preserve"> PAGEREF _Toc171756328 \h </w:instrText>
            </w:r>
            <w:r w:rsidR="00211B0F">
              <w:rPr>
                <w:noProof/>
                <w:webHidden/>
              </w:rPr>
            </w:r>
            <w:r w:rsidR="00211B0F">
              <w:rPr>
                <w:noProof/>
                <w:webHidden/>
              </w:rPr>
              <w:fldChar w:fldCharType="separate"/>
            </w:r>
            <w:r w:rsidR="0067630B">
              <w:rPr>
                <w:noProof/>
                <w:webHidden/>
              </w:rPr>
              <w:t>41</w:t>
            </w:r>
            <w:r w:rsidR="00211B0F">
              <w:rPr>
                <w:noProof/>
                <w:webHidden/>
              </w:rPr>
              <w:fldChar w:fldCharType="end"/>
            </w:r>
          </w:hyperlink>
        </w:p>
        <w:p w14:paraId="7F2AD61F" w14:textId="283103D5"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29" w:history="1">
            <w:r w:rsidR="00211B0F" w:rsidRPr="00133C38">
              <w:rPr>
                <w:rStyle w:val="Hyperlink"/>
                <w:iCs/>
                <w:noProof/>
              </w:rPr>
              <w:t>4.3</w:t>
            </w:r>
            <w:r w:rsidR="00211B0F">
              <w:rPr>
                <w:rFonts w:asciiTheme="minorHAnsi" w:eastAsiaTheme="minorEastAsia" w:hAnsiTheme="minorHAnsi"/>
                <w:noProof/>
                <w:sz w:val="22"/>
                <w:lang w:eastAsia="en-ID"/>
              </w:rPr>
              <w:tab/>
            </w:r>
            <w:r w:rsidR="00211B0F" w:rsidRPr="00133C38">
              <w:rPr>
                <w:rStyle w:val="Hyperlink"/>
                <w:noProof/>
              </w:rPr>
              <w:t xml:space="preserve">Evaluasi </w:t>
            </w:r>
            <w:r w:rsidR="00211B0F" w:rsidRPr="00133C38">
              <w:rPr>
                <w:rStyle w:val="Hyperlink"/>
                <w:i/>
                <w:iCs/>
                <w:noProof/>
              </w:rPr>
              <w:t>Prototyping</w:t>
            </w:r>
            <w:r w:rsidR="00211B0F">
              <w:rPr>
                <w:noProof/>
                <w:webHidden/>
              </w:rPr>
              <w:tab/>
            </w:r>
            <w:r w:rsidR="00211B0F">
              <w:rPr>
                <w:noProof/>
                <w:webHidden/>
              </w:rPr>
              <w:fldChar w:fldCharType="begin"/>
            </w:r>
            <w:r w:rsidR="00211B0F">
              <w:rPr>
                <w:noProof/>
                <w:webHidden/>
              </w:rPr>
              <w:instrText xml:space="preserve"> PAGEREF _Toc171756329 \h </w:instrText>
            </w:r>
            <w:r w:rsidR="00211B0F">
              <w:rPr>
                <w:noProof/>
                <w:webHidden/>
              </w:rPr>
            </w:r>
            <w:r w:rsidR="00211B0F">
              <w:rPr>
                <w:noProof/>
                <w:webHidden/>
              </w:rPr>
              <w:fldChar w:fldCharType="separate"/>
            </w:r>
            <w:r w:rsidR="0067630B">
              <w:rPr>
                <w:noProof/>
                <w:webHidden/>
              </w:rPr>
              <w:t>42</w:t>
            </w:r>
            <w:r w:rsidR="00211B0F">
              <w:rPr>
                <w:noProof/>
                <w:webHidden/>
              </w:rPr>
              <w:fldChar w:fldCharType="end"/>
            </w:r>
          </w:hyperlink>
        </w:p>
        <w:p w14:paraId="296552FB" w14:textId="17A5A069"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30" w:history="1">
            <w:r w:rsidR="00211B0F" w:rsidRPr="00133C38">
              <w:rPr>
                <w:rStyle w:val="Hyperlink"/>
                <w:iCs/>
                <w:noProof/>
              </w:rPr>
              <w:t>4.4</w:t>
            </w:r>
            <w:r w:rsidR="00211B0F">
              <w:rPr>
                <w:rFonts w:asciiTheme="minorHAnsi" w:eastAsiaTheme="minorEastAsia" w:hAnsiTheme="minorHAnsi"/>
                <w:noProof/>
                <w:sz w:val="22"/>
                <w:lang w:eastAsia="en-ID"/>
              </w:rPr>
              <w:tab/>
            </w:r>
            <w:r w:rsidR="00211B0F" w:rsidRPr="00133C38">
              <w:rPr>
                <w:rStyle w:val="Hyperlink"/>
                <w:noProof/>
              </w:rPr>
              <w:t>Mengkodekan Sistem</w:t>
            </w:r>
            <w:r w:rsidR="00211B0F">
              <w:rPr>
                <w:noProof/>
                <w:webHidden/>
              </w:rPr>
              <w:tab/>
            </w:r>
            <w:r w:rsidR="00211B0F">
              <w:rPr>
                <w:noProof/>
                <w:webHidden/>
              </w:rPr>
              <w:fldChar w:fldCharType="begin"/>
            </w:r>
            <w:r w:rsidR="00211B0F">
              <w:rPr>
                <w:noProof/>
                <w:webHidden/>
              </w:rPr>
              <w:instrText xml:space="preserve"> PAGEREF _Toc171756330 \h </w:instrText>
            </w:r>
            <w:r w:rsidR="00211B0F">
              <w:rPr>
                <w:noProof/>
                <w:webHidden/>
              </w:rPr>
            </w:r>
            <w:r w:rsidR="00211B0F">
              <w:rPr>
                <w:noProof/>
                <w:webHidden/>
              </w:rPr>
              <w:fldChar w:fldCharType="separate"/>
            </w:r>
            <w:r w:rsidR="0067630B">
              <w:rPr>
                <w:noProof/>
                <w:webHidden/>
              </w:rPr>
              <w:t>42</w:t>
            </w:r>
            <w:r w:rsidR="00211B0F">
              <w:rPr>
                <w:noProof/>
                <w:webHidden/>
              </w:rPr>
              <w:fldChar w:fldCharType="end"/>
            </w:r>
          </w:hyperlink>
        </w:p>
        <w:p w14:paraId="2F2D3A6E" w14:textId="667688EA"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31" w:history="1">
            <w:r w:rsidR="00211B0F" w:rsidRPr="00133C38">
              <w:rPr>
                <w:rStyle w:val="Hyperlink"/>
                <w:noProof/>
              </w:rPr>
              <w:t>4.4.1</w:t>
            </w:r>
            <w:r w:rsidR="00211B0F">
              <w:rPr>
                <w:rFonts w:asciiTheme="minorHAnsi" w:eastAsiaTheme="minorEastAsia" w:hAnsiTheme="minorHAnsi"/>
                <w:noProof/>
                <w:sz w:val="22"/>
                <w:lang w:eastAsia="en-ID"/>
              </w:rPr>
              <w:tab/>
            </w:r>
            <w:r w:rsidR="00211B0F" w:rsidRPr="00133C38">
              <w:rPr>
                <w:rStyle w:val="Hyperlink"/>
                <w:noProof/>
              </w:rPr>
              <w:t>UI/Desain Antarmuka</w:t>
            </w:r>
            <w:r w:rsidR="00211B0F">
              <w:rPr>
                <w:noProof/>
                <w:webHidden/>
              </w:rPr>
              <w:tab/>
            </w:r>
            <w:r w:rsidR="00211B0F">
              <w:rPr>
                <w:noProof/>
                <w:webHidden/>
              </w:rPr>
              <w:fldChar w:fldCharType="begin"/>
            </w:r>
            <w:r w:rsidR="00211B0F">
              <w:rPr>
                <w:noProof/>
                <w:webHidden/>
              </w:rPr>
              <w:instrText xml:space="preserve"> PAGEREF _Toc171756331 \h </w:instrText>
            </w:r>
            <w:r w:rsidR="00211B0F">
              <w:rPr>
                <w:noProof/>
                <w:webHidden/>
              </w:rPr>
            </w:r>
            <w:r w:rsidR="00211B0F">
              <w:rPr>
                <w:noProof/>
                <w:webHidden/>
              </w:rPr>
              <w:fldChar w:fldCharType="separate"/>
            </w:r>
            <w:r w:rsidR="0067630B">
              <w:rPr>
                <w:noProof/>
                <w:webHidden/>
              </w:rPr>
              <w:t>42</w:t>
            </w:r>
            <w:r w:rsidR="00211B0F">
              <w:rPr>
                <w:noProof/>
                <w:webHidden/>
              </w:rPr>
              <w:fldChar w:fldCharType="end"/>
            </w:r>
          </w:hyperlink>
        </w:p>
        <w:p w14:paraId="7527603B" w14:textId="0659DA0B"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32" w:history="1">
            <w:r w:rsidR="00211B0F" w:rsidRPr="00133C38">
              <w:rPr>
                <w:rStyle w:val="Hyperlink"/>
                <w:noProof/>
              </w:rPr>
              <w:t>4.4.2</w:t>
            </w:r>
            <w:r w:rsidR="00211B0F">
              <w:rPr>
                <w:rFonts w:asciiTheme="minorHAnsi" w:eastAsiaTheme="minorEastAsia" w:hAnsiTheme="minorHAnsi"/>
                <w:noProof/>
                <w:sz w:val="22"/>
                <w:lang w:eastAsia="en-ID"/>
              </w:rPr>
              <w:tab/>
            </w:r>
            <w:r w:rsidR="00211B0F" w:rsidRPr="00133C38">
              <w:rPr>
                <w:rStyle w:val="Hyperlink"/>
                <w:i/>
                <w:iCs/>
                <w:noProof/>
              </w:rPr>
              <w:t>Coding</w:t>
            </w:r>
            <w:r w:rsidR="00211B0F">
              <w:rPr>
                <w:noProof/>
                <w:webHidden/>
              </w:rPr>
              <w:tab/>
            </w:r>
            <w:r w:rsidR="00211B0F">
              <w:rPr>
                <w:noProof/>
                <w:webHidden/>
              </w:rPr>
              <w:fldChar w:fldCharType="begin"/>
            </w:r>
            <w:r w:rsidR="00211B0F">
              <w:rPr>
                <w:noProof/>
                <w:webHidden/>
              </w:rPr>
              <w:instrText xml:space="preserve"> PAGEREF _Toc171756332 \h </w:instrText>
            </w:r>
            <w:r w:rsidR="00211B0F">
              <w:rPr>
                <w:noProof/>
                <w:webHidden/>
              </w:rPr>
            </w:r>
            <w:r w:rsidR="00211B0F">
              <w:rPr>
                <w:noProof/>
                <w:webHidden/>
              </w:rPr>
              <w:fldChar w:fldCharType="separate"/>
            </w:r>
            <w:r w:rsidR="0067630B">
              <w:rPr>
                <w:noProof/>
                <w:webHidden/>
              </w:rPr>
              <w:t>65</w:t>
            </w:r>
            <w:r w:rsidR="00211B0F">
              <w:rPr>
                <w:noProof/>
                <w:webHidden/>
              </w:rPr>
              <w:fldChar w:fldCharType="end"/>
            </w:r>
          </w:hyperlink>
        </w:p>
        <w:p w14:paraId="02A3A236" w14:textId="06D60BFB"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33" w:history="1">
            <w:r w:rsidR="00211B0F" w:rsidRPr="00133C38">
              <w:rPr>
                <w:rStyle w:val="Hyperlink"/>
                <w:noProof/>
              </w:rPr>
              <w:t>4.5</w:t>
            </w:r>
            <w:r w:rsidR="00211B0F">
              <w:rPr>
                <w:rFonts w:asciiTheme="minorHAnsi" w:eastAsiaTheme="minorEastAsia" w:hAnsiTheme="minorHAnsi"/>
                <w:noProof/>
                <w:sz w:val="22"/>
                <w:lang w:eastAsia="en-ID"/>
              </w:rPr>
              <w:tab/>
            </w:r>
            <w:r w:rsidR="00211B0F" w:rsidRPr="00133C38">
              <w:rPr>
                <w:rStyle w:val="Hyperlink"/>
                <w:noProof/>
              </w:rPr>
              <w:t>Menguji Sistem</w:t>
            </w:r>
            <w:r w:rsidR="00211B0F">
              <w:rPr>
                <w:noProof/>
                <w:webHidden/>
              </w:rPr>
              <w:tab/>
            </w:r>
            <w:r w:rsidR="00211B0F">
              <w:rPr>
                <w:noProof/>
                <w:webHidden/>
              </w:rPr>
              <w:fldChar w:fldCharType="begin"/>
            </w:r>
            <w:r w:rsidR="00211B0F">
              <w:rPr>
                <w:noProof/>
                <w:webHidden/>
              </w:rPr>
              <w:instrText xml:space="preserve"> PAGEREF _Toc171756333 \h </w:instrText>
            </w:r>
            <w:r w:rsidR="00211B0F">
              <w:rPr>
                <w:noProof/>
                <w:webHidden/>
              </w:rPr>
            </w:r>
            <w:r w:rsidR="00211B0F">
              <w:rPr>
                <w:noProof/>
                <w:webHidden/>
              </w:rPr>
              <w:fldChar w:fldCharType="separate"/>
            </w:r>
            <w:r w:rsidR="0067630B">
              <w:rPr>
                <w:noProof/>
                <w:webHidden/>
              </w:rPr>
              <w:t>126</w:t>
            </w:r>
            <w:r w:rsidR="00211B0F">
              <w:rPr>
                <w:noProof/>
                <w:webHidden/>
              </w:rPr>
              <w:fldChar w:fldCharType="end"/>
            </w:r>
          </w:hyperlink>
        </w:p>
        <w:p w14:paraId="5A929EF3" w14:textId="0DBA1539"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34" w:history="1">
            <w:r w:rsidR="00211B0F" w:rsidRPr="00133C38">
              <w:rPr>
                <w:rStyle w:val="Hyperlink"/>
                <w:noProof/>
              </w:rPr>
              <w:t>4.5.1</w:t>
            </w:r>
            <w:r w:rsidR="00211B0F">
              <w:rPr>
                <w:rFonts w:asciiTheme="minorHAnsi" w:eastAsiaTheme="minorEastAsia" w:hAnsiTheme="minorHAnsi"/>
                <w:noProof/>
                <w:sz w:val="22"/>
                <w:lang w:eastAsia="en-ID"/>
              </w:rPr>
              <w:tab/>
            </w:r>
            <w:r w:rsidR="00211B0F" w:rsidRPr="00133C38">
              <w:rPr>
                <w:rStyle w:val="Hyperlink"/>
                <w:noProof/>
              </w:rPr>
              <w:t>Deskripsi Pengujian</w:t>
            </w:r>
            <w:r w:rsidR="00211B0F">
              <w:rPr>
                <w:noProof/>
                <w:webHidden/>
              </w:rPr>
              <w:tab/>
            </w:r>
            <w:r w:rsidR="00211B0F">
              <w:rPr>
                <w:noProof/>
                <w:webHidden/>
              </w:rPr>
              <w:fldChar w:fldCharType="begin"/>
            </w:r>
            <w:r w:rsidR="00211B0F">
              <w:rPr>
                <w:noProof/>
                <w:webHidden/>
              </w:rPr>
              <w:instrText xml:space="preserve"> PAGEREF _Toc171756334 \h </w:instrText>
            </w:r>
            <w:r w:rsidR="00211B0F">
              <w:rPr>
                <w:noProof/>
                <w:webHidden/>
              </w:rPr>
            </w:r>
            <w:r w:rsidR="00211B0F">
              <w:rPr>
                <w:noProof/>
                <w:webHidden/>
              </w:rPr>
              <w:fldChar w:fldCharType="separate"/>
            </w:r>
            <w:r w:rsidR="0067630B">
              <w:rPr>
                <w:noProof/>
                <w:webHidden/>
              </w:rPr>
              <w:t>126</w:t>
            </w:r>
            <w:r w:rsidR="00211B0F">
              <w:rPr>
                <w:noProof/>
                <w:webHidden/>
              </w:rPr>
              <w:fldChar w:fldCharType="end"/>
            </w:r>
          </w:hyperlink>
        </w:p>
        <w:p w14:paraId="45E8A5FF" w14:textId="7032B65C"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35" w:history="1">
            <w:r w:rsidR="00211B0F" w:rsidRPr="00133C38">
              <w:rPr>
                <w:rStyle w:val="Hyperlink"/>
                <w:noProof/>
              </w:rPr>
              <w:t>4.5.2</w:t>
            </w:r>
            <w:r w:rsidR="00211B0F">
              <w:rPr>
                <w:rFonts w:asciiTheme="minorHAnsi" w:eastAsiaTheme="minorEastAsia" w:hAnsiTheme="minorHAnsi"/>
                <w:noProof/>
                <w:sz w:val="22"/>
                <w:lang w:eastAsia="en-ID"/>
              </w:rPr>
              <w:tab/>
            </w:r>
            <w:r w:rsidR="00211B0F" w:rsidRPr="00133C38">
              <w:rPr>
                <w:rStyle w:val="Hyperlink"/>
                <w:noProof/>
              </w:rPr>
              <w:t>Prosedur Pengujian</w:t>
            </w:r>
            <w:r w:rsidR="00211B0F">
              <w:rPr>
                <w:noProof/>
                <w:webHidden/>
              </w:rPr>
              <w:tab/>
            </w:r>
            <w:r w:rsidR="00211B0F">
              <w:rPr>
                <w:noProof/>
                <w:webHidden/>
              </w:rPr>
              <w:fldChar w:fldCharType="begin"/>
            </w:r>
            <w:r w:rsidR="00211B0F">
              <w:rPr>
                <w:noProof/>
                <w:webHidden/>
              </w:rPr>
              <w:instrText xml:space="preserve"> PAGEREF _Toc171756335 \h </w:instrText>
            </w:r>
            <w:r w:rsidR="00211B0F">
              <w:rPr>
                <w:noProof/>
                <w:webHidden/>
              </w:rPr>
            </w:r>
            <w:r w:rsidR="00211B0F">
              <w:rPr>
                <w:noProof/>
                <w:webHidden/>
              </w:rPr>
              <w:fldChar w:fldCharType="separate"/>
            </w:r>
            <w:r w:rsidR="0067630B">
              <w:rPr>
                <w:noProof/>
                <w:webHidden/>
              </w:rPr>
              <w:t>126</w:t>
            </w:r>
            <w:r w:rsidR="00211B0F">
              <w:rPr>
                <w:noProof/>
                <w:webHidden/>
              </w:rPr>
              <w:fldChar w:fldCharType="end"/>
            </w:r>
          </w:hyperlink>
        </w:p>
        <w:p w14:paraId="093510B1" w14:textId="3DAB907B"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36" w:history="1">
            <w:r w:rsidR="00211B0F" w:rsidRPr="00133C38">
              <w:rPr>
                <w:rStyle w:val="Hyperlink"/>
                <w:noProof/>
              </w:rPr>
              <w:t>4.5.3</w:t>
            </w:r>
            <w:r w:rsidR="00211B0F">
              <w:rPr>
                <w:rFonts w:asciiTheme="minorHAnsi" w:eastAsiaTheme="minorEastAsia" w:hAnsiTheme="minorHAnsi"/>
                <w:noProof/>
                <w:sz w:val="22"/>
                <w:lang w:eastAsia="en-ID"/>
              </w:rPr>
              <w:tab/>
            </w:r>
            <w:r w:rsidR="00211B0F" w:rsidRPr="00133C38">
              <w:rPr>
                <w:rStyle w:val="Hyperlink"/>
                <w:noProof/>
              </w:rPr>
              <w:t>Data Hasil Pengujian</w:t>
            </w:r>
            <w:r w:rsidR="00211B0F">
              <w:rPr>
                <w:noProof/>
                <w:webHidden/>
              </w:rPr>
              <w:tab/>
            </w:r>
            <w:r w:rsidR="00211B0F">
              <w:rPr>
                <w:noProof/>
                <w:webHidden/>
              </w:rPr>
              <w:fldChar w:fldCharType="begin"/>
            </w:r>
            <w:r w:rsidR="00211B0F">
              <w:rPr>
                <w:noProof/>
                <w:webHidden/>
              </w:rPr>
              <w:instrText xml:space="preserve"> PAGEREF _Toc171756336 \h </w:instrText>
            </w:r>
            <w:r w:rsidR="00211B0F">
              <w:rPr>
                <w:noProof/>
                <w:webHidden/>
              </w:rPr>
            </w:r>
            <w:r w:rsidR="00211B0F">
              <w:rPr>
                <w:noProof/>
                <w:webHidden/>
              </w:rPr>
              <w:fldChar w:fldCharType="separate"/>
            </w:r>
            <w:r w:rsidR="0067630B">
              <w:rPr>
                <w:noProof/>
                <w:webHidden/>
              </w:rPr>
              <w:t>138</w:t>
            </w:r>
            <w:r w:rsidR="00211B0F">
              <w:rPr>
                <w:noProof/>
                <w:webHidden/>
              </w:rPr>
              <w:fldChar w:fldCharType="end"/>
            </w:r>
          </w:hyperlink>
        </w:p>
        <w:p w14:paraId="53CDFCBD" w14:textId="1BF92378" w:rsidR="00211B0F" w:rsidRDefault="00000000" w:rsidP="00211B0F">
          <w:pPr>
            <w:pStyle w:val="TOC2"/>
            <w:tabs>
              <w:tab w:val="left" w:pos="1100"/>
              <w:tab w:val="right" w:leader="dot" w:pos="7927"/>
            </w:tabs>
            <w:spacing w:line="240" w:lineRule="auto"/>
            <w:rPr>
              <w:rFonts w:asciiTheme="minorHAnsi" w:eastAsiaTheme="minorEastAsia" w:hAnsiTheme="minorHAnsi"/>
              <w:noProof/>
              <w:sz w:val="22"/>
              <w:lang w:eastAsia="en-ID"/>
            </w:rPr>
          </w:pPr>
          <w:hyperlink w:anchor="_Toc171756337" w:history="1">
            <w:r w:rsidR="00211B0F" w:rsidRPr="00133C38">
              <w:rPr>
                <w:rStyle w:val="Hyperlink"/>
                <w:noProof/>
              </w:rPr>
              <w:t>4.5.4</w:t>
            </w:r>
            <w:r w:rsidR="00211B0F">
              <w:rPr>
                <w:rFonts w:asciiTheme="minorHAnsi" w:eastAsiaTheme="minorEastAsia" w:hAnsiTheme="minorHAnsi"/>
                <w:noProof/>
                <w:sz w:val="22"/>
                <w:lang w:eastAsia="en-ID"/>
              </w:rPr>
              <w:tab/>
            </w:r>
            <w:r w:rsidR="00211B0F" w:rsidRPr="00133C38">
              <w:rPr>
                <w:rStyle w:val="Hyperlink"/>
                <w:noProof/>
              </w:rPr>
              <w:t>Evaluasi Pengujian</w:t>
            </w:r>
            <w:r w:rsidR="00211B0F">
              <w:rPr>
                <w:noProof/>
                <w:webHidden/>
              </w:rPr>
              <w:tab/>
            </w:r>
            <w:r w:rsidR="00211B0F">
              <w:rPr>
                <w:noProof/>
                <w:webHidden/>
              </w:rPr>
              <w:fldChar w:fldCharType="begin"/>
            </w:r>
            <w:r w:rsidR="00211B0F">
              <w:rPr>
                <w:noProof/>
                <w:webHidden/>
              </w:rPr>
              <w:instrText xml:space="preserve"> PAGEREF _Toc171756337 \h </w:instrText>
            </w:r>
            <w:r w:rsidR="00211B0F">
              <w:rPr>
                <w:noProof/>
                <w:webHidden/>
              </w:rPr>
            </w:r>
            <w:r w:rsidR="00211B0F">
              <w:rPr>
                <w:noProof/>
                <w:webHidden/>
              </w:rPr>
              <w:fldChar w:fldCharType="separate"/>
            </w:r>
            <w:r w:rsidR="0067630B">
              <w:rPr>
                <w:noProof/>
                <w:webHidden/>
              </w:rPr>
              <w:t>189</w:t>
            </w:r>
            <w:r w:rsidR="00211B0F">
              <w:rPr>
                <w:noProof/>
                <w:webHidden/>
              </w:rPr>
              <w:fldChar w:fldCharType="end"/>
            </w:r>
          </w:hyperlink>
        </w:p>
        <w:p w14:paraId="2065BF78" w14:textId="0A59DBE6"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38" w:history="1">
            <w:r w:rsidR="00211B0F" w:rsidRPr="00133C38">
              <w:rPr>
                <w:rStyle w:val="Hyperlink"/>
                <w:noProof/>
              </w:rPr>
              <w:t>4.6</w:t>
            </w:r>
            <w:r w:rsidR="00211B0F">
              <w:rPr>
                <w:rFonts w:asciiTheme="minorHAnsi" w:eastAsiaTheme="minorEastAsia" w:hAnsiTheme="minorHAnsi"/>
                <w:noProof/>
                <w:sz w:val="22"/>
                <w:lang w:eastAsia="en-ID"/>
              </w:rPr>
              <w:tab/>
            </w:r>
            <w:r w:rsidR="00211B0F" w:rsidRPr="00133C38">
              <w:rPr>
                <w:rStyle w:val="Hyperlink"/>
                <w:noProof/>
              </w:rPr>
              <w:t>Evaluasi Sistem</w:t>
            </w:r>
            <w:r w:rsidR="00211B0F">
              <w:rPr>
                <w:noProof/>
                <w:webHidden/>
              </w:rPr>
              <w:tab/>
            </w:r>
            <w:r w:rsidR="00211B0F">
              <w:rPr>
                <w:noProof/>
                <w:webHidden/>
              </w:rPr>
              <w:fldChar w:fldCharType="begin"/>
            </w:r>
            <w:r w:rsidR="00211B0F">
              <w:rPr>
                <w:noProof/>
                <w:webHidden/>
              </w:rPr>
              <w:instrText xml:space="preserve"> PAGEREF _Toc171756338 \h </w:instrText>
            </w:r>
            <w:r w:rsidR="00211B0F">
              <w:rPr>
                <w:noProof/>
                <w:webHidden/>
              </w:rPr>
            </w:r>
            <w:r w:rsidR="00211B0F">
              <w:rPr>
                <w:noProof/>
                <w:webHidden/>
              </w:rPr>
              <w:fldChar w:fldCharType="separate"/>
            </w:r>
            <w:r w:rsidR="0067630B">
              <w:rPr>
                <w:noProof/>
                <w:webHidden/>
              </w:rPr>
              <w:t>190</w:t>
            </w:r>
            <w:r w:rsidR="00211B0F">
              <w:rPr>
                <w:noProof/>
                <w:webHidden/>
              </w:rPr>
              <w:fldChar w:fldCharType="end"/>
            </w:r>
          </w:hyperlink>
        </w:p>
        <w:p w14:paraId="7A6F2C24" w14:textId="5710DF1D"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39" w:history="1">
            <w:r w:rsidR="00211B0F" w:rsidRPr="00133C38">
              <w:rPr>
                <w:rStyle w:val="Hyperlink"/>
                <w:noProof/>
              </w:rPr>
              <w:t>4.7</w:t>
            </w:r>
            <w:r w:rsidR="00211B0F">
              <w:rPr>
                <w:rFonts w:asciiTheme="minorHAnsi" w:eastAsiaTheme="minorEastAsia" w:hAnsiTheme="minorHAnsi"/>
                <w:noProof/>
                <w:sz w:val="22"/>
                <w:lang w:eastAsia="en-ID"/>
              </w:rPr>
              <w:tab/>
            </w:r>
            <w:r w:rsidR="00211B0F" w:rsidRPr="00133C38">
              <w:rPr>
                <w:rStyle w:val="Hyperlink"/>
                <w:noProof/>
              </w:rPr>
              <w:t>Penggunaan Sistem</w:t>
            </w:r>
            <w:r w:rsidR="00211B0F">
              <w:rPr>
                <w:noProof/>
                <w:webHidden/>
              </w:rPr>
              <w:tab/>
            </w:r>
            <w:r w:rsidR="00211B0F">
              <w:rPr>
                <w:noProof/>
                <w:webHidden/>
              </w:rPr>
              <w:fldChar w:fldCharType="begin"/>
            </w:r>
            <w:r w:rsidR="00211B0F">
              <w:rPr>
                <w:noProof/>
                <w:webHidden/>
              </w:rPr>
              <w:instrText xml:space="preserve"> PAGEREF _Toc171756339 \h </w:instrText>
            </w:r>
            <w:r w:rsidR="00211B0F">
              <w:rPr>
                <w:noProof/>
                <w:webHidden/>
              </w:rPr>
            </w:r>
            <w:r w:rsidR="00211B0F">
              <w:rPr>
                <w:noProof/>
                <w:webHidden/>
              </w:rPr>
              <w:fldChar w:fldCharType="separate"/>
            </w:r>
            <w:r w:rsidR="0067630B">
              <w:rPr>
                <w:noProof/>
                <w:webHidden/>
              </w:rPr>
              <w:t>190</w:t>
            </w:r>
            <w:r w:rsidR="00211B0F">
              <w:rPr>
                <w:noProof/>
                <w:webHidden/>
              </w:rPr>
              <w:fldChar w:fldCharType="end"/>
            </w:r>
          </w:hyperlink>
        </w:p>
        <w:p w14:paraId="15FD6135" w14:textId="301B7060" w:rsidR="00211B0F" w:rsidRDefault="00000000" w:rsidP="00211B0F">
          <w:pPr>
            <w:pStyle w:val="TOC1"/>
            <w:rPr>
              <w:rFonts w:asciiTheme="minorHAnsi" w:eastAsiaTheme="minorEastAsia" w:hAnsiTheme="minorHAnsi"/>
              <w:noProof/>
              <w:sz w:val="22"/>
              <w:lang w:eastAsia="en-ID"/>
            </w:rPr>
          </w:pPr>
          <w:hyperlink w:anchor="_Toc171756340" w:history="1">
            <w:r w:rsidR="00211B0F" w:rsidRPr="00133C38">
              <w:rPr>
                <w:rStyle w:val="Hyperlink"/>
                <w:noProof/>
              </w:rPr>
              <w:t>BAB V PENUTUP</w:t>
            </w:r>
            <w:r w:rsidR="00211B0F">
              <w:rPr>
                <w:noProof/>
                <w:webHidden/>
              </w:rPr>
              <w:tab/>
            </w:r>
            <w:r w:rsidR="00211B0F">
              <w:rPr>
                <w:noProof/>
                <w:webHidden/>
              </w:rPr>
              <w:fldChar w:fldCharType="begin"/>
            </w:r>
            <w:r w:rsidR="00211B0F">
              <w:rPr>
                <w:noProof/>
                <w:webHidden/>
              </w:rPr>
              <w:instrText xml:space="preserve"> PAGEREF _Toc171756340 \h </w:instrText>
            </w:r>
            <w:r w:rsidR="00211B0F">
              <w:rPr>
                <w:noProof/>
                <w:webHidden/>
              </w:rPr>
            </w:r>
            <w:r w:rsidR="00211B0F">
              <w:rPr>
                <w:noProof/>
                <w:webHidden/>
              </w:rPr>
              <w:fldChar w:fldCharType="separate"/>
            </w:r>
            <w:r w:rsidR="0067630B">
              <w:rPr>
                <w:noProof/>
                <w:webHidden/>
              </w:rPr>
              <w:t>191</w:t>
            </w:r>
            <w:r w:rsidR="00211B0F">
              <w:rPr>
                <w:noProof/>
                <w:webHidden/>
              </w:rPr>
              <w:fldChar w:fldCharType="end"/>
            </w:r>
          </w:hyperlink>
        </w:p>
        <w:p w14:paraId="3486F91C" w14:textId="1469CE97"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41" w:history="1">
            <w:r w:rsidR="00211B0F" w:rsidRPr="00133C38">
              <w:rPr>
                <w:rStyle w:val="Hyperlink"/>
                <w:noProof/>
              </w:rPr>
              <w:t>5.1</w:t>
            </w:r>
            <w:r w:rsidR="00211B0F">
              <w:rPr>
                <w:rFonts w:asciiTheme="minorHAnsi" w:eastAsiaTheme="minorEastAsia" w:hAnsiTheme="minorHAnsi"/>
                <w:noProof/>
                <w:sz w:val="22"/>
                <w:lang w:eastAsia="en-ID"/>
              </w:rPr>
              <w:tab/>
            </w:r>
            <w:r w:rsidR="00211B0F" w:rsidRPr="00133C38">
              <w:rPr>
                <w:rStyle w:val="Hyperlink"/>
                <w:noProof/>
              </w:rPr>
              <w:t>Kesimpulan</w:t>
            </w:r>
            <w:r w:rsidR="00211B0F">
              <w:rPr>
                <w:noProof/>
                <w:webHidden/>
              </w:rPr>
              <w:tab/>
            </w:r>
            <w:r w:rsidR="00211B0F">
              <w:rPr>
                <w:noProof/>
                <w:webHidden/>
              </w:rPr>
              <w:fldChar w:fldCharType="begin"/>
            </w:r>
            <w:r w:rsidR="00211B0F">
              <w:rPr>
                <w:noProof/>
                <w:webHidden/>
              </w:rPr>
              <w:instrText xml:space="preserve"> PAGEREF _Toc171756341 \h </w:instrText>
            </w:r>
            <w:r w:rsidR="00211B0F">
              <w:rPr>
                <w:noProof/>
                <w:webHidden/>
              </w:rPr>
            </w:r>
            <w:r w:rsidR="00211B0F">
              <w:rPr>
                <w:noProof/>
                <w:webHidden/>
              </w:rPr>
              <w:fldChar w:fldCharType="separate"/>
            </w:r>
            <w:r w:rsidR="0067630B">
              <w:rPr>
                <w:noProof/>
                <w:webHidden/>
              </w:rPr>
              <w:t>191</w:t>
            </w:r>
            <w:r w:rsidR="00211B0F">
              <w:rPr>
                <w:noProof/>
                <w:webHidden/>
              </w:rPr>
              <w:fldChar w:fldCharType="end"/>
            </w:r>
          </w:hyperlink>
        </w:p>
        <w:p w14:paraId="390F6C42" w14:textId="0B565324" w:rsidR="00211B0F" w:rsidRDefault="00000000" w:rsidP="00211B0F">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71756342" w:history="1">
            <w:r w:rsidR="00211B0F" w:rsidRPr="00133C38">
              <w:rPr>
                <w:rStyle w:val="Hyperlink"/>
                <w:noProof/>
              </w:rPr>
              <w:t>5.2</w:t>
            </w:r>
            <w:r w:rsidR="00211B0F">
              <w:rPr>
                <w:rFonts w:asciiTheme="minorHAnsi" w:eastAsiaTheme="minorEastAsia" w:hAnsiTheme="minorHAnsi"/>
                <w:noProof/>
                <w:sz w:val="22"/>
                <w:lang w:eastAsia="en-ID"/>
              </w:rPr>
              <w:tab/>
            </w:r>
            <w:r w:rsidR="00211B0F" w:rsidRPr="00133C38">
              <w:rPr>
                <w:rStyle w:val="Hyperlink"/>
                <w:noProof/>
              </w:rPr>
              <w:t>Saran</w:t>
            </w:r>
            <w:r w:rsidR="00211B0F">
              <w:rPr>
                <w:noProof/>
                <w:webHidden/>
              </w:rPr>
              <w:tab/>
            </w:r>
            <w:r w:rsidR="00211B0F">
              <w:rPr>
                <w:noProof/>
                <w:webHidden/>
              </w:rPr>
              <w:fldChar w:fldCharType="begin"/>
            </w:r>
            <w:r w:rsidR="00211B0F">
              <w:rPr>
                <w:noProof/>
                <w:webHidden/>
              </w:rPr>
              <w:instrText xml:space="preserve"> PAGEREF _Toc171756342 \h </w:instrText>
            </w:r>
            <w:r w:rsidR="00211B0F">
              <w:rPr>
                <w:noProof/>
                <w:webHidden/>
              </w:rPr>
            </w:r>
            <w:r w:rsidR="00211B0F">
              <w:rPr>
                <w:noProof/>
                <w:webHidden/>
              </w:rPr>
              <w:fldChar w:fldCharType="separate"/>
            </w:r>
            <w:r w:rsidR="0067630B">
              <w:rPr>
                <w:noProof/>
                <w:webHidden/>
              </w:rPr>
              <w:t>191</w:t>
            </w:r>
            <w:r w:rsidR="00211B0F">
              <w:rPr>
                <w:noProof/>
                <w:webHidden/>
              </w:rPr>
              <w:fldChar w:fldCharType="end"/>
            </w:r>
          </w:hyperlink>
        </w:p>
        <w:p w14:paraId="1FB8E596" w14:textId="301C3335" w:rsidR="00211B0F" w:rsidRDefault="00000000" w:rsidP="00211B0F">
          <w:pPr>
            <w:pStyle w:val="TOC1"/>
            <w:rPr>
              <w:rFonts w:asciiTheme="minorHAnsi" w:eastAsiaTheme="minorEastAsia" w:hAnsiTheme="minorHAnsi"/>
              <w:noProof/>
              <w:sz w:val="22"/>
              <w:lang w:eastAsia="en-ID"/>
            </w:rPr>
          </w:pPr>
          <w:hyperlink w:anchor="_Toc171756343" w:history="1">
            <w:r w:rsidR="00211B0F" w:rsidRPr="00133C38">
              <w:rPr>
                <w:rStyle w:val="Hyperlink"/>
                <w:noProof/>
              </w:rPr>
              <w:t>DAFTAR PUSTAKA</w:t>
            </w:r>
            <w:r w:rsidR="00211B0F">
              <w:rPr>
                <w:noProof/>
                <w:webHidden/>
              </w:rPr>
              <w:tab/>
            </w:r>
            <w:r w:rsidR="00211B0F">
              <w:rPr>
                <w:noProof/>
                <w:webHidden/>
              </w:rPr>
              <w:fldChar w:fldCharType="begin"/>
            </w:r>
            <w:r w:rsidR="00211B0F">
              <w:rPr>
                <w:noProof/>
                <w:webHidden/>
              </w:rPr>
              <w:instrText xml:space="preserve"> PAGEREF _Toc171756343 \h </w:instrText>
            </w:r>
            <w:r w:rsidR="00211B0F">
              <w:rPr>
                <w:noProof/>
                <w:webHidden/>
              </w:rPr>
            </w:r>
            <w:r w:rsidR="00211B0F">
              <w:rPr>
                <w:noProof/>
                <w:webHidden/>
              </w:rPr>
              <w:fldChar w:fldCharType="separate"/>
            </w:r>
            <w:r w:rsidR="0067630B">
              <w:rPr>
                <w:noProof/>
                <w:webHidden/>
              </w:rPr>
              <w:t>193</w:t>
            </w:r>
            <w:r w:rsidR="00211B0F">
              <w:rPr>
                <w:noProof/>
                <w:webHidden/>
              </w:rPr>
              <w:fldChar w:fldCharType="end"/>
            </w:r>
          </w:hyperlink>
        </w:p>
        <w:p w14:paraId="134C7B85" w14:textId="297D5792" w:rsidR="00211B0F" w:rsidRDefault="00000000" w:rsidP="00211B0F">
          <w:pPr>
            <w:pStyle w:val="TOC1"/>
            <w:rPr>
              <w:rFonts w:asciiTheme="minorHAnsi" w:eastAsiaTheme="minorEastAsia" w:hAnsiTheme="minorHAnsi"/>
              <w:noProof/>
              <w:sz w:val="22"/>
              <w:lang w:eastAsia="en-ID"/>
            </w:rPr>
          </w:pPr>
          <w:hyperlink w:anchor="_Toc171756344" w:history="1">
            <w:r w:rsidR="00211B0F" w:rsidRPr="00133C38">
              <w:rPr>
                <w:rStyle w:val="Hyperlink"/>
                <w:noProof/>
              </w:rPr>
              <w:t>DAFTAR RIWAYAT HIDUP</w:t>
            </w:r>
            <w:r w:rsidR="00211B0F">
              <w:rPr>
                <w:noProof/>
                <w:webHidden/>
              </w:rPr>
              <w:tab/>
            </w:r>
            <w:r w:rsidR="00211B0F">
              <w:rPr>
                <w:noProof/>
                <w:webHidden/>
              </w:rPr>
              <w:fldChar w:fldCharType="begin"/>
            </w:r>
            <w:r w:rsidR="00211B0F">
              <w:rPr>
                <w:noProof/>
                <w:webHidden/>
              </w:rPr>
              <w:instrText xml:space="preserve"> PAGEREF _Toc171756344 \h </w:instrText>
            </w:r>
            <w:r w:rsidR="00211B0F">
              <w:rPr>
                <w:noProof/>
                <w:webHidden/>
              </w:rPr>
            </w:r>
            <w:r w:rsidR="00211B0F">
              <w:rPr>
                <w:noProof/>
                <w:webHidden/>
              </w:rPr>
              <w:fldChar w:fldCharType="separate"/>
            </w:r>
            <w:r w:rsidR="0067630B">
              <w:rPr>
                <w:noProof/>
                <w:webHidden/>
              </w:rPr>
              <w:t>194</w:t>
            </w:r>
            <w:r w:rsidR="00211B0F">
              <w:rPr>
                <w:noProof/>
                <w:webHidden/>
              </w:rPr>
              <w:fldChar w:fldCharType="end"/>
            </w:r>
          </w:hyperlink>
        </w:p>
        <w:p w14:paraId="782B507D" w14:textId="1F7D5EEB" w:rsidR="00211B0F" w:rsidRDefault="00000000" w:rsidP="00211B0F">
          <w:pPr>
            <w:pStyle w:val="TOC1"/>
            <w:rPr>
              <w:rFonts w:asciiTheme="minorHAnsi" w:eastAsiaTheme="minorEastAsia" w:hAnsiTheme="minorHAnsi"/>
              <w:noProof/>
              <w:sz w:val="22"/>
              <w:lang w:eastAsia="en-ID"/>
            </w:rPr>
          </w:pPr>
          <w:hyperlink w:anchor="_Toc171756345" w:history="1">
            <w:r w:rsidR="00211B0F" w:rsidRPr="00133C38">
              <w:rPr>
                <w:rStyle w:val="Hyperlink"/>
                <w:noProof/>
              </w:rPr>
              <w:t>Lampiran 1 Dokumentasi wawancara dengan komite</w:t>
            </w:r>
            <w:r w:rsidR="00211B0F">
              <w:rPr>
                <w:noProof/>
                <w:webHidden/>
              </w:rPr>
              <w:tab/>
            </w:r>
            <w:r w:rsidR="00211B0F">
              <w:rPr>
                <w:noProof/>
                <w:webHidden/>
              </w:rPr>
              <w:fldChar w:fldCharType="begin"/>
            </w:r>
            <w:r w:rsidR="00211B0F">
              <w:rPr>
                <w:noProof/>
                <w:webHidden/>
              </w:rPr>
              <w:instrText xml:space="preserve"> PAGEREF _Toc171756345 \h </w:instrText>
            </w:r>
            <w:r w:rsidR="00211B0F">
              <w:rPr>
                <w:noProof/>
                <w:webHidden/>
              </w:rPr>
            </w:r>
            <w:r w:rsidR="00211B0F">
              <w:rPr>
                <w:noProof/>
                <w:webHidden/>
              </w:rPr>
              <w:fldChar w:fldCharType="separate"/>
            </w:r>
            <w:r w:rsidR="0067630B">
              <w:rPr>
                <w:noProof/>
                <w:webHidden/>
              </w:rPr>
              <w:t>195</w:t>
            </w:r>
            <w:r w:rsidR="00211B0F">
              <w:rPr>
                <w:noProof/>
                <w:webHidden/>
              </w:rPr>
              <w:fldChar w:fldCharType="end"/>
            </w:r>
          </w:hyperlink>
        </w:p>
        <w:p w14:paraId="30BBCDF0" w14:textId="059B7EAD" w:rsidR="00211B0F" w:rsidRDefault="00000000" w:rsidP="00211B0F">
          <w:pPr>
            <w:pStyle w:val="TOC1"/>
            <w:rPr>
              <w:rFonts w:asciiTheme="minorHAnsi" w:eastAsiaTheme="minorEastAsia" w:hAnsiTheme="minorHAnsi"/>
              <w:noProof/>
              <w:sz w:val="22"/>
              <w:lang w:eastAsia="en-ID"/>
            </w:rPr>
          </w:pPr>
          <w:hyperlink w:anchor="_Toc171756346" w:history="1">
            <w:r w:rsidR="00211B0F" w:rsidRPr="00133C38">
              <w:rPr>
                <w:rStyle w:val="Hyperlink"/>
                <w:noProof/>
              </w:rPr>
              <w:t>Lampiran 2 Dokumentasi wawancara dengan dosen</w:t>
            </w:r>
            <w:r w:rsidR="00211B0F">
              <w:rPr>
                <w:noProof/>
                <w:webHidden/>
              </w:rPr>
              <w:tab/>
            </w:r>
            <w:r w:rsidR="00211B0F">
              <w:rPr>
                <w:noProof/>
                <w:webHidden/>
              </w:rPr>
              <w:fldChar w:fldCharType="begin"/>
            </w:r>
            <w:r w:rsidR="00211B0F">
              <w:rPr>
                <w:noProof/>
                <w:webHidden/>
              </w:rPr>
              <w:instrText xml:space="preserve"> PAGEREF _Toc171756346 \h </w:instrText>
            </w:r>
            <w:r w:rsidR="00211B0F">
              <w:rPr>
                <w:noProof/>
                <w:webHidden/>
              </w:rPr>
            </w:r>
            <w:r w:rsidR="00211B0F">
              <w:rPr>
                <w:noProof/>
                <w:webHidden/>
              </w:rPr>
              <w:fldChar w:fldCharType="separate"/>
            </w:r>
            <w:r w:rsidR="0067630B">
              <w:rPr>
                <w:noProof/>
                <w:webHidden/>
              </w:rPr>
              <w:t>196</w:t>
            </w:r>
            <w:r w:rsidR="00211B0F">
              <w:rPr>
                <w:noProof/>
                <w:webHidden/>
              </w:rPr>
              <w:fldChar w:fldCharType="end"/>
            </w:r>
          </w:hyperlink>
        </w:p>
        <w:p w14:paraId="2FD833D9" w14:textId="686D964A" w:rsidR="00211B0F" w:rsidRDefault="00000000" w:rsidP="00211B0F">
          <w:pPr>
            <w:pStyle w:val="TOC1"/>
            <w:rPr>
              <w:rFonts w:asciiTheme="minorHAnsi" w:eastAsiaTheme="minorEastAsia" w:hAnsiTheme="minorHAnsi"/>
              <w:noProof/>
              <w:sz w:val="22"/>
              <w:lang w:eastAsia="en-ID"/>
            </w:rPr>
          </w:pPr>
          <w:hyperlink w:anchor="_Toc171756347" w:history="1">
            <w:r w:rsidR="00211B0F" w:rsidRPr="00133C38">
              <w:rPr>
                <w:rStyle w:val="Hyperlink"/>
                <w:noProof/>
              </w:rPr>
              <w:t>Lampiran 3 Dokumentasi wawancara dengan admin jurusan</w:t>
            </w:r>
            <w:r w:rsidR="00211B0F">
              <w:rPr>
                <w:noProof/>
                <w:webHidden/>
              </w:rPr>
              <w:tab/>
            </w:r>
            <w:r w:rsidR="00211B0F">
              <w:rPr>
                <w:noProof/>
                <w:webHidden/>
              </w:rPr>
              <w:fldChar w:fldCharType="begin"/>
            </w:r>
            <w:r w:rsidR="00211B0F">
              <w:rPr>
                <w:noProof/>
                <w:webHidden/>
              </w:rPr>
              <w:instrText xml:space="preserve"> PAGEREF _Toc171756347 \h </w:instrText>
            </w:r>
            <w:r w:rsidR="00211B0F">
              <w:rPr>
                <w:noProof/>
                <w:webHidden/>
              </w:rPr>
            </w:r>
            <w:r w:rsidR="00211B0F">
              <w:rPr>
                <w:noProof/>
                <w:webHidden/>
              </w:rPr>
              <w:fldChar w:fldCharType="separate"/>
            </w:r>
            <w:r w:rsidR="0067630B">
              <w:rPr>
                <w:noProof/>
                <w:webHidden/>
              </w:rPr>
              <w:t>197</w:t>
            </w:r>
            <w:r w:rsidR="00211B0F">
              <w:rPr>
                <w:noProof/>
                <w:webHidden/>
              </w:rPr>
              <w:fldChar w:fldCharType="end"/>
            </w:r>
          </w:hyperlink>
        </w:p>
        <w:p w14:paraId="1449E680" w14:textId="52546915" w:rsidR="00211B0F" w:rsidRDefault="00000000" w:rsidP="00211B0F">
          <w:pPr>
            <w:pStyle w:val="TOC1"/>
            <w:rPr>
              <w:rFonts w:asciiTheme="minorHAnsi" w:eastAsiaTheme="minorEastAsia" w:hAnsiTheme="minorHAnsi"/>
              <w:noProof/>
              <w:sz w:val="22"/>
              <w:lang w:eastAsia="en-ID"/>
            </w:rPr>
          </w:pPr>
          <w:hyperlink w:anchor="_Toc171756348" w:history="1">
            <w:r w:rsidR="00211B0F" w:rsidRPr="00133C38">
              <w:rPr>
                <w:rStyle w:val="Hyperlink"/>
                <w:noProof/>
              </w:rPr>
              <w:t>Lampiran 4 Dokumentasi wawancara dengan mahasiswa</w:t>
            </w:r>
            <w:r w:rsidR="00211B0F">
              <w:rPr>
                <w:noProof/>
                <w:webHidden/>
              </w:rPr>
              <w:tab/>
            </w:r>
            <w:r w:rsidR="00211B0F">
              <w:rPr>
                <w:noProof/>
                <w:webHidden/>
              </w:rPr>
              <w:fldChar w:fldCharType="begin"/>
            </w:r>
            <w:r w:rsidR="00211B0F">
              <w:rPr>
                <w:noProof/>
                <w:webHidden/>
              </w:rPr>
              <w:instrText xml:space="preserve"> PAGEREF _Toc171756348 \h </w:instrText>
            </w:r>
            <w:r w:rsidR="00211B0F">
              <w:rPr>
                <w:noProof/>
                <w:webHidden/>
              </w:rPr>
            </w:r>
            <w:r w:rsidR="00211B0F">
              <w:rPr>
                <w:noProof/>
                <w:webHidden/>
              </w:rPr>
              <w:fldChar w:fldCharType="separate"/>
            </w:r>
            <w:r w:rsidR="0067630B">
              <w:rPr>
                <w:noProof/>
                <w:webHidden/>
              </w:rPr>
              <w:t>198</w:t>
            </w:r>
            <w:r w:rsidR="00211B0F">
              <w:rPr>
                <w:noProof/>
                <w:webHidden/>
              </w:rPr>
              <w:fldChar w:fldCharType="end"/>
            </w:r>
          </w:hyperlink>
        </w:p>
        <w:p w14:paraId="721C67BB" w14:textId="1DDB9286" w:rsidR="00211B0F" w:rsidRDefault="00000000" w:rsidP="00211B0F">
          <w:pPr>
            <w:pStyle w:val="TOC1"/>
            <w:rPr>
              <w:rFonts w:asciiTheme="minorHAnsi" w:eastAsiaTheme="minorEastAsia" w:hAnsiTheme="minorHAnsi"/>
              <w:noProof/>
              <w:sz w:val="22"/>
              <w:lang w:eastAsia="en-ID"/>
            </w:rPr>
          </w:pPr>
          <w:hyperlink w:anchor="_Toc171756349" w:history="1">
            <w:r w:rsidR="00211B0F" w:rsidRPr="00133C38">
              <w:rPr>
                <w:rStyle w:val="Hyperlink"/>
                <w:noProof/>
              </w:rPr>
              <w:t>Lampiran 5 Hasil pengisian kuisioner</w:t>
            </w:r>
            <w:r w:rsidR="00211B0F">
              <w:rPr>
                <w:noProof/>
                <w:webHidden/>
              </w:rPr>
              <w:tab/>
            </w:r>
            <w:r w:rsidR="00211B0F">
              <w:rPr>
                <w:noProof/>
                <w:webHidden/>
              </w:rPr>
              <w:fldChar w:fldCharType="begin"/>
            </w:r>
            <w:r w:rsidR="00211B0F">
              <w:rPr>
                <w:noProof/>
                <w:webHidden/>
              </w:rPr>
              <w:instrText xml:space="preserve"> PAGEREF _Toc171756349 \h </w:instrText>
            </w:r>
            <w:r w:rsidR="00211B0F">
              <w:rPr>
                <w:noProof/>
                <w:webHidden/>
              </w:rPr>
            </w:r>
            <w:r w:rsidR="00211B0F">
              <w:rPr>
                <w:noProof/>
                <w:webHidden/>
              </w:rPr>
              <w:fldChar w:fldCharType="separate"/>
            </w:r>
            <w:r w:rsidR="0067630B">
              <w:rPr>
                <w:noProof/>
                <w:webHidden/>
              </w:rPr>
              <w:t>199</w:t>
            </w:r>
            <w:r w:rsidR="00211B0F">
              <w:rPr>
                <w:noProof/>
                <w:webHidden/>
              </w:rPr>
              <w:fldChar w:fldCharType="end"/>
            </w:r>
          </w:hyperlink>
        </w:p>
        <w:p w14:paraId="48619B11" w14:textId="46C469B8" w:rsidR="002F6BE6" w:rsidRDefault="002F6BE6" w:rsidP="00211B0F">
          <w:pPr>
            <w:spacing w:line="240" w:lineRule="auto"/>
          </w:pPr>
          <w:r>
            <w:rPr>
              <w:b/>
              <w:bCs/>
              <w:noProof/>
            </w:rPr>
            <w:fldChar w:fldCharType="end"/>
          </w:r>
        </w:p>
      </w:sdtContent>
    </w:sdt>
    <w:p w14:paraId="4DAB5650" w14:textId="77777777" w:rsidR="00C66001" w:rsidRDefault="00C66001" w:rsidP="004F2798">
      <w:pPr>
        <w:sectPr w:rsidR="00C66001" w:rsidSect="000C6C49">
          <w:headerReference w:type="even" r:id="rId23"/>
          <w:headerReference w:type="default" r:id="rId24"/>
          <w:footerReference w:type="default" r:id="rId25"/>
          <w:headerReference w:type="first" r:id="rId26"/>
          <w:pgSz w:w="11906" w:h="16838"/>
          <w:pgMar w:top="1701" w:right="1701" w:bottom="1701" w:left="2268" w:header="850" w:footer="1417" w:gutter="0"/>
          <w:pgNumType w:fmt="lowerRoman"/>
          <w:cols w:space="708"/>
          <w:docGrid w:linePitch="360"/>
        </w:sectPr>
      </w:pPr>
    </w:p>
    <w:p w14:paraId="07B68686" w14:textId="1AC18080" w:rsidR="004F2798" w:rsidRDefault="00C66001" w:rsidP="00C66001">
      <w:pPr>
        <w:pStyle w:val="Heading1"/>
      </w:pPr>
      <w:bookmarkStart w:id="7" w:name="_Toc171756301"/>
      <w:r>
        <w:lastRenderedPageBreak/>
        <w:t xml:space="preserve">DAFTAR </w:t>
      </w:r>
      <w:r w:rsidR="00B3178B">
        <w:t>TABEL</w:t>
      </w:r>
      <w:bookmarkEnd w:id="7"/>
    </w:p>
    <w:p w14:paraId="423BC0AF" w14:textId="77777777" w:rsidR="003437CF" w:rsidRPr="003437CF" w:rsidRDefault="003437CF" w:rsidP="003437CF"/>
    <w:p w14:paraId="4C75881C" w14:textId="521F690F" w:rsidR="008306EA" w:rsidRDefault="0082734D" w:rsidP="008306EA">
      <w:pPr>
        <w:pStyle w:val="TableofFigures"/>
        <w:tabs>
          <w:tab w:val="right" w:leader="dot" w:pos="7927"/>
        </w:tabs>
        <w:spacing w:line="240" w:lineRule="auto"/>
        <w:rPr>
          <w:rFonts w:asciiTheme="minorHAnsi" w:eastAsiaTheme="minorEastAsia" w:hAnsiTheme="minorHAnsi"/>
          <w:noProof/>
          <w:sz w:val="22"/>
          <w:lang w:eastAsia="en-ID"/>
        </w:rPr>
      </w:pPr>
      <w:r w:rsidRPr="00FB0EC6">
        <w:rPr>
          <w:rFonts w:cs="Times New Roman"/>
          <w:szCs w:val="24"/>
        </w:rPr>
        <w:fldChar w:fldCharType="begin"/>
      </w:r>
      <w:r w:rsidRPr="00FB0EC6">
        <w:rPr>
          <w:rFonts w:cs="Times New Roman"/>
          <w:szCs w:val="24"/>
        </w:rPr>
        <w:instrText xml:space="preserve"> TOC \h \z \c "Tabel" </w:instrText>
      </w:r>
      <w:r w:rsidRPr="00FB0EC6">
        <w:rPr>
          <w:rFonts w:cs="Times New Roman"/>
          <w:szCs w:val="24"/>
        </w:rPr>
        <w:fldChar w:fldCharType="separate"/>
      </w:r>
      <w:hyperlink w:anchor="_Toc171756350" w:history="1">
        <w:r w:rsidR="008306EA" w:rsidRPr="00F822CA">
          <w:rPr>
            <w:rStyle w:val="Hyperlink"/>
            <w:noProof/>
          </w:rPr>
          <w:t>Tabel 1. Penelitian Terdahulu</w:t>
        </w:r>
        <w:r w:rsidR="008306EA">
          <w:rPr>
            <w:noProof/>
            <w:webHidden/>
          </w:rPr>
          <w:tab/>
        </w:r>
        <w:r w:rsidR="008306EA">
          <w:rPr>
            <w:noProof/>
            <w:webHidden/>
          </w:rPr>
          <w:fldChar w:fldCharType="begin"/>
        </w:r>
        <w:r w:rsidR="008306EA">
          <w:rPr>
            <w:noProof/>
            <w:webHidden/>
          </w:rPr>
          <w:instrText xml:space="preserve"> PAGEREF _Toc171756350 \h </w:instrText>
        </w:r>
        <w:r w:rsidR="008306EA">
          <w:rPr>
            <w:noProof/>
            <w:webHidden/>
          </w:rPr>
        </w:r>
        <w:r w:rsidR="008306EA">
          <w:rPr>
            <w:noProof/>
            <w:webHidden/>
          </w:rPr>
          <w:fldChar w:fldCharType="separate"/>
        </w:r>
        <w:r w:rsidR="0067630B">
          <w:rPr>
            <w:noProof/>
            <w:webHidden/>
          </w:rPr>
          <w:t>19</w:t>
        </w:r>
        <w:r w:rsidR="008306EA">
          <w:rPr>
            <w:noProof/>
            <w:webHidden/>
          </w:rPr>
          <w:fldChar w:fldCharType="end"/>
        </w:r>
      </w:hyperlink>
    </w:p>
    <w:p w14:paraId="53F373C9" w14:textId="306FA36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1" w:history="1">
        <w:r w:rsidR="008306EA" w:rsidRPr="00F822CA">
          <w:rPr>
            <w:rStyle w:val="Hyperlink"/>
            <w:noProof/>
          </w:rPr>
          <w:t>Tabel 2. Kebutuhan Fungsional</w:t>
        </w:r>
        <w:r w:rsidR="008306EA">
          <w:rPr>
            <w:noProof/>
            <w:webHidden/>
          </w:rPr>
          <w:tab/>
        </w:r>
        <w:r w:rsidR="008306EA">
          <w:rPr>
            <w:noProof/>
            <w:webHidden/>
          </w:rPr>
          <w:fldChar w:fldCharType="begin"/>
        </w:r>
        <w:r w:rsidR="008306EA">
          <w:rPr>
            <w:noProof/>
            <w:webHidden/>
          </w:rPr>
          <w:instrText xml:space="preserve"> PAGEREF _Toc171756351 \h </w:instrText>
        </w:r>
        <w:r w:rsidR="008306EA">
          <w:rPr>
            <w:noProof/>
            <w:webHidden/>
          </w:rPr>
        </w:r>
        <w:r w:rsidR="008306EA">
          <w:rPr>
            <w:noProof/>
            <w:webHidden/>
          </w:rPr>
          <w:fldChar w:fldCharType="separate"/>
        </w:r>
        <w:r w:rsidR="0067630B">
          <w:rPr>
            <w:noProof/>
            <w:webHidden/>
          </w:rPr>
          <w:t>25</w:t>
        </w:r>
        <w:r w:rsidR="008306EA">
          <w:rPr>
            <w:noProof/>
            <w:webHidden/>
          </w:rPr>
          <w:fldChar w:fldCharType="end"/>
        </w:r>
      </w:hyperlink>
    </w:p>
    <w:p w14:paraId="3DADC926" w14:textId="63BF347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2" w:history="1">
        <w:r w:rsidR="008306EA" w:rsidRPr="00F822CA">
          <w:rPr>
            <w:rStyle w:val="Hyperlink"/>
            <w:noProof/>
          </w:rPr>
          <w:t>Tabel 3. Kebutuhan Non-Fungsional</w:t>
        </w:r>
        <w:r w:rsidR="008306EA">
          <w:rPr>
            <w:noProof/>
            <w:webHidden/>
          </w:rPr>
          <w:tab/>
        </w:r>
        <w:r w:rsidR="008306EA">
          <w:rPr>
            <w:noProof/>
            <w:webHidden/>
          </w:rPr>
          <w:fldChar w:fldCharType="begin"/>
        </w:r>
        <w:r w:rsidR="008306EA">
          <w:rPr>
            <w:noProof/>
            <w:webHidden/>
          </w:rPr>
          <w:instrText xml:space="preserve"> PAGEREF _Toc171756352 \h </w:instrText>
        </w:r>
        <w:r w:rsidR="008306EA">
          <w:rPr>
            <w:noProof/>
            <w:webHidden/>
          </w:rPr>
        </w:r>
        <w:r w:rsidR="008306EA">
          <w:rPr>
            <w:noProof/>
            <w:webHidden/>
          </w:rPr>
          <w:fldChar w:fldCharType="separate"/>
        </w:r>
        <w:r w:rsidR="0067630B">
          <w:rPr>
            <w:noProof/>
            <w:webHidden/>
          </w:rPr>
          <w:t>27</w:t>
        </w:r>
        <w:r w:rsidR="008306EA">
          <w:rPr>
            <w:noProof/>
            <w:webHidden/>
          </w:rPr>
          <w:fldChar w:fldCharType="end"/>
        </w:r>
      </w:hyperlink>
    </w:p>
    <w:p w14:paraId="4F0A9C8F" w14:textId="64F0717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3" w:history="1">
        <w:r w:rsidR="008306EA" w:rsidRPr="00F822CA">
          <w:rPr>
            <w:rStyle w:val="Hyperlink"/>
            <w:noProof/>
          </w:rPr>
          <w:t>Tabel 4. Blackbox testing role admin</w:t>
        </w:r>
        <w:r w:rsidR="008306EA">
          <w:rPr>
            <w:noProof/>
            <w:webHidden/>
          </w:rPr>
          <w:tab/>
        </w:r>
        <w:r w:rsidR="008306EA">
          <w:rPr>
            <w:noProof/>
            <w:webHidden/>
          </w:rPr>
          <w:fldChar w:fldCharType="begin"/>
        </w:r>
        <w:r w:rsidR="008306EA">
          <w:rPr>
            <w:noProof/>
            <w:webHidden/>
          </w:rPr>
          <w:instrText xml:space="preserve"> PAGEREF _Toc171756353 \h </w:instrText>
        </w:r>
        <w:r w:rsidR="008306EA">
          <w:rPr>
            <w:noProof/>
            <w:webHidden/>
          </w:rPr>
        </w:r>
        <w:r w:rsidR="008306EA">
          <w:rPr>
            <w:noProof/>
            <w:webHidden/>
          </w:rPr>
          <w:fldChar w:fldCharType="separate"/>
        </w:r>
        <w:r w:rsidR="0067630B">
          <w:rPr>
            <w:noProof/>
            <w:webHidden/>
          </w:rPr>
          <w:t>127</w:t>
        </w:r>
        <w:r w:rsidR="008306EA">
          <w:rPr>
            <w:noProof/>
            <w:webHidden/>
          </w:rPr>
          <w:fldChar w:fldCharType="end"/>
        </w:r>
      </w:hyperlink>
    </w:p>
    <w:p w14:paraId="6524E70C" w14:textId="189836D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4" w:history="1">
        <w:r w:rsidR="008306EA" w:rsidRPr="00F822CA">
          <w:rPr>
            <w:rStyle w:val="Hyperlink"/>
            <w:noProof/>
          </w:rPr>
          <w:t xml:space="preserve">Tabel 5. </w:t>
        </w:r>
        <w:r w:rsidR="008306EA" w:rsidRPr="00F822CA">
          <w:rPr>
            <w:rStyle w:val="Hyperlink"/>
            <w:i/>
            <w:iCs/>
            <w:noProof/>
          </w:rPr>
          <w:t xml:space="preserve">Blackbox testing role </w:t>
        </w:r>
        <w:r w:rsidR="008306EA" w:rsidRPr="00F822CA">
          <w:rPr>
            <w:rStyle w:val="Hyperlink"/>
            <w:noProof/>
          </w:rPr>
          <w:t>komite</w:t>
        </w:r>
        <w:r w:rsidR="008306EA">
          <w:rPr>
            <w:noProof/>
            <w:webHidden/>
          </w:rPr>
          <w:tab/>
        </w:r>
        <w:r w:rsidR="008306EA">
          <w:rPr>
            <w:noProof/>
            <w:webHidden/>
          </w:rPr>
          <w:fldChar w:fldCharType="begin"/>
        </w:r>
        <w:r w:rsidR="008306EA">
          <w:rPr>
            <w:noProof/>
            <w:webHidden/>
          </w:rPr>
          <w:instrText xml:space="preserve"> PAGEREF _Toc171756354 \h </w:instrText>
        </w:r>
        <w:r w:rsidR="008306EA">
          <w:rPr>
            <w:noProof/>
            <w:webHidden/>
          </w:rPr>
        </w:r>
        <w:r w:rsidR="008306EA">
          <w:rPr>
            <w:noProof/>
            <w:webHidden/>
          </w:rPr>
          <w:fldChar w:fldCharType="separate"/>
        </w:r>
        <w:r w:rsidR="0067630B">
          <w:rPr>
            <w:noProof/>
            <w:webHidden/>
          </w:rPr>
          <w:t>128</w:t>
        </w:r>
        <w:r w:rsidR="008306EA">
          <w:rPr>
            <w:noProof/>
            <w:webHidden/>
          </w:rPr>
          <w:fldChar w:fldCharType="end"/>
        </w:r>
      </w:hyperlink>
    </w:p>
    <w:p w14:paraId="53C0B40A" w14:textId="46991F6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5" w:history="1">
        <w:r w:rsidR="008306EA" w:rsidRPr="00F822CA">
          <w:rPr>
            <w:rStyle w:val="Hyperlink"/>
            <w:noProof/>
          </w:rPr>
          <w:t xml:space="preserve">Tabel 6. </w:t>
        </w:r>
        <w:r w:rsidR="008306EA" w:rsidRPr="00F822CA">
          <w:rPr>
            <w:rStyle w:val="Hyperlink"/>
            <w:i/>
            <w:iCs/>
            <w:noProof/>
          </w:rPr>
          <w:t>Blackbox testing</w:t>
        </w:r>
        <w:r w:rsidR="008306EA" w:rsidRPr="00F822CA">
          <w:rPr>
            <w:rStyle w:val="Hyperlink"/>
            <w:noProof/>
          </w:rPr>
          <w:t xml:space="preserve"> </w:t>
        </w:r>
        <w:r w:rsidR="008306EA" w:rsidRPr="00F822CA">
          <w:rPr>
            <w:rStyle w:val="Hyperlink"/>
            <w:i/>
            <w:iCs/>
            <w:noProof/>
          </w:rPr>
          <w:t>role</w:t>
        </w:r>
        <w:r w:rsidR="008306EA" w:rsidRPr="00F822CA">
          <w:rPr>
            <w:rStyle w:val="Hyperlink"/>
            <w:noProof/>
          </w:rPr>
          <w:t xml:space="preserve"> ketua penguji</w:t>
        </w:r>
        <w:r w:rsidR="008306EA">
          <w:rPr>
            <w:noProof/>
            <w:webHidden/>
          </w:rPr>
          <w:tab/>
        </w:r>
        <w:r w:rsidR="008306EA">
          <w:rPr>
            <w:noProof/>
            <w:webHidden/>
          </w:rPr>
          <w:fldChar w:fldCharType="begin"/>
        </w:r>
        <w:r w:rsidR="008306EA">
          <w:rPr>
            <w:noProof/>
            <w:webHidden/>
          </w:rPr>
          <w:instrText xml:space="preserve"> PAGEREF _Toc171756355 \h </w:instrText>
        </w:r>
        <w:r w:rsidR="008306EA">
          <w:rPr>
            <w:noProof/>
            <w:webHidden/>
          </w:rPr>
        </w:r>
        <w:r w:rsidR="008306EA">
          <w:rPr>
            <w:noProof/>
            <w:webHidden/>
          </w:rPr>
          <w:fldChar w:fldCharType="separate"/>
        </w:r>
        <w:r w:rsidR="0067630B">
          <w:rPr>
            <w:noProof/>
            <w:webHidden/>
          </w:rPr>
          <w:t>130</w:t>
        </w:r>
        <w:r w:rsidR="008306EA">
          <w:rPr>
            <w:noProof/>
            <w:webHidden/>
          </w:rPr>
          <w:fldChar w:fldCharType="end"/>
        </w:r>
      </w:hyperlink>
    </w:p>
    <w:p w14:paraId="22C7C711" w14:textId="72C023B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6" w:history="1">
        <w:r w:rsidR="008306EA" w:rsidRPr="00F822CA">
          <w:rPr>
            <w:rStyle w:val="Hyperlink"/>
            <w:noProof/>
          </w:rPr>
          <w:t xml:space="preserve">Tabel 7. </w:t>
        </w:r>
        <w:r w:rsidR="008306EA" w:rsidRPr="00F822CA">
          <w:rPr>
            <w:rStyle w:val="Hyperlink"/>
            <w:i/>
            <w:iCs/>
            <w:noProof/>
          </w:rPr>
          <w:t>Blackbox testing role</w:t>
        </w:r>
        <w:r w:rsidR="008306EA" w:rsidRPr="00F822CA">
          <w:rPr>
            <w:rStyle w:val="Hyperlink"/>
            <w:noProof/>
          </w:rPr>
          <w:t xml:space="preserve"> dosen penguji</w:t>
        </w:r>
        <w:r w:rsidR="008306EA">
          <w:rPr>
            <w:noProof/>
            <w:webHidden/>
          </w:rPr>
          <w:tab/>
        </w:r>
        <w:r w:rsidR="008306EA">
          <w:rPr>
            <w:noProof/>
            <w:webHidden/>
          </w:rPr>
          <w:fldChar w:fldCharType="begin"/>
        </w:r>
        <w:r w:rsidR="008306EA">
          <w:rPr>
            <w:noProof/>
            <w:webHidden/>
          </w:rPr>
          <w:instrText xml:space="preserve"> PAGEREF _Toc171756356 \h </w:instrText>
        </w:r>
        <w:r w:rsidR="008306EA">
          <w:rPr>
            <w:noProof/>
            <w:webHidden/>
          </w:rPr>
        </w:r>
        <w:r w:rsidR="008306EA">
          <w:rPr>
            <w:noProof/>
            <w:webHidden/>
          </w:rPr>
          <w:fldChar w:fldCharType="separate"/>
        </w:r>
        <w:r w:rsidR="0067630B">
          <w:rPr>
            <w:noProof/>
            <w:webHidden/>
          </w:rPr>
          <w:t>132</w:t>
        </w:r>
        <w:r w:rsidR="008306EA">
          <w:rPr>
            <w:noProof/>
            <w:webHidden/>
          </w:rPr>
          <w:fldChar w:fldCharType="end"/>
        </w:r>
      </w:hyperlink>
    </w:p>
    <w:p w14:paraId="652C8C13" w14:textId="22D713B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7" w:history="1">
        <w:r w:rsidR="008306EA" w:rsidRPr="00F822CA">
          <w:rPr>
            <w:rStyle w:val="Hyperlink"/>
            <w:noProof/>
          </w:rPr>
          <w:t xml:space="preserve">Tabel 8. </w:t>
        </w:r>
        <w:r w:rsidR="008306EA" w:rsidRPr="00F822CA">
          <w:rPr>
            <w:rStyle w:val="Hyperlink"/>
            <w:i/>
            <w:iCs/>
            <w:noProof/>
          </w:rPr>
          <w:t>Blackbox testing role</w:t>
        </w:r>
        <w:r w:rsidR="008306EA" w:rsidRPr="00F822CA">
          <w:rPr>
            <w:rStyle w:val="Hyperlink"/>
            <w:noProof/>
          </w:rPr>
          <w:t xml:space="preserve"> dosen pembimbing</w:t>
        </w:r>
        <w:r w:rsidR="008306EA">
          <w:rPr>
            <w:noProof/>
            <w:webHidden/>
          </w:rPr>
          <w:tab/>
        </w:r>
        <w:r w:rsidR="008306EA">
          <w:rPr>
            <w:noProof/>
            <w:webHidden/>
          </w:rPr>
          <w:fldChar w:fldCharType="begin"/>
        </w:r>
        <w:r w:rsidR="008306EA">
          <w:rPr>
            <w:noProof/>
            <w:webHidden/>
          </w:rPr>
          <w:instrText xml:space="preserve"> PAGEREF _Toc171756357 \h </w:instrText>
        </w:r>
        <w:r w:rsidR="008306EA">
          <w:rPr>
            <w:noProof/>
            <w:webHidden/>
          </w:rPr>
        </w:r>
        <w:r w:rsidR="008306EA">
          <w:rPr>
            <w:noProof/>
            <w:webHidden/>
          </w:rPr>
          <w:fldChar w:fldCharType="separate"/>
        </w:r>
        <w:r w:rsidR="0067630B">
          <w:rPr>
            <w:noProof/>
            <w:webHidden/>
          </w:rPr>
          <w:t>133</w:t>
        </w:r>
        <w:r w:rsidR="008306EA">
          <w:rPr>
            <w:noProof/>
            <w:webHidden/>
          </w:rPr>
          <w:fldChar w:fldCharType="end"/>
        </w:r>
      </w:hyperlink>
    </w:p>
    <w:p w14:paraId="790697E1" w14:textId="2BE22A6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8" w:history="1">
        <w:r w:rsidR="008306EA" w:rsidRPr="00F822CA">
          <w:rPr>
            <w:rStyle w:val="Hyperlink"/>
            <w:noProof/>
          </w:rPr>
          <w:t xml:space="preserve">Tabel 9. </w:t>
        </w:r>
        <w:r w:rsidR="008306EA" w:rsidRPr="00F822CA">
          <w:rPr>
            <w:rStyle w:val="Hyperlink"/>
            <w:i/>
            <w:iCs/>
            <w:noProof/>
          </w:rPr>
          <w:t>Blackbox testing role</w:t>
        </w:r>
        <w:r w:rsidR="008306EA" w:rsidRPr="00F822CA">
          <w:rPr>
            <w:rStyle w:val="Hyperlink"/>
            <w:noProof/>
          </w:rPr>
          <w:t xml:space="preserve"> mahasiswa</w:t>
        </w:r>
        <w:r w:rsidR="008306EA">
          <w:rPr>
            <w:noProof/>
            <w:webHidden/>
          </w:rPr>
          <w:tab/>
        </w:r>
        <w:r w:rsidR="008306EA">
          <w:rPr>
            <w:noProof/>
            <w:webHidden/>
          </w:rPr>
          <w:fldChar w:fldCharType="begin"/>
        </w:r>
        <w:r w:rsidR="008306EA">
          <w:rPr>
            <w:noProof/>
            <w:webHidden/>
          </w:rPr>
          <w:instrText xml:space="preserve"> PAGEREF _Toc171756358 \h </w:instrText>
        </w:r>
        <w:r w:rsidR="008306EA">
          <w:rPr>
            <w:noProof/>
            <w:webHidden/>
          </w:rPr>
        </w:r>
        <w:r w:rsidR="008306EA">
          <w:rPr>
            <w:noProof/>
            <w:webHidden/>
          </w:rPr>
          <w:fldChar w:fldCharType="separate"/>
        </w:r>
        <w:r w:rsidR="0067630B">
          <w:rPr>
            <w:noProof/>
            <w:webHidden/>
          </w:rPr>
          <w:t>135</w:t>
        </w:r>
        <w:r w:rsidR="008306EA">
          <w:rPr>
            <w:noProof/>
            <w:webHidden/>
          </w:rPr>
          <w:fldChar w:fldCharType="end"/>
        </w:r>
      </w:hyperlink>
    </w:p>
    <w:p w14:paraId="0CFD90EC" w14:textId="4D1AEA7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59" w:history="1">
        <w:r w:rsidR="008306EA" w:rsidRPr="00F822CA">
          <w:rPr>
            <w:rStyle w:val="Hyperlink"/>
            <w:noProof/>
          </w:rPr>
          <w:t>Tabel 10. Daftar pernyataan untuk pengujian SUS</w:t>
        </w:r>
        <w:r w:rsidR="008306EA">
          <w:rPr>
            <w:noProof/>
            <w:webHidden/>
          </w:rPr>
          <w:tab/>
        </w:r>
        <w:r w:rsidR="008306EA">
          <w:rPr>
            <w:noProof/>
            <w:webHidden/>
          </w:rPr>
          <w:fldChar w:fldCharType="begin"/>
        </w:r>
        <w:r w:rsidR="008306EA">
          <w:rPr>
            <w:noProof/>
            <w:webHidden/>
          </w:rPr>
          <w:instrText xml:space="preserve"> PAGEREF _Toc171756359 \h </w:instrText>
        </w:r>
        <w:r w:rsidR="008306EA">
          <w:rPr>
            <w:noProof/>
            <w:webHidden/>
          </w:rPr>
        </w:r>
        <w:r w:rsidR="008306EA">
          <w:rPr>
            <w:noProof/>
            <w:webHidden/>
          </w:rPr>
          <w:fldChar w:fldCharType="separate"/>
        </w:r>
        <w:r w:rsidR="0067630B">
          <w:rPr>
            <w:noProof/>
            <w:webHidden/>
          </w:rPr>
          <w:t>136</w:t>
        </w:r>
        <w:r w:rsidR="008306EA">
          <w:rPr>
            <w:noProof/>
            <w:webHidden/>
          </w:rPr>
          <w:fldChar w:fldCharType="end"/>
        </w:r>
      </w:hyperlink>
    </w:p>
    <w:p w14:paraId="76AD5CB6" w14:textId="76067BF9"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0" w:history="1">
        <w:r w:rsidR="008306EA" w:rsidRPr="00F822CA">
          <w:rPr>
            <w:rStyle w:val="Hyperlink"/>
            <w:noProof/>
          </w:rPr>
          <w:t xml:space="preserve">Tabel 11. </w:t>
        </w:r>
        <w:r w:rsidR="008306EA" w:rsidRPr="00F822CA">
          <w:rPr>
            <w:rStyle w:val="Hyperlink"/>
            <w:i/>
            <w:iCs/>
            <w:noProof/>
          </w:rPr>
          <w:t>Score Calculation</w:t>
        </w:r>
        <w:r w:rsidR="008306EA" w:rsidRPr="00F822CA">
          <w:rPr>
            <w:rStyle w:val="Hyperlink"/>
            <w:noProof/>
          </w:rPr>
          <w:t xml:space="preserve"> untuk pengujian SUS</w:t>
        </w:r>
        <w:r w:rsidR="008306EA">
          <w:rPr>
            <w:noProof/>
            <w:webHidden/>
          </w:rPr>
          <w:tab/>
        </w:r>
        <w:r w:rsidR="008306EA">
          <w:rPr>
            <w:noProof/>
            <w:webHidden/>
          </w:rPr>
          <w:fldChar w:fldCharType="begin"/>
        </w:r>
        <w:r w:rsidR="008306EA">
          <w:rPr>
            <w:noProof/>
            <w:webHidden/>
          </w:rPr>
          <w:instrText xml:space="preserve"> PAGEREF _Toc171756360 \h </w:instrText>
        </w:r>
        <w:r w:rsidR="008306EA">
          <w:rPr>
            <w:noProof/>
            <w:webHidden/>
          </w:rPr>
        </w:r>
        <w:r w:rsidR="008306EA">
          <w:rPr>
            <w:noProof/>
            <w:webHidden/>
          </w:rPr>
          <w:fldChar w:fldCharType="separate"/>
        </w:r>
        <w:r w:rsidR="0067630B">
          <w:rPr>
            <w:noProof/>
            <w:webHidden/>
          </w:rPr>
          <w:t>137</w:t>
        </w:r>
        <w:r w:rsidR="008306EA">
          <w:rPr>
            <w:noProof/>
            <w:webHidden/>
          </w:rPr>
          <w:fldChar w:fldCharType="end"/>
        </w:r>
      </w:hyperlink>
    </w:p>
    <w:p w14:paraId="73CAAE0C" w14:textId="2EA5976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1" w:history="1">
        <w:r w:rsidR="008306EA" w:rsidRPr="00F822CA">
          <w:rPr>
            <w:rStyle w:val="Hyperlink"/>
            <w:noProof/>
          </w:rPr>
          <w:t xml:space="preserve">Tabel 12. </w:t>
        </w:r>
        <w:r w:rsidR="008306EA" w:rsidRPr="00F822CA">
          <w:rPr>
            <w:rStyle w:val="Hyperlink"/>
            <w:i/>
            <w:iCs/>
            <w:noProof/>
          </w:rPr>
          <w:t>Blacbox authentication</w:t>
        </w:r>
        <w:r w:rsidR="008306EA" w:rsidRPr="00F822CA">
          <w:rPr>
            <w:rStyle w:val="Hyperlink"/>
            <w:noProof/>
          </w:rPr>
          <w:t xml:space="preserve"> admin</w:t>
        </w:r>
        <w:r w:rsidR="008306EA">
          <w:rPr>
            <w:noProof/>
            <w:webHidden/>
          </w:rPr>
          <w:tab/>
        </w:r>
        <w:r w:rsidR="008306EA">
          <w:rPr>
            <w:noProof/>
            <w:webHidden/>
          </w:rPr>
          <w:fldChar w:fldCharType="begin"/>
        </w:r>
        <w:r w:rsidR="008306EA">
          <w:rPr>
            <w:noProof/>
            <w:webHidden/>
          </w:rPr>
          <w:instrText xml:space="preserve"> PAGEREF _Toc171756361 \h </w:instrText>
        </w:r>
        <w:r w:rsidR="008306EA">
          <w:rPr>
            <w:noProof/>
            <w:webHidden/>
          </w:rPr>
        </w:r>
        <w:r w:rsidR="008306EA">
          <w:rPr>
            <w:noProof/>
            <w:webHidden/>
          </w:rPr>
          <w:fldChar w:fldCharType="separate"/>
        </w:r>
        <w:r w:rsidR="0067630B">
          <w:rPr>
            <w:noProof/>
            <w:webHidden/>
          </w:rPr>
          <w:t>138</w:t>
        </w:r>
        <w:r w:rsidR="008306EA">
          <w:rPr>
            <w:noProof/>
            <w:webHidden/>
          </w:rPr>
          <w:fldChar w:fldCharType="end"/>
        </w:r>
      </w:hyperlink>
    </w:p>
    <w:p w14:paraId="4183ECFC" w14:textId="14B68BE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2" w:history="1">
        <w:r w:rsidR="008306EA" w:rsidRPr="00F822CA">
          <w:rPr>
            <w:rStyle w:val="Hyperlink"/>
            <w:noProof/>
          </w:rPr>
          <w:t xml:space="preserve">Tabel 13. </w:t>
        </w:r>
        <w:r w:rsidR="008306EA" w:rsidRPr="00F822CA">
          <w:rPr>
            <w:rStyle w:val="Hyperlink"/>
            <w:i/>
            <w:iCs/>
            <w:noProof/>
          </w:rPr>
          <w:t>Blackbox authorization</w:t>
        </w:r>
        <w:r w:rsidR="008306EA" w:rsidRPr="00F822CA">
          <w:rPr>
            <w:rStyle w:val="Hyperlink"/>
            <w:noProof/>
          </w:rPr>
          <w:t xml:space="preserve"> admin</w:t>
        </w:r>
        <w:r w:rsidR="008306EA">
          <w:rPr>
            <w:noProof/>
            <w:webHidden/>
          </w:rPr>
          <w:tab/>
        </w:r>
        <w:r w:rsidR="008306EA">
          <w:rPr>
            <w:noProof/>
            <w:webHidden/>
          </w:rPr>
          <w:fldChar w:fldCharType="begin"/>
        </w:r>
        <w:r w:rsidR="008306EA">
          <w:rPr>
            <w:noProof/>
            <w:webHidden/>
          </w:rPr>
          <w:instrText xml:space="preserve"> PAGEREF _Toc171756362 \h </w:instrText>
        </w:r>
        <w:r w:rsidR="008306EA">
          <w:rPr>
            <w:noProof/>
            <w:webHidden/>
          </w:rPr>
        </w:r>
        <w:r w:rsidR="008306EA">
          <w:rPr>
            <w:noProof/>
            <w:webHidden/>
          </w:rPr>
          <w:fldChar w:fldCharType="separate"/>
        </w:r>
        <w:r w:rsidR="0067630B">
          <w:rPr>
            <w:noProof/>
            <w:webHidden/>
          </w:rPr>
          <w:t>139</w:t>
        </w:r>
        <w:r w:rsidR="008306EA">
          <w:rPr>
            <w:noProof/>
            <w:webHidden/>
          </w:rPr>
          <w:fldChar w:fldCharType="end"/>
        </w:r>
      </w:hyperlink>
    </w:p>
    <w:p w14:paraId="7D27454D" w14:textId="6A70C79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3" w:history="1">
        <w:r w:rsidR="008306EA" w:rsidRPr="00F822CA">
          <w:rPr>
            <w:rStyle w:val="Hyperlink"/>
            <w:noProof/>
          </w:rPr>
          <w:t xml:space="preserve">Tabel 14. </w:t>
        </w:r>
        <w:r w:rsidR="008306EA" w:rsidRPr="00F822CA">
          <w:rPr>
            <w:rStyle w:val="Hyperlink"/>
            <w:i/>
            <w:iCs/>
            <w:noProof/>
          </w:rPr>
          <w:t>Blackbox</w:t>
        </w:r>
        <w:r w:rsidR="008306EA" w:rsidRPr="00F822CA">
          <w:rPr>
            <w:rStyle w:val="Hyperlink"/>
            <w:noProof/>
          </w:rPr>
          <w:t xml:space="preserve"> menu home admin</w:t>
        </w:r>
        <w:r w:rsidR="008306EA">
          <w:rPr>
            <w:noProof/>
            <w:webHidden/>
          </w:rPr>
          <w:tab/>
        </w:r>
        <w:r w:rsidR="008306EA">
          <w:rPr>
            <w:noProof/>
            <w:webHidden/>
          </w:rPr>
          <w:fldChar w:fldCharType="begin"/>
        </w:r>
        <w:r w:rsidR="008306EA">
          <w:rPr>
            <w:noProof/>
            <w:webHidden/>
          </w:rPr>
          <w:instrText xml:space="preserve"> PAGEREF _Toc171756363 \h </w:instrText>
        </w:r>
        <w:r w:rsidR="008306EA">
          <w:rPr>
            <w:noProof/>
            <w:webHidden/>
          </w:rPr>
        </w:r>
        <w:r w:rsidR="008306EA">
          <w:rPr>
            <w:noProof/>
            <w:webHidden/>
          </w:rPr>
          <w:fldChar w:fldCharType="separate"/>
        </w:r>
        <w:r w:rsidR="0067630B">
          <w:rPr>
            <w:noProof/>
            <w:webHidden/>
          </w:rPr>
          <w:t>139</w:t>
        </w:r>
        <w:r w:rsidR="008306EA">
          <w:rPr>
            <w:noProof/>
            <w:webHidden/>
          </w:rPr>
          <w:fldChar w:fldCharType="end"/>
        </w:r>
      </w:hyperlink>
    </w:p>
    <w:p w14:paraId="669A9F4B" w14:textId="119CB34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4" w:history="1">
        <w:r w:rsidR="008306EA" w:rsidRPr="00F822CA">
          <w:rPr>
            <w:rStyle w:val="Hyperlink"/>
            <w:noProof/>
          </w:rPr>
          <w:t xml:space="preserve">Tabel 15. </w:t>
        </w:r>
        <w:r w:rsidR="008306EA" w:rsidRPr="00F822CA">
          <w:rPr>
            <w:rStyle w:val="Hyperlink"/>
            <w:i/>
            <w:iCs/>
            <w:noProof/>
          </w:rPr>
          <w:t>Blackbox</w:t>
        </w:r>
        <w:r w:rsidR="008306EA" w:rsidRPr="00F822CA">
          <w:rPr>
            <w:rStyle w:val="Hyperlink"/>
            <w:noProof/>
          </w:rPr>
          <w:t xml:space="preserve"> menu mahasiswa admin</w:t>
        </w:r>
        <w:r w:rsidR="008306EA">
          <w:rPr>
            <w:noProof/>
            <w:webHidden/>
          </w:rPr>
          <w:tab/>
        </w:r>
        <w:r w:rsidR="008306EA">
          <w:rPr>
            <w:noProof/>
            <w:webHidden/>
          </w:rPr>
          <w:fldChar w:fldCharType="begin"/>
        </w:r>
        <w:r w:rsidR="008306EA">
          <w:rPr>
            <w:noProof/>
            <w:webHidden/>
          </w:rPr>
          <w:instrText xml:space="preserve"> PAGEREF _Toc171756364 \h </w:instrText>
        </w:r>
        <w:r w:rsidR="008306EA">
          <w:rPr>
            <w:noProof/>
            <w:webHidden/>
          </w:rPr>
        </w:r>
        <w:r w:rsidR="008306EA">
          <w:rPr>
            <w:noProof/>
            <w:webHidden/>
          </w:rPr>
          <w:fldChar w:fldCharType="separate"/>
        </w:r>
        <w:r w:rsidR="0067630B">
          <w:rPr>
            <w:noProof/>
            <w:webHidden/>
          </w:rPr>
          <w:t>141</w:t>
        </w:r>
        <w:r w:rsidR="008306EA">
          <w:rPr>
            <w:noProof/>
            <w:webHidden/>
          </w:rPr>
          <w:fldChar w:fldCharType="end"/>
        </w:r>
      </w:hyperlink>
    </w:p>
    <w:p w14:paraId="54DDF80E" w14:textId="60D2387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5" w:history="1">
        <w:r w:rsidR="008306EA" w:rsidRPr="00F822CA">
          <w:rPr>
            <w:rStyle w:val="Hyperlink"/>
            <w:noProof/>
          </w:rPr>
          <w:t xml:space="preserve">Tabel 16. </w:t>
        </w:r>
        <w:r w:rsidR="008306EA" w:rsidRPr="00F822CA">
          <w:rPr>
            <w:rStyle w:val="Hyperlink"/>
            <w:i/>
            <w:iCs/>
            <w:noProof/>
          </w:rPr>
          <w:t>Blackbox</w:t>
        </w:r>
        <w:r w:rsidR="008306EA" w:rsidRPr="00F822CA">
          <w:rPr>
            <w:rStyle w:val="Hyperlink"/>
            <w:noProof/>
          </w:rPr>
          <w:t xml:space="preserve"> menu dosen admin</w:t>
        </w:r>
        <w:r w:rsidR="008306EA">
          <w:rPr>
            <w:noProof/>
            <w:webHidden/>
          </w:rPr>
          <w:tab/>
        </w:r>
        <w:r w:rsidR="008306EA">
          <w:rPr>
            <w:noProof/>
            <w:webHidden/>
          </w:rPr>
          <w:fldChar w:fldCharType="begin"/>
        </w:r>
        <w:r w:rsidR="008306EA">
          <w:rPr>
            <w:noProof/>
            <w:webHidden/>
          </w:rPr>
          <w:instrText xml:space="preserve"> PAGEREF _Toc171756365 \h </w:instrText>
        </w:r>
        <w:r w:rsidR="008306EA">
          <w:rPr>
            <w:noProof/>
            <w:webHidden/>
          </w:rPr>
        </w:r>
        <w:r w:rsidR="008306EA">
          <w:rPr>
            <w:noProof/>
            <w:webHidden/>
          </w:rPr>
          <w:fldChar w:fldCharType="separate"/>
        </w:r>
        <w:r w:rsidR="0067630B">
          <w:rPr>
            <w:noProof/>
            <w:webHidden/>
          </w:rPr>
          <w:t>144</w:t>
        </w:r>
        <w:r w:rsidR="008306EA">
          <w:rPr>
            <w:noProof/>
            <w:webHidden/>
          </w:rPr>
          <w:fldChar w:fldCharType="end"/>
        </w:r>
      </w:hyperlink>
    </w:p>
    <w:p w14:paraId="62821BEF" w14:textId="6868C82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6" w:history="1">
        <w:r w:rsidR="008306EA" w:rsidRPr="00F822CA">
          <w:rPr>
            <w:rStyle w:val="Hyperlink"/>
            <w:noProof/>
          </w:rPr>
          <w:t xml:space="preserve">Tabel 17. </w:t>
        </w:r>
        <w:r w:rsidR="008306EA" w:rsidRPr="00F822CA">
          <w:rPr>
            <w:rStyle w:val="Hyperlink"/>
            <w:i/>
            <w:iCs/>
            <w:noProof/>
          </w:rPr>
          <w:t>Blackbox</w:t>
        </w:r>
        <w:r w:rsidR="008306EA" w:rsidRPr="00F822CA">
          <w:rPr>
            <w:rStyle w:val="Hyperlink"/>
            <w:noProof/>
          </w:rPr>
          <w:t xml:space="preserve"> menu pengajuan admin</w:t>
        </w:r>
        <w:r w:rsidR="008306EA">
          <w:rPr>
            <w:noProof/>
            <w:webHidden/>
          </w:rPr>
          <w:tab/>
        </w:r>
        <w:r w:rsidR="008306EA">
          <w:rPr>
            <w:noProof/>
            <w:webHidden/>
          </w:rPr>
          <w:fldChar w:fldCharType="begin"/>
        </w:r>
        <w:r w:rsidR="008306EA">
          <w:rPr>
            <w:noProof/>
            <w:webHidden/>
          </w:rPr>
          <w:instrText xml:space="preserve"> PAGEREF _Toc171756366 \h </w:instrText>
        </w:r>
        <w:r w:rsidR="008306EA">
          <w:rPr>
            <w:noProof/>
            <w:webHidden/>
          </w:rPr>
        </w:r>
        <w:r w:rsidR="008306EA">
          <w:rPr>
            <w:noProof/>
            <w:webHidden/>
          </w:rPr>
          <w:fldChar w:fldCharType="separate"/>
        </w:r>
        <w:r w:rsidR="0067630B">
          <w:rPr>
            <w:noProof/>
            <w:webHidden/>
          </w:rPr>
          <w:t>145</w:t>
        </w:r>
        <w:r w:rsidR="008306EA">
          <w:rPr>
            <w:noProof/>
            <w:webHidden/>
          </w:rPr>
          <w:fldChar w:fldCharType="end"/>
        </w:r>
      </w:hyperlink>
    </w:p>
    <w:p w14:paraId="34767A6A" w14:textId="6D2A03F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7" w:history="1">
        <w:r w:rsidR="008306EA" w:rsidRPr="00F822CA">
          <w:rPr>
            <w:rStyle w:val="Hyperlink"/>
            <w:noProof/>
          </w:rPr>
          <w:t xml:space="preserve">Tabel 18. </w:t>
        </w:r>
        <w:r w:rsidR="008306EA" w:rsidRPr="00F822CA">
          <w:rPr>
            <w:rStyle w:val="Hyperlink"/>
            <w:i/>
            <w:iCs/>
            <w:noProof/>
          </w:rPr>
          <w:t>Blackbox</w:t>
        </w:r>
        <w:r w:rsidR="008306EA" w:rsidRPr="00F822CA">
          <w:rPr>
            <w:rStyle w:val="Hyperlink"/>
            <w:noProof/>
          </w:rPr>
          <w:t xml:space="preserve"> menu pelaksanaan sidang admin</w:t>
        </w:r>
        <w:r w:rsidR="008306EA">
          <w:rPr>
            <w:noProof/>
            <w:webHidden/>
          </w:rPr>
          <w:tab/>
        </w:r>
        <w:r w:rsidR="008306EA">
          <w:rPr>
            <w:noProof/>
            <w:webHidden/>
          </w:rPr>
          <w:fldChar w:fldCharType="begin"/>
        </w:r>
        <w:r w:rsidR="008306EA">
          <w:rPr>
            <w:noProof/>
            <w:webHidden/>
          </w:rPr>
          <w:instrText xml:space="preserve"> PAGEREF _Toc171756367 \h </w:instrText>
        </w:r>
        <w:r w:rsidR="008306EA">
          <w:rPr>
            <w:noProof/>
            <w:webHidden/>
          </w:rPr>
        </w:r>
        <w:r w:rsidR="008306EA">
          <w:rPr>
            <w:noProof/>
            <w:webHidden/>
          </w:rPr>
          <w:fldChar w:fldCharType="separate"/>
        </w:r>
        <w:r w:rsidR="0067630B">
          <w:rPr>
            <w:noProof/>
            <w:webHidden/>
          </w:rPr>
          <w:t>147</w:t>
        </w:r>
        <w:r w:rsidR="008306EA">
          <w:rPr>
            <w:noProof/>
            <w:webHidden/>
          </w:rPr>
          <w:fldChar w:fldCharType="end"/>
        </w:r>
      </w:hyperlink>
    </w:p>
    <w:p w14:paraId="4042FF23" w14:textId="0B80DF9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8" w:history="1">
        <w:r w:rsidR="008306EA" w:rsidRPr="00F822CA">
          <w:rPr>
            <w:rStyle w:val="Hyperlink"/>
            <w:noProof/>
          </w:rPr>
          <w:t xml:space="preserve">Tabel 19. </w:t>
        </w:r>
        <w:r w:rsidR="008306EA" w:rsidRPr="00F822CA">
          <w:rPr>
            <w:rStyle w:val="Hyperlink"/>
            <w:i/>
            <w:iCs/>
            <w:noProof/>
          </w:rPr>
          <w:t>Blackbox</w:t>
        </w:r>
        <w:r w:rsidR="008306EA" w:rsidRPr="00F822CA">
          <w:rPr>
            <w:rStyle w:val="Hyperlink"/>
            <w:noProof/>
          </w:rPr>
          <w:t xml:space="preserve"> menu penerimaan revisi admin</w:t>
        </w:r>
        <w:r w:rsidR="008306EA">
          <w:rPr>
            <w:noProof/>
            <w:webHidden/>
          </w:rPr>
          <w:tab/>
        </w:r>
        <w:r w:rsidR="008306EA">
          <w:rPr>
            <w:noProof/>
            <w:webHidden/>
          </w:rPr>
          <w:fldChar w:fldCharType="begin"/>
        </w:r>
        <w:r w:rsidR="008306EA">
          <w:rPr>
            <w:noProof/>
            <w:webHidden/>
          </w:rPr>
          <w:instrText xml:space="preserve"> PAGEREF _Toc171756368 \h </w:instrText>
        </w:r>
        <w:r w:rsidR="008306EA">
          <w:rPr>
            <w:noProof/>
            <w:webHidden/>
          </w:rPr>
        </w:r>
        <w:r w:rsidR="008306EA">
          <w:rPr>
            <w:noProof/>
            <w:webHidden/>
          </w:rPr>
          <w:fldChar w:fldCharType="separate"/>
        </w:r>
        <w:r w:rsidR="0067630B">
          <w:rPr>
            <w:noProof/>
            <w:webHidden/>
          </w:rPr>
          <w:t>147</w:t>
        </w:r>
        <w:r w:rsidR="008306EA">
          <w:rPr>
            <w:noProof/>
            <w:webHidden/>
          </w:rPr>
          <w:fldChar w:fldCharType="end"/>
        </w:r>
      </w:hyperlink>
    </w:p>
    <w:p w14:paraId="6542B841" w14:textId="20D7758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69" w:history="1">
        <w:r w:rsidR="008306EA" w:rsidRPr="00F822CA">
          <w:rPr>
            <w:rStyle w:val="Hyperlink"/>
            <w:noProof/>
          </w:rPr>
          <w:t xml:space="preserve">Tabel 20. </w:t>
        </w:r>
        <w:r w:rsidR="008306EA" w:rsidRPr="00F822CA">
          <w:rPr>
            <w:rStyle w:val="Hyperlink"/>
            <w:i/>
            <w:iCs/>
            <w:noProof/>
          </w:rPr>
          <w:t>Blackbox</w:t>
        </w:r>
        <w:r w:rsidR="008306EA" w:rsidRPr="00F822CA">
          <w:rPr>
            <w:rStyle w:val="Hyperlink"/>
            <w:noProof/>
          </w:rPr>
          <w:t xml:space="preserve"> menu database admin</w:t>
        </w:r>
        <w:r w:rsidR="008306EA">
          <w:rPr>
            <w:noProof/>
            <w:webHidden/>
          </w:rPr>
          <w:tab/>
        </w:r>
        <w:r w:rsidR="008306EA">
          <w:rPr>
            <w:noProof/>
            <w:webHidden/>
          </w:rPr>
          <w:fldChar w:fldCharType="begin"/>
        </w:r>
        <w:r w:rsidR="008306EA">
          <w:rPr>
            <w:noProof/>
            <w:webHidden/>
          </w:rPr>
          <w:instrText xml:space="preserve"> PAGEREF _Toc171756369 \h </w:instrText>
        </w:r>
        <w:r w:rsidR="008306EA">
          <w:rPr>
            <w:noProof/>
            <w:webHidden/>
          </w:rPr>
        </w:r>
        <w:r w:rsidR="008306EA">
          <w:rPr>
            <w:noProof/>
            <w:webHidden/>
          </w:rPr>
          <w:fldChar w:fldCharType="separate"/>
        </w:r>
        <w:r w:rsidR="0067630B">
          <w:rPr>
            <w:noProof/>
            <w:webHidden/>
          </w:rPr>
          <w:t>148</w:t>
        </w:r>
        <w:r w:rsidR="008306EA">
          <w:rPr>
            <w:noProof/>
            <w:webHidden/>
          </w:rPr>
          <w:fldChar w:fldCharType="end"/>
        </w:r>
      </w:hyperlink>
    </w:p>
    <w:p w14:paraId="4BA38DF3" w14:textId="20F70B6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0" w:history="1">
        <w:r w:rsidR="008306EA" w:rsidRPr="00F822CA">
          <w:rPr>
            <w:rStyle w:val="Hyperlink"/>
            <w:noProof/>
          </w:rPr>
          <w:t xml:space="preserve">Tabel 21 </w:t>
        </w:r>
        <w:r w:rsidR="008306EA" w:rsidRPr="00F822CA">
          <w:rPr>
            <w:rStyle w:val="Hyperlink"/>
            <w:i/>
            <w:iCs/>
            <w:noProof/>
          </w:rPr>
          <w:t>Blackbox authentication</w:t>
        </w:r>
        <w:r w:rsidR="008306EA" w:rsidRPr="00F822CA">
          <w:rPr>
            <w:rStyle w:val="Hyperlink"/>
            <w:noProof/>
          </w:rPr>
          <w:t xml:space="preserve"> komite</w:t>
        </w:r>
        <w:r w:rsidR="008306EA">
          <w:rPr>
            <w:noProof/>
            <w:webHidden/>
          </w:rPr>
          <w:tab/>
        </w:r>
        <w:r w:rsidR="008306EA">
          <w:rPr>
            <w:noProof/>
            <w:webHidden/>
          </w:rPr>
          <w:fldChar w:fldCharType="begin"/>
        </w:r>
        <w:r w:rsidR="008306EA">
          <w:rPr>
            <w:noProof/>
            <w:webHidden/>
          </w:rPr>
          <w:instrText xml:space="preserve"> PAGEREF _Toc171756370 \h </w:instrText>
        </w:r>
        <w:r w:rsidR="008306EA">
          <w:rPr>
            <w:noProof/>
            <w:webHidden/>
          </w:rPr>
        </w:r>
        <w:r w:rsidR="008306EA">
          <w:rPr>
            <w:noProof/>
            <w:webHidden/>
          </w:rPr>
          <w:fldChar w:fldCharType="separate"/>
        </w:r>
        <w:r w:rsidR="0067630B">
          <w:rPr>
            <w:noProof/>
            <w:webHidden/>
          </w:rPr>
          <w:t>149</w:t>
        </w:r>
        <w:r w:rsidR="008306EA">
          <w:rPr>
            <w:noProof/>
            <w:webHidden/>
          </w:rPr>
          <w:fldChar w:fldCharType="end"/>
        </w:r>
      </w:hyperlink>
    </w:p>
    <w:p w14:paraId="5C89722D" w14:textId="0E66F72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1" w:history="1">
        <w:r w:rsidR="008306EA" w:rsidRPr="00F822CA">
          <w:rPr>
            <w:rStyle w:val="Hyperlink"/>
            <w:noProof/>
          </w:rPr>
          <w:t xml:space="preserve">Tabel 22. </w:t>
        </w:r>
        <w:r w:rsidR="008306EA" w:rsidRPr="00F822CA">
          <w:rPr>
            <w:rStyle w:val="Hyperlink"/>
            <w:i/>
            <w:iCs/>
            <w:noProof/>
          </w:rPr>
          <w:t>Blackbox</w:t>
        </w:r>
        <w:r w:rsidR="008306EA" w:rsidRPr="00F822CA">
          <w:rPr>
            <w:rStyle w:val="Hyperlink"/>
            <w:noProof/>
          </w:rPr>
          <w:t xml:space="preserve"> authorization komite</w:t>
        </w:r>
        <w:r w:rsidR="008306EA">
          <w:rPr>
            <w:noProof/>
            <w:webHidden/>
          </w:rPr>
          <w:tab/>
        </w:r>
        <w:r w:rsidR="008306EA">
          <w:rPr>
            <w:noProof/>
            <w:webHidden/>
          </w:rPr>
          <w:fldChar w:fldCharType="begin"/>
        </w:r>
        <w:r w:rsidR="008306EA">
          <w:rPr>
            <w:noProof/>
            <w:webHidden/>
          </w:rPr>
          <w:instrText xml:space="preserve"> PAGEREF _Toc171756371 \h </w:instrText>
        </w:r>
        <w:r w:rsidR="008306EA">
          <w:rPr>
            <w:noProof/>
            <w:webHidden/>
          </w:rPr>
        </w:r>
        <w:r w:rsidR="008306EA">
          <w:rPr>
            <w:noProof/>
            <w:webHidden/>
          </w:rPr>
          <w:fldChar w:fldCharType="separate"/>
        </w:r>
        <w:r w:rsidR="0067630B">
          <w:rPr>
            <w:noProof/>
            <w:webHidden/>
          </w:rPr>
          <w:t>150</w:t>
        </w:r>
        <w:r w:rsidR="008306EA">
          <w:rPr>
            <w:noProof/>
            <w:webHidden/>
          </w:rPr>
          <w:fldChar w:fldCharType="end"/>
        </w:r>
      </w:hyperlink>
    </w:p>
    <w:p w14:paraId="1FEE0C74" w14:textId="74123FD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2" w:history="1">
        <w:r w:rsidR="008306EA" w:rsidRPr="00F822CA">
          <w:rPr>
            <w:rStyle w:val="Hyperlink"/>
            <w:noProof/>
          </w:rPr>
          <w:t xml:space="preserve">Tabel 23. </w:t>
        </w:r>
        <w:r w:rsidR="008306EA" w:rsidRPr="00F822CA">
          <w:rPr>
            <w:rStyle w:val="Hyperlink"/>
            <w:i/>
            <w:iCs/>
            <w:noProof/>
          </w:rPr>
          <w:t>Blackbox</w:t>
        </w:r>
        <w:r w:rsidR="008306EA" w:rsidRPr="00F822CA">
          <w:rPr>
            <w:rStyle w:val="Hyperlink"/>
            <w:noProof/>
          </w:rPr>
          <w:t xml:space="preserve"> menu home komite</w:t>
        </w:r>
        <w:r w:rsidR="008306EA">
          <w:rPr>
            <w:noProof/>
            <w:webHidden/>
          </w:rPr>
          <w:tab/>
        </w:r>
        <w:r w:rsidR="008306EA">
          <w:rPr>
            <w:noProof/>
            <w:webHidden/>
          </w:rPr>
          <w:fldChar w:fldCharType="begin"/>
        </w:r>
        <w:r w:rsidR="008306EA">
          <w:rPr>
            <w:noProof/>
            <w:webHidden/>
          </w:rPr>
          <w:instrText xml:space="preserve"> PAGEREF _Toc171756372 \h </w:instrText>
        </w:r>
        <w:r w:rsidR="008306EA">
          <w:rPr>
            <w:noProof/>
            <w:webHidden/>
          </w:rPr>
        </w:r>
        <w:r w:rsidR="008306EA">
          <w:rPr>
            <w:noProof/>
            <w:webHidden/>
          </w:rPr>
          <w:fldChar w:fldCharType="separate"/>
        </w:r>
        <w:r w:rsidR="0067630B">
          <w:rPr>
            <w:noProof/>
            <w:webHidden/>
          </w:rPr>
          <w:t>151</w:t>
        </w:r>
        <w:r w:rsidR="008306EA">
          <w:rPr>
            <w:noProof/>
            <w:webHidden/>
          </w:rPr>
          <w:fldChar w:fldCharType="end"/>
        </w:r>
      </w:hyperlink>
    </w:p>
    <w:p w14:paraId="0A608B65" w14:textId="4160B98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3" w:history="1">
        <w:r w:rsidR="008306EA" w:rsidRPr="00F822CA">
          <w:rPr>
            <w:rStyle w:val="Hyperlink"/>
            <w:noProof/>
          </w:rPr>
          <w:t xml:space="preserve">Tabel 24. </w:t>
        </w:r>
        <w:r w:rsidR="008306EA" w:rsidRPr="00F822CA">
          <w:rPr>
            <w:rStyle w:val="Hyperlink"/>
            <w:i/>
            <w:iCs/>
            <w:noProof/>
          </w:rPr>
          <w:t>Blackbox</w:t>
        </w:r>
        <w:r w:rsidR="008306EA" w:rsidRPr="00F822CA">
          <w:rPr>
            <w:rStyle w:val="Hyperlink"/>
            <w:noProof/>
          </w:rPr>
          <w:t xml:space="preserve"> menu mahasiswa komite</w:t>
        </w:r>
        <w:r w:rsidR="008306EA">
          <w:rPr>
            <w:noProof/>
            <w:webHidden/>
          </w:rPr>
          <w:tab/>
        </w:r>
        <w:r w:rsidR="008306EA">
          <w:rPr>
            <w:noProof/>
            <w:webHidden/>
          </w:rPr>
          <w:fldChar w:fldCharType="begin"/>
        </w:r>
        <w:r w:rsidR="008306EA">
          <w:rPr>
            <w:noProof/>
            <w:webHidden/>
          </w:rPr>
          <w:instrText xml:space="preserve"> PAGEREF _Toc171756373 \h </w:instrText>
        </w:r>
        <w:r w:rsidR="008306EA">
          <w:rPr>
            <w:noProof/>
            <w:webHidden/>
          </w:rPr>
        </w:r>
        <w:r w:rsidR="008306EA">
          <w:rPr>
            <w:noProof/>
            <w:webHidden/>
          </w:rPr>
          <w:fldChar w:fldCharType="separate"/>
        </w:r>
        <w:r w:rsidR="0067630B">
          <w:rPr>
            <w:noProof/>
            <w:webHidden/>
          </w:rPr>
          <w:t>152</w:t>
        </w:r>
        <w:r w:rsidR="008306EA">
          <w:rPr>
            <w:noProof/>
            <w:webHidden/>
          </w:rPr>
          <w:fldChar w:fldCharType="end"/>
        </w:r>
      </w:hyperlink>
    </w:p>
    <w:p w14:paraId="34D05F95" w14:textId="41CE99E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4" w:history="1">
        <w:r w:rsidR="008306EA" w:rsidRPr="00F822CA">
          <w:rPr>
            <w:rStyle w:val="Hyperlink"/>
            <w:noProof/>
          </w:rPr>
          <w:t xml:space="preserve">Tabel 25. </w:t>
        </w:r>
        <w:r w:rsidR="008306EA" w:rsidRPr="00F822CA">
          <w:rPr>
            <w:rStyle w:val="Hyperlink"/>
            <w:i/>
            <w:iCs/>
            <w:noProof/>
          </w:rPr>
          <w:t>Blackbox</w:t>
        </w:r>
        <w:r w:rsidR="008306EA" w:rsidRPr="00F822CA">
          <w:rPr>
            <w:rStyle w:val="Hyperlink"/>
            <w:noProof/>
          </w:rPr>
          <w:t xml:space="preserve"> menu dosen komite</w:t>
        </w:r>
        <w:r w:rsidR="008306EA">
          <w:rPr>
            <w:noProof/>
            <w:webHidden/>
          </w:rPr>
          <w:tab/>
        </w:r>
        <w:r w:rsidR="008306EA">
          <w:rPr>
            <w:noProof/>
            <w:webHidden/>
          </w:rPr>
          <w:fldChar w:fldCharType="begin"/>
        </w:r>
        <w:r w:rsidR="008306EA">
          <w:rPr>
            <w:noProof/>
            <w:webHidden/>
          </w:rPr>
          <w:instrText xml:space="preserve"> PAGEREF _Toc171756374 \h </w:instrText>
        </w:r>
        <w:r w:rsidR="008306EA">
          <w:rPr>
            <w:noProof/>
            <w:webHidden/>
          </w:rPr>
        </w:r>
        <w:r w:rsidR="008306EA">
          <w:rPr>
            <w:noProof/>
            <w:webHidden/>
          </w:rPr>
          <w:fldChar w:fldCharType="separate"/>
        </w:r>
        <w:r w:rsidR="0067630B">
          <w:rPr>
            <w:noProof/>
            <w:webHidden/>
          </w:rPr>
          <w:t>154</w:t>
        </w:r>
        <w:r w:rsidR="008306EA">
          <w:rPr>
            <w:noProof/>
            <w:webHidden/>
          </w:rPr>
          <w:fldChar w:fldCharType="end"/>
        </w:r>
      </w:hyperlink>
    </w:p>
    <w:p w14:paraId="38EFB251" w14:textId="7C4F7CD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5" w:history="1">
        <w:r w:rsidR="008306EA" w:rsidRPr="00F822CA">
          <w:rPr>
            <w:rStyle w:val="Hyperlink"/>
            <w:noProof/>
          </w:rPr>
          <w:t xml:space="preserve">Tabel 26. </w:t>
        </w:r>
        <w:r w:rsidR="008306EA" w:rsidRPr="00F822CA">
          <w:rPr>
            <w:rStyle w:val="Hyperlink"/>
            <w:i/>
            <w:iCs/>
            <w:noProof/>
          </w:rPr>
          <w:t>Blackbox</w:t>
        </w:r>
        <w:r w:rsidR="008306EA" w:rsidRPr="00F822CA">
          <w:rPr>
            <w:rStyle w:val="Hyperlink"/>
            <w:noProof/>
          </w:rPr>
          <w:t xml:space="preserve"> menu pengajuan komite</w:t>
        </w:r>
        <w:r w:rsidR="008306EA">
          <w:rPr>
            <w:noProof/>
            <w:webHidden/>
          </w:rPr>
          <w:tab/>
        </w:r>
        <w:r w:rsidR="008306EA">
          <w:rPr>
            <w:noProof/>
            <w:webHidden/>
          </w:rPr>
          <w:fldChar w:fldCharType="begin"/>
        </w:r>
        <w:r w:rsidR="008306EA">
          <w:rPr>
            <w:noProof/>
            <w:webHidden/>
          </w:rPr>
          <w:instrText xml:space="preserve"> PAGEREF _Toc171756375 \h </w:instrText>
        </w:r>
        <w:r w:rsidR="008306EA">
          <w:rPr>
            <w:noProof/>
            <w:webHidden/>
          </w:rPr>
        </w:r>
        <w:r w:rsidR="008306EA">
          <w:rPr>
            <w:noProof/>
            <w:webHidden/>
          </w:rPr>
          <w:fldChar w:fldCharType="separate"/>
        </w:r>
        <w:r w:rsidR="0067630B">
          <w:rPr>
            <w:noProof/>
            <w:webHidden/>
          </w:rPr>
          <w:t>154</w:t>
        </w:r>
        <w:r w:rsidR="008306EA">
          <w:rPr>
            <w:noProof/>
            <w:webHidden/>
          </w:rPr>
          <w:fldChar w:fldCharType="end"/>
        </w:r>
      </w:hyperlink>
    </w:p>
    <w:p w14:paraId="5E98A970" w14:textId="6F09466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6" w:history="1">
        <w:r w:rsidR="008306EA" w:rsidRPr="00F822CA">
          <w:rPr>
            <w:rStyle w:val="Hyperlink"/>
            <w:noProof/>
          </w:rPr>
          <w:t xml:space="preserve">Tabel 27. </w:t>
        </w:r>
        <w:r w:rsidR="008306EA" w:rsidRPr="00F822CA">
          <w:rPr>
            <w:rStyle w:val="Hyperlink"/>
            <w:i/>
            <w:iCs/>
            <w:noProof/>
          </w:rPr>
          <w:t>Blackbox</w:t>
        </w:r>
        <w:r w:rsidR="008306EA" w:rsidRPr="00F822CA">
          <w:rPr>
            <w:rStyle w:val="Hyperlink"/>
            <w:noProof/>
          </w:rPr>
          <w:t xml:space="preserve"> menu pelaksanaan sidang komite</w:t>
        </w:r>
        <w:r w:rsidR="008306EA">
          <w:rPr>
            <w:noProof/>
            <w:webHidden/>
          </w:rPr>
          <w:tab/>
        </w:r>
        <w:r w:rsidR="008306EA">
          <w:rPr>
            <w:noProof/>
            <w:webHidden/>
          </w:rPr>
          <w:fldChar w:fldCharType="begin"/>
        </w:r>
        <w:r w:rsidR="008306EA">
          <w:rPr>
            <w:noProof/>
            <w:webHidden/>
          </w:rPr>
          <w:instrText xml:space="preserve"> PAGEREF _Toc171756376 \h </w:instrText>
        </w:r>
        <w:r w:rsidR="008306EA">
          <w:rPr>
            <w:noProof/>
            <w:webHidden/>
          </w:rPr>
        </w:r>
        <w:r w:rsidR="008306EA">
          <w:rPr>
            <w:noProof/>
            <w:webHidden/>
          </w:rPr>
          <w:fldChar w:fldCharType="separate"/>
        </w:r>
        <w:r w:rsidR="0067630B">
          <w:rPr>
            <w:noProof/>
            <w:webHidden/>
          </w:rPr>
          <w:t>156</w:t>
        </w:r>
        <w:r w:rsidR="008306EA">
          <w:rPr>
            <w:noProof/>
            <w:webHidden/>
          </w:rPr>
          <w:fldChar w:fldCharType="end"/>
        </w:r>
      </w:hyperlink>
    </w:p>
    <w:p w14:paraId="21A909A0" w14:textId="47850899"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7" w:history="1">
        <w:r w:rsidR="008306EA" w:rsidRPr="00F822CA">
          <w:rPr>
            <w:rStyle w:val="Hyperlink"/>
            <w:noProof/>
          </w:rPr>
          <w:t xml:space="preserve">Tabel 28. </w:t>
        </w:r>
        <w:r w:rsidR="008306EA" w:rsidRPr="00F822CA">
          <w:rPr>
            <w:rStyle w:val="Hyperlink"/>
            <w:i/>
            <w:iCs/>
            <w:noProof/>
          </w:rPr>
          <w:t>Blackbox</w:t>
        </w:r>
        <w:r w:rsidR="008306EA" w:rsidRPr="00F822CA">
          <w:rPr>
            <w:rStyle w:val="Hyperlink"/>
            <w:noProof/>
          </w:rPr>
          <w:t xml:space="preserve"> menu penerimaan revisi komite</w:t>
        </w:r>
        <w:r w:rsidR="008306EA">
          <w:rPr>
            <w:noProof/>
            <w:webHidden/>
          </w:rPr>
          <w:tab/>
        </w:r>
        <w:r w:rsidR="008306EA">
          <w:rPr>
            <w:noProof/>
            <w:webHidden/>
          </w:rPr>
          <w:fldChar w:fldCharType="begin"/>
        </w:r>
        <w:r w:rsidR="008306EA">
          <w:rPr>
            <w:noProof/>
            <w:webHidden/>
          </w:rPr>
          <w:instrText xml:space="preserve"> PAGEREF _Toc171756377 \h </w:instrText>
        </w:r>
        <w:r w:rsidR="008306EA">
          <w:rPr>
            <w:noProof/>
            <w:webHidden/>
          </w:rPr>
        </w:r>
        <w:r w:rsidR="008306EA">
          <w:rPr>
            <w:noProof/>
            <w:webHidden/>
          </w:rPr>
          <w:fldChar w:fldCharType="separate"/>
        </w:r>
        <w:r w:rsidR="0067630B">
          <w:rPr>
            <w:noProof/>
            <w:webHidden/>
          </w:rPr>
          <w:t>156</w:t>
        </w:r>
        <w:r w:rsidR="008306EA">
          <w:rPr>
            <w:noProof/>
            <w:webHidden/>
          </w:rPr>
          <w:fldChar w:fldCharType="end"/>
        </w:r>
      </w:hyperlink>
    </w:p>
    <w:p w14:paraId="6CE31417" w14:textId="1E85A27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8" w:history="1">
        <w:r w:rsidR="008306EA" w:rsidRPr="00F822CA">
          <w:rPr>
            <w:rStyle w:val="Hyperlink"/>
            <w:noProof/>
          </w:rPr>
          <w:t xml:space="preserve">Tabel 29. </w:t>
        </w:r>
        <w:r w:rsidR="008306EA" w:rsidRPr="00F822CA">
          <w:rPr>
            <w:rStyle w:val="Hyperlink"/>
            <w:i/>
            <w:iCs/>
            <w:noProof/>
          </w:rPr>
          <w:t>Blackbox</w:t>
        </w:r>
        <w:r w:rsidR="008306EA" w:rsidRPr="00F822CA">
          <w:rPr>
            <w:rStyle w:val="Hyperlink"/>
            <w:noProof/>
          </w:rPr>
          <w:t xml:space="preserve"> ganti role komite</w:t>
        </w:r>
        <w:r w:rsidR="008306EA">
          <w:rPr>
            <w:noProof/>
            <w:webHidden/>
          </w:rPr>
          <w:tab/>
        </w:r>
        <w:r w:rsidR="008306EA">
          <w:rPr>
            <w:noProof/>
            <w:webHidden/>
          </w:rPr>
          <w:fldChar w:fldCharType="begin"/>
        </w:r>
        <w:r w:rsidR="008306EA">
          <w:rPr>
            <w:noProof/>
            <w:webHidden/>
          </w:rPr>
          <w:instrText xml:space="preserve"> PAGEREF _Toc171756378 \h </w:instrText>
        </w:r>
        <w:r w:rsidR="008306EA">
          <w:rPr>
            <w:noProof/>
            <w:webHidden/>
          </w:rPr>
        </w:r>
        <w:r w:rsidR="008306EA">
          <w:rPr>
            <w:noProof/>
            <w:webHidden/>
          </w:rPr>
          <w:fldChar w:fldCharType="separate"/>
        </w:r>
        <w:r w:rsidR="0067630B">
          <w:rPr>
            <w:noProof/>
            <w:webHidden/>
          </w:rPr>
          <w:t>158</w:t>
        </w:r>
        <w:r w:rsidR="008306EA">
          <w:rPr>
            <w:noProof/>
            <w:webHidden/>
          </w:rPr>
          <w:fldChar w:fldCharType="end"/>
        </w:r>
      </w:hyperlink>
    </w:p>
    <w:p w14:paraId="5E86B5CF" w14:textId="66C2541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79" w:history="1">
        <w:r w:rsidR="008306EA" w:rsidRPr="00F822CA">
          <w:rPr>
            <w:rStyle w:val="Hyperlink"/>
            <w:noProof/>
          </w:rPr>
          <w:t xml:space="preserve">Tabel 30. </w:t>
        </w:r>
        <w:r w:rsidR="008306EA" w:rsidRPr="00F822CA">
          <w:rPr>
            <w:rStyle w:val="Hyperlink"/>
            <w:i/>
            <w:iCs/>
            <w:noProof/>
          </w:rPr>
          <w:t>Blackbox</w:t>
        </w:r>
        <w:r w:rsidR="008306EA" w:rsidRPr="00F822CA">
          <w:rPr>
            <w:rStyle w:val="Hyperlink"/>
            <w:noProof/>
          </w:rPr>
          <w:t xml:space="preserve"> menu profile komite</w:t>
        </w:r>
        <w:r w:rsidR="008306EA">
          <w:rPr>
            <w:noProof/>
            <w:webHidden/>
          </w:rPr>
          <w:tab/>
        </w:r>
        <w:r w:rsidR="008306EA">
          <w:rPr>
            <w:noProof/>
            <w:webHidden/>
          </w:rPr>
          <w:fldChar w:fldCharType="begin"/>
        </w:r>
        <w:r w:rsidR="008306EA">
          <w:rPr>
            <w:noProof/>
            <w:webHidden/>
          </w:rPr>
          <w:instrText xml:space="preserve"> PAGEREF _Toc171756379 \h </w:instrText>
        </w:r>
        <w:r w:rsidR="008306EA">
          <w:rPr>
            <w:noProof/>
            <w:webHidden/>
          </w:rPr>
        </w:r>
        <w:r w:rsidR="008306EA">
          <w:rPr>
            <w:noProof/>
            <w:webHidden/>
          </w:rPr>
          <w:fldChar w:fldCharType="separate"/>
        </w:r>
        <w:r w:rsidR="0067630B">
          <w:rPr>
            <w:noProof/>
            <w:webHidden/>
          </w:rPr>
          <w:t>158</w:t>
        </w:r>
        <w:r w:rsidR="008306EA">
          <w:rPr>
            <w:noProof/>
            <w:webHidden/>
          </w:rPr>
          <w:fldChar w:fldCharType="end"/>
        </w:r>
      </w:hyperlink>
    </w:p>
    <w:p w14:paraId="70F99EFD" w14:textId="23C1F45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0" w:history="1">
        <w:r w:rsidR="008306EA" w:rsidRPr="00F822CA">
          <w:rPr>
            <w:rStyle w:val="Hyperlink"/>
            <w:noProof/>
          </w:rPr>
          <w:t xml:space="preserve">Tabel 31. </w:t>
        </w:r>
        <w:r w:rsidR="008306EA" w:rsidRPr="00F822CA">
          <w:rPr>
            <w:rStyle w:val="Hyperlink"/>
            <w:i/>
            <w:iCs/>
            <w:noProof/>
          </w:rPr>
          <w:t>Blackbox</w:t>
        </w:r>
        <w:r w:rsidR="008306EA" w:rsidRPr="00F822CA">
          <w:rPr>
            <w:rStyle w:val="Hyperlink"/>
            <w:noProof/>
          </w:rPr>
          <w:t xml:space="preserve"> </w:t>
        </w:r>
        <w:r w:rsidR="008306EA" w:rsidRPr="00F822CA">
          <w:rPr>
            <w:rStyle w:val="Hyperlink"/>
            <w:i/>
            <w:iCs/>
            <w:noProof/>
          </w:rPr>
          <w:t>authentication</w:t>
        </w:r>
        <w:r w:rsidR="008306EA" w:rsidRPr="00F822CA">
          <w:rPr>
            <w:rStyle w:val="Hyperlink"/>
            <w:noProof/>
          </w:rPr>
          <w:t xml:space="preserve"> ketua penguji</w:t>
        </w:r>
        <w:r w:rsidR="008306EA">
          <w:rPr>
            <w:noProof/>
            <w:webHidden/>
          </w:rPr>
          <w:tab/>
        </w:r>
        <w:r w:rsidR="008306EA">
          <w:rPr>
            <w:noProof/>
            <w:webHidden/>
          </w:rPr>
          <w:fldChar w:fldCharType="begin"/>
        </w:r>
        <w:r w:rsidR="008306EA">
          <w:rPr>
            <w:noProof/>
            <w:webHidden/>
          </w:rPr>
          <w:instrText xml:space="preserve"> PAGEREF _Toc171756380 \h </w:instrText>
        </w:r>
        <w:r w:rsidR="008306EA">
          <w:rPr>
            <w:noProof/>
            <w:webHidden/>
          </w:rPr>
        </w:r>
        <w:r w:rsidR="008306EA">
          <w:rPr>
            <w:noProof/>
            <w:webHidden/>
          </w:rPr>
          <w:fldChar w:fldCharType="separate"/>
        </w:r>
        <w:r w:rsidR="0067630B">
          <w:rPr>
            <w:noProof/>
            <w:webHidden/>
          </w:rPr>
          <w:t>159</w:t>
        </w:r>
        <w:r w:rsidR="008306EA">
          <w:rPr>
            <w:noProof/>
            <w:webHidden/>
          </w:rPr>
          <w:fldChar w:fldCharType="end"/>
        </w:r>
      </w:hyperlink>
    </w:p>
    <w:p w14:paraId="3355331E" w14:textId="371815E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1" w:history="1">
        <w:r w:rsidR="008306EA" w:rsidRPr="00F822CA">
          <w:rPr>
            <w:rStyle w:val="Hyperlink"/>
            <w:noProof/>
          </w:rPr>
          <w:t xml:space="preserve">Tabel 32. </w:t>
        </w:r>
        <w:r w:rsidR="008306EA" w:rsidRPr="00F822CA">
          <w:rPr>
            <w:rStyle w:val="Hyperlink"/>
            <w:i/>
            <w:iCs/>
            <w:noProof/>
          </w:rPr>
          <w:t>Blackbox</w:t>
        </w:r>
        <w:r w:rsidR="008306EA" w:rsidRPr="00F822CA">
          <w:rPr>
            <w:rStyle w:val="Hyperlink"/>
            <w:noProof/>
          </w:rPr>
          <w:t xml:space="preserve"> </w:t>
        </w:r>
        <w:r w:rsidR="008306EA" w:rsidRPr="00F822CA">
          <w:rPr>
            <w:rStyle w:val="Hyperlink"/>
            <w:i/>
            <w:iCs/>
            <w:noProof/>
          </w:rPr>
          <w:t>authorization</w:t>
        </w:r>
        <w:r w:rsidR="008306EA" w:rsidRPr="00F822CA">
          <w:rPr>
            <w:rStyle w:val="Hyperlink"/>
            <w:noProof/>
          </w:rPr>
          <w:t xml:space="preserve"> ketua penguji</w:t>
        </w:r>
        <w:r w:rsidR="008306EA">
          <w:rPr>
            <w:noProof/>
            <w:webHidden/>
          </w:rPr>
          <w:tab/>
        </w:r>
        <w:r w:rsidR="008306EA">
          <w:rPr>
            <w:noProof/>
            <w:webHidden/>
          </w:rPr>
          <w:fldChar w:fldCharType="begin"/>
        </w:r>
        <w:r w:rsidR="008306EA">
          <w:rPr>
            <w:noProof/>
            <w:webHidden/>
          </w:rPr>
          <w:instrText xml:space="preserve"> PAGEREF _Toc171756381 \h </w:instrText>
        </w:r>
        <w:r w:rsidR="008306EA">
          <w:rPr>
            <w:noProof/>
            <w:webHidden/>
          </w:rPr>
        </w:r>
        <w:r w:rsidR="008306EA">
          <w:rPr>
            <w:noProof/>
            <w:webHidden/>
          </w:rPr>
          <w:fldChar w:fldCharType="separate"/>
        </w:r>
        <w:r w:rsidR="0067630B">
          <w:rPr>
            <w:noProof/>
            <w:webHidden/>
          </w:rPr>
          <w:t>161</w:t>
        </w:r>
        <w:r w:rsidR="008306EA">
          <w:rPr>
            <w:noProof/>
            <w:webHidden/>
          </w:rPr>
          <w:fldChar w:fldCharType="end"/>
        </w:r>
      </w:hyperlink>
    </w:p>
    <w:p w14:paraId="6696CC41" w14:textId="20B3F09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2" w:history="1">
        <w:r w:rsidR="008306EA" w:rsidRPr="00F822CA">
          <w:rPr>
            <w:rStyle w:val="Hyperlink"/>
            <w:noProof/>
          </w:rPr>
          <w:t xml:space="preserve">Tabel 33. </w:t>
        </w:r>
        <w:r w:rsidR="008306EA" w:rsidRPr="00F822CA">
          <w:rPr>
            <w:rStyle w:val="Hyperlink"/>
            <w:i/>
            <w:iCs/>
            <w:noProof/>
          </w:rPr>
          <w:t>Blackbox</w:t>
        </w:r>
        <w:r w:rsidR="008306EA" w:rsidRPr="00F822CA">
          <w:rPr>
            <w:rStyle w:val="Hyperlink"/>
            <w:noProof/>
          </w:rPr>
          <w:t xml:space="preserve"> menu home ketua penguji</w:t>
        </w:r>
        <w:r w:rsidR="008306EA">
          <w:rPr>
            <w:noProof/>
            <w:webHidden/>
          </w:rPr>
          <w:tab/>
        </w:r>
        <w:r w:rsidR="008306EA">
          <w:rPr>
            <w:noProof/>
            <w:webHidden/>
          </w:rPr>
          <w:fldChar w:fldCharType="begin"/>
        </w:r>
        <w:r w:rsidR="008306EA">
          <w:rPr>
            <w:noProof/>
            <w:webHidden/>
          </w:rPr>
          <w:instrText xml:space="preserve"> PAGEREF _Toc171756382 \h </w:instrText>
        </w:r>
        <w:r w:rsidR="008306EA">
          <w:rPr>
            <w:noProof/>
            <w:webHidden/>
          </w:rPr>
        </w:r>
        <w:r w:rsidR="008306EA">
          <w:rPr>
            <w:noProof/>
            <w:webHidden/>
          </w:rPr>
          <w:fldChar w:fldCharType="separate"/>
        </w:r>
        <w:r w:rsidR="0067630B">
          <w:rPr>
            <w:noProof/>
            <w:webHidden/>
          </w:rPr>
          <w:t>161</w:t>
        </w:r>
        <w:r w:rsidR="008306EA">
          <w:rPr>
            <w:noProof/>
            <w:webHidden/>
          </w:rPr>
          <w:fldChar w:fldCharType="end"/>
        </w:r>
      </w:hyperlink>
    </w:p>
    <w:p w14:paraId="4226C8F5" w14:textId="51B513C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3" w:history="1">
        <w:r w:rsidR="008306EA" w:rsidRPr="00F822CA">
          <w:rPr>
            <w:rStyle w:val="Hyperlink"/>
            <w:noProof/>
          </w:rPr>
          <w:t xml:space="preserve">Tabel 34. </w:t>
        </w:r>
        <w:r w:rsidR="008306EA" w:rsidRPr="00F822CA">
          <w:rPr>
            <w:rStyle w:val="Hyperlink"/>
            <w:i/>
            <w:iCs/>
            <w:noProof/>
          </w:rPr>
          <w:t>Blackbox</w:t>
        </w:r>
        <w:r w:rsidR="008306EA" w:rsidRPr="00F822CA">
          <w:rPr>
            <w:rStyle w:val="Hyperlink"/>
            <w:noProof/>
          </w:rPr>
          <w:t xml:space="preserve"> menu pengujian ketua penguji</w:t>
        </w:r>
        <w:r w:rsidR="008306EA">
          <w:rPr>
            <w:noProof/>
            <w:webHidden/>
          </w:rPr>
          <w:tab/>
        </w:r>
        <w:r w:rsidR="008306EA">
          <w:rPr>
            <w:noProof/>
            <w:webHidden/>
          </w:rPr>
          <w:fldChar w:fldCharType="begin"/>
        </w:r>
        <w:r w:rsidR="008306EA">
          <w:rPr>
            <w:noProof/>
            <w:webHidden/>
          </w:rPr>
          <w:instrText xml:space="preserve"> PAGEREF _Toc171756383 \h </w:instrText>
        </w:r>
        <w:r w:rsidR="008306EA">
          <w:rPr>
            <w:noProof/>
            <w:webHidden/>
          </w:rPr>
        </w:r>
        <w:r w:rsidR="008306EA">
          <w:rPr>
            <w:noProof/>
            <w:webHidden/>
          </w:rPr>
          <w:fldChar w:fldCharType="separate"/>
        </w:r>
        <w:r w:rsidR="0067630B">
          <w:rPr>
            <w:noProof/>
            <w:webHidden/>
          </w:rPr>
          <w:t>161</w:t>
        </w:r>
        <w:r w:rsidR="008306EA">
          <w:rPr>
            <w:noProof/>
            <w:webHidden/>
          </w:rPr>
          <w:fldChar w:fldCharType="end"/>
        </w:r>
      </w:hyperlink>
    </w:p>
    <w:p w14:paraId="64F835B2" w14:textId="66D104B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4" w:history="1">
        <w:r w:rsidR="008306EA" w:rsidRPr="00F822CA">
          <w:rPr>
            <w:rStyle w:val="Hyperlink"/>
            <w:noProof/>
          </w:rPr>
          <w:t xml:space="preserve">Tabel 35. </w:t>
        </w:r>
        <w:r w:rsidR="008306EA" w:rsidRPr="00F822CA">
          <w:rPr>
            <w:rStyle w:val="Hyperlink"/>
            <w:i/>
            <w:iCs/>
            <w:noProof/>
          </w:rPr>
          <w:t>Blackbox</w:t>
        </w:r>
        <w:r w:rsidR="008306EA" w:rsidRPr="00F822CA">
          <w:rPr>
            <w:rStyle w:val="Hyperlink"/>
            <w:noProof/>
          </w:rPr>
          <w:t xml:space="preserve"> menu rekapitulasi nilai ketua penguji</w:t>
        </w:r>
        <w:r w:rsidR="008306EA">
          <w:rPr>
            <w:noProof/>
            <w:webHidden/>
          </w:rPr>
          <w:tab/>
        </w:r>
        <w:r w:rsidR="008306EA">
          <w:rPr>
            <w:noProof/>
            <w:webHidden/>
          </w:rPr>
          <w:fldChar w:fldCharType="begin"/>
        </w:r>
        <w:r w:rsidR="008306EA">
          <w:rPr>
            <w:noProof/>
            <w:webHidden/>
          </w:rPr>
          <w:instrText xml:space="preserve"> PAGEREF _Toc171756384 \h </w:instrText>
        </w:r>
        <w:r w:rsidR="008306EA">
          <w:rPr>
            <w:noProof/>
            <w:webHidden/>
          </w:rPr>
        </w:r>
        <w:r w:rsidR="008306EA">
          <w:rPr>
            <w:noProof/>
            <w:webHidden/>
          </w:rPr>
          <w:fldChar w:fldCharType="separate"/>
        </w:r>
        <w:r w:rsidR="0067630B">
          <w:rPr>
            <w:noProof/>
            <w:webHidden/>
          </w:rPr>
          <w:t>163</w:t>
        </w:r>
        <w:r w:rsidR="008306EA">
          <w:rPr>
            <w:noProof/>
            <w:webHidden/>
          </w:rPr>
          <w:fldChar w:fldCharType="end"/>
        </w:r>
      </w:hyperlink>
    </w:p>
    <w:p w14:paraId="2130CD93" w14:textId="259D0DB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5" w:history="1">
        <w:r w:rsidR="008306EA" w:rsidRPr="00F822CA">
          <w:rPr>
            <w:rStyle w:val="Hyperlink"/>
            <w:noProof/>
          </w:rPr>
          <w:t xml:space="preserve">Tabel 36. </w:t>
        </w:r>
        <w:r w:rsidR="008306EA" w:rsidRPr="00F822CA">
          <w:rPr>
            <w:rStyle w:val="Hyperlink"/>
            <w:i/>
            <w:iCs/>
            <w:noProof/>
          </w:rPr>
          <w:t>Blackbox</w:t>
        </w:r>
        <w:r w:rsidR="008306EA" w:rsidRPr="00F822CA">
          <w:rPr>
            <w:rStyle w:val="Hyperlink"/>
            <w:noProof/>
          </w:rPr>
          <w:t xml:space="preserve"> menu kelulusan ketua penguji</w:t>
        </w:r>
        <w:r w:rsidR="008306EA">
          <w:rPr>
            <w:noProof/>
            <w:webHidden/>
          </w:rPr>
          <w:tab/>
        </w:r>
        <w:r w:rsidR="008306EA">
          <w:rPr>
            <w:noProof/>
            <w:webHidden/>
          </w:rPr>
          <w:fldChar w:fldCharType="begin"/>
        </w:r>
        <w:r w:rsidR="008306EA">
          <w:rPr>
            <w:noProof/>
            <w:webHidden/>
          </w:rPr>
          <w:instrText xml:space="preserve"> PAGEREF _Toc171756385 \h </w:instrText>
        </w:r>
        <w:r w:rsidR="008306EA">
          <w:rPr>
            <w:noProof/>
            <w:webHidden/>
          </w:rPr>
        </w:r>
        <w:r w:rsidR="008306EA">
          <w:rPr>
            <w:noProof/>
            <w:webHidden/>
          </w:rPr>
          <w:fldChar w:fldCharType="separate"/>
        </w:r>
        <w:r w:rsidR="0067630B">
          <w:rPr>
            <w:noProof/>
            <w:webHidden/>
          </w:rPr>
          <w:t>164</w:t>
        </w:r>
        <w:r w:rsidR="008306EA">
          <w:rPr>
            <w:noProof/>
            <w:webHidden/>
          </w:rPr>
          <w:fldChar w:fldCharType="end"/>
        </w:r>
      </w:hyperlink>
    </w:p>
    <w:p w14:paraId="684B470F" w14:textId="2653816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6" w:history="1">
        <w:r w:rsidR="008306EA" w:rsidRPr="00F822CA">
          <w:rPr>
            <w:rStyle w:val="Hyperlink"/>
            <w:noProof/>
          </w:rPr>
          <w:t xml:space="preserve">Tabel 37. </w:t>
        </w:r>
        <w:r w:rsidR="008306EA" w:rsidRPr="00F822CA">
          <w:rPr>
            <w:rStyle w:val="Hyperlink"/>
            <w:i/>
            <w:iCs/>
            <w:noProof/>
          </w:rPr>
          <w:t>Blackbox</w:t>
        </w:r>
        <w:r w:rsidR="008306EA" w:rsidRPr="00F822CA">
          <w:rPr>
            <w:rStyle w:val="Hyperlink"/>
            <w:noProof/>
          </w:rPr>
          <w:t xml:space="preserve"> menu pengajuan revisi ketua penguji</w:t>
        </w:r>
        <w:r w:rsidR="008306EA">
          <w:rPr>
            <w:noProof/>
            <w:webHidden/>
          </w:rPr>
          <w:tab/>
        </w:r>
        <w:r w:rsidR="008306EA">
          <w:rPr>
            <w:noProof/>
            <w:webHidden/>
          </w:rPr>
          <w:fldChar w:fldCharType="begin"/>
        </w:r>
        <w:r w:rsidR="008306EA">
          <w:rPr>
            <w:noProof/>
            <w:webHidden/>
          </w:rPr>
          <w:instrText xml:space="preserve"> PAGEREF _Toc171756386 \h </w:instrText>
        </w:r>
        <w:r w:rsidR="008306EA">
          <w:rPr>
            <w:noProof/>
            <w:webHidden/>
          </w:rPr>
        </w:r>
        <w:r w:rsidR="008306EA">
          <w:rPr>
            <w:noProof/>
            <w:webHidden/>
          </w:rPr>
          <w:fldChar w:fldCharType="separate"/>
        </w:r>
        <w:r w:rsidR="0067630B">
          <w:rPr>
            <w:noProof/>
            <w:webHidden/>
          </w:rPr>
          <w:t>165</w:t>
        </w:r>
        <w:r w:rsidR="008306EA">
          <w:rPr>
            <w:noProof/>
            <w:webHidden/>
          </w:rPr>
          <w:fldChar w:fldCharType="end"/>
        </w:r>
      </w:hyperlink>
    </w:p>
    <w:p w14:paraId="2AF1EF4E" w14:textId="3CA327E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7" w:history="1">
        <w:r w:rsidR="008306EA" w:rsidRPr="00F822CA">
          <w:rPr>
            <w:rStyle w:val="Hyperlink"/>
            <w:noProof/>
          </w:rPr>
          <w:t xml:space="preserve">Tabel 38. </w:t>
        </w:r>
        <w:r w:rsidR="008306EA" w:rsidRPr="00F822CA">
          <w:rPr>
            <w:rStyle w:val="Hyperlink"/>
            <w:i/>
            <w:iCs/>
            <w:noProof/>
          </w:rPr>
          <w:t>Blackbox</w:t>
        </w:r>
        <w:r w:rsidR="008306EA" w:rsidRPr="00F822CA">
          <w:rPr>
            <w:rStyle w:val="Hyperlink"/>
            <w:noProof/>
          </w:rPr>
          <w:t xml:space="preserve"> menu profile ketua penguji</w:t>
        </w:r>
        <w:r w:rsidR="008306EA">
          <w:rPr>
            <w:noProof/>
            <w:webHidden/>
          </w:rPr>
          <w:tab/>
        </w:r>
        <w:r w:rsidR="008306EA">
          <w:rPr>
            <w:noProof/>
            <w:webHidden/>
          </w:rPr>
          <w:fldChar w:fldCharType="begin"/>
        </w:r>
        <w:r w:rsidR="008306EA">
          <w:rPr>
            <w:noProof/>
            <w:webHidden/>
          </w:rPr>
          <w:instrText xml:space="preserve"> PAGEREF _Toc171756387 \h </w:instrText>
        </w:r>
        <w:r w:rsidR="008306EA">
          <w:rPr>
            <w:noProof/>
            <w:webHidden/>
          </w:rPr>
        </w:r>
        <w:r w:rsidR="008306EA">
          <w:rPr>
            <w:noProof/>
            <w:webHidden/>
          </w:rPr>
          <w:fldChar w:fldCharType="separate"/>
        </w:r>
        <w:r w:rsidR="0067630B">
          <w:rPr>
            <w:noProof/>
            <w:webHidden/>
          </w:rPr>
          <w:t>166</w:t>
        </w:r>
        <w:r w:rsidR="008306EA">
          <w:rPr>
            <w:noProof/>
            <w:webHidden/>
          </w:rPr>
          <w:fldChar w:fldCharType="end"/>
        </w:r>
      </w:hyperlink>
    </w:p>
    <w:p w14:paraId="1E76498C" w14:textId="3776E7C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8" w:history="1">
        <w:r w:rsidR="008306EA" w:rsidRPr="00F822CA">
          <w:rPr>
            <w:rStyle w:val="Hyperlink"/>
            <w:noProof/>
          </w:rPr>
          <w:t xml:space="preserve">Tabel 39. </w:t>
        </w:r>
        <w:r w:rsidR="008306EA" w:rsidRPr="00F822CA">
          <w:rPr>
            <w:rStyle w:val="Hyperlink"/>
            <w:i/>
            <w:iCs/>
            <w:noProof/>
          </w:rPr>
          <w:t>Blackbox</w:t>
        </w:r>
        <w:r w:rsidR="008306EA" w:rsidRPr="00F822CA">
          <w:rPr>
            <w:rStyle w:val="Hyperlink"/>
            <w:noProof/>
          </w:rPr>
          <w:t xml:space="preserve"> ganti role ketua penguji</w:t>
        </w:r>
        <w:r w:rsidR="008306EA">
          <w:rPr>
            <w:noProof/>
            <w:webHidden/>
          </w:rPr>
          <w:tab/>
        </w:r>
        <w:r w:rsidR="008306EA">
          <w:rPr>
            <w:noProof/>
            <w:webHidden/>
          </w:rPr>
          <w:fldChar w:fldCharType="begin"/>
        </w:r>
        <w:r w:rsidR="008306EA">
          <w:rPr>
            <w:noProof/>
            <w:webHidden/>
          </w:rPr>
          <w:instrText xml:space="preserve"> PAGEREF _Toc171756388 \h </w:instrText>
        </w:r>
        <w:r w:rsidR="008306EA">
          <w:rPr>
            <w:noProof/>
            <w:webHidden/>
          </w:rPr>
        </w:r>
        <w:r w:rsidR="008306EA">
          <w:rPr>
            <w:noProof/>
            <w:webHidden/>
          </w:rPr>
          <w:fldChar w:fldCharType="separate"/>
        </w:r>
        <w:r w:rsidR="0067630B">
          <w:rPr>
            <w:noProof/>
            <w:webHidden/>
          </w:rPr>
          <w:t>167</w:t>
        </w:r>
        <w:r w:rsidR="008306EA">
          <w:rPr>
            <w:noProof/>
            <w:webHidden/>
          </w:rPr>
          <w:fldChar w:fldCharType="end"/>
        </w:r>
      </w:hyperlink>
    </w:p>
    <w:p w14:paraId="3AF03AE7" w14:textId="619540D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89" w:history="1">
        <w:r w:rsidR="008306EA" w:rsidRPr="00F822CA">
          <w:rPr>
            <w:rStyle w:val="Hyperlink"/>
            <w:noProof/>
          </w:rPr>
          <w:t>Tabel 40. Blackbox authentication dosen penguji</w:t>
        </w:r>
        <w:r w:rsidR="008306EA">
          <w:rPr>
            <w:noProof/>
            <w:webHidden/>
          </w:rPr>
          <w:tab/>
        </w:r>
        <w:r w:rsidR="008306EA">
          <w:rPr>
            <w:noProof/>
            <w:webHidden/>
          </w:rPr>
          <w:fldChar w:fldCharType="begin"/>
        </w:r>
        <w:r w:rsidR="008306EA">
          <w:rPr>
            <w:noProof/>
            <w:webHidden/>
          </w:rPr>
          <w:instrText xml:space="preserve"> PAGEREF _Toc171756389 \h </w:instrText>
        </w:r>
        <w:r w:rsidR="008306EA">
          <w:rPr>
            <w:noProof/>
            <w:webHidden/>
          </w:rPr>
        </w:r>
        <w:r w:rsidR="008306EA">
          <w:rPr>
            <w:noProof/>
            <w:webHidden/>
          </w:rPr>
          <w:fldChar w:fldCharType="separate"/>
        </w:r>
        <w:r w:rsidR="0067630B">
          <w:rPr>
            <w:noProof/>
            <w:webHidden/>
          </w:rPr>
          <w:t>168</w:t>
        </w:r>
        <w:r w:rsidR="008306EA">
          <w:rPr>
            <w:noProof/>
            <w:webHidden/>
          </w:rPr>
          <w:fldChar w:fldCharType="end"/>
        </w:r>
      </w:hyperlink>
    </w:p>
    <w:p w14:paraId="2D108EDB" w14:textId="3591B01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0" w:history="1">
        <w:r w:rsidR="008306EA" w:rsidRPr="00F822CA">
          <w:rPr>
            <w:rStyle w:val="Hyperlink"/>
            <w:noProof/>
          </w:rPr>
          <w:t xml:space="preserve">Tabel 41. </w:t>
        </w:r>
        <w:r w:rsidR="008306EA" w:rsidRPr="00F822CA">
          <w:rPr>
            <w:rStyle w:val="Hyperlink"/>
            <w:i/>
            <w:iCs/>
            <w:noProof/>
          </w:rPr>
          <w:t>Blackbox</w:t>
        </w:r>
        <w:r w:rsidR="008306EA" w:rsidRPr="00F822CA">
          <w:rPr>
            <w:rStyle w:val="Hyperlink"/>
            <w:noProof/>
          </w:rPr>
          <w:t xml:space="preserve"> </w:t>
        </w:r>
        <w:r w:rsidR="008306EA" w:rsidRPr="00F822CA">
          <w:rPr>
            <w:rStyle w:val="Hyperlink"/>
            <w:i/>
            <w:iCs/>
            <w:noProof/>
          </w:rPr>
          <w:t>authorization</w:t>
        </w:r>
        <w:r w:rsidR="008306EA" w:rsidRPr="00F822CA">
          <w:rPr>
            <w:rStyle w:val="Hyperlink"/>
            <w:noProof/>
          </w:rPr>
          <w:t xml:space="preserve"> dosen penguji</w:t>
        </w:r>
        <w:r w:rsidR="008306EA">
          <w:rPr>
            <w:noProof/>
            <w:webHidden/>
          </w:rPr>
          <w:tab/>
        </w:r>
        <w:r w:rsidR="008306EA">
          <w:rPr>
            <w:noProof/>
            <w:webHidden/>
          </w:rPr>
          <w:fldChar w:fldCharType="begin"/>
        </w:r>
        <w:r w:rsidR="008306EA">
          <w:rPr>
            <w:noProof/>
            <w:webHidden/>
          </w:rPr>
          <w:instrText xml:space="preserve"> PAGEREF _Toc171756390 \h </w:instrText>
        </w:r>
        <w:r w:rsidR="008306EA">
          <w:rPr>
            <w:noProof/>
            <w:webHidden/>
          </w:rPr>
        </w:r>
        <w:r w:rsidR="008306EA">
          <w:rPr>
            <w:noProof/>
            <w:webHidden/>
          </w:rPr>
          <w:fldChar w:fldCharType="separate"/>
        </w:r>
        <w:r w:rsidR="0067630B">
          <w:rPr>
            <w:noProof/>
            <w:webHidden/>
          </w:rPr>
          <w:t>169</w:t>
        </w:r>
        <w:r w:rsidR="008306EA">
          <w:rPr>
            <w:noProof/>
            <w:webHidden/>
          </w:rPr>
          <w:fldChar w:fldCharType="end"/>
        </w:r>
      </w:hyperlink>
    </w:p>
    <w:p w14:paraId="6F45205A" w14:textId="65349DF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1" w:history="1">
        <w:r w:rsidR="008306EA" w:rsidRPr="00F822CA">
          <w:rPr>
            <w:rStyle w:val="Hyperlink"/>
            <w:noProof/>
          </w:rPr>
          <w:t xml:space="preserve">Tabel 42. </w:t>
        </w:r>
        <w:r w:rsidR="008306EA" w:rsidRPr="00F822CA">
          <w:rPr>
            <w:rStyle w:val="Hyperlink"/>
            <w:i/>
            <w:iCs/>
            <w:noProof/>
          </w:rPr>
          <w:t>Blackbox</w:t>
        </w:r>
        <w:r w:rsidR="008306EA" w:rsidRPr="00F822CA">
          <w:rPr>
            <w:rStyle w:val="Hyperlink"/>
            <w:noProof/>
          </w:rPr>
          <w:t xml:space="preserve"> menu home dosen penguji</w:t>
        </w:r>
        <w:r w:rsidR="008306EA">
          <w:rPr>
            <w:noProof/>
            <w:webHidden/>
          </w:rPr>
          <w:tab/>
        </w:r>
        <w:r w:rsidR="008306EA">
          <w:rPr>
            <w:noProof/>
            <w:webHidden/>
          </w:rPr>
          <w:fldChar w:fldCharType="begin"/>
        </w:r>
        <w:r w:rsidR="008306EA">
          <w:rPr>
            <w:noProof/>
            <w:webHidden/>
          </w:rPr>
          <w:instrText xml:space="preserve"> PAGEREF _Toc171756391 \h </w:instrText>
        </w:r>
        <w:r w:rsidR="008306EA">
          <w:rPr>
            <w:noProof/>
            <w:webHidden/>
          </w:rPr>
        </w:r>
        <w:r w:rsidR="008306EA">
          <w:rPr>
            <w:noProof/>
            <w:webHidden/>
          </w:rPr>
          <w:fldChar w:fldCharType="separate"/>
        </w:r>
        <w:r w:rsidR="0067630B">
          <w:rPr>
            <w:noProof/>
            <w:webHidden/>
          </w:rPr>
          <w:t>170</w:t>
        </w:r>
        <w:r w:rsidR="008306EA">
          <w:rPr>
            <w:noProof/>
            <w:webHidden/>
          </w:rPr>
          <w:fldChar w:fldCharType="end"/>
        </w:r>
      </w:hyperlink>
    </w:p>
    <w:p w14:paraId="49F710C2" w14:textId="42B68AF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2" w:history="1">
        <w:r w:rsidR="008306EA" w:rsidRPr="00F822CA">
          <w:rPr>
            <w:rStyle w:val="Hyperlink"/>
            <w:noProof/>
          </w:rPr>
          <w:t xml:space="preserve">Tabel 43. </w:t>
        </w:r>
        <w:r w:rsidR="008306EA" w:rsidRPr="00F822CA">
          <w:rPr>
            <w:rStyle w:val="Hyperlink"/>
            <w:i/>
            <w:iCs/>
            <w:noProof/>
          </w:rPr>
          <w:t>Blackbox</w:t>
        </w:r>
        <w:r w:rsidR="008306EA" w:rsidRPr="00F822CA">
          <w:rPr>
            <w:rStyle w:val="Hyperlink"/>
            <w:noProof/>
          </w:rPr>
          <w:t xml:space="preserve"> menu pengujian dosen penguji</w:t>
        </w:r>
        <w:r w:rsidR="008306EA">
          <w:rPr>
            <w:noProof/>
            <w:webHidden/>
          </w:rPr>
          <w:tab/>
        </w:r>
        <w:r w:rsidR="008306EA">
          <w:rPr>
            <w:noProof/>
            <w:webHidden/>
          </w:rPr>
          <w:fldChar w:fldCharType="begin"/>
        </w:r>
        <w:r w:rsidR="008306EA">
          <w:rPr>
            <w:noProof/>
            <w:webHidden/>
          </w:rPr>
          <w:instrText xml:space="preserve"> PAGEREF _Toc171756392 \h </w:instrText>
        </w:r>
        <w:r w:rsidR="008306EA">
          <w:rPr>
            <w:noProof/>
            <w:webHidden/>
          </w:rPr>
        </w:r>
        <w:r w:rsidR="008306EA">
          <w:rPr>
            <w:noProof/>
            <w:webHidden/>
          </w:rPr>
          <w:fldChar w:fldCharType="separate"/>
        </w:r>
        <w:r w:rsidR="0067630B">
          <w:rPr>
            <w:noProof/>
            <w:webHidden/>
          </w:rPr>
          <w:t>170</w:t>
        </w:r>
        <w:r w:rsidR="008306EA">
          <w:rPr>
            <w:noProof/>
            <w:webHidden/>
          </w:rPr>
          <w:fldChar w:fldCharType="end"/>
        </w:r>
      </w:hyperlink>
    </w:p>
    <w:p w14:paraId="264ACA41" w14:textId="0F7BCF5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3" w:history="1">
        <w:r w:rsidR="008306EA" w:rsidRPr="00F822CA">
          <w:rPr>
            <w:rStyle w:val="Hyperlink"/>
            <w:noProof/>
          </w:rPr>
          <w:t xml:space="preserve">Tabel 44. </w:t>
        </w:r>
        <w:r w:rsidR="008306EA" w:rsidRPr="00F822CA">
          <w:rPr>
            <w:rStyle w:val="Hyperlink"/>
            <w:i/>
            <w:iCs/>
            <w:noProof/>
          </w:rPr>
          <w:t>Blackbox</w:t>
        </w:r>
        <w:r w:rsidR="008306EA" w:rsidRPr="00F822CA">
          <w:rPr>
            <w:rStyle w:val="Hyperlink"/>
            <w:noProof/>
          </w:rPr>
          <w:t xml:space="preserve"> menu pengajuan revisi dosen penguji</w:t>
        </w:r>
        <w:r w:rsidR="008306EA">
          <w:rPr>
            <w:noProof/>
            <w:webHidden/>
          </w:rPr>
          <w:tab/>
        </w:r>
        <w:r w:rsidR="008306EA">
          <w:rPr>
            <w:noProof/>
            <w:webHidden/>
          </w:rPr>
          <w:fldChar w:fldCharType="begin"/>
        </w:r>
        <w:r w:rsidR="008306EA">
          <w:rPr>
            <w:noProof/>
            <w:webHidden/>
          </w:rPr>
          <w:instrText xml:space="preserve"> PAGEREF _Toc171756393 \h </w:instrText>
        </w:r>
        <w:r w:rsidR="008306EA">
          <w:rPr>
            <w:noProof/>
            <w:webHidden/>
          </w:rPr>
        </w:r>
        <w:r w:rsidR="008306EA">
          <w:rPr>
            <w:noProof/>
            <w:webHidden/>
          </w:rPr>
          <w:fldChar w:fldCharType="separate"/>
        </w:r>
        <w:r w:rsidR="0067630B">
          <w:rPr>
            <w:noProof/>
            <w:webHidden/>
          </w:rPr>
          <w:t>171</w:t>
        </w:r>
        <w:r w:rsidR="008306EA">
          <w:rPr>
            <w:noProof/>
            <w:webHidden/>
          </w:rPr>
          <w:fldChar w:fldCharType="end"/>
        </w:r>
      </w:hyperlink>
    </w:p>
    <w:p w14:paraId="1E3DE90C" w14:textId="366BE07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4" w:history="1">
        <w:r w:rsidR="008306EA" w:rsidRPr="00F822CA">
          <w:rPr>
            <w:rStyle w:val="Hyperlink"/>
            <w:noProof/>
          </w:rPr>
          <w:t xml:space="preserve">Tabel 45. </w:t>
        </w:r>
        <w:r w:rsidR="008306EA" w:rsidRPr="00F822CA">
          <w:rPr>
            <w:rStyle w:val="Hyperlink"/>
            <w:i/>
            <w:iCs/>
            <w:noProof/>
          </w:rPr>
          <w:t>Blackbox</w:t>
        </w:r>
        <w:r w:rsidR="008306EA" w:rsidRPr="00F822CA">
          <w:rPr>
            <w:rStyle w:val="Hyperlink"/>
            <w:noProof/>
          </w:rPr>
          <w:t xml:space="preserve"> menu profile dosen penguji</w:t>
        </w:r>
        <w:r w:rsidR="008306EA">
          <w:rPr>
            <w:noProof/>
            <w:webHidden/>
          </w:rPr>
          <w:tab/>
        </w:r>
        <w:r w:rsidR="008306EA">
          <w:rPr>
            <w:noProof/>
            <w:webHidden/>
          </w:rPr>
          <w:fldChar w:fldCharType="begin"/>
        </w:r>
        <w:r w:rsidR="008306EA">
          <w:rPr>
            <w:noProof/>
            <w:webHidden/>
          </w:rPr>
          <w:instrText xml:space="preserve"> PAGEREF _Toc171756394 \h </w:instrText>
        </w:r>
        <w:r w:rsidR="008306EA">
          <w:rPr>
            <w:noProof/>
            <w:webHidden/>
          </w:rPr>
        </w:r>
        <w:r w:rsidR="008306EA">
          <w:rPr>
            <w:noProof/>
            <w:webHidden/>
          </w:rPr>
          <w:fldChar w:fldCharType="separate"/>
        </w:r>
        <w:r w:rsidR="0067630B">
          <w:rPr>
            <w:noProof/>
            <w:webHidden/>
          </w:rPr>
          <w:t>172</w:t>
        </w:r>
        <w:r w:rsidR="008306EA">
          <w:rPr>
            <w:noProof/>
            <w:webHidden/>
          </w:rPr>
          <w:fldChar w:fldCharType="end"/>
        </w:r>
      </w:hyperlink>
    </w:p>
    <w:p w14:paraId="48222522" w14:textId="2F31B1A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5" w:history="1">
        <w:r w:rsidR="008306EA" w:rsidRPr="00F822CA">
          <w:rPr>
            <w:rStyle w:val="Hyperlink"/>
            <w:noProof/>
          </w:rPr>
          <w:t xml:space="preserve">Tabel 46. </w:t>
        </w:r>
        <w:r w:rsidR="008306EA" w:rsidRPr="00F822CA">
          <w:rPr>
            <w:rStyle w:val="Hyperlink"/>
            <w:i/>
            <w:iCs/>
            <w:noProof/>
          </w:rPr>
          <w:t>Blackbox</w:t>
        </w:r>
        <w:r w:rsidR="008306EA" w:rsidRPr="00F822CA">
          <w:rPr>
            <w:rStyle w:val="Hyperlink"/>
            <w:noProof/>
          </w:rPr>
          <w:t xml:space="preserve"> ganti role dosen penguji</w:t>
        </w:r>
        <w:r w:rsidR="008306EA">
          <w:rPr>
            <w:noProof/>
            <w:webHidden/>
          </w:rPr>
          <w:tab/>
        </w:r>
        <w:r w:rsidR="008306EA">
          <w:rPr>
            <w:noProof/>
            <w:webHidden/>
          </w:rPr>
          <w:fldChar w:fldCharType="begin"/>
        </w:r>
        <w:r w:rsidR="008306EA">
          <w:rPr>
            <w:noProof/>
            <w:webHidden/>
          </w:rPr>
          <w:instrText xml:space="preserve"> PAGEREF _Toc171756395 \h </w:instrText>
        </w:r>
        <w:r w:rsidR="008306EA">
          <w:rPr>
            <w:noProof/>
            <w:webHidden/>
          </w:rPr>
        </w:r>
        <w:r w:rsidR="008306EA">
          <w:rPr>
            <w:noProof/>
            <w:webHidden/>
          </w:rPr>
          <w:fldChar w:fldCharType="separate"/>
        </w:r>
        <w:r w:rsidR="0067630B">
          <w:rPr>
            <w:noProof/>
            <w:webHidden/>
          </w:rPr>
          <w:t>173</w:t>
        </w:r>
        <w:r w:rsidR="008306EA">
          <w:rPr>
            <w:noProof/>
            <w:webHidden/>
          </w:rPr>
          <w:fldChar w:fldCharType="end"/>
        </w:r>
      </w:hyperlink>
    </w:p>
    <w:p w14:paraId="60F776E5" w14:textId="5E92626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6" w:history="1">
        <w:r w:rsidR="008306EA" w:rsidRPr="00F822CA">
          <w:rPr>
            <w:rStyle w:val="Hyperlink"/>
            <w:noProof/>
          </w:rPr>
          <w:t xml:space="preserve">Tabel 47. </w:t>
        </w:r>
        <w:r w:rsidR="008306EA" w:rsidRPr="00F822CA">
          <w:rPr>
            <w:rStyle w:val="Hyperlink"/>
            <w:i/>
            <w:iCs/>
            <w:noProof/>
          </w:rPr>
          <w:t>Blackbox</w:t>
        </w:r>
        <w:r w:rsidR="008306EA" w:rsidRPr="00F822CA">
          <w:rPr>
            <w:rStyle w:val="Hyperlink"/>
            <w:noProof/>
          </w:rPr>
          <w:t xml:space="preserve"> </w:t>
        </w:r>
        <w:r w:rsidR="008306EA" w:rsidRPr="00F822CA">
          <w:rPr>
            <w:rStyle w:val="Hyperlink"/>
            <w:i/>
            <w:iCs/>
            <w:noProof/>
          </w:rPr>
          <w:t>authentication</w:t>
        </w:r>
        <w:r w:rsidR="008306EA" w:rsidRPr="00F822CA">
          <w:rPr>
            <w:rStyle w:val="Hyperlink"/>
            <w:noProof/>
          </w:rPr>
          <w:t xml:space="preserve"> dosen pembimbing</w:t>
        </w:r>
        <w:r w:rsidR="008306EA">
          <w:rPr>
            <w:noProof/>
            <w:webHidden/>
          </w:rPr>
          <w:tab/>
        </w:r>
        <w:r w:rsidR="008306EA">
          <w:rPr>
            <w:noProof/>
            <w:webHidden/>
          </w:rPr>
          <w:fldChar w:fldCharType="begin"/>
        </w:r>
        <w:r w:rsidR="008306EA">
          <w:rPr>
            <w:noProof/>
            <w:webHidden/>
          </w:rPr>
          <w:instrText xml:space="preserve"> PAGEREF _Toc171756396 \h </w:instrText>
        </w:r>
        <w:r w:rsidR="008306EA">
          <w:rPr>
            <w:noProof/>
            <w:webHidden/>
          </w:rPr>
        </w:r>
        <w:r w:rsidR="008306EA">
          <w:rPr>
            <w:noProof/>
            <w:webHidden/>
          </w:rPr>
          <w:fldChar w:fldCharType="separate"/>
        </w:r>
        <w:r w:rsidR="0067630B">
          <w:rPr>
            <w:noProof/>
            <w:webHidden/>
          </w:rPr>
          <w:t>173</w:t>
        </w:r>
        <w:r w:rsidR="008306EA">
          <w:rPr>
            <w:noProof/>
            <w:webHidden/>
          </w:rPr>
          <w:fldChar w:fldCharType="end"/>
        </w:r>
      </w:hyperlink>
    </w:p>
    <w:p w14:paraId="10991E77" w14:textId="36BC103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7" w:history="1">
        <w:r w:rsidR="008306EA" w:rsidRPr="00F822CA">
          <w:rPr>
            <w:rStyle w:val="Hyperlink"/>
            <w:noProof/>
          </w:rPr>
          <w:t xml:space="preserve">Tabel 48. </w:t>
        </w:r>
        <w:r w:rsidR="008306EA" w:rsidRPr="00F822CA">
          <w:rPr>
            <w:rStyle w:val="Hyperlink"/>
            <w:i/>
            <w:iCs/>
            <w:noProof/>
          </w:rPr>
          <w:t>Blackbox</w:t>
        </w:r>
        <w:r w:rsidR="008306EA" w:rsidRPr="00F822CA">
          <w:rPr>
            <w:rStyle w:val="Hyperlink"/>
            <w:noProof/>
          </w:rPr>
          <w:t xml:space="preserve"> </w:t>
        </w:r>
        <w:r w:rsidR="008306EA" w:rsidRPr="00F822CA">
          <w:rPr>
            <w:rStyle w:val="Hyperlink"/>
            <w:i/>
            <w:iCs/>
            <w:noProof/>
          </w:rPr>
          <w:t>authorization</w:t>
        </w:r>
        <w:r w:rsidR="008306EA" w:rsidRPr="00F822CA">
          <w:rPr>
            <w:rStyle w:val="Hyperlink"/>
            <w:noProof/>
          </w:rPr>
          <w:t xml:space="preserve"> dosen pembimbing</w:t>
        </w:r>
        <w:r w:rsidR="008306EA">
          <w:rPr>
            <w:noProof/>
            <w:webHidden/>
          </w:rPr>
          <w:tab/>
        </w:r>
        <w:r w:rsidR="008306EA">
          <w:rPr>
            <w:noProof/>
            <w:webHidden/>
          </w:rPr>
          <w:fldChar w:fldCharType="begin"/>
        </w:r>
        <w:r w:rsidR="008306EA">
          <w:rPr>
            <w:noProof/>
            <w:webHidden/>
          </w:rPr>
          <w:instrText xml:space="preserve"> PAGEREF _Toc171756397 \h </w:instrText>
        </w:r>
        <w:r w:rsidR="008306EA">
          <w:rPr>
            <w:noProof/>
            <w:webHidden/>
          </w:rPr>
        </w:r>
        <w:r w:rsidR="008306EA">
          <w:rPr>
            <w:noProof/>
            <w:webHidden/>
          </w:rPr>
          <w:fldChar w:fldCharType="separate"/>
        </w:r>
        <w:r w:rsidR="0067630B">
          <w:rPr>
            <w:noProof/>
            <w:webHidden/>
          </w:rPr>
          <w:t>175</w:t>
        </w:r>
        <w:r w:rsidR="008306EA">
          <w:rPr>
            <w:noProof/>
            <w:webHidden/>
          </w:rPr>
          <w:fldChar w:fldCharType="end"/>
        </w:r>
      </w:hyperlink>
    </w:p>
    <w:p w14:paraId="5D326497" w14:textId="00603E2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8" w:history="1">
        <w:r w:rsidR="008306EA" w:rsidRPr="00F822CA">
          <w:rPr>
            <w:rStyle w:val="Hyperlink"/>
            <w:noProof/>
          </w:rPr>
          <w:t xml:space="preserve">Tabel 49. </w:t>
        </w:r>
        <w:r w:rsidR="008306EA" w:rsidRPr="00F822CA">
          <w:rPr>
            <w:rStyle w:val="Hyperlink"/>
            <w:i/>
            <w:iCs/>
            <w:noProof/>
          </w:rPr>
          <w:t>Blackbox</w:t>
        </w:r>
        <w:r w:rsidR="008306EA" w:rsidRPr="00F822CA">
          <w:rPr>
            <w:rStyle w:val="Hyperlink"/>
            <w:noProof/>
          </w:rPr>
          <w:t xml:space="preserve"> menu home dosen pembimbing</w:t>
        </w:r>
        <w:r w:rsidR="008306EA">
          <w:rPr>
            <w:noProof/>
            <w:webHidden/>
          </w:rPr>
          <w:tab/>
        </w:r>
        <w:r w:rsidR="008306EA">
          <w:rPr>
            <w:noProof/>
            <w:webHidden/>
          </w:rPr>
          <w:fldChar w:fldCharType="begin"/>
        </w:r>
        <w:r w:rsidR="008306EA">
          <w:rPr>
            <w:noProof/>
            <w:webHidden/>
          </w:rPr>
          <w:instrText xml:space="preserve"> PAGEREF _Toc171756398 \h </w:instrText>
        </w:r>
        <w:r w:rsidR="008306EA">
          <w:rPr>
            <w:noProof/>
            <w:webHidden/>
          </w:rPr>
        </w:r>
        <w:r w:rsidR="008306EA">
          <w:rPr>
            <w:noProof/>
            <w:webHidden/>
          </w:rPr>
          <w:fldChar w:fldCharType="separate"/>
        </w:r>
        <w:r w:rsidR="0067630B">
          <w:rPr>
            <w:noProof/>
            <w:webHidden/>
          </w:rPr>
          <w:t>175</w:t>
        </w:r>
        <w:r w:rsidR="008306EA">
          <w:rPr>
            <w:noProof/>
            <w:webHidden/>
          </w:rPr>
          <w:fldChar w:fldCharType="end"/>
        </w:r>
      </w:hyperlink>
    </w:p>
    <w:p w14:paraId="7149D8E2" w14:textId="4343E70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399" w:history="1">
        <w:r w:rsidR="008306EA" w:rsidRPr="00F822CA">
          <w:rPr>
            <w:rStyle w:val="Hyperlink"/>
            <w:noProof/>
          </w:rPr>
          <w:t>Tabel 50. Blackbox menu pengajuan logbook dosen pembimbing</w:t>
        </w:r>
        <w:r w:rsidR="008306EA">
          <w:rPr>
            <w:noProof/>
            <w:webHidden/>
          </w:rPr>
          <w:tab/>
        </w:r>
        <w:r w:rsidR="008306EA">
          <w:rPr>
            <w:noProof/>
            <w:webHidden/>
          </w:rPr>
          <w:fldChar w:fldCharType="begin"/>
        </w:r>
        <w:r w:rsidR="008306EA">
          <w:rPr>
            <w:noProof/>
            <w:webHidden/>
          </w:rPr>
          <w:instrText xml:space="preserve"> PAGEREF _Toc171756399 \h </w:instrText>
        </w:r>
        <w:r w:rsidR="008306EA">
          <w:rPr>
            <w:noProof/>
            <w:webHidden/>
          </w:rPr>
        </w:r>
        <w:r w:rsidR="008306EA">
          <w:rPr>
            <w:noProof/>
            <w:webHidden/>
          </w:rPr>
          <w:fldChar w:fldCharType="separate"/>
        </w:r>
        <w:r w:rsidR="0067630B">
          <w:rPr>
            <w:noProof/>
            <w:webHidden/>
          </w:rPr>
          <w:t>175</w:t>
        </w:r>
        <w:r w:rsidR="008306EA">
          <w:rPr>
            <w:noProof/>
            <w:webHidden/>
          </w:rPr>
          <w:fldChar w:fldCharType="end"/>
        </w:r>
      </w:hyperlink>
    </w:p>
    <w:p w14:paraId="391242C0" w14:textId="78BA79D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0" w:history="1">
        <w:r w:rsidR="008306EA" w:rsidRPr="00F822CA">
          <w:rPr>
            <w:rStyle w:val="Hyperlink"/>
            <w:noProof/>
          </w:rPr>
          <w:t xml:space="preserve">Tabel 51. </w:t>
        </w:r>
        <w:r w:rsidR="008306EA" w:rsidRPr="00F822CA">
          <w:rPr>
            <w:rStyle w:val="Hyperlink"/>
            <w:i/>
            <w:iCs/>
            <w:noProof/>
          </w:rPr>
          <w:t>Blackbox</w:t>
        </w:r>
        <w:r w:rsidR="008306EA" w:rsidRPr="00F822CA">
          <w:rPr>
            <w:rStyle w:val="Hyperlink"/>
            <w:noProof/>
          </w:rPr>
          <w:t xml:space="preserve"> menu persetujuan sidang dosen pembimbing</w:t>
        </w:r>
        <w:r w:rsidR="008306EA">
          <w:rPr>
            <w:noProof/>
            <w:webHidden/>
          </w:rPr>
          <w:tab/>
        </w:r>
        <w:r w:rsidR="008306EA">
          <w:rPr>
            <w:noProof/>
            <w:webHidden/>
          </w:rPr>
          <w:fldChar w:fldCharType="begin"/>
        </w:r>
        <w:r w:rsidR="008306EA">
          <w:rPr>
            <w:noProof/>
            <w:webHidden/>
          </w:rPr>
          <w:instrText xml:space="preserve"> PAGEREF _Toc171756400 \h </w:instrText>
        </w:r>
        <w:r w:rsidR="008306EA">
          <w:rPr>
            <w:noProof/>
            <w:webHidden/>
          </w:rPr>
        </w:r>
        <w:r w:rsidR="008306EA">
          <w:rPr>
            <w:noProof/>
            <w:webHidden/>
          </w:rPr>
          <w:fldChar w:fldCharType="separate"/>
        </w:r>
        <w:r w:rsidR="0067630B">
          <w:rPr>
            <w:noProof/>
            <w:webHidden/>
          </w:rPr>
          <w:t>176</w:t>
        </w:r>
        <w:r w:rsidR="008306EA">
          <w:rPr>
            <w:noProof/>
            <w:webHidden/>
          </w:rPr>
          <w:fldChar w:fldCharType="end"/>
        </w:r>
      </w:hyperlink>
    </w:p>
    <w:p w14:paraId="0C9781EA" w14:textId="475579E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1" w:history="1">
        <w:r w:rsidR="008306EA" w:rsidRPr="00F822CA">
          <w:rPr>
            <w:rStyle w:val="Hyperlink"/>
            <w:noProof/>
          </w:rPr>
          <w:t xml:space="preserve">Tabel 52. </w:t>
        </w:r>
        <w:r w:rsidR="008306EA" w:rsidRPr="00F822CA">
          <w:rPr>
            <w:rStyle w:val="Hyperlink"/>
            <w:i/>
            <w:iCs/>
            <w:noProof/>
          </w:rPr>
          <w:t>Blackbox</w:t>
        </w:r>
        <w:r w:rsidR="008306EA" w:rsidRPr="00F822CA">
          <w:rPr>
            <w:rStyle w:val="Hyperlink"/>
            <w:noProof/>
          </w:rPr>
          <w:t xml:space="preserve"> menu list mahasiswa dosen pembimbing</w:t>
        </w:r>
        <w:r w:rsidR="008306EA">
          <w:rPr>
            <w:noProof/>
            <w:webHidden/>
          </w:rPr>
          <w:tab/>
        </w:r>
        <w:r w:rsidR="008306EA">
          <w:rPr>
            <w:noProof/>
            <w:webHidden/>
          </w:rPr>
          <w:fldChar w:fldCharType="begin"/>
        </w:r>
        <w:r w:rsidR="008306EA">
          <w:rPr>
            <w:noProof/>
            <w:webHidden/>
          </w:rPr>
          <w:instrText xml:space="preserve"> PAGEREF _Toc171756401 \h </w:instrText>
        </w:r>
        <w:r w:rsidR="008306EA">
          <w:rPr>
            <w:noProof/>
            <w:webHidden/>
          </w:rPr>
        </w:r>
        <w:r w:rsidR="008306EA">
          <w:rPr>
            <w:noProof/>
            <w:webHidden/>
          </w:rPr>
          <w:fldChar w:fldCharType="separate"/>
        </w:r>
        <w:r w:rsidR="0067630B">
          <w:rPr>
            <w:noProof/>
            <w:webHidden/>
          </w:rPr>
          <w:t>177</w:t>
        </w:r>
        <w:r w:rsidR="008306EA">
          <w:rPr>
            <w:noProof/>
            <w:webHidden/>
          </w:rPr>
          <w:fldChar w:fldCharType="end"/>
        </w:r>
      </w:hyperlink>
    </w:p>
    <w:p w14:paraId="2B5FB065" w14:textId="13092D6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2" w:history="1">
        <w:r w:rsidR="008306EA" w:rsidRPr="00F822CA">
          <w:rPr>
            <w:rStyle w:val="Hyperlink"/>
            <w:noProof/>
          </w:rPr>
          <w:t xml:space="preserve">Tabel 53. </w:t>
        </w:r>
        <w:r w:rsidR="008306EA" w:rsidRPr="00F822CA">
          <w:rPr>
            <w:rStyle w:val="Hyperlink"/>
            <w:i/>
            <w:iCs/>
            <w:noProof/>
          </w:rPr>
          <w:t>Blackbox</w:t>
        </w:r>
        <w:r w:rsidR="008306EA" w:rsidRPr="00F822CA">
          <w:rPr>
            <w:rStyle w:val="Hyperlink"/>
            <w:noProof/>
          </w:rPr>
          <w:t xml:space="preserve"> menu pengujian dosen pembimbing</w:t>
        </w:r>
        <w:r w:rsidR="008306EA">
          <w:rPr>
            <w:noProof/>
            <w:webHidden/>
          </w:rPr>
          <w:tab/>
        </w:r>
        <w:r w:rsidR="008306EA">
          <w:rPr>
            <w:noProof/>
            <w:webHidden/>
          </w:rPr>
          <w:fldChar w:fldCharType="begin"/>
        </w:r>
        <w:r w:rsidR="008306EA">
          <w:rPr>
            <w:noProof/>
            <w:webHidden/>
          </w:rPr>
          <w:instrText xml:space="preserve"> PAGEREF _Toc171756402 \h </w:instrText>
        </w:r>
        <w:r w:rsidR="008306EA">
          <w:rPr>
            <w:noProof/>
            <w:webHidden/>
          </w:rPr>
        </w:r>
        <w:r w:rsidR="008306EA">
          <w:rPr>
            <w:noProof/>
            <w:webHidden/>
          </w:rPr>
          <w:fldChar w:fldCharType="separate"/>
        </w:r>
        <w:r w:rsidR="0067630B">
          <w:rPr>
            <w:noProof/>
            <w:webHidden/>
          </w:rPr>
          <w:t>178</w:t>
        </w:r>
        <w:r w:rsidR="008306EA">
          <w:rPr>
            <w:noProof/>
            <w:webHidden/>
          </w:rPr>
          <w:fldChar w:fldCharType="end"/>
        </w:r>
      </w:hyperlink>
    </w:p>
    <w:p w14:paraId="10FEE9FC" w14:textId="7FDD972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3" w:history="1">
        <w:r w:rsidR="008306EA" w:rsidRPr="00F822CA">
          <w:rPr>
            <w:rStyle w:val="Hyperlink"/>
            <w:noProof/>
          </w:rPr>
          <w:t xml:space="preserve">Tabel 54. </w:t>
        </w:r>
        <w:r w:rsidR="008306EA" w:rsidRPr="00F822CA">
          <w:rPr>
            <w:rStyle w:val="Hyperlink"/>
            <w:i/>
            <w:iCs/>
            <w:noProof/>
          </w:rPr>
          <w:t>Blackbox</w:t>
        </w:r>
        <w:r w:rsidR="008306EA" w:rsidRPr="00F822CA">
          <w:rPr>
            <w:rStyle w:val="Hyperlink"/>
            <w:noProof/>
          </w:rPr>
          <w:t xml:space="preserve"> menu pengajuan revisi dosen pembimbing</w:t>
        </w:r>
        <w:r w:rsidR="008306EA">
          <w:rPr>
            <w:noProof/>
            <w:webHidden/>
          </w:rPr>
          <w:tab/>
        </w:r>
        <w:r w:rsidR="008306EA">
          <w:rPr>
            <w:noProof/>
            <w:webHidden/>
          </w:rPr>
          <w:fldChar w:fldCharType="begin"/>
        </w:r>
        <w:r w:rsidR="008306EA">
          <w:rPr>
            <w:noProof/>
            <w:webHidden/>
          </w:rPr>
          <w:instrText xml:space="preserve"> PAGEREF _Toc171756403 \h </w:instrText>
        </w:r>
        <w:r w:rsidR="008306EA">
          <w:rPr>
            <w:noProof/>
            <w:webHidden/>
          </w:rPr>
        </w:r>
        <w:r w:rsidR="008306EA">
          <w:rPr>
            <w:noProof/>
            <w:webHidden/>
          </w:rPr>
          <w:fldChar w:fldCharType="separate"/>
        </w:r>
        <w:r w:rsidR="0067630B">
          <w:rPr>
            <w:noProof/>
            <w:webHidden/>
          </w:rPr>
          <w:t>180</w:t>
        </w:r>
        <w:r w:rsidR="008306EA">
          <w:rPr>
            <w:noProof/>
            <w:webHidden/>
          </w:rPr>
          <w:fldChar w:fldCharType="end"/>
        </w:r>
      </w:hyperlink>
    </w:p>
    <w:p w14:paraId="1E63337A" w14:textId="7C6A55F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4" w:history="1">
        <w:r w:rsidR="008306EA" w:rsidRPr="00F822CA">
          <w:rPr>
            <w:rStyle w:val="Hyperlink"/>
            <w:noProof/>
          </w:rPr>
          <w:t xml:space="preserve">Tabel 55. </w:t>
        </w:r>
        <w:r w:rsidR="008306EA" w:rsidRPr="00F822CA">
          <w:rPr>
            <w:rStyle w:val="Hyperlink"/>
            <w:i/>
            <w:iCs/>
            <w:noProof/>
          </w:rPr>
          <w:t>Blackbox</w:t>
        </w:r>
        <w:r w:rsidR="008306EA" w:rsidRPr="00F822CA">
          <w:rPr>
            <w:rStyle w:val="Hyperlink"/>
            <w:noProof/>
          </w:rPr>
          <w:t xml:space="preserve"> menu profile dosen pembimbing</w:t>
        </w:r>
        <w:r w:rsidR="008306EA">
          <w:rPr>
            <w:noProof/>
            <w:webHidden/>
          </w:rPr>
          <w:tab/>
        </w:r>
        <w:r w:rsidR="008306EA">
          <w:rPr>
            <w:noProof/>
            <w:webHidden/>
          </w:rPr>
          <w:fldChar w:fldCharType="begin"/>
        </w:r>
        <w:r w:rsidR="008306EA">
          <w:rPr>
            <w:noProof/>
            <w:webHidden/>
          </w:rPr>
          <w:instrText xml:space="preserve"> PAGEREF _Toc171756404 \h </w:instrText>
        </w:r>
        <w:r w:rsidR="008306EA">
          <w:rPr>
            <w:noProof/>
            <w:webHidden/>
          </w:rPr>
        </w:r>
        <w:r w:rsidR="008306EA">
          <w:rPr>
            <w:noProof/>
            <w:webHidden/>
          </w:rPr>
          <w:fldChar w:fldCharType="separate"/>
        </w:r>
        <w:r w:rsidR="0067630B">
          <w:rPr>
            <w:noProof/>
            <w:webHidden/>
          </w:rPr>
          <w:t>180</w:t>
        </w:r>
        <w:r w:rsidR="008306EA">
          <w:rPr>
            <w:noProof/>
            <w:webHidden/>
          </w:rPr>
          <w:fldChar w:fldCharType="end"/>
        </w:r>
      </w:hyperlink>
    </w:p>
    <w:p w14:paraId="5EBA9B5F" w14:textId="69A2A6B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5" w:history="1">
        <w:r w:rsidR="008306EA" w:rsidRPr="00F822CA">
          <w:rPr>
            <w:rStyle w:val="Hyperlink"/>
            <w:noProof/>
          </w:rPr>
          <w:t xml:space="preserve">Tabel 56. </w:t>
        </w:r>
        <w:r w:rsidR="008306EA" w:rsidRPr="00F822CA">
          <w:rPr>
            <w:rStyle w:val="Hyperlink"/>
            <w:i/>
            <w:iCs/>
            <w:noProof/>
          </w:rPr>
          <w:t>Blackbox</w:t>
        </w:r>
        <w:r w:rsidR="008306EA" w:rsidRPr="00F822CA">
          <w:rPr>
            <w:rStyle w:val="Hyperlink"/>
            <w:noProof/>
          </w:rPr>
          <w:t xml:space="preserve"> ganti role dosen pembimbing</w:t>
        </w:r>
        <w:r w:rsidR="008306EA">
          <w:rPr>
            <w:noProof/>
            <w:webHidden/>
          </w:rPr>
          <w:tab/>
        </w:r>
        <w:r w:rsidR="008306EA">
          <w:rPr>
            <w:noProof/>
            <w:webHidden/>
          </w:rPr>
          <w:fldChar w:fldCharType="begin"/>
        </w:r>
        <w:r w:rsidR="008306EA">
          <w:rPr>
            <w:noProof/>
            <w:webHidden/>
          </w:rPr>
          <w:instrText xml:space="preserve"> PAGEREF _Toc171756405 \h </w:instrText>
        </w:r>
        <w:r w:rsidR="008306EA">
          <w:rPr>
            <w:noProof/>
            <w:webHidden/>
          </w:rPr>
        </w:r>
        <w:r w:rsidR="008306EA">
          <w:rPr>
            <w:noProof/>
            <w:webHidden/>
          </w:rPr>
          <w:fldChar w:fldCharType="separate"/>
        </w:r>
        <w:r w:rsidR="0067630B">
          <w:rPr>
            <w:noProof/>
            <w:webHidden/>
          </w:rPr>
          <w:t>181</w:t>
        </w:r>
        <w:r w:rsidR="008306EA">
          <w:rPr>
            <w:noProof/>
            <w:webHidden/>
          </w:rPr>
          <w:fldChar w:fldCharType="end"/>
        </w:r>
      </w:hyperlink>
    </w:p>
    <w:p w14:paraId="37E7735D" w14:textId="7F5EF94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6" w:history="1">
        <w:r w:rsidR="008306EA" w:rsidRPr="00F822CA">
          <w:rPr>
            <w:rStyle w:val="Hyperlink"/>
            <w:noProof/>
          </w:rPr>
          <w:t xml:space="preserve">Tabel 57. </w:t>
        </w:r>
        <w:r w:rsidR="008306EA" w:rsidRPr="00F822CA">
          <w:rPr>
            <w:rStyle w:val="Hyperlink"/>
            <w:i/>
            <w:iCs/>
            <w:noProof/>
          </w:rPr>
          <w:t xml:space="preserve">Blackbox authentication </w:t>
        </w:r>
        <w:r w:rsidR="008306EA" w:rsidRPr="00F822CA">
          <w:rPr>
            <w:rStyle w:val="Hyperlink"/>
            <w:noProof/>
          </w:rPr>
          <w:t>mahasiswa</w:t>
        </w:r>
        <w:r w:rsidR="008306EA">
          <w:rPr>
            <w:noProof/>
            <w:webHidden/>
          </w:rPr>
          <w:tab/>
        </w:r>
        <w:r w:rsidR="008306EA">
          <w:rPr>
            <w:noProof/>
            <w:webHidden/>
          </w:rPr>
          <w:fldChar w:fldCharType="begin"/>
        </w:r>
        <w:r w:rsidR="008306EA">
          <w:rPr>
            <w:noProof/>
            <w:webHidden/>
          </w:rPr>
          <w:instrText xml:space="preserve"> PAGEREF _Toc171756406 \h </w:instrText>
        </w:r>
        <w:r w:rsidR="008306EA">
          <w:rPr>
            <w:noProof/>
            <w:webHidden/>
          </w:rPr>
        </w:r>
        <w:r w:rsidR="008306EA">
          <w:rPr>
            <w:noProof/>
            <w:webHidden/>
          </w:rPr>
          <w:fldChar w:fldCharType="separate"/>
        </w:r>
        <w:r w:rsidR="0067630B">
          <w:rPr>
            <w:noProof/>
            <w:webHidden/>
          </w:rPr>
          <w:t>182</w:t>
        </w:r>
        <w:r w:rsidR="008306EA">
          <w:rPr>
            <w:noProof/>
            <w:webHidden/>
          </w:rPr>
          <w:fldChar w:fldCharType="end"/>
        </w:r>
      </w:hyperlink>
    </w:p>
    <w:p w14:paraId="4541872F" w14:textId="308B8DB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7" w:history="1">
        <w:r w:rsidR="008306EA" w:rsidRPr="00F822CA">
          <w:rPr>
            <w:rStyle w:val="Hyperlink"/>
            <w:noProof/>
          </w:rPr>
          <w:t xml:space="preserve">Tabel 58. </w:t>
        </w:r>
        <w:r w:rsidR="008306EA" w:rsidRPr="00F822CA">
          <w:rPr>
            <w:rStyle w:val="Hyperlink"/>
            <w:i/>
            <w:iCs/>
            <w:noProof/>
          </w:rPr>
          <w:t>Blackbox</w:t>
        </w:r>
        <w:r w:rsidR="008306EA" w:rsidRPr="00F822CA">
          <w:rPr>
            <w:rStyle w:val="Hyperlink"/>
            <w:noProof/>
          </w:rPr>
          <w:t xml:space="preserve"> Authorization mahasiswa</w:t>
        </w:r>
        <w:r w:rsidR="008306EA">
          <w:rPr>
            <w:noProof/>
            <w:webHidden/>
          </w:rPr>
          <w:tab/>
        </w:r>
        <w:r w:rsidR="008306EA">
          <w:rPr>
            <w:noProof/>
            <w:webHidden/>
          </w:rPr>
          <w:fldChar w:fldCharType="begin"/>
        </w:r>
        <w:r w:rsidR="008306EA">
          <w:rPr>
            <w:noProof/>
            <w:webHidden/>
          </w:rPr>
          <w:instrText xml:space="preserve"> PAGEREF _Toc171756407 \h </w:instrText>
        </w:r>
        <w:r w:rsidR="008306EA">
          <w:rPr>
            <w:noProof/>
            <w:webHidden/>
          </w:rPr>
        </w:r>
        <w:r w:rsidR="008306EA">
          <w:rPr>
            <w:noProof/>
            <w:webHidden/>
          </w:rPr>
          <w:fldChar w:fldCharType="separate"/>
        </w:r>
        <w:r w:rsidR="0067630B">
          <w:rPr>
            <w:noProof/>
            <w:webHidden/>
          </w:rPr>
          <w:t>183</w:t>
        </w:r>
        <w:r w:rsidR="008306EA">
          <w:rPr>
            <w:noProof/>
            <w:webHidden/>
          </w:rPr>
          <w:fldChar w:fldCharType="end"/>
        </w:r>
      </w:hyperlink>
    </w:p>
    <w:p w14:paraId="7DEBEC17" w14:textId="216B9AE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8" w:history="1">
        <w:r w:rsidR="008306EA" w:rsidRPr="00F822CA">
          <w:rPr>
            <w:rStyle w:val="Hyperlink"/>
            <w:noProof/>
          </w:rPr>
          <w:t xml:space="preserve">Tabel 59. </w:t>
        </w:r>
        <w:r w:rsidR="008306EA" w:rsidRPr="00F822CA">
          <w:rPr>
            <w:rStyle w:val="Hyperlink"/>
            <w:i/>
            <w:iCs/>
            <w:noProof/>
          </w:rPr>
          <w:t>Blackbox</w:t>
        </w:r>
        <w:r w:rsidR="008306EA" w:rsidRPr="00F822CA">
          <w:rPr>
            <w:rStyle w:val="Hyperlink"/>
            <w:noProof/>
          </w:rPr>
          <w:t xml:space="preserve"> menu home mahasiswa</w:t>
        </w:r>
        <w:r w:rsidR="008306EA">
          <w:rPr>
            <w:noProof/>
            <w:webHidden/>
          </w:rPr>
          <w:tab/>
        </w:r>
        <w:r w:rsidR="008306EA">
          <w:rPr>
            <w:noProof/>
            <w:webHidden/>
          </w:rPr>
          <w:fldChar w:fldCharType="begin"/>
        </w:r>
        <w:r w:rsidR="008306EA">
          <w:rPr>
            <w:noProof/>
            <w:webHidden/>
          </w:rPr>
          <w:instrText xml:space="preserve"> PAGEREF _Toc171756408 \h </w:instrText>
        </w:r>
        <w:r w:rsidR="008306EA">
          <w:rPr>
            <w:noProof/>
            <w:webHidden/>
          </w:rPr>
        </w:r>
        <w:r w:rsidR="008306EA">
          <w:rPr>
            <w:noProof/>
            <w:webHidden/>
          </w:rPr>
          <w:fldChar w:fldCharType="separate"/>
        </w:r>
        <w:r w:rsidR="0067630B">
          <w:rPr>
            <w:noProof/>
            <w:webHidden/>
          </w:rPr>
          <w:t>183</w:t>
        </w:r>
        <w:r w:rsidR="008306EA">
          <w:rPr>
            <w:noProof/>
            <w:webHidden/>
          </w:rPr>
          <w:fldChar w:fldCharType="end"/>
        </w:r>
      </w:hyperlink>
    </w:p>
    <w:p w14:paraId="5ECD1C46" w14:textId="13F95CF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09" w:history="1">
        <w:r w:rsidR="008306EA" w:rsidRPr="00F822CA">
          <w:rPr>
            <w:rStyle w:val="Hyperlink"/>
            <w:noProof/>
          </w:rPr>
          <w:t xml:space="preserve">Tabel 60. </w:t>
        </w:r>
        <w:r w:rsidR="008306EA" w:rsidRPr="00F822CA">
          <w:rPr>
            <w:rStyle w:val="Hyperlink"/>
            <w:i/>
            <w:iCs/>
            <w:noProof/>
          </w:rPr>
          <w:t>Blackbox</w:t>
        </w:r>
        <w:r w:rsidR="008306EA" w:rsidRPr="00F822CA">
          <w:rPr>
            <w:rStyle w:val="Hyperlink"/>
            <w:noProof/>
          </w:rPr>
          <w:t xml:space="preserve"> menu logbook mahasiswa</w:t>
        </w:r>
        <w:r w:rsidR="008306EA">
          <w:rPr>
            <w:noProof/>
            <w:webHidden/>
          </w:rPr>
          <w:tab/>
        </w:r>
        <w:r w:rsidR="008306EA">
          <w:rPr>
            <w:noProof/>
            <w:webHidden/>
          </w:rPr>
          <w:fldChar w:fldCharType="begin"/>
        </w:r>
        <w:r w:rsidR="008306EA">
          <w:rPr>
            <w:noProof/>
            <w:webHidden/>
          </w:rPr>
          <w:instrText xml:space="preserve"> PAGEREF _Toc171756409 \h </w:instrText>
        </w:r>
        <w:r w:rsidR="008306EA">
          <w:rPr>
            <w:noProof/>
            <w:webHidden/>
          </w:rPr>
        </w:r>
        <w:r w:rsidR="008306EA">
          <w:rPr>
            <w:noProof/>
            <w:webHidden/>
          </w:rPr>
          <w:fldChar w:fldCharType="separate"/>
        </w:r>
        <w:r w:rsidR="0067630B">
          <w:rPr>
            <w:noProof/>
            <w:webHidden/>
          </w:rPr>
          <w:t>184</w:t>
        </w:r>
        <w:r w:rsidR="008306EA">
          <w:rPr>
            <w:noProof/>
            <w:webHidden/>
          </w:rPr>
          <w:fldChar w:fldCharType="end"/>
        </w:r>
      </w:hyperlink>
    </w:p>
    <w:p w14:paraId="7DC29540" w14:textId="3B33D8F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0" w:history="1">
        <w:r w:rsidR="008306EA" w:rsidRPr="00F822CA">
          <w:rPr>
            <w:rStyle w:val="Hyperlink"/>
            <w:noProof/>
          </w:rPr>
          <w:t xml:space="preserve">Tabel 61. </w:t>
        </w:r>
        <w:r w:rsidR="008306EA" w:rsidRPr="00F822CA">
          <w:rPr>
            <w:rStyle w:val="Hyperlink"/>
            <w:i/>
            <w:iCs/>
            <w:noProof/>
          </w:rPr>
          <w:t>Blackbox</w:t>
        </w:r>
        <w:r w:rsidR="008306EA" w:rsidRPr="00F822CA">
          <w:rPr>
            <w:rStyle w:val="Hyperlink"/>
            <w:noProof/>
          </w:rPr>
          <w:t xml:space="preserve"> menu pengajuan mahasiswa</w:t>
        </w:r>
        <w:r w:rsidR="008306EA">
          <w:rPr>
            <w:noProof/>
            <w:webHidden/>
          </w:rPr>
          <w:tab/>
        </w:r>
        <w:r w:rsidR="008306EA">
          <w:rPr>
            <w:noProof/>
            <w:webHidden/>
          </w:rPr>
          <w:fldChar w:fldCharType="begin"/>
        </w:r>
        <w:r w:rsidR="008306EA">
          <w:rPr>
            <w:noProof/>
            <w:webHidden/>
          </w:rPr>
          <w:instrText xml:space="preserve"> PAGEREF _Toc171756410 \h </w:instrText>
        </w:r>
        <w:r w:rsidR="008306EA">
          <w:rPr>
            <w:noProof/>
            <w:webHidden/>
          </w:rPr>
        </w:r>
        <w:r w:rsidR="008306EA">
          <w:rPr>
            <w:noProof/>
            <w:webHidden/>
          </w:rPr>
          <w:fldChar w:fldCharType="separate"/>
        </w:r>
        <w:r w:rsidR="0067630B">
          <w:rPr>
            <w:noProof/>
            <w:webHidden/>
          </w:rPr>
          <w:t>184</w:t>
        </w:r>
        <w:r w:rsidR="008306EA">
          <w:rPr>
            <w:noProof/>
            <w:webHidden/>
          </w:rPr>
          <w:fldChar w:fldCharType="end"/>
        </w:r>
      </w:hyperlink>
    </w:p>
    <w:p w14:paraId="2CE4A0B4" w14:textId="7BE4FA3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1" w:history="1">
        <w:r w:rsidR="008306EA" w:rsidRPr="00F822CA">
          <w:rPr>
            <w:rStyle w:val="Hyperlink"/>
            <w:noProof/>
          </w:rPr>
          <w:t xml:space="preserve">Tabel 62. </w:t>
        </w:r>
        <w:r w:rsidR="008306EA" w:rsidRPr="00F822CA">
          <w:rPr>
            <w:rStyle w:val="Hyperlink"/>
            <w:i/>
            <w:iCs/>
            <w:noProof/>
          </w:rPr>
          <w:t>Blackbox</w:t>
        </w:r>
        <w:r w:rsidR="008306EA" w:rsidRPr="00F822CA">
          <w:rPr>
            <w:rStyle w:val="Hyperlink"/>
            <w:noProof/>
          </w:rPr>
          <w:t xml:space="preserve"> menu informasi mahasiswa</w:t>
        </w:r>
        <w:r w:rsidR="008306EA">
          <w:rPr>
            <w:noProof/>
            <w:webHidden/>
          </w:rPr>
          <w:tab/>
        </w:r>
        <w:r w:rsidR="008306EA">
          <w:rPr>
            <w:noProof/>
            <w:webHidden/>
          </w:rPr>
          <w:fldChar w:fldCharType="begin"/>
        </w:r>
        <w:r w:rsidR="008306EA">
          <w:rPr>
            <w:noProof/>
            <w:webHidden/>
          </w:rPr>
          <w:instrText xml:space="preserve"> PAGEREF _Toc171756411 \h </w:instrText>
        </w:r>
        <w:r w:rsidR="008306EA">
          <w:rPr>
            <w:noProof/>
            <w:webHidden/>
          </w:rPr>
        </w:r>
        <w:r w:rsidR="008306EA">
          <w:rPr>
            <w:noProof/>
            <w:webHidden/>
          </w:rPr>
          <w:fldChar w:fldCharType="separate"/>
        </w:r>
        <w:r w:rsidR="0067630B">
          <w:rPr>
            <w:noProof/>
            <w:webHidden/>
          </w:rPr>
          <w:t>185</w:t>
        </w:r>
        <w:r w:rsidR="008306EA">
          <w:rPr>
            <w:noProof/>
            <w:webHidden/>
          </w:rPr>
          <w:fldChar w:fldCharType="end"/>
        </w:r>
      </w:hyperlink>
    </w:p>
    <w:p w14:paraId="59F5D4F5" w14:textId="06B8023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2" w:history="1">
        <w:r w:rsidR="008306EA" w:rsidRPr="00F822CA">
          <w:rPr>
            <w:rStyle w:val="Hyperlink"/>
            <w:noProof/>
          </w:rPr>
          <w:t xml:space="preserve">Tabel 63. </w:t>
        </w:r>
        <w:r w:rsidR="008306EA" w:rsidRPr="00F822CA">
          <w:rPr>
            <w:rStyle w:val="Hyperlink"/>
            <w:i/>
            <w:iCs/>
            <w:noProof/>
          </w:rPr>
          <w:t>Blackbox</w:t>
        </w:r>
        <w:r w:rsidR="008306EA" w:rsidRPr="00F822CA">
          <w:rPr>
            <w:rStyle w:val="Hyperlink"/>
            <w:noProof/>
          </w:rPr>
          <w:t xml:space="preserve"> menu skripsi mahasiswa</w:t>
        </w:r>
        <w:r w:rsidR="008306EA">
          <w:rPr>
            <w:noProof/>
            <w:webHidden/>
          </w:rPr>
          <w:tab/>
        </w:r>
        <w:r w:rsidR="008306EA">
          <w:rPr>
            <w:noProof/>
            <w:webHidden/>
          </w:rPr>
          <w:fldChar w:fldCharType="begin"/>
        </w:r>
        <w:r w:rsidR="008306EA">
          <w:rPr>
            <w:noProof/>
            <w:webHidden/>
          </w:rPr>
          <w:instrText xml:space="preserve"> PAGEREF _Toc171756412 \h </w:instrText>
        </w:r>
        <w:r w:rsidR="008306EA">
          <w:rPr>
            <w:noProof/>
            <w:webHidden/>
          </w:rPr>
        </w:r>
        <w:r w:rsidR="008306EA">
          <w:rPr>
            <w:noProof/>
            <w:webHidden/>
          </w:rPr>
          <w:fldChar w:fldCharType="separate"/>
        </w:r>
        <w:r w:rsidR="0067630B">
          <w:rPr>
            <w:noProof/>
            <w:webHidden/>
          </w:rPr>
          <w:t>186</w:t>
        </w:r>
        <w:r w:rsidR="008306EA">
          <w:rPr>
            <w:noProof/>
            <w:webHidden/>
          </w:rPr>
          <w:fldChar w:fldCharType="end"/>
        </w:r>
      </w:hyperlink>
    </w:p>
    <w:p w14:paraId="46F7A45A" w14:textId="3E75FE3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3" w:history="1">
        <w:r w:rsidR="008306EA" w:rsidRPr="00F822CA">
          <w:rPr>
            <w:rStyle w:val="Hyperlink"/>
            <w:noProof/>
          </w:rPr>
          <w:t xml:space="preserve">Tabel 64. </w:t>
        </w:r>
        <w:r w:rsidR="008306EA" w:rsidRPr="00F822CA">
          <w:rPr>
            <w:rStyle w:val="Hyperlink"/>
            <w:i/>
            <w:iCs/>
            <w:noProof/>
          </w:rPr>
          <w:t>Blackbox</w:t>
        </w:r>
        <w:r w:rsidR="008306EA" w:rsidRPr="00F822CA">
          <w:rPr>
            <w:rStyle w:val="Hyperlink"/>
            <w:noProof/>
          </w:rPr>
          <w:t xml:space="preserve"> menu revisi sidang mahasiswa</w:t>
        </w:r>
        <w:r w:rsidR="008306EA">
          <w:rPr>
            <w:noProof/>
            <w:webHidden/>
          </w:rPr>
          <w:tab/>
        </w:r>
        <w:r w:rsidR="008306EA">
          <w:rPr>
            <w:noProof/>
            <w:webHidden/>
          </w:rPr>
          <w:fldChar w:fldCharType="begin"/>
        </w:r>
        <w:r w:rsidR="008306EA">
          <w:rPr>
            <w:noProof/>
            <w:webHidden/>
          </w:rPr>
          <w:instrText xml:space="preserve"> PAGEREF _Toc171756413 \h </w:instrText>
        </w:r>
        <w:r w:rsidR="008306EA">
          <w:rPr>
            <w:noProof/>
            <w:webHidden/>
          </w:rPr>
        </w:r>
        <w:r w:rsidR="008306EA">
          <w:rPr>
            <w:noProof/>
            <w:webHidden/>
          </w:rPr>
          <w:fldChar w:fldCharType="separate"/>
        </w:r>
        <w:r w:rsidR="0067630B">
          <w:rPr>
            <w:noProof/>
            <w:webHidden/>
          </w:rPr>
          <w:t>186</w:t>
        </w:r>
        <w:r w:rsidR="008306EA">
          <w:rPr>
            <w:noProof/>
            <w:webHidden/>
          </w:rPr>
          <w:fldChar w:fldCharType="end"/>
        </w:r>
      </w:hyperlink>
    </w:p>
    <w:p w14:paraId="2568F95F" w14:textId="4E5E642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4" w:history="1">
        <w:r w:rsidR="008306EA" w:rsidRPr="00F822CA">
          <w:rPr>
            <w:rStyle w:val="Hyperlink"/>
            <w:noProof/>
          </w:rPr>
          <w:t xml:space="preserve">Tabel 65. </w:t>
        </w:r>
        <w:r w:rsidR="008306EA" w:rsidRPr="00F822CA">
          <w:rPr>
            <w:rStyle w:val="Hyperlink"/>
            <w:i/>
            <w:iCs/>
            <w:noProof/>
          </w:rPr>
          <w:t>Blackbox</w:t>
        </w:r>
        <w:r w:rsidR="008306EA" w:rsidRPr="00F822CA">
          <w:rPr>
            <w:rStyle w:val="Hyperlink"/>
            <w:noProof/>
          </w:rPr>
          <w:t xml:space="preserve"> menu profile mahasiswa</w:t>
        </w:r>
        <w:r w:rsidR="008306EA">
          <w:rPr>
            <w:noProof/>
            <w:webHidden/>
          </w:rPr>
          <w:tab/>
        </w:r>
        <w:r w:rsidR="008306EA">
          <w:rPr>
            <w:noProof/>
            <w:webHidden/>
          </w:rPr>
          <w:fldChar w:fldCharType="begin"/>
        </w:r>
        <w:r w:rsidR="008306EA">
          <w:rPr>
            <w:noProof/>
            <w:webHidden/>
          </w:rPr>
          <w:instrText xml:space="preserve"> PAGEREF _Toc171756414 \h </w:instrText>
        </w:r>
        <w:r w:rsidR="008306EA">
          <w:rPr>
            <w:noProof/>
            <w:webHidden/>
          </w:rPr>
        </w:r>
        <w:r w:rsidR="008306EA">
          <w:rPr>
            <w:noProof/>
            <w:webHidden/>
          </w:rPr>
          <w:fldChar w:fldCharType="separate"/>
        </w:r>
        <w:r w:rsidR="0067630B">
          <w:rPr>
            <w:noProof/>
            <w:webHidden/>
          </w:rPr>
          <w:t>187</w:t>
        </w:r>
        <w:r w:rsidR="008306EA">
          <w:rPr>
            <w:noProof/>
            <w:webHidden/>
          </w:rPr>
          <w:fldChar w:fldCharType="end"/>
        </w:r>
      </w:hyperlink>
    </w:p>
    <w:p w14:paraId="473381D6" w14:textId="237814E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5" w:history="1">
        <w:r w:rsidR="008306EA" w:rsidRPr="00F822CA">
          <w:rPr>
            <w:rStyle w:val="Hyperlink"/>
            <w:noProof/>
          </w:rPr>
          <w:t>Tabel 66. Hasil Kuisioner SUS</w:t>
        </w:r>
        <w:r w:rsidR="008306EA">
          <w:rPr>
            <w:noProof/>
            <w:webHidden/>
          </w:rPr>
          <w:tab/>
        </w:r>
        <w:r w:rsidR="008306EA">
          <w:rPr>
            <w:noProof/>
            <w:webHidden/>
          </w:rPr>
          <w:fldChar w:fldCharType="begin"/>
        </w:r>
        <w:r w:rsidR="008306EA">
          <w:rPr>
            <w:noProof/>
            <w:webHidden/>
          </w:rPr>
          <w:instrText xml:space="preserve"> PAGEREF _Toc171756415 \h </w:instrText>
        </w:r>
        <w:r w:rsidR="008306EA">
          <w:rPr>
            <w:noProof/>
            <w:webHidden/>
          </w:rPr>
        </w:r>
        <w:r w:rsidR="008306EA">
          <w:rPr>
            <w:noProof/>
            <w:webHidden/>
          </w:rPr>
          <w:fldChar w:fldCharType="separate"/>
        </w:r>
        <w:r w:rsidR="0067630B">
          <w:rPr>
            <w:noProof/>
            <w:webHidden/>
          </w:rPr>
          <w:t>188</w:t>
        </w:r>
        <w:r w:rsidR="008306EA">
          <w:rPr>
            <w:noProof/>
            <w:webHidden/>
          </w:rPr>
          <w:fldChar w:fldCharType="end"/>
        </w:r>
      </w:hyperlink>
    </w:p>
    <w:p w14:paraId="1326DDF9" w14:textId="14BEEFD2" w:rsidR="008306EA" w:rsidRDefault="00000000" w:rsidP="008306EA">
      <w:pPr>
        <w:pStyle w:val="TableofFigures"/>
        <w:tabs>
          <w:tab w:val="right" w:leader="dot" w:pos="7927"/>
        </w:tabs>
        <w:spacing w:line="240" w:lineRule="auto"/>
        <w:rPr>
          <w:rStyle w:val="Hyperlink"/>
          <w:noProof/>
        </w:rPr>
        <w:sectPr w:rsidR="008306EA" w:rsidSect="000C6C49">
          <w:pgSz w:w="11906" w:h="16838"/>
          <w:pgMar w:top="1701" w:right="1701" w:bottom="1701" w:left="2268" w:header="850" w:footer="1417" w:gutter="0"/>
          <w:pgNumType w:fmt="lowerRoman"/>
          <w:cols w:space="708"/>
          <w:docGrid w:linePitch="360"/>
        </w:sectPr>
      </w:pPr>
      <w:hyperlink w:anchor="_Toc171756416" w:history="1">
        <w:r w:rsidR="008306EA" w:rsidRPr="00F822CA">
          <w:rPr>
            <w:rStyle w:val="Hyperlink"/>
            <w:noProof/>
          </w:rPr>
          <w:t>Tabel 67 Perhitungan skor SUS</w:t>
        </w:r>
        <w:r w:rsidR="008306EA">
          <w:rPr>
            <w:noProof/>
            <w:webHidden/>
          </w:rPr>
          <w:tab/>
        </w:r>
        <w:r w:rsidR="008306EA">
          <w:rPr>
            <w:noProof/>
            <w:webHidden/>
          </w:rPr>
          <w:fldChar w:fldCharType="begin"/>
        </w:r>
        <w:r w:rsidR="008306EA">
          <w:rPr>
            <w:noProof/>
            <w:webHidden/>
          </w:rPr>
          <w:instrText xml:space="preserve"> PAGEREF _Toc171756416 \h </w:instrText>
        </w:r>
        <w:r w:rsidR="008306EA">
          <w:rPr>
            <w:noProof/>
            <w:webHidden/>
          </w:rPr>
        </w:r>
        <w:r w:rsidR="008306EA">
          <w:rPr>
            <w:noProof/>
            <w:webHidden/>
          </w:rPr>
          <w:fldChar w:fldCharType="separate"/>
        </w:r>
        <w:r w:rsidR="0067630B">
          <w:rPr>
            <w:noProof/>
            <w:webHidden/>
          </w:rPr>
          <w:t>189</w:t>
        </w:r>
        <w:r w:rsidR="008306EA">
          <w:rPr>
            <w:noProof/>
            <w:webHidden/>
          </w:rPr>
          <w:fldChar w:fldCharType="end"/>
        </w:r>
      </w:hyperlink>
    </w:p>
    <w:p w14:paraId="6F42861F" w14:textId="5065E06C" w:rsidR="00861C82" w:rsidRDefault="0082734D" w:rsidP="00FB0EC6">
      <w:pPr>
        <w:pStyle w:val="Heading1"/>
        <w:spacing w:line="240" w:lineRule="auto"/>
      </w:pPr>
      <w:r w:rsidRPr="00FB0EC6">
        <w:rPr>
          <w:rFonts w:cs="Times New Roman"/>
          <w:szCs w:val="24"/>
        </w:rPr>
        <w:lastRenderedPageBreak/>
        <w:fldChar w:fldCharType="end"/>
      </w:r>
      <w:bookmarkStart w:id="8" w:name="_Toc171756302"/>
      <w:r w:rsidR="00A1563D">
        <w:t xml:space="preserve">DAFTAR </w:t>
      </w:r>
      <w:r w:rsidR="00B3178B">
        <w:t>GAMBAR</w:t>
      </w:r>
      <w:bookmarkEnd w:id="8"/>
    </w:p>
    <w:p w14:paraId="7254F60E" w14:textId="77777777" w:rsidR="00CB5EAD" w:rsidRPr="00CB5EAD" w:rsidRDefault="00CB5EAD" w:rsidP="00CB5EAD"/>
    <w:p w14:paraId="77DB1FB2" w14:textId="1B72C5AD" w:rsidR="008306EA" w:rsidRDefault="00823EF1" w:rsidP="008306EA">
      <w:pPr>
        <w:pStyle w:val="TableofFigures"/>
        <w:tabs>
          <w:tab w:val="right" w:leader="dot" w:pos="7927"/>
        </w:tabs>
        <w:spacing w:line="240" w:lineRule="auto"/>
        <w:rPr>
          <w:rFonts w:asciiTheme="minorHAnsi" w:eastAsiaTheme="minorEastAsia" w:hAnsiTheme="minorHAnsi"/>
          <w:noProof/>
          <w:sz w:val="22"/>
          <w:lang w:eastAsia="en-ID"/>
        </w:rPr>
      </w:pPr>
      <w:r w:rsidRPr="007413DE">
        <w:rPr>
          <w:rFonts w:cs="Times New Roman"/>
          <w:b/>
          <w:bCs/>
          <w:szCs w:val="24"/>
        </w:rPr>
        <w:fldChar w:fldCharType="begin"/>
      </w:r>
      <w:r w:rsidRPr="007413DE">
        <w:rPr>
          <w:rFonts w:cs="Times New Roman"/>
          <w:b/>
          <w:bCs/>
          <w:szCs w:val="24"/>
        </w:rPr>
        <w:instrText xml:space="preserve"> TOC \h \z \c "Gambar 4." </w:instrText>
      </w:r>
      <w:r w:rsidRPr="007413DE">
        <w:rPr>
          <w:rFonts w:cs="Times New Roman"/>
          <w:b/>
          <w:bCs/>
          <w:szCs w:val="24"/>
        </w:rPr>
        <w:fldChar w:fldCharType="separate"/>
      </w:r>
      <w:hyperlink w:anchor="_Toc171756417" w:history="1">
        <w:r w:rsidR="008306EA" w:rsidRPr="001C0BB3">
          <w:rPr>
            <w:rStyle w:val="Hyperlink"/>
            <w:noProof/>
          </w:rPr>
          <w:t xml:space="preserve">Gambar 4. 1 </w:t>
        </w:r>
        <w:r w:rsidR="008306EA" w:rsidRPr="001C0BB3">
          <w:rPr>
            <w:rStyle w:val="Hyperlink"/>
            <w:i/>
            <w:noProof/>
          </w:rPr>
          <w:t>Usecase diagram</w:t>
        </w:r>
        <w:r w:rsidR="008306EA" w:rsidRPr="001C0BB3">
          <w:rPr>
            <w:rStyle w:val="Hyperlink"/>
            <w:noProof/>
          </w:rPr>
          <w:t xml:space="preserve"> admin</w:t>
        </w:r>
        <w:r w:rsidR="008306EA">
          <w:rPr>
            <w:noProof/>
            <w:webHidden/>
          </w:rPr>
          <w:tab/>
        </w:r>
        <w:r w:rsidR="008306EA">
          <w:rPr>
            <w:noProof/>
            <w:webHidden/>
          </w:rPr>
          <w:fldChar w:fldCharType="begin"/>
        </w:r>
        <w:r w:rsidR="008306EA">
          <w:rPr>
            <w:noProof/>
            <w:webHidden/>
          </w:rPr>
          <w:instrText xml:space="preserve"> PAGEREF _Toc171756417 \h </w:instrText>
        </w:r>
        <w:r w:rsidR="008306EA">
          <w:rPr>
            <w:noProof/>
            <w:webHidden/>
          </w:rPr>
        </w:r>
        <w:r w:rsidR="008306EA">
          <w:rPr>
            <w:noProof/>
            <w:webHidden/>
          </w:rPr>
          <w:fldChar w:fldCharType="separate"/>
        </w:r>
        <w:r w:rsidR="0067630B">
          <w:rPr>
            <w:noProof/>
            <w:webHidden/>
          </w:rPr>
          <w:t>28</w:t>
        </w:r>
        <w:r w:rsidR="008306EA">
          <w:rPr>
            <w:noProof/>
            <w:webHidden/>
          </w:rPr>
          <w:fldChar w:fldCharType="end"/>
        </w:r>
      </w:hyperlink>
    </w:p>
    <w:p w14:paraId="2C5BDE8F" w14:textId="7B79E04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8" w:history="1">
        <w:r w:rsidR="008306EA" w:rsidRPr="001C0BB3">
          <w:rPr>
            <w:rStyle w:val="Hyperlink"/>
            <w:noProof/>
          </w:rPr>
          <w:t xml:space="preserve">Gambar 4. 2 </w:t>
        </w:r>
        <w:r w:rsidR="008306EA" w:rsidRPr="001C0BB3">
          <w:rPr>
            <w:rStyle w:val="Hyperlink"/>
            <w:i/>
            <w:noProof/>
          </w:rPr>
          <w:t>Usecase diagram</w:t>
        </w:r>
        <w:r w:rsidR="008306EA" w:rsidRPr="001C0BB3">
          <w:rPr>
            <w:rStyle w:val="Hyperlink"/>
            <w:noProof/>
          </w:rPr>
          <w:t xml:space="preserve"> komite dan ketua komite</w:t>
        </w:r>
        <w:r w:rsidR="008306EA">
          <w:rPr>
            <w:noProof/>
            <w:webHidden/>
          </w:rPr>
          <w:tab/>
        </w:r>
        <w:r w:rsidR="008306EA">
          <w:rPr>
            <w:noProof/>
            <w:webHidden/>
          </w:rPr>
          <w:fldChar w:fldCharType="begin"/>
        </w:r>
        <w:r w:rsidR="008306EA">
          <w:rPr>
            <w:noProof/>
            <w:webHidden/>
          </w:rPr>
          <w:instrText xml:space="preserve"> PAGEREF _Toc171756418 \h </w:instrText>
        </w:r>
        <w:r w:rsidR="008306EA">
          <w:rPr>
            <w:noProof/>
            <w:webHidden/>
          </w:rPr>
        </w:r>
        <w:r w:rsidR="008306EA">
          <w:rPr>
            <w:noProof/>
            <w:webHidden/>
          </w:rPr>
          <w:fldChar w:fldCharType="separate"/>
        </w:r>
        <w:r w:rsidR="0067630B">
          <w:rPr>
            <w:noProof/>
            <w:webHidden/>
          </w:rPr>
          <w:t>29</w:t>
        </w:r>
        <w:r w:rsidR="008306EA">
          <w:rPr>
            <w:noProof/>
            <w:webHidden/>
          </w:rPr>
          <w:fldChar w:fldCharType="end"/>
        </w:r>
      </w:hyperlink>
    </w:p>
    <w:p w14:paraId="5B75E731" w14:textId="6CDED34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19" w:history="1">
        <w:r w:rsidR="008306EA" w:rsidRPr="001C0BB3">
          <w:rPr>
            <w:rStyle w:val="Hyperlink"/>
            <w:noProof/>
          </w:rPr>
          <w:t xml:space="preserve">Gambar 4. 3 </w:t>
        </w:r>
        <w:r w:rsidR="008306EA" w:rsidRPr="001C0BB3">
          <w:rPr>
            <w:rStyle w:val="Hyperlink"/>
            <w:i/>
            <w:noProof/>
          </w:rPr>
          <w:t>Usecase diagram</w:t>
        </w:r>
        <w:r w:rsidR="008306EA" w:rsidRPr="001C0BB3">
          <w:rPr>
            <w:rStyle w:val="Hyperlink"/>
            <w:noProof/>
          </w:rPr>
          <w:t xml:space="preserve"> penguji dan ketua penguji</w:t>
        </w:r>
        <w:r w:rsidR="008306EA">
          <w:rPr>
            <w:noProof/>
            <w:webHidden/>
          </w:rPr>
          <w:tab/>
        </w:r>
        <w:r w:rsidR="008306EA">
          <w:rPr>
            <w:noProof/>
            <w:webHidden/>
          </w:rPr>
          <w:fldChar w:fldCharType="begin"/>
        </w:r>
        <w:r w:rsidR="008306EA">
          <w:rPr>
            <w:noProof/>
            <w:webHidden/>
          </w:rPr>
          <w:instrText xml:space="preserve"> PAGEREF _Toc171756419 \h </w:instrText>
        </w:r>
        <w:r w:rsidR="008306EA">
          <w:rPr>
            <w:noProof/>
            <w:webHidden/>
          </w:rPr>
        </w:r>
        <w:r w:rsidR="008306EA">
          <w:rPr>
            <w:noProof/>
            <w:webHidden/>
          </w:rPr>
          <w:fldChar w:fldCharType="separate"/>
        </w:r>
        <w:r w:rsidR="0067630B">
          <w:rPr>
            <w:noProof/>
            <w:webHidden/>
          </w:rPr>
          <w:t>30</w:t>
        </w:r>
        <w:r w:rsidR="008306EA">
          <w:rPr>
            <w:noProof/>
            <w:webHidden/>
          </w:rPr>
          <w:fldChar w:fldCharType="end"/>
        </w:r>
      </w:hyperlink>
    </w:p>
    <w:p w14:paraId="55333B6F" w14:textId="6E9F130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0" w:history="1">
        <w:r w:rsidR="008306EA" w:rsidRPr="001C0BB3">
          <w:rPr>
            <w:rStyle w:val="Hyperlink"/>
            <w:noProof/>
          </w:rPr>
          <w:t xml:space="preserve">Gambar 4. 4 </w:t>
        </w:r>
        <w:r w:rsidR="008306EA" w:rsidRPr="001C0BB3">
          <w:rPr>
            <w:rStyle w:val="Hyperlink"/>
            <w:i/>
            <w:noProof/>
          </w:rPr>
          <w:t>Usecase diagram</w:t>
        </w:r>
        <w:r w:rsidR="008306EA" w:rsidRPr="001C0BB3">
          <w:rPr>
            <w:rStyle w:val="Hyperlink"/>
            <w:noProof/>
          </w:rPr>
          <w:t xml:space="preserve"> dosen pembimbing</w:t>
        </w:r>
        <w:r w:rsidR="008306EA">
          <w:rPr>
            <w:noProof/>
            <w:webHidden/>
          </w:rPr>
          <w:tab/>
        </w:r>
        <w:r w:rsidR="008306EA">
          <w:rPr>
            <w:noProof/>
            <w:webHidden/>
          </w:rPr>
          <w:fldChar w:fldCharType="begin"/>
        </w:r>
        <w:r w:rsidR="008306EA">
          <w:rPr>
            <w:noProof/>
            <w:webHidden/>
          </w:rPr>
          <w:instrText xml:space="preserve"> PAGEREF _Toc171756420 \h </w:instrText>
        </w:r>
        <w:r w:rsidR="008306EA">
          <w:rPr>
            <w:noProof/>
            <w:webHidden/>
          </w:rPr>
        </w:r>
        <w:r w:rsidR="008306EA">
          <w:rPr>
            <w:noProof/>
            <w:webHidden/>
          </w:rPr>
          <w:fldChar w:fldCharType="separate"/>
        </w:r>
        <w:r w:rsidR="0067630B">
          <w:rPr>
            <w:noProof/>
            <w:webHidden/>
          </w:rPr>
          <w:t>32</w:t>
        </w:r>
        <w:r w:rsidR="008306EA">
          <w:rPr>
            <w:noProof/>
            <w:webHidden/>
          </w:rPr>
          <w:fldChar w:fldCharType="end"/>
        </w:r>
      </w:hyperlink>
    </w:p>
    <w:p w14:paraId="297BFC19" w14:textId="1F26DA0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1" w:history="1">
        <w:r w:rsidR="008306EA" w:rsidRPr="001C0BB3">
          <w:rPr>
            <w:rStyle w:val="Hyperlink"/>
            <w:noProof/>
          </w:rPr>
          <w:t xml:space="preserve">Gambar 4. 5 </w:t>
        </w:r>
        <w:r w:rsidR="008306EA" w:rsidRPr="001C0BB3">
          <w:rPr>
            <w:rStyle w:val="Hyperlink"/>
            <w:i/>
            <w:noProof/>
          </w:rPr>
          <w:t>Usecase diagram</w:t>
        </w:r>
        <w:r w:rsidR="008306EA" w:rsidRPr="001C0BB3">
          <w:rPr>
            <w:rStyle w:val="Hyperlink"/>
            <w:noProof/>
          </w:rPr>
          <w:t xml:space="preserve"> </w:t>
        </w:r>
        <w:r w:rsidR="008306EA" w:rsidRPr="001C0BB3">
          <w:rPr>
            <w:rStyle w:val="Hyperlink"/>
            <w:i/>
            <w:iCs/>
            <w:noProof/>
          </w:rPr>
          <w:t>role</w:t>
        </w:r>
        <w:r w:rsidR="008306EA" w:rsidRPr="001C0BB3">
          <w:rPr>
            <w:rStyle w:val="Hyperlink"/>
            <w:noProof/>
          </w:rPr>
          <w:t xml:space="preserve"> mahasiswa</w:t>
        </w:r>
        <w:r w:rsidR="008306EA">
          <w:rPr>
            <w:noProof/>
            <w:webHidden/>
          </w:rPr>
          <w:tab/>
        </w:r>
        <w:r w:rsidR="008306EA">
          <w:rPr>
            <w:noProof/>
            <w:webHidden/>
          </w:rPr>
          <w:fldChar w:fldCharType="begin"/>
        </w:r>
        <w:r w:rsidR="008306EA">
          <w:rPr>
            <w:noProof/>
            <w:webHidden/>
          </w:rPr>
          <w:instrText xml:space="preserve"> PAGEREF _Toc171756421 \h </w:instrText>
        </w:r>
        <w:r w:rsidR="008306EA">
          <w:rPr>
            <w:noProof/>
            <w:webHidden/>
          </w:rPr>
        </w:r>
        <w:r w:rsidR="008306EA">
          <w:rPr>
            <w:noProof/>
            <w:webHidden/>
          </w:rPr>
          <w:fldChar w:fldCharType="separate"/>
        </w:r>
        <w:r w:rsidR="0067630B">
          <w:rPr>
            <w:noProof/>
            <w:webHidden/>
          </w:rPr>
          <w:t>33</w:t>
        </w:r>
        <w:r w:rsidR="008306EA">
          <w:rPr>
            <w:noProof/>
            <w:webHidden/>
          </w:rPr>
          <w:fldChar w:fldCharType="end"/>
        </w:r>
      </w:hyperlink>
    </w:p>
    <w:p w14:paraId="14831EB4" w14:textId="6BC7D149"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2" w:history="1">
        <w:r w:rsidR="008306EA" w:rsidRPr="001C0BB3">
          <w:rPr>
            <w:rStyle w:val="Hyperlink"/>
            <w:noProof/>
          </w:rPr>
          <w:t xml:space="preserve">Gambar 4. 6 </w:t>
        </w:r>
        <w:r w:rsidR="008306EA" w:rsidRPr="001C0BB3">
          <w:rPr>
            <w:rStyle w:val="Hyperlink"/>
            <w:i/>
            <w:noProof/>
          </w:rPr>
          <w:t>Activity diagram</w:t>
        </w:r>
        <w:r w:rsidR="008306EA" w:rsidRPr="001C0BB3">
          <w:rPr>
            <w:rStyle w:val="Hyperlink"/>
            <w:noProof/>
          </w:rPr>
          <w:t xml:space="preserve"> pengajuan judul dan dosen pembimbing</w:t>
        </w:r>
        <w:r w:rsidR="008306EA">
          <w:rPr>
            <w:noProof/>
            <w:webHidden/>
          </w:rPr>
          <w:tab/>
        </w:r>
        <w:r w:rsidR="008306EA">
          <w:rPr>
            <w:noProof/>
            <w:webHidden/>
          </w:rPr>
          <w:fldChar w:fldCharType="begin"/>
        </w:r>
        <w:r w:rsidR="008306EA">
          <w:rPr>
            <w:noProof/>
            <w:webHidden/>
          </w:rPr>
          <w:instrText xml:space="preserve"> PAGEREF _Toc171756422 \h </w:instrText>
        </w:r>
        <w:r w:rsidR="008306EA">
          <w:rPr>
            <w:noProof/>
            <w:webHidden/>
          </w:rPr>
        </w:r>
        <w:r w:rsidR="008306EA">
          <w:rPr>
            <w:noProof/>
            <w:webHidden/>
          </w:rPr>
          <w:fldChar w:fldCharType="separate"/>
        </w:r>
        <w:r w:rsidR="0067630B">
          <w:rPr>
            <w:noProof/>
            <w:webHidden/>
          </w:rPr>
          <w:t>34</w:t>
        </w:r>
        <w:r w:rsidR="008306EA">
          <w:rPr>
            <w:noProof/>
            <w:webHidden/>
          </w:rPr>
          <w:fldChar w:fldCharType="end"/>
        </w:r>
      </w:hyperlink>
    </w:p>
    <w:p w14:paraId="053DAE25" w14:textId="112CDC1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3" w:history="1">
        <w:r w:rsidR="008306EA" w:rsidRPr="001C0BB3">
          <w:rPr>
            <w:rStyle w:val="Hyperlink"/>
            <w:noProof/>
          </w:rPr>
          <w:t>Gambar 4. 7 Bimbingan logbook</w:t>
        </w:r>
        <w:r w:rsidR="008306EA">
          <w:rPr>
            <w:noProof/>
            <w:webHidden/>
          </w:rPr>
          <w:tab/>
        </w:r>
        <w:r w:rsidR="008306EA">
          <w:rPr>
            <w:noProof/>
            <w:webHidden/>
          </w:rPr>
          <w:fldChar w:fldCharType="begin"/>
        </w:r>
        <w:r w:rsidR="008306EA">
          <w:rPr>
            <w:noProof/>
            <w:webHidden/>
          </w:rPr>
          <w:instrText xml:space="preserve"> PAGEREF _Toc171756423 \h </w:instrText>
        </w:r>
        <w:r w:rsidR="008306EA">
          <w:rPr>
            <w:noProof/>
            <w:webHidden/>
          </w:rPr>
        </w:r>
        <w:r w:rsidR="008306EA">
          <w:rPr>
            <w:noProof/>
            <w:webHidden/>
          </w:rPr>
          <w:fldChar w:fldCharType="separate"/>
        </w:r>
        <w:r w:rsidR="0067630B">
          <w:rPr>
            <w:noProof/>
            <w:webHidden/>
          </w:rPr>
          <w:t>34</w:t>
        </w:r>
        <w:r w:rsidR="008306EA">
          <w:rPr>
            <w:noProof/>
            <w:webHidden/>
          </w:rPr>
          <w:fldChar w:fldCharType="end"/>
        </w:r>
      </w:hyperlink>
    </w:p>
    <w:p w14:paraId="2A4E713F" w14:textId="27B6890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4" w:history="1">
        <w:r w:rsidR="008306EA" w:rsidRPr="001C0BB3">
          <w:rPr>
            <w:rStyle w:val="Hyperlink"/>
            <w:noProof/>
          </w:rPr>
          <w:t xml:space="preserve">Gambar 4. 8 </w:t>
        </w:r>
        <w:r w:rsidR="008306EA" w:rsidRPr="001C0BB3">
          <w:rPr>
            <w:rStyle w:val="Hyperlink"/>
            <w:i/>
            <w:noProof/>
          </w:rPr>
          <w:t>Activity diagram</w:t>
        </w:r>
        <w:r w:rsidR="008306EA" w:rsidRPr="001C0BB3">
          <w:rPr>
            <w:rStyle w:val="Hyperlink"/>
            <w:noProof/>
          </w:rPr>
          <w:t xml:space="preserve"> pengajuan sempro</w:t>
        </w:r>
        <w:r w:rsidR="008306EA">
          <w:rPr>
            <w:noProof/>
            <w:webHidden/>
          </w:rPr>
          <w:tab/>
        </w:r>
        <w:r w:rsidR="008306EA">
          <w:rPr>
            <w:noProof/>
            <w:webHidden/>
          </w:rPr>
          <w:fldChar w:fldCharType="begin"/>
        </w:r>
        <w:r w:rsidR="008306EA">
          <w:rPr>
            <w:noProof/>
            <w:webHidden/>
          </w:rPr>
          <w:instrText xml:space="preserve"> PAGEREF _Toc171756424 \h </w:instrText>
        </w:r>
        <w:r w:rsidR="008306EA">
          <w:rPr>
            <w:noProof/>
            <w:webHidden/>
          </w:rPr>
        </w:r>
        <w:r w:rsidR="008306EA">
          <w:rPr>
            <w:noProof/>
            <w:webHidden/>
          </w:rPr>
          <w:fldChar w:fldCharType="separate"/>
        </w:r>
        <w:r w:rsidR="0067630B">
          <w:rPr>
            <w:noProof/>
            <w:webHidden/>
          </w:rPr>
          <w:t>35</w:t>
        </w:r>
        <w:r w:rsidR="008306EA">
          <w:rPr>
            <w:noProof/>
            <w:webHidden/>
          </w:rPr>
          <w:fldChar w:fldCharType="end"/>
        </w:r>
      </w:hyperlink>
    </w:p>
    <w:p w14:paraId="1E5B5362" w14:textId="2270291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5" w:history="1">
        <w:r w:rsidR="008306EA" w:rsidRPr="001C0BB3">
          <w:rPr>
            <w:rStyle w:val="Hyperlink"/>
            <w:noProof/>
          </w:rPr>
          <w:t xml:space="preserve">Gambar 4. 9 </w:t>
        </w:r>
        <w:r w:rsidR="008306EA" w:rsidRPr="001C0BB3">
          <w:rPr>
            <w:rStyle w:val="Hyperlink"/>
            <w:i/>
            <w:noProof/>
          </w:rPr>
          <w:t>Activity diagram</w:t>
        </w:r>
        <w:r w:rsidR="008306EA" w:rsidRPr="001C0BB3">
          <w:rPr>
            <w:rStyle w:val="Hyperlink"/>
            <w:noProof/>
          </w:rPr>
          <w:t xml:space="preserve"> sempro</w:t>
        </w:r>
        <w:r w:rsidR="008306EA">
          <w:rPr>
            <w:noProof/>
            <w:webHidden/>
          </w:rPr>
          <w:tab/>
        </w:r>
        <w:r w:rsidR="008306EA">
          <w:rPr>
            <w:noProof/>
            <w:webHidden/>
          </w:rPr>
          <w:fldChar w:fldCharType="begin"/>
        </w:r>
        <w:r w:rsidR="008306EA">
          <w:rPr>
            <w:noProof/>
            <w:webHidden/>
          </w:rPr>
          <w:instrText xml:space="preserve"> PAGEREF _Toc171756425 \h </w:instrText>
        </w:r>
        <w:r w:rsidR="008306EA">
          <w:rPr>
            <w:noProof/>
            <w:webHidden/>
          </w:rPr>
        </w:r>
        <w:r w:rsidR="008306EA">
          <w:rPr>
            <w:noProof/>
            <w:webHidden/>
          </w:rPr>
          <w:fldChar w:fldCharType="separate"/>
        </w:r>
        <w:r w:rsidR="0067630B">
          <w:rPr>
            <w:noProof/>
            <w:webHidden/>
          </w:rPr>
          <w:t>36</w:t>
        </w:r>
        <w:r w:rsidR="008306EA">
          <w:rPr>
            <w:noProof/>
            <w:webHidden/>
          </w:rPr>
          <w:fldChar w:fldCharType="end"/>
        </w:r>
      </w:hyperlink>
    </w:p>
    <w:p w14:paraId="309A93BF" w14:textId="3546229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6" w:history="1">
        <w:r w:rsidR="008306EA" w:rsidRPr="001C0BB3">
          <w:rPr>
            <w:rStyle w:val="Hyperlink"/>
            <w:noProof/>
          </w:rPr>
          <w:t xml:space="preserve">Gambar 4. 10 </w:t>
        </w:r>
        <w:r w:rsidR="008306EA" w:rsidRPr="001C0BB3">
          <w:rPr>
            <w:rStyle w:val="Hyperlink"/>
            <w:i/>
            <w:noProof/>
          </w:rPr>
          <w:t>Activity diagram</w:t>
        </w:r>
        <w:r w:rsidR="008306EA" w:rsidRPr="001C0BB3">
          <w:rPr>
            <w:rStyle w:val="Hyperlink"/>
            <w:noProof/>
          </w:rPr>
          <w:t xml:space="preserve"> pengajuan sidang skripsi</w:t>
        </w:r>
        <w:r w:rsidR="008306EA">
          <w:rPr>
            <w:noProof/>
            <w:webHidden/>
          </w:rPr>
          <w:tab/>
        </w:r>
        <w:r w:rsidR="008306EA">
          <w:rPr>
            <w:noProof/>
            <w:webHidden/>
          </w:rPr>
          <w:fldChar w:fldCharType="begin"/>
        </w:r>
        <w:r w:rsidR="008306EA">
          <w:rPr>
            <w:noProof/>
            <w:webHidden/>
          </w:rPr>
          <w:instrText xml:space="preserve"> PAGEREF _Toc171756426 \h </w:instrText>
        </w:r>
        <w:r w:rsidR="008306EA">
          <w:rPr>
            <w:noProof/>
            <w:webHidden/>
          </w:rPr>
        </w:r>
        <w:r w:rsidR="008306EA">
          <w:rPr>
            <w:noProof/>
            <w:webHidden/>
          </w:rPr>
          <w:fldChar w:fldCharType="separate"/>
        </w:r>
        <w:r w:rsidR="0067630B">
          <w:rPr>
            <w:noProof/>
            <w:webHidden/>
          </w:rPr>
          <w:t>37</w:t>
        </w:r>
        <w:r w:rsidR="008306EA">
          <w:rPr>
            <w:noProof/>
            <w:webHidden/>
          </w:rPr>
          <w:fldChar w:fldCharType="end"/>
        </w:r>
      </w:hyperlink>
    </w:p>
    <w:p w14:paraId="3522C241" w14:textId="6041684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7" w:history="1">
        <w:r w:rsidR="008306EA" w:rsidRPr="001C0BB3">
          <w:rPr>
            <w:rStyle w:val="Hyperlink"/>
            <w:noProof/>
          </w:rPr>
          <w:t xml:space="preserve">Gambar 4. 11 </w:t>
        </w:r>
        <w:r w:rsidR="008306EA" w:rsidRPr="001C0BB3">
          <w:rPr>
            <w:rStyle w:val="Hyperlink"/>
            <w:i/>
            <w:noProof/>
          </w:rPr>
          <w:t>Activity diagram</w:t>
        </w:r>
        <w:r w:rsidR="008306EA" w:rsidRPr="001C0BB3">
          <w:rPr>
            <w:rStyle w:val="Hyperlink"/>
            <w:noProof/>
          </w:rPr>
          <w:t xml:space="preserve"> sidang skripsi</w:t>
        </w:r>
        <w:r w:rsidR="008306EA">
          <w:rPr>
            <w:noProof/>
            <w:webHidden/>
          </w:rPr>
          <w:tab/>
        </w:r>
        <w:r w:rsidR="008306EA">
          <w:rPr>
            <w:noProof/>
            <w:webHidden/>
          </w:rPr>
          <w:fldChar w:fldCharType="begin"/>
        </w:r>
        <w:r w:rsidR="008306EA">
          <w:rPr>
            <w:noProof/>
            <w:webHidden/>
          </w:rPr>
          <w:instrText xml:space="preserve"> PAGEREF _Toc171756427 \h </w:instrText>
        </w:r>
        <w:r w:rsidR="008306EA">
          <w:rPr>
            <w:noProof/>
            <w:webHidden/>
          </w:rPr>
        </w:r>
        <w:r w:rsidR="008306EA">
          <w:rPr>
            <w:noProof/>
            <w:webHidden/>
          </w:rPr>
          <w:fldChar w:fldCharType="separate"/>
        </w:r>
        <w:r w:rsidR="0067630B">
          <w:rPr>
            <w:noProof/>
            <w:webHidden/>
          </w:rPr>
          <w:t>38</w:t>
        </w:r>
        <w:r w:rsidR="008306EA">
          <w:rPr>
            <w:noProof/>
            <w:webHidden/>
          </w:rPr>
          <w:fldChar w:fldCharType="end"/>
        </w:r>
      </w:hyperlink>
    </w:p>
    <w:p w14:paraId="1183167A" w14:textId="6DD55C8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8" w:history="1">
        <w:r w:rsidR="008306EA" w:rsidRPr="001C0BB3">
          <w:rPr>
            <w:rStyle w:val="Hyperlink"/>
            <w:noProof/>
          </w:rPr>
          <w:t xml:space="preserve">Gambar 4. 12 </w:t>
        </w:r>
        <w:r w:rsidR="008306EA" w:rsidRPr="001C0BB3">
          <w:rPr>
            <w:rStyle w:val="Hyperlink"/>
            <w:i/>
            <w:noProof/>
          </w:rPr>
          <w:t>Activity diagram</w:t>
        </w:r>
        <w:r w:rsidR="008306EA" w:rsidRPr="001C0BB3">
          <w:rPr>
            <w:rStyle w:val="Hyperlink"/>
            <w:noProof/>
          </w:rPr>
          <w:t xml:space="preserve"> revisi sidang skripsi</w:t>
        </w:r>
        <w:r w:rsidR="008306EA">
          <w:rPr>
            <w:noProof/>
            <w:webHidden/>
          </w:rPr>
          <w:tab/>
        </w:r>
        <w:r w:rsidR="008306EA">
          <w:rPr>
            <w:noProof/>
            <w:webHidden/>
          </w:rPr>
          <w:fldChar w:fldCharType="begin"/>
        </w:r>
        <w:r w:rsidR="008306EA">
          <w:rPr>
            <w:noProof/>
            <w:webHidden/>
          </w:rPr>
          <w:instrText xml:space="preserve"> PAGEREF _Toc171756428 \h </w:instrText>
        </w:r>
        <w:r w:rsidR="008306EA">
          <w:rPr>
            <w:noProof/>
            <w:webHidden/>
          </w:rPr>
        </w:r>
        <w:r w:rsidR="008306EA">
          <w:rPr>
            <w:noProof/>
            <w:webHidden/>
          </w:rPr>
          <w:fldChar w:fldCharType="separate"/>
        </w:r>
        <w:r w:rsidR="0067630B">
          <w:rPr>
            <w:noProof/>
            <w:webHidden/>
          </w:rPr>
          <w:t>39</w:t>
        </w:r>
        <w:r w:rsidR="008306EA">
          <w:rPr>
            <w:noProof/>
            <w:webHidden/>
          </w:rPr>
          <w:fldChar w:fldCharType="end"/>
        </w:r>
      </w:hyperlink>
    </w:p>
    <w:p w14:paraId="6D01F825" w14:textId="1ED942B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29" w:history="1">
        <w:r w:rsidR="008306EA" w:rsidRPr="001C0BB3">
          <w:rPr>
            <w:rStyle w:val="Hyperlink"/>
            <w:noProof/>
          </w:rPr>
          <w:t xml:space="preserve">Gambar 4. 13 </w:t>
        </w:r>
        <w:r w:rsidR="008306EA" w:rsidRPr="001C0BB3">
          <w:rPr>
            <w:rStyle w:val="Hyperlink"/>
            <w:i/>
            <w:noProof/>
          </w:rPr>
          <w:t>Activity diagram</w:t>
        </w:r>
        <w:r w:rsidR="008306EA" w:rsidRPr="001C0BB3">
          <w:rPr>
            <w:rStyle w:val="Hyperlink"/>
            <w:noProof/>
          </w:rPr>
          <w:t xml:space="preserve"> serah terima alat dan skripsi</w:t>
        </w:r>
        <w:r w:rsidR="008306EA">
          <w:rPr>
            <w:noProof/>
            <w:webHidden/>
          </w:rPr>
          <w:tab/>
        </w:r>
        <w:r w:rsidR="008306EA">
          <w:rPr>
            <w:noProof/>
            <w:webHidden/>
          </w:rPr>
          <w:fldChar w:fldCharType="begin"/>
        </w:r>
        <w:r w:rsidR="008306EA">
          <w:rPr>
            <w:noProof/>
            <w:webHidden/>
          </w:rPr>
          <w:instrText xml:space="preserve"> PAGEREF _Toc171756429 \h </w:instrText>
        </w:r>
        <w:r w:rsidR="008306EA">
          <w:rPr>
            <w:noProof/>
            <w:webHidden/>
          </w:rPr>
        </w:r>
        <w:r w:rsidR="008306EA">
          <w:rPr>
            <w:noProof/>
            <w:webHidden/>
          </w:rPr>
          <w:fldChar w:fldCharType="separate"/>
        </w:r>
        <w:r w:rsidR="0067630B">
          <w:rPr>
            <w:noProof/>
            <w:webHidden/>
          </w:rPr>
          <w:t>40</w:t>
        </w:r>
        <w:r w:rsidR="008306EA">
          <w:rPr>
            <w:noProof/>
            <w:webHidden/>
          </w:rPr>
          <w:fldChar w:fldCharType="end"/>
        </w:r>
      </w:hyperlink>
    </w:p>
    <w:p w14:paraId="7F999B9F" w14:textId="341BB61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0" w:history="1">
        <w:r w:rsidR="008306EA" w:rsidRPr="001C0BB3">
          <w:rPr>
            <w:rStyle w:val="Hyperlink"/>
            <w:noProof/>
          </w:rPr>
          <w:t xml:space="preserve">Gambar 4. 14 </w:t>
        </w:r>
        <w:r w:rsidR="008306EA" w:rsidRPr="001C0BB3">
          <w:rPr>
            <w:rStyle w:val="Hyperlink"/>
            <w:i/>
            <w:noProof/>
          </w:rPr>
          <w:t>Class diagram</w:t>
        </w:r>
        <w:r w:rsidR="008306EA">
          <w:rPr>
            <w:noProof/>
            <w:webHidden/>
          </w:rPr>
          <w:tab/>
        </w:r>
        <w:r w:rsidR="008306EA">
          <w:rPr>
            <w:noProof/>
            <w:webHidden/>
          </w:rPr>
          <w:fldChar w:fldCharType="begin"/>
        </w:r>
        <w:r w:rsidR="008306EA">
          <w:rPr>
            <w:noProof/>
            <w:webHidden/>
          </w:rPr>
          <w:instrText xml:space="preserve"> PAGEREF _Toc171756430 \h </w:instrText>
        </w:r>
        <w:r w:rsidR="008306EA">
          <w:rPr>
            <w:noProof/>
            <w:webHidden/>
          </w:rPr>
        </w:r>
        <w:r w:rsidR="008306EA">
          <w:rPr>
            <w:noProof/>
            <w:webHidden/>
          </w:rPr>
          <w:fldChar w:fldCharType="separate"/>
        </w:r>
        <w:r w:rsidR="0067630B">
          <w:rPr>
            <w:noProof/>
            <w:webHidden/>
          </w:rPr>
          <w:t>41</w:t>
        </w:r>
        <w:r w:rsidR="008306EA">
          <w:rPr>
            <w:noProof/>
            <w:webHidden/>
          </w:rPr>
          <w:fldChar w:fldCharType="end"/>
        </w:r>
      </w:hyperlink>
    </w:p>
    <w:p w14:paraId="42F43074" w14:textId="23234FE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1" w:history="1">
        <w:r w:rsidR="008306EA" w:rsidRPr="001C0BB3">
          <w:rPr>
            <w:rStyle w:val="Hyperlink"/>
            <w:noProof/>
          </w:rPr>
          <w:t xml:space="preserve">Gambar 4. 15 Desain halaman </w:t>
        </w:r>
        <w:r w:rsidR="008306EA" w:rsidRPr="001C0BB3">
          <w:rPr>
            <w:rStyle w:val="Hyperlink"/>
            <w:i/>
            <w:iCs/>
            <w:noProof/>
          </w:rPr>
          <w:t>login</w:t>
        </w:r>
        <w:r w:rsidR="008306EA">
          <w:rPr>
            <w:noProof/>
            <w:webHidden/>
          </w:rPr>
          <w:tab/>
        </w:r>
        <w:r w:rsidR="008306EA">
          <w:rPr>
            <w:noProof/>
            <w:webHidden/>
          </w:rPr>
          <w:fldChar w:fldCharType="begin"/>
        </w:r>
        <w:r w:rsidR="008306EA">
          <w:rPr>
            <w:noProof/>
            <w:webHidden/>
          </w:rPr>
          <w:instrText xml:space="preserve"> PAGEREF _Toc171756431 \h </w:instrText>
        </w:r>
        <w:r w:rsidR="008306EA">
          <w:rPr>
            <w:noProof/>
            <w:webHidden/>
          </w:rPr>
        </w:r>
        <w:r w:rsidR="008306EA">
          <w:rPr>
            <w:noProof/>
            <w:webHidden/>
          </w:rPr>
          <w:fldChar w:fldCharType="separate"/>
        </w:r>
        <w:r w:rsidR="0067630B">
          <w:rPr>
            <w:noProof/>
            <w:webHidden/>
          </w:rPr>
          <w:t>42</w:t>
        </w:r>
        <w:r w:rsidR="008306EA">
          <w:rPr>
            <w:noProof/>
            <w:webHidden/>
          </w:rPr>
          <w:fldChar w:fldCharType="end"/>
        </w:r>
      </w:hyperlink>
    </w:p>
    <w:p w14:paraId="2CF39833" w14:textId="71FAD98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2" w:history="1">
        <w:r w:rsidR="008306EA" w:rsidRPr="001C0BB3">
          <w:rPr>
            <w:rStyle w:val="Hyperlink"/>
            <w:noProof/>
          </w:rPr>
          <w:t>Gambar 4. 16 Desain halaman beranda untuk admin dan komite</w:t>
        </w:r>
        <w:r w:rsidR="008306EA">
          <w:rPr>
            <w:noProof/>
            <w:webHidden/>
          </w:rPr>
          <w:tab/>
        </w:r>
        <w:r w:rsidR="008306EA">
          <w:rPr>
            <w:noProof/>
            <w:webHidden/>
          </w:rPr>
          <w:fldChar w:fldCharType="begin"/>
        </w:r>
        <w:r w:rsidR="008306EA">
          <w:rPr>
            <w:noProof/>
            <w:webHidden/>
          </w:rPr>
          <w:instrText xml:space="preserve"> PAGEREF _Toc171756432 \h </w:instrText>
        </w:r>
        <w:r w:rsidR="008306EA">
          <w:rPr>
            <w:noProof/>
            <w:webHidden/>
          </w:rPr>
        </w:r>
        <w:r w:rsidR="008306EA">
          <w:rPr>
            <w:noProof/>
            <w:webHidden/>
          </w:rPr>
          <w:fldChar w:fldCharType="separate"/>
        </w:r>
        <w:r w:rsidR="0067630B">
          <w:rPr>
            <w:noProof/>
            <w:webHidden/>
          </w:rPr>
          <w:t>43</w:t>
        </w:r>
        <w:r w:rsidR="008306EA">
          <w:rPr>
            <w:noProof/>
            <w:webHidden/>
          </w:rPr>
          <w:fldChar w:fldCharType="end"/>
        </w:r>
      </w:hyperlink>
    </w:p>
    <w:p w14:paraId="1822B000" w14:textId="1549503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3" w:history="1">
        <w:r w:rsidR="008306EA" w:rsidRPr="001C0BB3">
          <w:rPr>
            <w:rStyle w:val="Hyperlink"/>
            <w:noProof/>
          </w:rPr>
          <w:t>Gambar 4. 17 Desain halaman beranda untuk dosen dan mahasiswa</w:t>
        </w:r>
        <w:r w:rsidR="008306EA">
          <w:rPr>
            <w:noProof/>
            <w:webHidden/>
          </w:rPr>
          <w:tab/>
        </w:r>
        <w:r w:rsidR="008306EA">
          <w:rPr>
            <w:noProof/>
            <w:webHidden/>
          </w:rPr>
          <w:fldChar w:fldCharType="begin"/>
        </w:r>
        <w:r w:rsidR="008306EA">
          <w:rPr>
            <w:noProof/>
            <w:webHidden/>
          </w:rPr>
          <w:instrText xml:space="preserve"> PAGEREF _Toc171756433 \h </w:instrText>
        </w:r>
        <w:r w:rsidR="008306EA">
          <w:rPr>
            <w:noProof/>
            <w:webHidden/>
          </w:rPr>
        </w:r>
        <w:r w:rsidR="008306EA">
          <w:rPr>
            <w:noProof/>
            <w:webHidden/>
          </w:rPr>
          <w:fldChar w:fldCharType="separate"/>
        </w:r>
        <w:r w:rsidR="0067630B">
          <w:rPr>
            <w:noProof/>
            <w:webHidden/>
          </w:rPr>
          <w:t>44</w:t>
        </w:r>
        <w:r w:rsidR="008306EA">
          <w:rPr>
            <w:noProof/>
            <w:webHidden/>
          </w:rPr>
          <w:fldChar w:fldCharType="end"/>
        </w:r>
      </w:hyperlink>
    </w:p>
    <w:p w14:paraId="05C6B0D1" w14:textId="245F1C0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4" w:history="1">
        <w:r w:rsidR="008306EA" w:rsidRPr="001C0BB3">
          <w:rPr>
            <w:rStyle w:val="Hyperlink"/>
            <w:noProof/>
          </w:rPr>
          <w:t>Gambar 4. 18 Desain edit konten beranda</w:t>
        </w:r>
        <w:r w:rsidR="008306EA">
          <w:rPr>
            <w:noProof/>
            <w:webHidden/>
          </w:rPr>
          <w:tab/>
        </w:r>
        <w:r w:rsidR="008306EA">
          <w:rPr>
            <w:noProof/>
            <w:webHidden/>
          </w:rPr>
          <w:fldChar w:fldCharType="begin"/>
        </w:r>
        <w:r w:rsidR="008306EA">
          <w:rPr>
            <w:noProof/>
            <w:webHidden/>
          </w:rPr>
          <w:instrText xml:space="preserve"> PAGEREF _Toc171756434 \h </w:instrText>
        </w:r>
        <w:r w:rsidR="008306EA">
          <w:rPr>
            <w:noProof/>
            <w:webHidden/>
          </w:rPr>
        </w:r>
        <w:r w:rsidR="008306EA">
          <w:rPr>
            <w:noProof/>
            <w:webHidden/>
          </w:rPr>
          <w:fldChar w:fldCharType="separate"/>
        </w:r>
        <w:r w:rsidR="0067630B">
          <w:rPr>
            <w:noProof/>
            <w:webHidden/>
          </w:rPr>
          <w:t>44</w:t>
        </w:r>
        <w:r w:rsidR="008306EA">
          <w:rPr>
            <w:noProof/>
            <w:webHidden/>
          </w:rPr>
          <w:fldChar w:fldCharType="end"/>
        </w:r>
      </w:hyperlink>
    </w:p>
    <w:p w14:paraId="3279F9F9" w14:textId="3E0C004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5" w:history="1">
        <w:r w:rsidR="008306EA" w:rsidRPr="001C0BB3">
          <w:rPr>
            <w:rStyle w:val="Hyperlink"/>
            <w:noProof/>
          </w:rPr>
          <w:t>Gambar 4. 19 Desain halaman daftar mahasiswa untuk admin</w:t>
        </w:r>
        <w:r w:rsidR="008306EA">
          <w:rPr>
            <w:noProof/>
            <w:webHidden/>
          </w:rPr>
          <w:tab/>
        </w:r>
        <w:r w:rsidR="008306EA">
          <w:rPr>
            <w:noProof/>
            <w:webHidden/>
          </w:rPr>
          <w:fldChar w:fldCharType="begin"/>
        </w:r>
        <w:r w:rsidR="008306EA">
          <w:rPr>
            <w:noProof/>
            <w:webHidden/>
          </w:rPr>
          <w:instrText xml:space="preserve"> PAGEREF _Toc171756435 \h </w:instrText>
        </w:r>
        <w:r w:rsidR="008306EA">
          <w:rPr>
            <w:noProof/>
            <w:webHidden/>
          </w:rPr>
        </w:r>
        <w:r w:rsidR="008306EA">
          <w:rPr>
            <w:noProof/>
            <w:webHidden/>
          </w:rPr>
          <w:fldChar w:fldCharType="separate"/>
        </w:r>
        <w:r w:rsidR="0067630B">
          <w:rPr>
            <w:noProof/>
            <w:webHidden/>
          </w:rPr>
          <w:t>45</w:t>
        </w:r>
        <w:r w:rsidR="008306EA">
          <w:rPr>
            <w:noProof/>
            <w:webHidden/>
          </w:rPr>
          <w:fldChar w:fldCharType="end"/>
        </w:r>
      </w:hyperlink>
    </w:p>
    <w:p w14:paraId="0C779A34" w14:textId="12C747D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6" w:history="1">
        <w:r w:rsidR="008306EA" w:rsidRPr="001C0BB3">
          <w:rPr>
            <w:rStyle w:val="Hyperlink"/>
            <w:noProof/>
          </w:rPr>
          <w:t>Gambar 4. 20 Desain halaman daftar mahasiswa untuk komite</w:t>
        </w:r>
        <w:r w:rsidR="008306EA">
          <w:rPr>
            <w:noProof/>
            <w:webHidden/>
          </w:rPr>
          <w:tab/>
        </w:r>
        <w:r w:rsidR="008306EA">
          <w:rPr>
            <w:noProof/>
            <w:webHidden/>
          </w:rPr>
          <w:fldChar w:fldCharType="begin"/>
        </w:r>
        <w:r w:rsidR="008306EA">
          <w:rPr>
            <w:noProof/>
            <w:webHidden/>
          </w:rPr>
          <w:instrText xml:space="preserve"> PAGEREF _Toc171756436 \h </w:instrText>
        </w:r>
        <w:r w:rsidR="008306EA">
          <w:rPr>
            <w:noProof/>
            <w:webHidden/>
          </w:rPr>
        </w:r>
        <w:r w:rsidR="008306EA">
          <w:rPr>
            <w:noProof/>
            <w:webHidden/>
          </w:rPr>
          <w:fldChar w:fldCharType="separate"/>
        </w:r>
        <w:r w:rsidR="0067630B">
          <w:rPr>
            <w:noProof/>
            <w:webHidden/>
          </w:rPr>
          <w:t>45</w:t>
        </w:r>
        <w:r w:rsidR="008306EA">
          <w:rPr>
            <w:noProof/>
            <w:webHidden/>
          </w:rPr>
          <w:fldChar w:fldCharType="end"/>
        </w:r>
      </w:hyperlink>
    </w:p>
    <w:p w14:paraId="63638113" w14:textId="5832E2A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7" w:history="1">
        <w:r w:rsidR="008306EA" w:rsidRPr="001C0BB3">
          <w:rPr>
            <w:rStyle w:val="Hyperlink"/>
            <w:noProof/>
          </w:rPr>
          <w:t xml:space="preserve">Gambar 4. 21 Desain halaman </w:t>
        </w:r>
        <w:r w:rsidR="008306EA" w:rsidRPr="001C0BB3">
          <w:rPr>
            <w:rStyle w:val="Hyperlink"/>
            <w:i/>
            <w:iCs/>
            <w:noProof/>
          </w:rPr>
          <w:t>create</w:t>
        </w:r>
        <w:r w:rsidR="008306EA" w:rsidRPr="001C0BB3">
          <w:rPr>
            <w:rStyle w:val="Hyperlink"/>
            <w:noProof/>
          </w:rPr>
          <w:t xml:space="preserve"> mahasiswa</w:t>
        </w:r>
        <w:r w:rsidR="008306EA">
          <w:rPr>
            <w:noProof/>
            <w:webHidden/>
          </w:rPr>
          <w:tab/>
        </w:r>
        <w:r w:rsidR="008306EA">
          <w:rPr>
            <w:noProof/>
            <w:webHidden/>
          </w:rPr>
          <w:fldChar w:fldCharType="begin"/>
        </w:r>
        <w:r w:rsidR="008306EA">
          <w:rPr>
            <w:noProof/>
            <w:webHidden/>
          </w:rPr>
          <w:instrText xml:space="preserve"> PAGEREF _Toc171756437 \h </w:instrText>
        </w:r>
        <w:r w:rsidR="008306EA">
          <w:rPr>
            <w:noProof/>
            <w:webHidden/>
          </w:rPr>
        </w:r>
        <w:r w:rsidR="008306EA">
          <w:rPr>
            <w:noProof/>
            <w:webHidden/>
          </w:rPr>
          <w:fldChar w:fldCharType="separate"/>
        </w:r>
        <w:r w:rsidR="0067630B">
          <w:rPr>
            <w:noProof/>
            <w:webHidden/>
          </w:rPr>
          <w:t>45</w:t>
        </w:r>
        <w:r w:rsidR="008306EA">
          <w:rPr>
            <w:noProof/>
            <w:webHidden/>
          </w:rPr>
          <w:fldChar w:fldCharType="end"/>
        </w:r>
      </w:hyperlink>
    </w:p>
    <w:p w14:paraId="7B5B9AFA" w14:textId="2BDE410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8" w:history="1">
        <w:r w:rsidR="008306EA" w:rsidRPr="001C0BB3">
          <w:rPr>
            <w:rStyle w:val="Hyperlink"/>
            <w:noProof/>
          </w:rPr>
          <w:t>Gambar 4. 22 Desain halaman pengajuan judul untuk mahasiswa</w:t>
        </w:r>
        <w:r w:rsidR="008306EA">
          <w:rPr>
            <w:noProof/>
            <w:webHidden/>
          </w:rPr>
          <w:tab/>
        </w:r>
        <w:r w:rsidR="008306EA">
          <w:rPr>
            <w:noProof/>
            <w:webHidden/>
          </w:rPr>
          <w:fldChar w:fldCharType="begin"/>
        </w:r>
        <w:r w:rsidR="008306EA">
          <w:rPr>
            <w:noProof/>
            <w:webHidden/>
          </w:rPr>
          <w:instrText xml:space="preserve"> PAGEREF _Toc171756438 \h </w:instrText>
        </w:r>
        <w:r w:rsidR="008306EA">
          <w:rPr>
            <w:noProof/>
            <w:webHidden/>
          </w:rPr>
        </w:r>
        <w:r w:rsidR="008306EA">
          <w:rPr>
            <w:noProof/>
            <w:webHidden/>
          </w:rPr>
          <w:fldChar w:fldCharType="separate"/>
        </w:r>
        <w:r w:rsidR="0067630B">
          <w:rPr>
            <w:noProof/>
            <w:webHidden/>
          </w:rPr>
          <w:t>46</w:t>
        </w:r>
        <w:r w:rsidR="008306EA">
          <w:rPr>
            <w:noProof/>
            <w:webHidden/>
          </w:rPr>
          <w:fldChar w:fldCharType="end"/>
        </w:r>
      </w:hyperlink>
    </w:p>
    <w:p w14:paraId="04556A4D" w14:textId="1659F98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39" w:history="1">
        <w:r w:rsidR="008306EA" w:rsidRPr="001C0BB3">
          <w:rPr>
            <w:rStyle w:val="Hyperlink"/>
            <w:noProof/>
          </w:rPr>
          <w:t>Gambar 4. 23 Desain halaman pengajuan judul untuk komite</w:t>
        </w:r>
        <w:r w:rsidR="008306EA">
          <w:rPr>
            <w:noProof/>
            <w:webHidden/>
          </w:rPr>
          <w:tab/>
        </w:r>
        <w:r w:rsidR="008306EA">
          <w:rPr>
            <w:noProof/>
            <w:webHidden/>
          </w:rPr>
          <w:fldChar w:fldCharType="begin"/>
        </w:r>
        <w:r w:rsidR="008306EA">
          <w:rPr>
            <w:noProof/>
            <w:webHidden/>
          </w:rPr>
          <w:instrText xml:space="preserve"> PAGEREF _Toc171756439 \h </w:instrText>
        </w:r>
        <w:r w:rsidR="008306EA">
          <w:rPr>
            <w:noProof/>
            <w:webHidden/>
          </w:rPr>
        </w:r>
        <w:r w:rsidR="008306EA">
          <w:rPr>
            <w:noProof/>
            <w:webHidden/>
          </w:rPr>
          <w:fldChar w:fldCharType="separate"/>
        </w:r>
        <w:r w:rsidR="0067630B">
          <w:rPr>
            <w:noProof/>
            <w:webHidden/>
          </w:rPr>
          <w:t>46</w:t>
        </w:r>
        <w:r w:rsidR="008306EA">
          <w:rPr>
            <w:noProof/>
            <w:webHidden/>
          </w:rPr>
          <w:fldChar w:fldCharType="end"/>
        </w:r>
      </w:hyperlink>
    </w:p>
    <w:p w14:paraId="5BDBBAA7" w14:textId="11817799"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0" w:history="1">
        <w:r w:rsidR="008306EA" w:rsidRPr="001C0BB3">
          <w:rPr>
            <w:rStyle w:val="Hyperlink"/>
            <w:noProof/>
          </w:rPr>
          <w:t>Gambar 4. 24 Desain halaman terima pengajuan judul untuk komite</w:t>
        </w:r>
        <w:r w:rsidR="008306EA">
          <w:rPr>
            <w:noProof/>
            <w:webHidden/>
          </w:rPr>
          <w:tab/>
        </w:r>
        <w:r w:rsidR="008306EA">
          <w:rPr>
            <w:noProof/>
            <w:webHidden/>
          </w:rPr>
          <w:fldChar w:fldCharType="begin"/>
        </w:r>
        <w:r w:rsidR="008306EA">
          <w:rPr>
            <w:noProof/>
            <w:webHidden/>
          </w:rPr>
          <w:instrText xml:space="preserve"> PAGEREF _Toc171756440 \h </w:instrText>
        </w:r>
        <w:r w:rsidR="008306EA">
          <w:rPr>
            <w:noProof/>
            <w:webHidden/>
          </w:rPr>
        </w:r>
        <w:r w:rsidR="008306EA">
          <w:rPr>
            <w:noProof/>
            <w:webHidden/>
          </w:rPr>
          <w:fldChar w:fldCharType="separate"/>
        </w:r>
        <w:r w:rsidR="0067630B">
          <w:rPr>
            <w:noProof/>
            <w:webHidden/>
          </w:rPr>
          <w:t>47</w:t>
        </w:r>
        <w:r w:rsidR="008306EA">
          <w:rPr>
            <w:noProof/>
            <w:webHidden/>
          </w:rPr>
          <w:fldChar w:fldCharType="end"/>
        </w:r>
      </w:hyperlink>
    </w:p>
    <w:p w14:paraId="179478BB" w14:textId="5EBE0DB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1" w:history="1">
        <w:r w:rsidR="008306EA" w:rsidRPr="001C0BB3">
          <w:rPr>
            <w:rStyle w:val="Hyperlink"/>
            <w:noProof/>
          </w:rPr>
          <w:t>Gambar 4. 25 Desain halaman skripsi untuk mahasiswa</w:t>
        </w:r>
        <w:r w:rsidR="008306EA">
          <w:rPr>
            <w:noProof/>
            <w:webHidden/>
          </w:rPr>
          <w:tab/>
        </w:r>
        <w:r w:rsidR="008306EA">
          <w:rPr>
            <w:noProof/>
            <w:webHidden/>
          </w:rPr>
          <w:fldChar w:fldCharType="begin"/>
        </w:r>
        <w:r w:rsidR="008306EA">
          <w:rPr>
            <w:noProof/>
            <w:webHidden/>
          </w:rPr>
          <w:instrText xml:space="preserve"> PAGEREF _Toc171756441 \h </w:instrText>
        </w:r>
        <w:r w:rsidR="008306EA">
          <w:rPr>
            <w:noProof/>
            <w:webHidden/>
          </w:rPr>
        </w:r>
        <w:r w:rsidR="008306EA">
          <w:rPr>
            <w:noProof/>
            <w:webHidden/>
          </w:rPr>
          <w:fldChar w:fldCharType="separate"/>
        </w:r>
        <w:r w:rsidR="0067630B">
          <w:rPr>
            <w:noProof/>
            <w:webHidden/>
          </w:rPr>
          <w:t>47</w:t>
        </w:r>
        <w:r w:rsidR="008306EA">
          <w:rPr>
            <w:noProof/>
            <w:webHidden/>
          </w:rPr>
          <w:fldChar w:fldCharType="end"/>
        </w:r>
      </w:hyperlink>
    </w:p>
    <w:p w14:paraId="35E84C2A" w14:textId="711C880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2" w:history="1">
        <w:r w:rsidR="008306EA" w:rsidRPr="001C0BB3">
          <w:rPr>
            <w:rStyle w:val="Hyperlink"/>
            <w:noProof/>
          </w:rPr>
          <w:t>Gambar 4. 26 Desain halaman edit skripsi untuk mahasiswa</w:t>
        </w:r>
        <w:r w:rsidR="008306EA">
          <w:rPr>
            <w:noProof/>
            <w:webHidden/>
          </w:rPr>
          <w:tab/>
        </w:r>
        <w:r w:rsidR="008306EA">
          <w:rPr>
            <w:noProof/>
            <w:webHidden/>
          </w:rPr>
          <w:fldChar w:fldCharType="begin"/>
        </w:r>
        <w:r w:rsidR="008306EA">
          <w:rPr>
            <w:noProof/>
            <w:webHidden/>
          </w:rPr>
          <w:instrText xml:space="preserve"> PAGEREF _Toc171756442 \h </w:instrText>
        </w:r>
        <w:r w:rsidR="008306EA">
          <w:rPr>
            <w:noProof/>
            <w:webHidden/>
          </w:rPr>
        </w:r>
        <w:r w:rsidR="008306EA">
          <w:rPr>
            <w:noProof/>
            <w:webHidden/>
          </w:rPr>
          <w:fldChar w:fldCharType="separate"/>
        </w:r>
        <w:r w:rsidR="0067630B">
          <w:rPr>
            <w:noProof/>
            <w:webHidden/>
          </w:rPr>
          <w:t>48</w:t>
        </w:r>
        <w:r w:rsidR="008306EA">
          <w:rPr>
            <w:noProof/>
            <w:webHidden/>
          </w:rPr>
          <w:fldChar w:fldCharType="end"/>
        </w:r>
      </w:hyperlink>
    </w:p>
    <w:p w14:paraId="2BBEC3DF" w14:textId="4FAECCE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3" w:history="1">
        <w:r w:rsidR="008306EA" w:rsidRPr="001C0BB3">
          <w:rPr>
            <w:rStyle w:val="Hyperlink"/>
            <w:noProof/>
          </w:rPr>
          <w:t>Gambar 4. 27 Desain halaman profile untuk mahasiswa</w:t>
        </w:r>
        <w:r w:rsidR="008306EA">
          <w:rPr>
            <w:noProof/>
            <w:webHidden/>
          </w:rPr>
          <w:tab/>
        </w:r>
        <w:r w:rsidR="008306EA">
          <w:rPr>
            <w:noProof/>
            <w:webHidden/>
          </w:rPr>
          <w:fldChar w:fldCharType="begin"/>
        </w:r>
        <w:r w:rsidR="008306EA">
          <w:rPr>
            <w:noProof/>
            <w:webHidden/>
          </w:rPr>
          <w:instrText xml:space="preserve"> PAGEREF _Toc171756443 \h </w:instrText>
        </w:r>
        <w:r w:rsidR="008306EA">
          <w:rPr>
            <w:noProof/>
            <w:webHidden/>
          </w:rPr>
        </w:r>
        <w:r w:rsidR="008306EA">
          <w:rPr>
            <w:noProof/>
            <w:webHidden/>
          </w:rPr>
          <w:fldChar w:fldCharType="separate"/>
        </w:r>
        <w:r w:rsidR="0067630B">
          <w:rPr>
            <w:noProof/>
            <w:webHidden/>
          </w:rPr>
          <w:t>48</w:t>
        </w:r>
        <w:r w:rsidR="008306EA">
          <w:rPr>
            <w:noProof/>
            <w:webHidden/>
          </w:rPr>
          <w:fldChar w:fldCharType="end"/>
        </w:r>
      </w:hyperlink>
    </w:p>
    <w:p w14:paraId="506D08F8" w14:textId="5FBCF12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4" w:history="1">
        <w:r w:rsidR="008306EA" w:rsidRPr="001C0BB3">
          <w:rPr>
            <w:rStyle w:val="Hyperlink"/>
            <w:noProof/>
          </w:rPr>
          <w:t xml:space="preserve">Gambar 4. 28 Desain halaman edit </w:t>
        </w:r>
        <w:r w:rsidR="008306EA" w:rsidRPr="001C0BB3">
          <w:rPr>
            <w:rStyle w:val="Hyperlink"/>
            <w:i/>
            <w:iCs/>
            <w:noProof/>
          </w:rPr>
          <w:t>profile</w:t>
        </w:r>
        <w:r w:rsidR="008306EA" w:rsidRPr="001C0BB3">
          <w:rPr>
            <w:rStyle w:val="Hyperlink"/>
            <w:noProof/>
          </w:rPr>
          <w:t xml:space="preserve"> untuk mahasiswa</w:t>
        </w:r>
        <w:r w:rsidR="008306EA">
          <w:rPr>
            <w:noProof/>
            <w:webHidden/>
          </w:rPr>
          <w:tab/>
        </w:r>
        <w:r w:rsidR="008306EA">
          <w:rPr>
            <w:noProof/>
            <w:webHidden/>
          </w:rPr>
          <w:fldChar w:fldCharType="begin"/>
        </w:r>
        <w:r w:rsidR="008306EA">
          <w:rPr>
            <w:noProof/>
            <w:webHidden/>
          </w:rPr>
          <w:instrText xml:space="preserve"> PAGEREF _Toc171756444 \h </w:instrText>
        </w:r>
        <w:r w:rsidR="008306EA">
          <w:rPr>
            <w:noProof/>
            <w:webHidden/>
          </w:rPr>
        </w:r>
        <w:r w:rsidR="008306EA">
          <w:rPr>
            <w:noProof/>
            <w:webHidden/>
          </w:rPr>
          <w:fldChar w:fldCharType="separate"/>
        </w:r>
        <w:r w:rsidR="0067630B">
          <w:rPr>
            <w:noProof/>
            <w:webHidden/>
          </w:rPr>
          <w:t>49</w:t>
        </w:r>
        <w:r w:rsidR="008306EA">
          <w:rPr>
            <w:noProof/>
            <w:webHidden/>
          </w:rPr>
          <w:fldChar w:fldCharType="end"/>
        </w:r>
      </w:hyperlink>
    </w:p>
    <w:p w14:paraId="01FDEC76" w14:textId="19D87B4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5" w:history="1">
        <w:r w:rsidR="008306EA" w:rsidRPr="001C0BB3">
          <w:rPr>
            <w:rStyle w:val="Hyperlink"/>
            <w:noProof/>
          </w:rPr>
          <w:t xml:space="preserve">Gambar 4. 29 Desain halaman </w:t>
        </w:r>
        <w:r w:rsidR="008306EA" w:rsidRPr="001C0BB3">
          <w:rPr>
            <w:rStyle w:val="Hyperlink"/>
            <w:i/>
            <w:iCs/>
            <w:noProof/>
          </w:rPr>
          <w:t>profile</w:t>
        </w:r>
        <w:r w:rsidR="008306EA" w:rsidRPr="001C0BB3">
          <w:rPr>
            <w:rStyle w:val="Hyperlink"/>
            <w:noProof/>
          </w:rPr>
          <w:t xml:space="preserve"> untuk dosen</w:t>
        </w:r>
        <w:r w:rsidR="008306EA">
          <w:rPr>
            <w:noProof/>
            <w:webHidden/>
          </w:rPr>
          <w:tab/>
        </w:r>
        <w:r w:rsidR="008306EA">
          <w:rPr>
            <w:noProof/>
            <w:webHidden/>
          </w:rPr>
          <w:fldChar w:fldCharType="begin"/>
        </w:r>
        <w:r w:rsidR="008306EA">
          <w:rPr>
            <w:noProof/>
            <w:webHidden/>
          </w:rPr>
          <w:instrText xml:space="preserve"> PAGEREF _Toc171756445 \h </w:instrText>
        </w:r>
        <w:r w:rsidR="008306EA">
          <w:rPr>
            <w:noProof/>
            <w:webHidden/>
          </w:rPr>
        </w:r>
        <w:r w:rsidR="008306EA">
          <w:rPr>
            <w:noProof/>
            <w:webHidden/>
          </w:rPr>
          <w:fldChar w:fldCharType="separate"/>
        </w:r>
        <w:r w:rsidR="0067630B">
          <w:rPr>
            <w:noProof/>
            <w:webHidden/>
          </w:rPr>
          <w:t>49</w:t>
        </w:r>
        <w:r w:rsidR="008306EA">
          <w:rPr>
            <w:noProof/>
            <w:webHidden/>
          </w:rPr>
          <w:fldChar w:fldCharType="end"/>
        </w:r>
      </w:hyperlink>
    </w:p>
    <w:p w14:paraId="05652098" w14:textId="32927EA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6" w:history="1">
        <w:r w:rsidR="008306EA" w:rsidRPr="001C0BB3">
          <w:rPr>
            <w:rStyle w:val="Hyperlink"/>
            <w:noProof/>
          </w:rPr>
          <w:t xml:space="preserve"> Gambar 4. 30 Desain halaman edit </w:t>
        </w:r>
        <w:r w:rsidR="008306EA" w:rsidRPr="001C0BB3">
          <w:rPr>
            <w:rStyle w:val="Hyperlink"/>
            <w:i/>
            <w:iCs/>
            <w:noProof/>
          </w:rPr>
          <w:t>profile</w:t>
        </w:r>
        <w:r w:rsidR="008306EA" w:rsidRPr="001C0BB3">
          <w:rPr>
            <w:rStyle w:val="Hyperlink"/>
            <w:noProof/>
          </w:rPr>
          <w:t xml:space="preserve"> untuk dosen</w:t>
        </w:r>
        <w:r w:rsidR="008306EA">
          <w:rPr>
            <w:noProof/>
            <w:webHidden/>
          </w:rPr>
          <w:tab/>
        </w:r>
        <w:r w:rsidR="008306EA">
          <w:rPr>
            <w:noProof/>
            <w:webHidden/>
          </w:rPr>
          <w:fldChar w:fldCharType="begin"/>
        </w:r>
        <w:r w:rsidR="008306EA">
          <w:rPr>
            <w:noProof/>
            <w:webHidden/>
          </w:rPr>
          <w:instrText xml:space="preserve"> PAGEREF _Toc171756446 \h </w:instrText>
        </w:r>
        <w:r w:rsidR="008306EA">
          <w:rPr>
            <w:noProof/>
            <w:webHidden/>
          </w:rPr>
        </w:r>
        <w:r w:rsidR="008306EA">
          <w:rPr>
            <w:noProof/>
            <w:webHidden/>
          </w:rPr>
          <w:fldChar w:fldCharType="separate"/>
        </w:r>
        <w:r w:rsidR="0067630B">
          <w:rPr>
            <w:noProof/>
            <w:webHidden/>
          </w:rPr>
          <w:t>50</w:t>
        </w:r>
        <w:r w:rsidR="008306EA">
          <w:rPr>
            <w:noProof/>
            <w:webHidden/>
          </w:rPr>
          <w:fldChar w:fldCharType="end"/>
        </w:r>
      </w:hyperlink>
    </w:p>
    <w:p w14:paraId="13A023C4" w14:textId="5CDB730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7" w:history="1">
        <w:r w:rsidR="008306EA" w:rsidRPr="001C0BB3">
          <w:rPr>
            <w:rStyle w:val="Hyperlink"/>
            <w:noProof/>
          </w:rPr>
          <w:t>Gambar 4. 31 Desain halaman logbook untuk mahasiswa</w:t>
        </w:r>
        <w:r w:rsidR="008306EA">
          <w:rPr>
            <w:noProof/>
            <w:webHidden/>
          </w:rPr>
          <w:tab/>
        </w:r>
        <w:r w:rsidR="008306EA">
          <w:rPr>
            <w:noProof/>
            <w:webHidden/>
          </w:rPr>
          <w:fldChar w:fldCharType="begin"/>
        </w:r>
        <w:r w:rsidR="008306EA">
          <w:rPr>
            <w:noProof/>
            <w:webHidden/>
          </w:rPr>
          <w:instrText xml:space="preserve"> PAGEREF _Toc171756447 \h </w:instrText>
        </w:r>
        <w:r w:rsidR="008306EA">
          <w:rPr>
            <w:noProof/>
            <w:webHidden/>
          </w:rPr>
        </w:r>
        <w:r w:rsidR="008306EA">
          <w:rPr>
            <w:noProof/>
            <w:webHidden/>
          </w:rPr>
          <w:fldChar w:fldCharType="separate"/>
        </w:r>
        <w:r w:rsidR="0067630B">
          <w:rPr>
            <w:noProof/>
            <w:webHidden/>
          </w:rPr>
          <w:t>50</w:t>
        </w:r>
        <w:r w:rsidR="008306EA">
          <w:rPr>
            <w:noProof/>
            <w:webHidden/>
          </w:rPr>
          <w:fldChar w:fldCharType="end"/>
        </w:r>
      </w:hyperlink>
    </w:p>
    <w:p w14:paraId="0188D7AF" w14:textId="2B1274F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8" w:history="1">
        <w:r w:rsidR="008306EA" w:rsidRPr="001C0BB3">
          <w:rPr>
            <w:rStyle w:val="Hyperlink"/>
            <w:noProof/>
          </w:rPr>
          <w:t xml:space="preserve">Gambar 4. 32 Desain halaman </w:t>
        </w:r>
        <w:r w:rsidR="008306EA" w:rsidRPr="001C0BB3">
          <w:rPr>
            <w:rStyle w:val="Hyperlink"/>
            <w:i/>
            <w:iCs/>
            <w:noProof/>
          </w:rPr>
          <w:t>create</w:t>
        </w:r>
        <w:r w:rsidR="008306EA" w:rsidRPr="001C0BB3">
          <w:rPr>
            <w:rStyle w:val="Hyperlink"/>
            <w:noProof/>
          </w:rPr>
          <w:t xml:space="preserve"> logbook untuk mahasiswa</w:t>
        </w:r>
        <w:r w:rsidR="008306EA">
          <w:rPr>
            <w:noProof/>
            <w:webHidden/>
          </w:rPr>
          <w:tab/>
        </w:r>
        <w:r w:rsidR="008306EA">
          <w:rPr>
            <w:noProof/>
            <w:webHidden/>
          </w:rPr>
          <w:fldChar w:fldCharType="begin"/>
        </w:r>
        <w:r w:rsidR="008306EA">
          <w:rPr>
            <w:noProof/>
            <w:webHidden/>
          </w:rPr>
          <w:instrText xml:space="preserve"> PAGEREF _Toc171756448 \h </w:instrText>
        </w:r>
        <w:r w:rsidR="008306EA">
          <w:rPr>
            <w:noProof/>
            <w:webHidden/>
          </w:rPr>
        </w:r>
        <w:r w:rsidR="008306EA">
          <w:rPr>
            <w:noProof/>
            <w:webHidden/>
          </w:rPr>
          <w:fldChar w:fldCharType="separate"/>
        </w:r>
        <w:r w:rsidR="0067630B">
          <w:rPr>
            <w:noProof/>
            <w:webHidden/>
          </w:rPr>
          <w:t>51</w:t>
        </w:r>
        <w:r w:rsidR="008306EA">
          <w:rPr>
            <w:noProof/>
            <w:webHidden/>
          </w:rPr>
          <w:fldChar w:fldCharType="end"/>
        </w:r>
      </w:hyperlink>
    </w:p>
    <w:p w14:paraId="79C715B9" w14:textId="461C7C0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49" w:history="1">
        <w:r w:rsidR="008306EA" w:rsidRPr="001C0BB3">
          <w:rPr>
            <w:rStyle w:val="Hyperlink"/>
            <w:noProof/>
          </w:rPr>
          <w:t>Gambar 4. 33 Desain halaman logbook untuk dosen pembimbing</w:t>
        </w:r>
        <w:r w:rsidR="008306EA">
          <w:rPr>
            <w:noProof/>
            <w:webHidden/>
          </w:rPr>
          <w:tab/>
        </w:r>
        <w:r w:rsidR="008306EA">
          <w:rPr>
            <w:noProof/>
            <w:webHidden/>
          </w:rPr>
          <w:fldChar w:fldCharType="begin"/>
        </w:r>
        <w:r w:rsidR="008306EA">
          <w:rPr>
            <w:noProof/>
            <w:webHidden/>
          </w:rPr>
          <w:instrText xml:space="preserve"> PAGEREF _Toc171756449 \h </w:instrText>
        </w:r>
        <w:r w:rsidR="008306EA">
          <w:rPr>
            <w:noProof/>
            <w:webHidden/>
          </w:rPr>
        </w:r>
        <w:r w:rsidR="008306EA">
          <w:rPr>
            <w:noProof/>
            <w:webHidden/>
          </w:rPr>
          <w:fldChar w:fldCharType="separate"/>
        </w:r>
        <w:r w:rsidR="0067630B">
          <w:rPr>
            <w:noProof/>
            <w:webHidden/>
          </w:rPr>
          <w:t>51</w:t>
        </w:r>
        <w:r w:rsidR="008306EA">
          <w:rPr>
            <w:noProof/>
            <w:webHidden/>
          </w:rPr>
          <w:fldChar w:fldCharType="end"/>
        </w:r>
      </w:hyperlink>
    </w:p>
    <w:p w14:paraId="659944CB" w14:textId="7723DCA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0" w:history="1">
        <w:r w:rsidR="008306EA" w:rsidRPr="001C0BB3">
          <w:rPr>
            <w:rStyle w:val="Hyperlink"/>
            <w:noProof/>
          </w:rPr>
          <w:t>Gambar 4. 34 Desain halaman pengajuan sempro untuk mahassiwa</w:t>
        </w:r>
        <w:r w:rsidR="008306EA">
          <w:rPr>
            <w:noProof/>
            <w:webHidden/>
          </w:rPr>
          <w:tab/>
        </w:r>
        <w:r w:rsidR="008306EA">
          <w:rPr>
            <w:noProof/>
            <w:webHidden/>
          </w:rPr>
          <w:fldChar w:fldCharType="begin"/>
        </w:r>
        <w:r w:rsidR="008306EA">
          <w:rPr>
            <w:noProof/>
            <w:webHidden/>
          </w:rPr>
          <w:instrText xml:space="preserve"> PAGEREF _Toc171756450 \h </w:instrText>
        </w:r>
        <w:r w:rsidR="008306EA">
          <w:rPr>
            <w:noProof/>
            <w:webHidden/>
          </w:rPr>
        </w:r>
        <w:r w:rsidR="008306EA">
          <w:rPr>
            <w:noProof/>
            <w:webHidden/>
          </w:rPr>
          <w:fldChar w:fldCharType="separate"/>
        </w:r>
        <w:r w:rsidR="0067630B">
          <w:rPr>
            <w:noProof/>
            <w:webHidden/>
          </w:rPr>
          <w:t>52</w:t>
        </w:r>
        <w:r w:rsidR="008306EA">
          <w:rPr>
            <w:noProof/>
            <w:webHidden/>
          </w:rPr>
          <w:fldChar w:fldCharType="end"/>
        </w:r>
      </w:hyperlink>
    </w:p>
    <w:p w14:paraId="43F100A1" w14:textId="1BFBC47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1" w:history="1">
        <w:r w:rsidR="008306EA" w:rsidRPr="001C0BB3">
          <w:rPr>
            <w:rStyle w:val="Hyperlink"/>
            <w:noProof/>
          </w:rPr>
          <w:t>Gambar 4. 35 Desain halaman persetujuan sidang untuk dosen pembimbing</w:t>
        </w:r>
        <w:r w:rsidR="008306EA">
          <w:rPr>
            <w:noProof/>
            <w:webHidden/>
          </w:rPr>
          <w:tab/>
        </w:r>
        <w:r w:rsidR="008306EA">
          <w:rPr>
            <w:noProof/>
            <w:webHidden/>
          </w:rPr>
          <w:fldChar w:fldCharType="begin"/>
        </w:r>
        <w:r w:rsidR="008306EA">
          <w:rPr>
            <w:noProof/>
            <w:webHidden/>
          </w:rPr>
          <w:instrText xml:space="preserve"> PAGEREF _Toc171756451 \h </w:instrText>
        </w:r>
        <w:r w:rsidR="008306EA">
          <w:rPr>
            <w:noProof/>
            <w:webHidden/>
          </w:rPr>
        </w:r>
        <w:r w:rsidR="008306EA">
          <w:rPr>
            <w:noProof/>
            <w:webHidden/>
          </w:rPr>
          <w:fldChar w:fldCharType="separate"/>
        </w:r>
        <w:r w:rsidR="0067630B">
          <w:rPr>
            <w:noProof/>
            <w:webHidden/>
          </w:rPr>
          <w:t>52</w:t>
        </w:r>
        <w:r w:rsidR="008306EA">
          <w:rPr>
            <w:noProof/>
            <w:webHidden/>
          </w:rPr>
          <w:fldChar w:fldCharType="end"/>
        </w:r>
      </w:hyperlink>
    </w:p>
    <w:p w14:paraId="0FB1F503" w14:textId="39FA4ED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2" w:history="1">
        <w:r w:rsidR="008306EA" w:rsidRPr="001C0BB3">
          <w:rPr>
            <w:rStyle w:val="Hyperlink"/>
            <w:noProof/>
          </w:rPr>
          <w:t>Gambar 4. 36 Desain halaman persetujuan sempro untuk komite</w:t>
        </w:r>
        <w:r w:rsidR="008306EA">
          <w:rPr>
            <w:noProof/>
            <w:webHidden/>
          </w:rPr>
          <w:tab/>
        </w:r>
        <w:r w:rsidR="008306EA">
          <w:rPr>
            <w:noProof/>
            <w:webHidden/>
          </w:rPr>
          <w:fldChar w:fldCharType="begin"/>
        </w:r>
        <w:r w:rsidR="008306EA">
          <w:rPr>
            <w:noProof/>
            <w:webHidden/>
          </w:rPr>
          <w:instrText xml:space="preserve"> PAGEREF _Toc171756452 \h </w:instrText>
        </w:r>
        <w:r w:rsidR="008306EA">
          <w:rPr>
            <w:noProof/>
            <w:webHidden/>
          </w:rPr>
        </w:r>
        <w:r w:rsidR="008306EA">
          <w:rPr>
            <w:noProof/>
            <w:webHidden/>
          </w:rPr>
          <w:fldChar w:fldCharType="separate"/>
        </w:r>
        <w:r w:rsidR="0067630B">
          <w:rPr>
            <w:noProof/>
            <w:webHidden/>
          </w:rPr>
          <w:t>53</w:t>
        </w:r>
        <w:r w:rsidR="008306EA">
          <w:rPr>
            <w:noProof/>
            <w:webHidden/>
          </w:rPr>
          <w:fldChar w:fldCharType="end"/>
        </w:r>
      </w:hyperlink>
    </w:p>
    <w:p w14:paraId="3911235F" w14:textId="1B75F86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3" w:history="1">
        <w:r w:rsidR="008306EA" w:rsidRPr="001C0BB3">
          <w:rPr>
            <w:rStyle w:val="Hyperlink"/>
            <w:noProof/>
          </w:rPr>
          <w:t>Gambar 4. 37 Desain halaman penerimaan pengajuan sempro untuk komite</w:t>
        </w:r>
        <w:r w:rsidR="008306EA">
          <w:rPr>
            <w:noProof/>
            <w:webHidden/>
          </w:rPr>
          <w:tab/>
        </w:r>
        <w:r w:rsidR="008306EA">
          <w:rPr>
            <w:noProof/>
            <w:webHidden/>
          </w:rPr>
          <w:fldChar w:fldCharType="begin"/>
        </w:r>
        <w:r w:rsidR="008306EA">
          <w:rPr>
            <w:noProof/>
            <w:webHidden/>
          </w:rPr>
          <w:instrText xml:space="preserve"> PAGEREF _Toc171756453 \h </w:instrText>
        </w:r>
        <w:r w:rsidR="008306EA">
          <w:rPr>
            <w:noProof/>
            <w:webHidden/>
          </w:rPr>
        </w:r>
        <w:r w:rsidR="008306EA">
          <w:rPr>
            <w:noProof/>
            <w:webHidden/>
          </w:rPr>
          <w:fldChar w:fldCharType="separate"/>
        </w:r>
        <w:r w:rsidR="0067630B">
          <w:rPr>
            <w:noProof/>
            <w:webHidden/>
          </w:rPr>
          <w:t>53</w:t>
        </w:r>
        <w:r w:rsidR="008306EA">
          <w:rPr>
            <w:noProof/>
            <w:webHidden/>
          </w:rPr>
          <w:fldChar w:fldCharType="end"/>
        </w:r>
      </w:hyperlink>
    </w:p>
    <w:p w14:paraId="6186BE97" w14:textId="00BE70E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4" w:history="1">
        <w:r w:rsidR="008306EA" w:rsidRPr="001C0BB3">
          <w:rPr>
            <w:rStyle w:val="Hyperlink"/>
            <w:noProof/>
          </w:rPr>
          <w:t>Gambar 4. 38 Desain halaman pengujian sempro untuk ketua penguji</w:t>
        </w:r>
        <w:r w:rsidR="008306EA">
          <w:rPr>
            <w:noProof/>
            <w:webHidden/>
          </w:rPr>
          <w:tab/>
        </w:r>
        <w:r w:rsidR="008306EA">
          <w:rPr>
            <w:noProof/>
            <w:webHidden/>
          </w:rPr>
          <w:fldChar w:fldCharType="begin"/>
        </w:r>
        <w:r w:rsidR="008306EA">
          <w:rPr>
            <w:noProof/>
            <w:webHidden/>
          </w:rPr>
          <w:instrText xml:space="preserve"> PAGEREF _Toc171756454 \h </w:instrText>
        </w:r>
        <w:r w:rsidR="008306EA">
          <w:rPr>
            <w:noProof/>
            <w:webHidden/>
          </w:rPr>
        </w:r>
        <w:r w:rsidR="008306EA">
          <w:rPr>
            <w:noProof/>
            <w:webHidden/>
          </w:rPr>
          <w:fldChar w:fldCharType="separate"/>
        </w:r>
        <w:r w:rsidR="0067630B">
          <w:rPr>
            <w:noProof/>
            <w:webHidden/>
          </w:rPr>
          <w:t>54</w:t>
        </w:r>
        <w:r w:rsidR="008306EA">
          <w:rPr>
            <w:noProof/>
            <w:webHidden/>
          </w:rPr>
          <w:fldChar w:fldCharType="end"/>
        </w:r>
      </w:hyperlink>
    </w:p>
    <w:p w14:paraId="094A80D9" w14:textId="4FDEB53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5" w:history="1">
        <w:r w:rsidR="008306EA" w:rsidRPr="001C0BB3">
          <w:rPr>
            <w:rStyle w:val="Hyperlink"/>
            <w:noProof/>
          </w:rPr>
          <w:t>Gambar 4. 39 Desain halaman pengujian sempro untuk penguji dan pembimbing</w:t>
        </w:r>
        <w:r w:rsidR="008306EA">
          <w:rPr>
            <w:noProof/>
            <w:webHidden/>
          </w:rPr>
          <w:tab/>
        </w:r>
        <w:r w:rsidR="008306EA">
          <w:rPr>
            <w:noProof/>
            <w:webHidden/>
          </w:rPr>
          <w:fldChar w:fldCharType="begin"/>
        </w:r>
        <w:r w:rsidR="008306EA">
          <w:rPr>
            <w:noProof/>
            <w:webHidden/>
          </w:rPr>
          <w:instrText xml:space="preserve"> PAGEREF _Toc171756455 \h </w:instrText>
        </w:r>
        <w:r w:rsidR="008306EA">
          <w:rPr>
            <w:noProof/>
            <w:webHidden/>
          </w:rPr>
        </w:r>
        <w:r w:rsidR="008306EA">
          <w:rPr>
            <w:noProof/>
            <w:webHidden/>
          </w:rPr>
          <w:fldChar w:fldCharType="separate"/>
        </w:r>
        <w:r w:rsidR="0067630B">
          <w:rPr>
            <w:noProof/>
            <w:webHidden/>
          </w:rPr>
          <w:t>54</w:t>
        </w:r>
        <w:r w:rsidR="008306EA">
          <w:rPr>
            <w:noProof/>
            <w:webHidden/>
          </w:rPr>
          <w:fldChar w:fldCharType="end"/>
        </w:r>
      </w:hyperlink>
    </w:p>
    <w:p w14:paraId="0A3DBE15" w14:textId="22EE3DB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6" w:history="1">
        <w:r w:rsidR="008306EA" w:rsidRPr="001C0BB3">
          <w:rPr>
            <w:rStyle w:val="Hyperlink"/>
            <w:noProof/>
          </w:rPr>
          <w:t>Gambar 4. 40 Desain halaman penilaian sidang sempro untuk ketua penguji</w:t>
        </w:r>
        <w:r w:rsidR="008306EA">
          <w:rPr>
            <w:noProof/>
            <w:webHidden/>
          </w:rPr>
          <w:tab/>
        </w:r>
        <w:r w:rsidR="008306EA">
          <w:rPr>
            <w:noProof/>
            <w:webHidden/>
          </w:rPr>
          <w:fldChar w:fldCharType="begin"/>
        </w:r>
        <w:r w:rsidR="008306EA">
          <w:rPr>
            <w:noProof/>
            <w:webHidden/>
          </w:rPr>
          <w:instrText xml:space="preserve"> PAGEREF _Toc171756456 \h </w:instrText>
        </w:r>
        <w:r w:rsidR="008306EA">
          <w:rPr>
            <w:noProof/>
            <w:webHidden/>
          </w:rPr>
        </w:r>
        <w:r w:rsidR="008306EA">
          <w:rPr>
            <w:noProof/>
            <w:webHidden/>
          </w:rPr>
          <w:fldChar w:fldCharType="separate"/>
        </w:r>
        <w:r w:rsidR="0067630B">
          <w:rPr>
            <w:noProof/>
            <w:webHidden/>
          </w:rPr>
          <w:t>55</w:t>
        </w:r>
        <w:r w:rsidR="008306EA">
          <w:rPr>
            <w:noProof/>
            <w:webHidden/>
          </w:rPr>
          <w:fldChar w:fldCharType="end"/>
        </w:r>
      </w:hyperlink>
    </w:p>
    <w:p w14:paraId="7DB1D669" w14:textId="3D84928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7" w:history="1">
        <w:r w:rsidR="008306EA" w:rsidRPr="001C0BB3">
          <w:rPr>
            <w:rStyle w:val="Hyperlink"/>
            <w:noProof/>
          </w:rPr>
          <w:t>Gambar 4. 41 Desain halaman pengajuan sidang skripsi untuk mahasiswa</w:t>
        </w:r>
        <w:r w:rsidR="008306EA">
          <w:rPr>
            <w:noProof/>
            <w:webHidden/>
          </w:rPr>
          <w:tab/>
        </w:r>
        <w:r w:rsidR="008306EA">
          <w:rPr>
            <w:noProof/>
            <w:webHidden/>
          </w:rPr>
          <w:fldChar w:fldCharType="begin"/>
        </w:r>
        <w:r w:rsidR="008306EA">
          <w:rPr>
            <w:noProof/>
            <w:webHidden/>
          </w:rPr>
          <w:instrText xml:space="preserve"> PAGEREF _Toc171756457 \h </w:instrText>
        </w:r>
        <w:r w:rsidR="008306EA">
          <w:rPr>
            <w:noProof/>
            <w:webHidden/>
          </w:rPr>
        </w:r>
        <w:r w:rsidR="008306EA">
          <w:rPr>
            <w:noProof/>
            <w:webHidden/>
          </w:rPr>
          <w:fldChar w:fldCharType="separate"/>
        </w:r>
        <w:r w:rsidR="0067630B">
          <w:rPr>
            <w:noProof/>
            <w:webHidden/>
          </w:rPr>
          <w:t>56</w:t>
        </w:r>
        <w:r w:rsidR="008306EA">
          <w:rPr>
            <w:noProof/>
            <w:webHidden/>
          </w:rPr>
          <w:fldChar w:fldCharType="end"/>
        </w:r>
      </w:hyperlink>
    </w:p>
    <w:p w14:paraId="2A7B6F7C" w14:textId="28CCFB4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8" w:history="1">
        <w:r w:rsidR="008306EA" w:rsidRPr="001C0BB3">
          <w:rPr>
            <w:rStyle w:val="Hyperlink"/>
            <w:noProof/>
          </w:rPr>
          <w:t>Gambar 4. 42 Desain halaman penilaian sidang skripsi untuk penguji</w:t>
        </w:r>
        <w:r w:rsidR="008306EA">
          <w:rPr>
            <w:noProof/>
            <w:webHidden/>
          </w:rPr>
          <w:tab/>
        </w:r>
        <w:r w:rsidR="008306EA">
          <w:rPr>
            <w:noProof/>
            <w:webHidden/>
          </w:rPr>
          <w:fldChar w:fldCharType="begin"/>
        </w:r>
        <w:r w:rsidR="008306EA">
          <w:rPr>
            <w:noProof/>
            <w:webHidden/>
          </w:rPr>
          <w:instrText xml:space="preserve"> PAGEREF _Toc171756458 \h </w:instrText>
        </w:r>
        <w:r w:rsidR="008306EA">
          <w:rPr>
            <w:noProof/>
            <w:webHidden/>
          </w:rPr>
        </w:r>
        <w:r w:rsidR="008306EA">
          <w:rPr>
            <w:noProof/>
            <w:webHidden/>
          </w:rPr>
          <w:fldChar w:fldCharType="separate"/>
        </w:r>
        <w:r w:rsidR="0067630B">
          <w:rPr>
            <w:noProof/>
            <w:webHidden/>
          </w:rPr>
          <w:t>56</w:t>
        </w:r>
        <w:r w:rsidR="008306EA">
          <w:rPr>
            <w:noProof/>
            <w:webHidden/>
          </w:rPr>
          <w:fldChar w:fldCharType="end"/>
        </w:r>
      </w:hyperlink>
    </w:p>
    <w:p w14:paraId="5C70ACE8" w14:textId="79AAF25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59" w:history="1">
        <w:r w:rsidR="008306EA" w:rsidRPr="001C0BB3">
          <w:rPr>
            <w:rStyle w:val="Hyperlink"/>
            <w:noProof/>
          </w:rPr>
          <w:t>Gambar 4. 43 Desain halaman penilaian sidang skripsi untuk pembimbing</w:t>
        </w:r>
        <w:r w:rsidR="008306EA">
          <w:rPr>
            <w:noProof/>
            <w:webHidden/>
          </w:rPr>
          <w:tab/>
        </w:r>
        <w:r w:rsidR="008306EA">
          <w:rPr>
            <w:noProof/>
            <w:webHidden/>
          </w:rPr>
          <w:fldChar w:fldCharType="begin"/>
        </w:r>
        <w:r w:rsidR="008306EA">
          <w:rPr>
            <w:noProof/>
            <w:webHidden/>
          </w:rPr>
          <w:instrText xml:space="preserve"> PAGEREF _Toc171756459 \h </w:instrText>
        </w:r>
        <w:r w:rsidR="008306EA">
          <w:rPr>
            <w:noProof/>
            <w:webHidden/>
          </w:rPr>
        </w:r>
        <w:r w:rsidR="008306EA">
          <w:rPr>
            <w:noProof/>
            <w:webHidden/>
          </w:rPr>
          <w:fldChar w:fldCharType="separate"/>
        </w:r>
        <w:r w:rsidR="0067630B">
          <w:rPr>
            <w:noProof/>
            <w:webHidden/>
          </w:rPr>
          <w:t>57</w:t>
        </w:r>
        <w:r w:rsidR="008306EA">
          <w:rPr>
            <w:noProof/>
            <w:webHidden/>
          </w:rPr>
          <w:fldChar w:fldCharType="end"/>
        </w:r>
      </w:hyperlink>
    </w:p>
    <w:p w14:paraId="69A61759" w14:textId="0BD8CAB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0" w:history="1">
        <w:r w:rsidR="008306EA" w:rsidRPr="001C0BB3">
          <w:rPr>
            <w:rStyle w:val="Hyperlink"/>
            <w:noProof/>
          </w:rPr>
          <w:t>Gambar 4. 44 Desain halaman monitoring sidang untuk admin dan komite</w:t>
        </w:r>
        <w:r w:rsidR="008306EA">
          <w:rPr>
            <w:noProof/>
            <w:webHidden/>
          </w:rPr>
          <w:tab/>
        </w:r>
        <w:r w:rsidR="008306EA">
          <w:rPr>
            <w:noProof/>
            <w:webHidden/>
          </w:rPr>
          <w:fldChar w:fldCharType="begin"/>
        </w:r>
        <w:r w:rsidR="008306EA">
          <w:rPr>
            <w:noProof/>
            <w:webHidden/>
          </w:rPr>
          <w:instrText xml:space="preserve"> PAGEREF _Toc171756460 \h </w:instrText>
        </w:r>
        <w:r w:rsidR="008306EA">
          <w:rPr>
            <w:noProof/>
            <w:webHidden/>
          </w:rPr>
        </w:r>
        <w:r w:rsidR="008306EA">
          <w:rPr>
            <w:noProof/>
            <w:webHidden/>
          </w:rPr>
          <w:fldChar w:fldCharType="separate"/>
        </w:r>
        <w:r w:rsidR="0067630B">
          <w:rPr>
            <w:noProof/>
            <w:webHidden/>
          </w:rPr>
          <w:t>57</w:t>
        </w:r>
        <w:r w:rsidR="008306EA">
          <w:rPr>
            <w:noProof/>
            <w:webHidden/>
          </w:rPr>
          <w:fldChar w:fldCharType="end"/>
        </w:r>
      </w:hyperlink>
    </w:p>
    <w:p w14:paraId="23DA8DB8" w14:textId="12E791A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1" w:history="1">
        <w:r w:rsidR="008306EA" w:rsidRPr="001C0BB3">
          <w:rPr>
            <w:rStyle w:val="Hyperlink"/>
            <w:noProof/>
          </w:rPr>
          <w:t xml:space="preserve"> Gambar 4. 45 Desain halaman rekapitulasi nilai untuk ketua sidang</w:t>
        </w:r>
        <w:r w:rsidR="008306EA">
          <w:rPr>
            <w:noProof/>
            <w:webHidden/>
          </w:rPr>
          <w:tab/>
        </w:r>
        <w:r w:rsidR="008306EA">
          <w:rPr>
            <w:noProof/>
            <w:webHidden/>
          </w:rPr>
          <w:fldChar w:fldCharType="begin"/>
        </w:r>
        <w:r w:rsidR="008306EA">
          <w:rPr>
            <w:noProof/>
            <w:webHidden/>
          </w:rPr>
          <w:instrText xml:space="preserve"> PAGEREF _Toc171756461 \h </w:instrText>
        </w:r>
        <w:r w:rsidR="008306EA">
          <w:rPr>
            <w:noProof/>
            <w:webHidden/>
          </w:rPr>
        </w:r>
        <w:r w:rsidR="008306EA">
          <w:rPr>
            <w:noProof/>
            <w:webHidden/>
          </w:rPr>
          <w:fldChar w:fldCharType="separate"/>
        </w:r>
        <w:r w:rsidR="0067630B">
          <w:rPr>
            <w:noProof/>
            <w:webHidden/>
          </w:rPr>
          <w:t>58</w:t>
        </w:r>
        <w:r w:rsidR="008306EA">
          <w:rPr>
            <w:noProof/>
            <w:webHidden/>
          </w:rPr>
          <w:fldChar w:fldCharType="end"/>
        </w:r>
      </w:hyperlink>
    </w:p>
    <w:p w14:paraId="127BA443" w14:textId="7EA25C0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2" w:history="1">
        <w:r w:rsidR="008306EA" w:rsidRPr="001C0BB3">
          <w:rPr>
            <w:rStyle w:val="Hyperlink"/>
            <w:noProof/>
          </w:rPr>
          <w:t>Gambar 4. 46 Desain halaman konfirmasi rekapitulasi nilai untuk ketua sidang</w:t>
        </w:r>
        <w:r w:rsidR="008306EA">
          <w:rPr>
            <w:noProof/>
            <w:webHidden/>
          </w:rPr>
          <w:tab/>
        </w:r>
        <w:r w:rsidR="008306EA">
          <w:rPr>
            <w:noProof/>
            <w:webHidden/>
          </w:rPr>
          <w:fldChar w:fldCharType="begin"/>
        </w:r>
        <w:r w:rsidR="008306EA">
          <w:rPr>
            <w:noProof/>
            <w:webHidden/>
          </w:rPr>
          <w:instrText xml:space="preserve"> PAGEREF _Toc171756462 \h </w:instrText>
        </w:r>
        <w:r w:rsidR="008306EA">
          <w:rPr>
            <w:noProof/>
            <w:webHidden/>
          </w:rPr>
        </w:r>
        <w:r w:rsidR="008306EA">
          <w:rPr>
            <w:noProof/>
            <w:webHidden/>
          </w:rPr>
          <w:fldChar w:fldCharType="separate"/>
        </w:r>
        <w:r w:rsidR="0067630B">
          <w:rPr>
            <w:noProof/>
            <w:webHidden/>
          </w:rPr>
          <w:t>58</w:t>
        </w:r>
        <w:r w:rsidR="008306EA">
          <w:rPr>
            <w:noProof/>
            <w:webHidden/>
          </w:rPr>
          <w:fldChar w:fldCharType="end"/>
        </w:r>
      </w:hyperlink>
    </w:p>
    <w:p w14:paraId="2C595EB4" w14:textId="4E925D6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3" w:history="1">
        <w:r w:rsidR="008306EA" w:rsidRPr="001C0BB3">
          <w:rPr>
            <w:rStyle w:val="Hyperlink"/>
            <w:noProof/>
          </w:rPr>
          <w:t>Gambar 4. 47 Desain halaman penentuan kelulusan untuk ketua penguji</w:t>
        </w:r>
        <w:r w:rsidR="008306EA">
          <w:rPr>
            <w:noProof/>
            <w:webHidden/>
          </w:rPr>
          <w:tab/>
        </w:r>
        <w:r w:rsidR="008306EA">
          <w:rPr>
            <w:noProof/>
            <w:webHidden/>
          </w:rPr>
          <w:fldChar w:fldCharType="begin"/>
        </w:r>
        <w:r w:rsidR="008306EA">
          <w:rPr>
            <w:noProof/>
            <w:webHidden/>
          </w:rPr>
          <w:instrText xml:space="preserve"> PAGEREF _Toc171756463 \h </w:instrText>
        </w:r>
        <w:r w:rsidR="008306EA">
          <w:rPr>
            <w:noProof/>
            <w:webHidden/>
          </w:rPr>
        </w:r>
        <w:r w:rsidR="008306EA">
          <w:rPr>
            <w:noProof/>
            <w:webHidden/>
          </w:rPr>
          <w:fldChar w:fldCharType="separate"/>
        </w:r>
        <w:r w:rsidR="0067630B">
          <w:rPr>
            <w:noProof/>
            <w:webHidden/>
          </w:rPr>
          <w:t>59</w:t>
        </w:r>
        <w:r w:rsidR="008306EA">
          <w:rPr>
            <w:noProof/>
            <w:webHidden/>
          </w:rPr>
          <w:fldChar w:fldCharType="end"/>
        </w:r>
      </w:hyperlink>
    </w:p>
    <w:p w14:paraId="7B92FA5A" w14:textId="6A76E72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4" w:history="1">
        <w:r w:rsidR="008306EA" w:rsidRPr="001C0BB3">
          <w:rPr>
            <w:rStyle w:val="Hyperlink"/>
            <w:noProof/>
          </w:rPr>
          <w:t>Gambar 4. 48 Desain halaman revisi untuk ketua penguji</w:t>
        </w:r>
        <w:r w:rsidR="008306EA">
          <w:rPr>
            <w:noProof/>
            <w:webHidden/>
          </w:rPr>
          <w:tab/>
        </w:r>
        <w:r w:rsidR="008306EA">
          <w:rPr>
            <w:noProof/>
            <w:webHidden/>
          </w:rPr>
          <w:fldChar w:fldCharType="begin"/>
        </w:r>
        <w:r w:rsidR="008306EA">
          <w:rPr>
            <w:noProof/>
            <w:webHidden/>
          </w:rPr>
          <w:instrText xml:space="preserve"> PAGEREF _Toc171756464 \h </w:instrText>
        </w:r>
        <w:r w:rsidR="008306EA">
          <w:rPr>
            <w:noProof/>
            <w:webHidden/>
          </w:rPr>
        </w:r>
        <w:r w:rsidR="008306EA">
          <w:rPr>
            <w:noProof/>
            <w:webHidden/>
          </w:rPr>
          <w:fldChar w:fldCharType="separate"/>
        </w:r>
        <w:r w:rsidR="0067630B">
          <w:rPr>
            <w:noProof/>
            <w:webHidden/>
          </w:rPr>
          <w:t>59</w:t>
        </w:r>
        <w:r w:rsidR="008306EA">
          <w:rPr>
            <w:noProof/>
            <w:webHidden/>
          </w:rPr>
          <w:fldChar w:fldCharType="end"/>
        </w:r>
      </w:hyperlink>
    </w:p>
    <w:p w14:paraId="509B3C2A" w14:textId="1A09252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5" w:history="1">
        <w:r w:rsidR="008306EA" w:rsidRPr="001C0BB3">
          <w:rPr>
            <w:rStyle w:val="Hyperlink"/>
            <w:noProof/>
          </w:rPr>
          <w:t>Gambar 4. 49 Desain halaman revisi pada mahasiswa</w:t>
        </w:r>
        <w:r w:rsidR="008306EA">
          <w:rPr>
            <w:noProof/>
            <w:webHidden/>
          </w:rPr>
          <w:tab/>
        </w:r>
        <w:r w:rsidR="008306EA">
          <w:rPr>
            <w:noProof/>
            <w:webHidden/>
          </w:rPr>
          <w:fldChar w:fldCharType="begin"/>
        </w:r>
        <w:r w:rsidR="008306EA">
          <w:rPr>
            <w:noProof/>
            <w:webHidden/>
          </w:rPr>
          <w:instrText xml:space="preserve"> PAGEREF _Toc171756465 \h </w:instrText>
        </w:r>
        <w:r w:rsidR="008306EA">
          <w:rPr>
            <w:noProof/>
            <w:webHidden/>
          </w:rPr>
        </w:r>
        <w:r w:rsidR="008306EA">
          <w:rPr>
            <w:noProof/>
            <w:webHidden/>
          </w:rPr>
          <w:fldChar w:fldCharType="separate"/>
        </w:r>
        <w:r w:rsidR="0067630B">
          <w:rPr>
            <w:noProof/>
            <w:webHidden/>
          </w:rPr>
          <w:t>60</w:t>
        </w:r>
        <w:r w:rsidR="008306EA">
          <w:rPr>
            <w:noProof/>
            <w:webHidden/>
          </w:rPr>
          <w:fldChar w:fldCharType="end"/>
        </w:r>
      </w:hyperlink>
    </w:p>
    <w:p w14:paraId="6E5FFFA1" w14:textId="74E5009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6" w:history="1">
        <w:r w:rsidR="008306EA" w:rsidRPr="001C0BB3">
          <w:rPr>
            <w:rStyle w:val="Hyperlink"/>
            <w:noProof/>
          </w:rPr>
          <w:t>Gambar 4. 50 Desain halaman konfirmasi revisi pada mahasiswa</w:t>
        </w:r>
        <w:r w:rsidR="008306EA">
          <w:rPr>
            <w:noProof/>
            <w:webHidden/>
          </w:rPr>
          <w:tab/>
        </w:r>
        <w:r w:rsidR="008306EA">
          <w:rPr>
            <w:noProof/>
            <w:webHidden/>
          </w:rPr>
          <w:fldChar w:fldCharType="begin"/>
        </w:r>
        <w:r w:rsidR="008306EA">
          <w:rPr>
            <w:noProof/>
            <w:webHidden/>
          </w:rPr>
          <w:instrText xml:space="preserve"> PAGEREF _Toc171756466 \h </w:instrText>
        </w:r>
        <w:r w:rsidR="008306EA">
          <w:rPr>
            <w:noProof/>
            <w:webHidden/>
          </w:rPr>
        </w:r>
        <w:r w:rsidR="008306EA">
          <w:rPr>
            <w:noProof/>
            <w:webHidden/>
          </w:rPr>
          <w:fldChar w:fldCharType="separate"/>
        </w:r>
        <w:r w:rsidR="0067630B">
          <w:rPr>
            <w:noProof/>
            <w:webHidden/>
          </w:rPr>
          <w:t>60</w:t>
        </w:r>
        <w:r w:rsidR="008306EA">
          <w:rPr>
            <w:noProof/>
            <w:webHidden/>
          </w:rPr>
          <w:fldChar w:fldCharType="end"/>
        </w:r>
      </w:hyperlink>
    </w:p>
    <w:p w14:paraId="73DEC4A9" w14:textId="48F36DF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7" w:history="1">
        <w:r w:rsidR="008306EA" w:rsidRPr="001C0BB3">
          <w:rPr>
            <w:rStyle w:val="Hyperlink"/>
            <w:noProof/>
          </w:rPr>
          <w:t>Gambar 4. 51 Desain halaman pengajuan revisi untuk dosen penguji dan pembimbing</w:t>
        </w:r>
        <w:r w:rsidR="008306EA">
          <w:rPr>
            <w:noProof/>
            <w:webHidden/>
          </w:rPr>
          <w:tab/>
        </w:r>
        <w:r w:rsidR="008306EA">
          <w:rPr>
            <w:noProof/>
            <w:webHidden/>
          </w:rPr>
          <w:fldChar w:fldCharType="begin"/>
        </w:r>
        <w:r w:rsidR="008306EA">
          <w:rPr>
            <w:noProof/>
            <w:webHidden/>
          </w:rPr>
          <w:instrText xml:space="preserve"> PAGEREF _Toc171756467 \h </w:instrText>
        </w:r>
        <w:r w:rsidR="008306EA">
          <w:rPr>
            <w:noProof/>
            <w:webHidden/>
          </w:rPr>
        </w:r>
        <w:r w:rsidR="008306EA">
          <w:rPr>
            <w:noProof/>
            <w:webHidden/>
          </w:rPr>
          <w:fldChar w:fldCharType="separate"/>
        </w:r>
        <w:r w:rsidR="0067630B">
          <w:rPr>
            <w:noProof/>
            <w:webHidden/>
          </w:rPr>
          <w:t>61</w:t>
        </w:r>
        <w:r w:rsidR="008306EA">
          <w:rPr>
            <w:noProof/>
            <w:webHidden/>
          </w:rPr>
          <w:fldChar w:fldCharType="end"/>
        </w:r>
      </w:hyperlink>
    </w:p>
    <w:p w14:paraId="442B8D4B" w14:textId="5DB1D80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8" w:history="1">
        <w:r w:rsidR="008306EA" w:rsidRPr="001C0BB3">
          <w:rPr>
            <w:rStyle w:val="Hyperlink"/>
            <w:noProof/>
          </w:rPr>
          <w:t>Gambar 4. 52 Desain halaman penerimaan revisi untuk dosen penguji dan pembimbing</w:t>
        </w:r>
        <w:r w:rsidR="008306EA">
          <w:rPr>
            <w:noProof/>
            <w:webHidden/>
          </w:rPr>
          <w:tab/>
        </w:r>
        <w:r w:rsidR="008306EA">
          <w:rPr>
            <w:noProof/>
            <w:webHidden/>
          </w:rPr>
          <w:fldChar w:fldCharType="begin"/>
        </w:r>
        <w:r w:rsidR="008306EA">
          <w:rPr>
            <w:noProof/>
            <w:webHidden/>
          </w:rPr>
          <w:instrText xml:space="preserve"> PAGEREF _Toc171756468 \h </w:instrText>
        </w:r>
        <w:r w:rsidR="008306EA">
          <w:rPr>
            <w:noProof/>
            <w:webHidden/>
          </w:rPr>
        </w:r>
        <w:r w:rsidR="008306EA">
          <w:rPr>
            <w:noProof/>
            <w:webHidden/>
          </w:rPr>
          <w:fldChar w:fldCharType="separate"/>
        </w:r>
        <w:r w:rsidR="0067630B">
          <w:rPr>
            <w:noProof/>
            <w:webHidden/>
          </w:rPr>
          <w:t>61</w:t>
        </w:r>
        <w:r w:rsidR="008306EA">
          <w:rPr>
            <w:noProof/>
            <w:webHidden/>
          </w:rPr>
          <w:fldChar w:fldCharType="end"/>
        </w:r>
      </w:hyperlink>
    </w:p>
    <w:p w14:paraId="55D84080" w14:textId="00BAB19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69" w:history="1">
        <w:r w:rsidR="008306EA" w:rsidRPr="001C0BB3">
          <w:rPr>
            <w:rStyle w:val="Hyperlink"/>
            <w:noProof/>
          </w:rPr>
          <w:t>Gambar 4. 53 Desain halaman pengajuan revisi untuk ketua komite</w:t>
        </w:r>
        <w:r w:rsidR="008306EA">
          <w:rPr>
            <w:noProof/>
            <w:webHidden/>
          </w:rPr>
          <w:tab/>
        </w:r>
        <w:r w:rsidR="008306EA">
          <w:rPr>
            <w:noProof/>
            <w:webHidden/>
          </w:rPr>
          <w:fldChar w:fldCharType="begin"/>
        </w:r>
        <w:r w:rsidR="008306EA">
          <w:rPr>
            <w:noProof/>
            <w:webHidden/>
          </w:rPr>
          <w:instrText xml:space="preserve"> PAGEREF _Toc171756469 \h </w:instrText>
        </w:r>
        <w:r w:rsidR="008306EA">
          <w:rPr>
            <w:noProof/>
            <w:webHidden/>
          </w:rPr>
        </w:r>
        <w:r w:rsidR="008306EA">
          <w:rPr>
            <w:noProof/>
            <w:webHidden/>
          </w:rPr>
          <w:fldChar w:fldCharType="separate"/>
        </w:r>
        <w:r w:rsidR="0067630B">
          <w:rPr>
            <w:noProof/>
            <w:webHidden/>
          </w:rPr>
          <w:t>62</w:t>
        </w:r>
        <w:r w:rsidR="008306EA">
          <w:rPr>
            <w:noProof/>
            <w:webHidden/>
          </w:rPr>
          <w:fldChar w:fldCharType="end"/>
        </w:r>
      </w:hyperlink>
    </w:p>
    <w:p w14:paraId="642F4890" w14:textId="09D4313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0" w:history="1">
        <w:r w:rsidR="008306EA" w:rsidRPr="001C0BB3">
          <w:rPr>
            <w:rStyle w:val="Hyperlink"/>
            <w:noProof/>
          </w:rPr>
          <w:t>Gambar 4. 54 Desain halaman penerimaan revisi untuk ketua komite</w:t>
        </w:r>
        <w:r w:rsidR="008306EA">
          <w:rPr>
            <w:noProof/>
            <w:webHidden/>
          </w:rPr>
          <w:tab/>
        </w:r>
        <w:r w:rsidR="008306EA">
          <w:rPr>
            <w:noProof/>
            <w:webHidden/>
          </w:rPr>
          <w:fldChar w:fldCharType="begin"/>
        </w:r>
        <w:r w:rsidR="008306EA">
          <w:rPr>
            <w:noProof/>
            <w:webHidden/>
          </w:rPr>
          <w:instrText xml:space="preserve"> PAGEREF _Toc171756470 \h </w:instrText>
        </w:r>
        <w:r w:rsidR="008306EA">
          <w:rPr>
            <w:noProof/>
            <w:webHidden/>
          </w:rPr>
        </w:r>
        <w:r w:rsidR="008306EA">
          <w:rPr>
            <w:noProof/>
            <w:webHidden/>
          </w:rPr>
          <w:fldChar w:fldCharType="separate"/>
        </w:r>
        <w:r w:rsidR="0067630B">
          <w:rPr>
            <w:noProof/>
            <w:webHidden/>
          </w:rPr>
          <w:t>62</w:t>
        </w:r>
        <w:r w:rsidR="008306EA">
          <w:rPr>
            <w:noProof/>
            <w:webHidden/>
          </w:rPr>
          <w:fldChar w:fldCharType="end"/>
        </w:r>
      </w:hyperlink>
    </w:p>
    <w:p w14:paraId="04FFA2E5" w14:textId="7BFE137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1" w:history="1">
        <w:r w:rsidR="008306EA" w:rsidRPr="001C0BB3">
          <w:rPr>
            <w:rStyle w:val="Hyperlink"/>
            <w:noProof/>
          </w:rPr>
          <w:t>Gambar 4. 55 Desain halaman pengajuan alat dan skripsi untuk mahasiswa</w:t>
        </w:r>
        <w:r w:rsidR="008306EA">
          <w:rPr>
            <w:noProof/>
            <w:webHidden/>
          </w:rPr>
          <w:tab/>
        </w:r>
        <w:r w:rsidR="008306EA">
          <w:rPr>
            <w:noProof/>
            <w:webHidden/>
          </w:rPr>
          <w:fldChar w:fldCharType="begin"/>
        </w:r>
        <w:r w:rsidR="008306EA">
          <w:rPr>
            <w:noProof/>
            <w:webHidden/>
          </w:rPr>
          <w:instrText xml:space="preserve"> PAGEREF _Toc171756471 \h </w:instrText>
        </w:r>
        <w:r w:rsidR="008306EA">
          <w:rPr>
            <w:noProof/>
            <w:webHidden/>
          </w:rPr>
        </w:r>
        <w:r w:rsidR="008306EA">
          <w:rPr>
            <w:noProof/>
            <w:webHidden/>
          </w:rPr>
          <w:fldChar w:fldCharType="separate"/>
        </w:r>
        <w:r w:rsidR="0067630B">
          <w:rPr>
            <w:noProof/>
            <w:webHidden/>
          </w:rPr>
          <w:t>63</w:t>
        </w:r>
        <w:r w:rsidR="008306EA">
          <w:rPr>
            <w:noProof/>
            <w:webHidden/>
          </w:rPr>
          <w:fldChar w:fldCharType="end"/>
        </w:r>
      </w:hyperlink>
    </w:p>
    <w:p w14:paraId="5E18D1DA" w14:textId="2B815EC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2" w:history="1">
        <w:r w:rsidR="008306EA" w:rsidRPr="001C0BB3">
          <w:rPr>
            <w:rStyle w:val="Hyperlink"/>
            <w:noProof/>
          </w:rPr>
          <w:t>Gambar 4. 56 Desain halaman pengajuan alat dan skripsi untuk komite</w:t>
        </w:r>
        <w:r w:rsidR="008306EA">
          <w:rPr>
            <w:noProof/>
            <w:webHidden/>
          </w:rPr>
          <w:tab/>
        </w:r>
        <w:r w:rsidR="008306EA">
          <w:rPr>
            <w:noProof/>
            <w:webHidden/>
          </w:rPr>
          <w:fldChar w:fldCharType="begin"/>
        </w:r>
        <w:r w:rsidR="008306EA">
          <w:rPr>
            <w:noProof/>
            <w:webHidden/>
          </w:rPr>
          <w:instrText xml:space="preserve"> PAGEREF _Toc171756472 \h </w:instrText>
        </w:r>
        <w:r w:rsidR="008306EA">
          <w:rPr>
            <w:noProof/>
            <w:webHidden/>
          </w:rPr>
        </w:r>
        <w:r w:rsidR="008306EA">
          <w:rPr>
            <w:noProof/>
            <w:webHidden/>
          </w:rPr>
          <w:fldChar w:fldCharType="separate"/>
        </w:r>
        <w:r w:rsidR="0067630B">
          <w:rPr>
            <w:noProof/>
            <w:webHidden/>
          </w:rPr>
          <w:t>63</w:t>
        </w:r>
        <w:r w:rsidR="008306EA">
          <w:rPr>
            <w:noProof/>
            <w:webHidden/>
          </w:rPr>
          <w:fldChar w:fldCharType="end"/>
        </w:r>
      </w:hyperlink>
    </w:p>
    <w:p w14:paraId="79378DE8" w14:textId="7713BE2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3" w:history="1">
        <w:r w:rsidR="008306EA" w:rsidRPr="001C0BB3">
          <w:rPr>
            <w:rStyle w:val="Hyperlink"/>
            <w:noProof/>
          </w:rPr>
          <w:t>Gambar 4. 57 Desain halaman daftar mahasiswa bimbingan di dosen pembimbing</w:t>
        </w:r>
        <w:r w:rsidR="008306EA">
          <w:rPr>
            <w:noProof/>
            <w:webHidden/>
          </w:rPr>
          <w:tab/>
        </w:r>
        <w:r w:rsidR="008306EA">
          <w:rPr>
            <w:noProof/>
            <w:webHidden/>
          </w:rPr>
          <w:fldChar w:fldCharType="begin"/>
        </w:r>
        <w:r w:rsidR="008306EA">
          <w:rPr>
            <w:noProof/>
            <w:webHidden/>
          </w:rPr>
          <w:instrText xml:space="preserve"> PAGEREF _Toc171756473 \h </w:instrText>
        </w:r>
        <w:r w:rsidR="008306EA">
          <w:rPr>
            <w:noProof/>
            <w:webHidden/>
          </w:rPr>
        </w:r>
        <w:r w:rsidR="008306EA">
          <w:rPr>
            <w:noProof/>
            <w:webHidden/>
          </w:rPr>
          <w:fldChar w:fldCharType="separate"/>
        </w:r>
        <w:r w:rsidR="0067630B">
          <w:rPr>
            <w:noProof/>
            <w:webHidden/>
          </w:rPr>
          <w:t>64</w:t>
        </w:r>
        <w:r w:rsidR="008306EA">
          <w:rPr>
            <w:noProof/>
            <w:webHidden/>
          </w:rPr>
          <w:fldChar w:fldCharType="end"/>
        </w:r>
      </w:hyperlink>
    </w:p>
    <w:p w14:paraId="634BE4D5" w14:textId="0AB69A4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4" w:history="1">
        <w:r w:rsidR="008306EA" w:rsidRPr="001C0BB3">
          <w:rPr>
            <w:rStyle w:val="Hyperlink"/>
            <w:noProof/>
          </w:rPr>
          <w:t>Gambar 4. 58 Desain halaman reprot akhir pelaksanaan sidang skripsi di admin</w:t>
        </w:r>
        <w:r w:rsidR="008306EA">
          <w:rPr>
            <w:noProof/>
            <w:webHidden/>
          </w:rPr>
          <w:tab/>
        </w:r>
        <w:r w:rsidR="008306EA">
          <w:rPr>
            <w:noProof/>
            <w:webHidden/>
          </w:rPr>
          <w:fldChar w:fldCharType="begin"/>
        </w:r>
        <w:r w:rsidR="008306EA">
          <w:rPr>
            <w:noProof/>
            <w:webHidden/>
          </w:rPr>
          <w:instrText xml:space="preserve"> PAGEREF _Toc171756474 \h </w:instrText>
        </w:r>
        <w:r w:rsidR="008306EA">
          <w:rPr>
            <w:noProof/>
            <w:webHidden/>
          </w:rPr>
        </w:r>
        <w:r w:rsidR="008306EA">
          <w:rPr>
            <w:noProof/>
            <w:webHidden/>
          </w:rPr>
          <w:fldChar w:fldCharType="separate"/>
        </w:r>
        <w:r w:rsidR="0067630B">
          <w:rPr>
            <w:noProof/>
            <w:webHidden/>
          </w:rPr>
          <w:t>65</w:t>
        </w:r>
        <w:r w:rsidR="008306EA">
          <w:rPr>
            <w:noProof/>
            <w:webHidden/>
          </w:rPr>
          <w:fldChar w:fldCharType="end"/>
        </w:r>
      </w:hyperlink>
    </w:p>
    <w:p w14:paraId="71969A6A" w14:textId="2DBA218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5" w:history="1">
        <w:r w:rsidR="008306EA" w:rsidRPr="001C0BB3">
          <w:rPr>
            <w:rStyle w:val="Hyperlink"/>
            <w:noProof/>
          </w:rPr>
          <w:t xml:space="preserve">Gambar 4. 59 </w:t>
        </w:r>
        <w:r w:rsidR="008306EA" w:rsidRPr="001C0BB3">
          <w:rPr>
            <w:rStyle w:val="Hyperlink"/>
            <w:i/>
            <w:iCs/>
            <w:noProof/>
          </w:rPr>
          <w:t>Controller</w:t>
        </w:r>
        <w:r w:rsidR="008306EA">
          <w:rPr>
            <w:noProof/>
            <w:webHidden/>
          </w:rPr>
          <w:tab/>
        </w:r>
        <w:r w:rsidR="008306EA">
          <w:rPr>
            <w:noProof/>
            <w:webHidden/>
          </w:rPr>
          <w:fldChar w:fldCharType="begin"/>
        </w:r>
        <w:r w:rsidR="008306EA">
          <w:rPr>
            <w:noProof/>
            <w:webHidden/>
          </w:rPr>
          <w:instrText xml:space="preserve"> PAGEREF _Toc171756475 \h </w:instrText>
        </w:r>
        <w:r w:rsidR="008306EA">
          <w:rPr>
            <w:noProof/>
            <w:webHidden/>
          </w:rPr>
        </w:r>
        <w:r w:rsidR="008306EA">
          <w:rPr>
            <w:noProof/>
            <w:webHidden/>
          </w:rPr>
          <w:fldChar w:fldCharType="separate"/>
        </w:r>
        <w:r w:rsidR="0067630B">
          <w:rPr>
            <w:noProof/>
            <w:webHidden/>
          </w:rPr>
          <w:t>65</w:t>
        </w:r>
        <w:r w:rsidR="008306EA">
          <w:rPr>
            <w:noProof/>
            <w:webHidden/>
          </w:rPr>
          <w:fldChar w:fldCharType="end"/>
        </w:r>
      </w:hyperlink>
    </w:p>
    <w:p w14:paraId="39AEC8F2" w14:textId="62B9E14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6" w:history="1">
        <w:r w:rsidR="008306EA" w:rsidRPr="001C0BB3">
          <w:rPr>
            <w:rStyle w:val="Hyperlink"/>
            <w:noProof/>
          </w:rPr>
          <w:t>Gambar 4. 60 Services</w:t>
        </w:r>
        <w:r w:rsidR="008306EA">
          <w:rPr>
            <w:noProof/>
            <w:webHidden/>
          </w:rPr>
          <w:tab/>
        </w:r>
        <w:r w:rsidR="008306EA">
          <w:rPr>
            <w:noProof/>
            <w:webHidden/>
          </w:rPr>
          <w:fldChar w:fldCharType="begin"/>
        </w:r>
        <w:r w:rsidR="008306EA">
          <w:rPr>
            <w:noProof/>
            <w:webHidden/>
          </w:rPr>
          <w:instrText xml:space="preserve"> PAGEREF _Toc171756476 \h </w:instrText>
        </w:r>
        <w:r w:rsidR="008306EA">
          <w:rPr>
            <w:noProof/>
            <w:webHidden/>
          </w:rPr>
        </w:r>
        <w:r w:rsidR="008306EA">
          <w:rPr>
            <w:noProof/>
            <w:webHidden/>
          </w:rPr>
          <w:fldChar w:fldCharType="separate"/>
        </w:r>
        <w:r w:rsidR="0067630B">
          <w:rPr>
            <w:noProof/>
            <w:webHidden/>
          </w:rPr>
          <w:t>66</w:t>
        </w:r>
        <w:r w:rsidR="008306EA">
          <w:rPr>
            <w:noProof/>
            <w:webHidden/>
          </w:rPr>
          <w:fldChar w:fldCharType="end"/>
        </w:r>
      </w:hyperlink>
    </w:p>
    <w:p w14:paraId="015FD03F" w14:textId="3984CD1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7" w:history="1">
        <w:r w:rsidR="008306EA" w:rsidRPr="001C0BB3">
          <w:rPr>
            <w:rStyle w:val="Hyperlink"/>
            <w:noProof/>
          </w:rPr>
          <w:t>Gambar 4. 61 Model</w:t>
        </w:r>
        <w:r w:rsidR="008306EA">
          <w:rPr>
            <w:noProof/>
            <w:webHidden/>
          </w:rPr>
          <w:tab/>
        </w:r>
        <w:r w:rsidR="008306EA">
          <w:rPr>
            <w:noProof/>
            <w:webHidden/>
          </w:rPr>
          <w:fldChar w:fldCharType="begin"/>
        </w:r>
        <w:r w:rsidR="008306EA">
          <w:rPr>
            <w:noProof/>
            <w:webHidden/>
          </w:rPr>
          <w:instrText xml:space="preserve"> PAGEREF _Toc171756477 \h </w:instrText>
        </w:r>
        <w:r w:rsidR="008306EA">
          <w:rPr>
            <w:noProof/>
            <w:webHidden/>
          </w:rPr>
        </w:r>
        <w:r w:rsidR="008306EA">
          <w:rPr>
            <w:noProof/>
            <w:webHidden/>
          </w:rPr>
          <w:fldChar w:fldCharType="separate"/>
        </w:r>
        <w:r w:rsidR="0067630B">
          <w:rPr>
            <w:noProof/>
            <w:webHidden/>
          </w:rPr>
          <w:t>66</w:t>
        </w:r>
        <w:r w:rsidR="008306EA">
          <w:rPr>
            <w:noProof/>
            <w:webHidden/>
          </w:rPr>
          <w:fldChar w:fldCharType="end"/>
        </w:r>
      </w:hyperlink>
    </w:p>
    <w:p w14:paraId="53C4BCAE" w14:textId="1ECCFF7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8" w:history="1">
        <w:r w:rsidR="008306EA" w:rsidRPr="001C0BB3">
          <w:rPr>
            <w:rStyle w:val="Hyperlink"/>
            <w:noProof/>
          </w:rPr>
          <w:t>Gambar 4. 62 Route login</w:t>
        </w:r>
        <w:r w:rsidR="008306EA">
          <w:rPr>
            <w:noProof/>
            <w:webHidden/>
          </w:rPr>
          <w:tab/>
        </w:r>
        <w:r w:rsidR="008306EA">
          <w:rPr>
            <w:noProof/>
            <w:webHidden/>
          </w:rPr>
          <w:fldChar w:fldCharType="begin"/>
        </w:r>
        <w:r w:rsidR="008306EA">
          <w:rPr>
            <w:noProof/>
            <w:webHidden/>
          </w:rPr>
          <w:instrText xml:space="preserve"> PAGEREF _Toc171756478 \h </w:instrText>
        </w:r>
        <w:r w:rsidR="008306EA">
          <w:rPr>
            <w:noProof/>
            <w:webHidden/>
          </w:rPr>
        </w:r>
        <w:r w:rsidR="008306EA">
          <w:rPr>
            <w:noProof/>
            <w:webHidden/>
          </w:rPr>
          <w:fldChar w:fldCharType="separate"/>
        </w:r>
        <w:r w:rsidR="0067630B">
          <w:rPr>
            <w:noProof/>
            <w:webHidden/>
          </w:rPr>
          <w:t>67</w:t>
        </w:r>
        <w:r w:rsidR="008306EA">
          <w:rPr>
            <w:noProof/>
            <w:webHidden/>
          </w:rPr>
          <w:fldChar w:fldCharType="end"/>
        </w:r>
      </w:hyperlink>
    </w:p>
    <w:p w14:paraId="3D87371A" w14:textId="45E8AD7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79" w:history="1">
        <w:r w:rsidR="008306EA" w:rsidRPr="001C0BB3">
          <w:rPr>
            <w:rStyle w:val="Hyperlink"/>
            <w:noProof/>
          </w:rPr>
          <w:t xml:space="preserve">Gambar 4. 63 </w:t>
        </w:r>
        <w:r w:rsidR="008306EA" w:rsidRPr="001C0BB3">
          <w:rPr>
            <w:rStyle w:val="Hyperlink"/>
            <w:i/>
            <w:iCs/>
            <w:noProof/>
          </w:rPr>
          <w:t>Route</w:t>
        </w:r>
        <w:r w:rsidR="008306EA" w:rsidRPr="001C0BB3">
          <w:rPr>
            <w:rStyle w:val="Hyperlink"/>
            <w:noProof/>
          </w:rPr>
          <w:t xml:space="preserve"> mahasiswa</w:t>
        </w:r>
        <w:r w:rsidR="008306EA">
          <w:rPr>
            <w:noProof/>
            <w:webHidden/>
          </w:rPr>
          <w:tab/>
        </w:r>
        <w:r w:rsidR="008306EA">
          <w:rPr>
            <w:noProof/>
            <w:webHidden/>
          </w:rPr>
          <w:fldChar w:fldCharType="begin"/>
        </w:r>
        <w:r w:rsidR="008306EA">
          <w:rPr>
            <w:noProof/>
            <w:webHidden/>
          </w:rPr>
          <w:instrText xml:space="preserve"> PAGEREF _Toc171756479 \h </w:instrText>
        </w:r>
        <w:r w:rsidR="008306EA">
          <w:rPr>
            <w:noProof/>
            <w:webHidden/>
          </w:rPr>
        </w:r>
        <w:r w:rsidR="008306EA">
          <w:rPr>
            <w:noProof/>
            <w:webHidden/>
          </w:rPr>
          <w:fldChar w:fldCharType="separate"/>
        </w:r>
        <w:r w:rsidR="0067630B">
          <w:rPr>
            <w:noProof/>
            <w:webHidden/>
          </w:rPr>
          <w:t>68</w:t>
        </w:r>
        <w:r w:rsidR="008306EA">
          <w:rPr>
            <w:noProof/>
            <w:webHidden/>
          </w:rPr>
          <w:fldChar w:fldCharType="end"/>
        </w:r>
      </w:hyperlink>
    </w:p>
    <w:p w14:paraId="0759C83A" w14:textId="2D92B2C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0" w:history="1">
        <w:r w:rsidR="008306EA" w:rsidRPr="001C0BB3">
          <w:rPr>
            <w:rStyle w:val="Hyperlink"/>
            <w:noProof/>
          </w:rPr>
          <w:t xml:space="preserve">Gambar 4. 64 </w:t>
        </w:r>
        <w:r w:rsidR="008306EA" w:rsidRPr="001C0BB3">
          <w:rPr>
            <w:rStyle w:val="Hyperlink"/>
            <w:i/>
            <w:iCs/>
            <w:noProof/>
          </w:rPr>
          <w:t>Route</w:t>
        </w:r>
        <w:r w:rsidR="008306EA" w:rsidRPr="001C0BB3">
          <w:rPr>
            <w:rStyle w:val="Hyperlink"/>
            <w:noProof/>
          </w:rPr>
          <w:t xml:space="preserve"> admin</w:t>
        </w:r>
        <w:r w:rsidR="008306EA">
          <w:rPr>
            <w:noProof/>
            <w:webHidden/>
          </w:rPr>
          <w:tab/>
        </w:r>
        <w:r w:rsidR="008306EA">
          <w:rPr>
            <w:noProof/>
            <w:webHidden/>
          </w:rPr>
          <w:fldChar w:fldCharType="begin"/>
        </w:r>
        <w:r w:rsidR="008306EA">
          <w:rPr>
            <w:noProof/>
            <w:webHidden/>
          </w:rPr>
          <w:instrText xml:space="preserve"> PAGEREF _Toc171756480 \h </w:instrText>
        </w:r>
        <w:r w:rsidR="008306EA">
          <w:rPr>
            <w:noProof/>
            <w:webHidden/>
          </w:rPr>
        </w:r>
        <w:r w:rsidR="008306EA">
          <w:rPr>
            <w:noProof/>
            <w:webHidden/>
          </w:rPr>
          <w:fldChar w:fldCharType="separate"/>
        </w:r>
        <w:r w:rsidR="0067630B">
          <w:rPr>
            <w:noProof/>
            <w:webHidden/>
          </w:rPr>
          <w:t>69</w:t>
        </w:r>
        <w:r w:rsidR="008306EA">
          <w:rPr>
            <w:noProof/>
            <w:webHidden/>
          </w:rPr>
          <w:fldChar w:fldCharType="end"/>
        </w:r>
      </w:hyperlink>
    </w:p>
    <w:p w14:paraId="1A62FC24" w14:textId="52705A6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1" w:history="1">
        <w:r w:rsidR="008306EA" w:rsidRPr="001C0BB3">
          <w:rPr>
            <w:rStyle w:val="Hyperlink"/>
            <w:noProof/>
          </w:rPr>
          <w:t>Gambar 4. 65 Route dosen</w:t>
        </w:r>
        <w:r w:rsidR="008306EA">
          <w:rPr>
            <w:noProof/>
            <w:webHidden/>
          </w:rPr>
          <w:tab/>
        </w:r>
        <w:r w:rsidR="008306EA">
          <w:rPr>
            <w:noProof/>
            <w:webHidden/>
          </w:rPr>
          <w:fldChar w:fldCharType="begin"/>
        </w:r>
        <w:r w:rsidR="008306EA">
          <w:rPr>
            <w:noProof/>
            <w:webHidden/>
          </w:rPr>
          <w:instrText xml:space="preserve"> PAGEREF _Toc171756481 \h </w:instrText>
        </w:r>
        <w:r w:rsidR="008306EA">
          <w:rPr>
            <w:noProof/>
            <w:webHidden/>
          </w:rPr>
        </w:r>
        <w:r w:rsidR="008306EA">
          <w:rPr>
            <w:noProof/>
            <w:webHidden/>
          </w:rPr>
          <w:fldChar w:fldCharType="separate"/>
        </w:r>
        <w:r w:rsidR="0067630B">
          <w:rPr>
            <w:noProof/>
            <w:webHidden/>
          </w:rPr>
          <w:t>70</w:t>
        </w:r>
        <w:r w:rsidR="008306EA">
          <w:rPr>
            <w:noProof/>
            <w:webHidden/>
          </w:rPr>
          <w:fldChar w:fldCharType="end"/>
        </w:r>
      </w:hyperlink>
    </w:p>
    <w:p w14:paraId="626FA4DA" w14:textId="12A1075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2" w:history="1">
        <w:r w:rsidR="008306EA" w:rsidRPr="001C0BB3">
          <w:rPr>
            <w:rStyle w:val="Hyperlink"/>
            <w:noProof/>
          </w:rPr>
          <w:t>Gambar 4. 66 View untuk mahasiswa</w:t>
        </w:r>
        <w:r w:rsidR="008306EA">
          <w:rPr>
            <w:noProof/>
            <w:webHidden/>
          </w:rPr>
          <w:tab/>
        </w:r>
        <w:r w:rsidR="008306EA">
          <w:rPr>
            <w:noProof/>
            <w:webHidden/>
          </w:rPr>
          <w:fldChar w:fldCharType="begin"/>
        </w:r>
        <w:r w:rsidR="008306EA">
          <w:rPr>
            <w:noProof/>
            <w:webHidden/>
          </w:rPr>
          <w:instrText xml:space="preserve"> PAGEREF _Toc171756482 \h </w:instrText>
        </w:r>
        <w:r w:rsidR="008306EA">
          <w:rPr>
            <w:noProof/>
            <w:webHidden/>
          </w:rPr>
        </w:r>
        <w:r w:rsidR="008306EA">
          <w:rPr>
            <w:noProof/>
            <w:webHidden/>
          </w:rPr>
          <w:fldChar w:fldCharType="separate"/>
        </w:r>
        <w:r w:rsidR="0067630B">
          <w:rPr>
            <w:noProof/>
            <w:webHidden/>
          </w:rPr>
          <w:t>71</w:t>
        </w:r>
        <w:r w:rsidR="008306EA">
          <w:rPr>
            <w:noProof/>
            <w:webHidden/>
          </w:rPr>
          <w:fldChar w:fldCharType="end"/>
        </w:r>
      </w:hyperlink>
    </w:p>
    <w:p w14:paraId="70142CBD" w14:textId="1DE6D33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3" w:history="1">
        <w:r w:rsidR="008306EA" w:rsidRPr="001C0BB3">
          <w:rPr>
            <w:rStyle w:val="Hyperlink"/>
            <w:noProof/>
          </w:rPr>
          <w:t>Gambar 4. 67 View untuk admin</w:t>
        </w:r>
        <w:r w:rsidR="008306EA">
          <w:rPr>
            <w:noProof/>
            <w:webHidden/>
          </w:rPr>
          <w:tab/>
        </w:r>
        <w:r w:rsidR="008306EA">
          <w:rPr>
            <w:noProof/>
            <w:webHidden/>
          </w:rPr>
          <w:fldChar w:fldCharType="begin"/>
        </w:r>
        <w:r w:rsidR="008306EA">
          <w:rPr>
            <w:noProof/>
            <w:webHidden/>
          </w:rPr>
          <w:instrText xml:space="preserve"> PAGEREF _Toc171756483 \h </w:instrText>
        </w:r>
        <w:r w:rsidR="008306EA">
          <w:rPr>
            <w:noProof/>
            <w:webHidden/>
          </w:rPr>
        </w:r>
        <w:r w:rsidR="008306EA">
          <w:rPr>
            <w:noProof/>
            <w:webHidden/>
          </w:rPr>
          <w:fldChar w:fldCharType="separate"/>
        </w:r>
        <w:r w:rsidR="0067630B">
          <w:rPr>
            <w:noProof/>
            <w:webHidden/>
          </w:rPr>
          <w:t>72</w:t>
        </w:r>
        <w:r w:rsidR="008306EA">
          <w:rPr>
            <w:noProof/>
            <w:webHidden/>
          </w:rPr>
          <w:fldChar w:fldCharType="end"/>
        </w:r>
      </w:hyperlink>
    </w:p>
    <w:p w14:paraId="51053DEE" w14:textId="428194B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4" w:history="1">
        <w:r w:rsidR="008306EA" w:rsidRPr="001C0BB3">
          <w:rPr>
            <w:rStyle w:val="Hyperlink"/>
            <w:noProof/>
          </w:rPr>
          <w:t>Gambar 4. 68 View untuk dosen</w:t>
        </w:r>
        <w:r w:rsidR="008306EA">
          <w:rPr>
            <w:noProof/>
            <w:webHidden/>
          </w:rPr>
          <w:tab/>
        </w:r>
        <w:r w:rsidR="008306EA">
          <w:rPr>
            <w:noProof/>
            <w:webHidden/>
          </w:rPr>
          <w:fldChar w:fldCharType="begin"/>
        </w:r>
        <w:r w:rsidR="008306EA">
          <w:rPr>
            <w:noProof/>
            <w:webHidden/>
          </w:rPr>
          <w:instrText xml:space="preserve"> PAGEREF _Toc171756484 \h </w:instrText>
        </w:r>
        <w:r w:rsidR="008306EA">
          <w:rPr>
            <w:noProof/>
            <w:webHidden/>
          </w:rPr>
        </w:r>
        <w:r w:rsidR="008306EA">
          <w:rPr>
            <w:noProof/>
            <w:webHidden/>
          </w:rPr>
          <w:fldChar w:fldCharType="separate"/>
        </w:r>
        <w:r w:rsidR="0067630B">
          <w:rPr>
            <w:noProof/>
            <w:webHidden/>
          </w:rPr>
          <w:t>73</w:t>
        </w:r>
        <w:r w:rsidR="008306EA">
          <w:rPr>
            <w:noProof/>
            <w:webHidden/>
          </w:rPr>
          <w:fldChar w:fldCharType="end"/>
        </w:r>
      </w:hyperlink>
    </w:p>
    <w:p w14:paraId="5125A342" w14:textId="408A443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5" w:history="1">
        <w:r w:rsidR="008306EA" w:rsidRPr="001C0BB3">
          <w:rPr>
            <w:rStyle w:val="Hyperlink"/>
            <w:noProof/>
          </w:rPr>
          <w:t xml:space="preserve">Gambar 4. 69 </w:t>
        </w:r>
        <w:r w:rsidR="008306EA" w:rsidRPr="001C0BB3">
          <w:rPr>
            <w:rStyle w:val="Hyperlink"/>
            <w:i/>
            <w:iCs/>
            <w:noProof/>
          </w:rPr>
          <w:t>Migration</w:t>
        </w:r>
        <w:r w:rsidR="008306EA">
          <w:rPr>
            <w:noProof/>
            <w:webHidden/>
          </w:rPr>
          <w:tab/>
        </w:r>
        <w:r w:rsidR="008306EA">
          <w:rPr>
            <w:noProof/>
            <w:webHidden/>
          </w:rPr>
          <w:fldChar w:fldCharType="begin"/>
        </w:r>
        <w:r w:rsidR="008306EA">
          <w:rPr>
            <w:noProof/>
            <w:webHidden/>
          </w:rPr>
          <w:instrText xml:space="preserve"> PAGEREF _Toc171756485 \h </w:instrText>
        </w:r>
        <w:r w:rsidR="008306EA">
          <w:rPr>
            <w:noProof/>
            <w:webHidden/>
          </w:rPr>
        </w:r>
        <w:r w:rsidR="008306EA">
          <w:rPr>
            <w:noProof/>
            <w:webHidden/>
          </w:rPr>
          <w:fldChar w:fldCharType="separate"/>
        </w:r>
        <w:r w:rsidR="0067630B">
          <w:rPr>
            <w:noProof/>
            <w:webHidden/>
          </w:rPr>
          <w:t>74</w:t>
        </w:r>
        <w:r w:rsidR="008306EA">
          <w:rPr>
            <w:noProof/>
            <w:webHidden/>
          </w:rPr>
          <w:fldChar w:fldCharType="end"/>
        </w:r>
      </w:hyperlink>
    </w:p>
    <w:p w14:paraId="2BF505FA" w14:textId="6552430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6" w:history="1">
        <w:r w:rsidR="008306EA" w:rsidRPr="001C0BB3">
          <w:rPr>
            <w:rStyle w:val="Hyperlink"/>
            <w:noProof/>
          </w:rPr>
          <w:t>Gambar 4. 70 Seeder</w:t>
        </w:r>
        <w:r w:rsidR="008306EA">
          <w:rPr>
            <w:noProof/>
            <w:webHidden/>
          </w:rPr>
          <w:tab/>
        </w:r>
        <w:r w:rsidR="008306EA">
          <w:rPr>
            <w:noProof/>
            <w:webHidden/>
          </w:rPr>
          <w:fldChar w:fldCharType="begin"/>
        </w:r>
        <w:r w:rsidR="008306EA">
          <w:rPr>
            <w:noProof/>
            <w:webHidden/>
          </w:rPr>
          <w:instrText xml:space="preserve"> PAGEREF _Toc171756486 \h </w:instrText>
        </w:r>
        <w:r w:rsidR="008306EA">
          <w:rPr>
            <w:noProof/>
            <w:webHidden/>
          </w:rPr>
        </w:r>
        <w:r w:rsidR="008306EA">
          <w:rPr>
            <w:noProof/>
            <w:webHidden/>
          </w:rPr>
          <w:fldChar w:fldCharType="separate"/>
        </w:r>
        <w:r w:rsidR="0067630B">
          <w:rPr>
            <w:noProof/>
            <w:webHidden/>
          </w:rPr>
          <w:t>75</w:t>
        </w:r>
        <w:r w:rsidR="008306EA">
          <w:rPr>
            <w:noProof/>
            <w:webHidden/>
          </w:rPr>
          <w:fldChar w:fldCharType="end"/>
        </w:r>
      </w:hyperlink>
    </w:p>
    <w:p w14:paraId="71F309FB" w14:textId="5DF68EC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7" w:history="1">
        <w:r w:rsidR="008306EA" w:rsidRPr="001C0BB3">
          <w:rPr>
            <w:rStyle w:val="Hyperlink"/>
            <w:noProof/>
          </w:rPr>
          <w:t>Gambar 4. 71 Constructor mahasiswa</w:t>
        </w:r>
        <w:r w:rsidR="008306EA">
          <w:rPr>
            <w:noProof/>
            <w:webHidden/>
          </w:rPr>
          <w:tab/>
        </w:r>
        <w:r w:rsidR="008306EA">
          <w:rPr>
            <w:noProof/>
            <w:webHidden/>
          </w:rPr>
          <w:fldChar w:fldCharType="begin"/>
        </w:r>
        <w:r w:rsidR="008306EA">
          <w:rPr>
            <w:noProof/>
            <w:webHidden/>
          </w:rPr>
          <w:instrText xml:space="preserve"> PAGEREF _Toc171756487 \h </w:instrText>
        </w:r>
        <w:r w:rsidR="008306EA">
          <w:rPr>
            <w:noProof/>
            <w:webHidden/>
          </w:rPr>
        </w:r>
        <w:r w:rsidR="008306EA">
          <w:rPr>
            <w:noProof/>
            <w:webHidden/>
          </w:rPr>
          <w:fldChar w:fldCharType="separate"/>
        </w:r>
        <w:r w:rsidR="0067630B">
          <w:rPr>
            <w:noProof/>
            <w:webHidden/>
          </w:rPr>
          <w:t>75</w:t>
        </w:r>
        <w:r w:rsidR="008306EA">
          <w:rPr>
            <w:noProof/>
            <w:webHidden/>
          </w:rPr>
          <w:fldChar w:fldCharType="end"/>
        </w:r>
      </w:hyperlink>
    </w:p>
    <w:p w14:paraId="13D2CAF0" w14:textId="22C1BAF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8" w:history="1">
        <w:r w:rsidR="008306EA" w:rsidRPr="001C0BB3">
          <w:rPr>
            <w:rStyle w:val="Hyperlink"/>
            <w:noProof/>
          </w:rPr>
          <w:t>Gambar 4. 72 Menampilkan dashboard mahasiswa</w:t>
        </w:r>
        <w:r w:rsidR="008306EA">
          <w:rPr>
            <w:noProof/>
            <w:webHidden/>
          </w:rPr>
          <w:tab/>
        </w:r>
        <w:r w:rsidR="008306EA">
          <w:rPr>
            <w:noProof/>
            <w:webHidden/>
          </w:rPr>
          <w:fldChar w:fldCharType="begin"/>
        </w:r>
        <w:r w:rsidR="008306EA">
          <w:rPr>
            <w:noProof/>
            <w:webHidden/>
          </w:rPr>
          <w:instrText xml:space="preserve"> PAGEREF _Toc171756488 \h </w:instrText>
        </w:r>
        <w:r w:rsidR="008306EA">
          <w:rPr>
            <w:noProof/>
            <w:webHidden/>
          </w:rPr>
        </w:r>
        <w:r w:rsidR="008306EA">
          <w:rPr>
            <w:noProof/>
            <w:webHidden/>
          </w:rPr>
          <w:fldChar w:fldCharType="separate"/>
        </w:r>
        <w:r w:rsidR="0067630B">
          <w:rPr>
            <w:noProof/>
            <w:webHidden/>
          </w:rPr>
          <w:t>75</w:t>
        </w:r>
        <w:r w:rsidR="008306EA">
          <w:rPr>
            <w:noProof/>
            <w:webHidden/>
          </w:rPr>
          <w:fldChar w:fldCharType="end"/>
        </w:r>
      </w:hyperlink>
    </w:p>
    <w:p w14:paraId="18C00A45" w14:textId="0D1BA3A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89" w:history="1">
        <w:r w:rsidR="008306EA" w:rsidRPr="001C0BB3">
          <w:rPr>
            <w:rStyle w:val="Hyperlink"/>
            <w:noProof/>
          </w:rPr>
          <w:t>Gambar 4. 73 Logika profile mahasiswa</w:t>
        </w:r>
        <w:r w:rsidR="008306EA">
          <w:rPr>
            <w:noProof/>
            <w:webHidden/>
          </w:rPr>
          <w:tab/>
        </w:r>
        <w:r w:rsidR="008306EA">
          <w:rPr>
            <w:noProof/>
            <w:webHidden/>
          </w:rPr>
          <w:fldChar w:fldCharType="begin"/>
        </w:r>
        <w:r w:rsidR="008306EA">
          <w:rPr>
            <w:noProof/>
            <w:webHidden/>
          </w:rPr>
          <w:instrText xml:space="preserve"> PAGEREF _Toc171756489 \h </w:instrText>
        </w:r>
        <w:r w:rsidR="008306EA">
          <w:rPr>
            <w:noProof/>
            <w:webHidden/>
          </w:rPr>
        </w:r>
        <w:r w:rsidR="008306EA">
          <w:rPr>
            <w:noProof/>
            <w:webHidden/>
          </w:rPr>
          <w:fldChar w:fldCharType="separate"/>
        </w:r>
        <w:r w:rsidR="0067630B">
          <w:rPr>
            <w:noProof/>
            <w:webHidden/>
          </w:rPr>
          <w:t>76</w:t>
        </w:r>
        <w:r w:rsidR="008306EA">
          <w:rPr>
            <w:noProof/>
            <w:webHidden/>
          </w:rPr>
          <w:fldChar w:fldCharType="end"/>
        </w:r>
      </w:hyperlink>
    </w:p>
    <w:p w14:paraId="1A56AB92" w14:textId="61AEDBA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0" w:history="1">
        <w:r w:rsidR="008306EA" w:rsidRPr="001C0BB3">
          <w:rPr>
            <w:rStyle w:val="Hyperlink"/>
            <w:noProof/>
          </w:rPr>
          <w:t>Gambar 4. 74 Logika skripsi mahasiswa</w:t>
        </w:r>
        <w:r w:rsidR="008306EA">
          <w:rPr>
            <w:noProof/>
            <w:webHidden/>
          </w:rPr>
          <w:tab/>
        </w:r>
        <w:r w:rsidR="008306EA">
          <w:rPr>
            <w:noProof/>
            <w:webHidden/>
          </w:rPr>
          <w:fldChar w:fldCharType="begin"/>
        </w:r>
        <w:r w:rsidR="008306EA">
          <w:rPr>
            <w:noProof/>
            <w:webHidden/>
          </w:rPr>
          <w:instrText xml:space="preserve"> PAGEREF _Toc171756490 \h </w:instrText>
        </w:r>
        <w:r w:rsidR="008306EA">
          <w:rPr>
            <w:noProof/>
            <w:webHidden/>
          </w:rPr>
        </w:r>
        <w:r w:rsidR="008306EA">
          <w:rPr>
            <w:noProof/>
            <w:webHidden/>
          </w:rPr>
          <w:fldChar w:fldCharType="separate"/>
        </w:r>
        <w:r w:rsidR="0067630B">
          <w:rPr>
            <w:noProof/>
            <w:webHidden/>
          </w:rPr>
          <w:t>78</w:t>
        </w:r>
        <w:r w:rsidR="008306EA">
          <w:rPr>
            <w:noProof/>
            <w:webHidden/>
          </w:rPr>
          <w:fldChar w:fldCharType="end"/>
        </w:r>
      </w:hyperlink>
    </w:p>
    <w:p w14:paraId="0A00C3DA" w14:textId="2363AFC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1" w:history="1">
        <w:r w:rsidR="008306EA" w:rsidRPr="001C0BB3">
          <w:rPr>
            <w:rStyle w:val="Hyperlink"/>
            <w:noProof/>
          </w:rPr>
          <w:t>Gambar 4. 75 Logika pengajuan judul mahasiswa</w:t>
        </w:r>
        <w:r w:rsidR="008306EA">
          <w:rPr>
            <w:noProof/>
            <w:webHidden/>
          </w:rPr>
          <w:tab/>
        </w:r>
        <w:r w:rsidR="008306EA">
          <w:rPr>
            <w:noProof/>
            <w:webHidden/>
          </w:rPr>
          <w:fldChar w:fldCharType="begin"/>
        </w:r>
        <w:r w:rsidR="008306EA">
          <w:rPr>
            <w:noProof/>
            <w:webHidden/>
          </w:rPr>
          <w:instrText xml:space="preserve"> PAGEREF _Toc171756491 \h </w:instrText>
        </w:r>
        <w:r w:rsidR="008306EA">
          <w:rPr>
            <w:noProof/>
            <w:webHidden/>
          </w:rPr>
        </w:r>
        <w:r w:rsidR="008306EA">
          <w:rPr>
            <w:noProof/>
            <w:webHidden/>
          </w:rPr>
          <w:fldChar w:fldCharType="separate"/>
        </w:r>
        <w:r w:rsidR="0067630B">
          <w:rPr>
            <w:noProof/>
            <w:webHidden/>
          </w:rPr>
          <w:t>79</w:t>
        </w:r>
        <w:r w:rsidR="008306EA">
          <w:rPr>
            <w:noProof/>
            <w:webHidden/>
          </w:rPr>
          <w:fldChar w:fldCharType="end"/>
        </w:r>
      </w:hyperlink>
    </w:p>
    <w:p w14:paraId="5A66446E" w14:textId="3C9B463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2" w:history="1">
        <w:r w:rsidR="008306EA" w:rsidRPr="001C0BB3">
          <w:rPr>
            <w:rStyle w:val="Hyperlink"/>
            <w:noProof/>
          </w:rPr>
          <w:t>Gambar 4. 76 Logika pengajuan seminar proposal mahasiswa</w:t>
        </w:r>
        <w:r w:rsidR="008306EA">
          <w:rPr>
            <w:noProof/>
            <w:webHidden/>
          </w:rPr>
          <w:tab/>
        </w:r>
        <w:r w:rsidR="008306EA">
          <w:rPr>
            <w:noProof/>
            <w:webHidden/>
          </w:rPr>
          <w:fldChar w:fldCharType="begin"/>
        </w:r>
        <w:r w:rsidR="008306EA">
          <w:rPr>
            <w:noProof/>
            <w:webHidden/>
          </w:rPr>
          <w:instrText xml:space="preserve"> PAGEREF _Toc171756492 \h </w:instrText>
        </w:r>
        <w:r w:rsidR="008306EA">
          <w:rPr>
            <w:noProof/>
            <w:webHidden/>
          </w:rPr>
        </w:r>
        <w:r w:rsidR="008306EA">
          <w:rPr>
            <w:noProof/>
            <w:webHidden/>
          </w:rPr>
          <w:fldChar w:fldCharType="separate"/>
        </w:r>
        <w:r w:rsidR="0067630B">
          <w:rPr>
            <w:noProof/>
            <w:webHidden/>
          </w:rPr>
          <w:t>80</w:t>
        </w:r>
        <w:r w:rsidR="008306EA">
          <w:rPr>
            <w:noProof/>
            <w:webHidden/>
          </w:rPr>
          <w:fldChar w:fldCharType="end"/>
        </w:r>
      </w:hyperlink>
    </w:p>
    <w:p w14:paraId="205C1FAE" w14:textId="5A8B8DA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3" w:history="1">
        <w:r w:rsidR="008306EA" w:rsidRPr="001C0BB3">
          <w:rPr>
            <w:rStyle w:val="Hyperlink"/>
            <w:noProof/>
          </w:rPr>
          <w:t>Gambar 4. 77 Logika pengajuan sidang skripsi mahasiswa</w:t>
        </w:r>
        <w:r w:rsidR="008306EA">
          <w:rPr>
            <w:noProof/>
            <w:webHidden/>
          </w:rPr>
          <w:tab/>
        </w:r>
        <w:r w:rsidR="008306EA">
          <w:rPr>
            <w:noProof/>
            <w:webHidden/>
          </w:rPr>
          <w:fldChar w:fldCharType="begin"/>
        </w:r>
        <w:r w:rsidR="008306EA">
          <w:rPr>
            <w:noProof/>
            <w:webHidden/>
          </w:rPr>
          <w:instrText xml:space="preserve"> PAGEREF _Toc171756493 \h </w:instrText>
        </w:r>
        <w:r w:rsidR="008306EA">
          <w:rPr>
            <w:noProof/>
            <w:webHidden/>
          </w:rPr>
        </w:r>
        <w:r w:rsidR="008306EA">
          <w:rPr>
            <w:noProof/>
            <w:webHidden/>
          </w:rPr>
          <w:fldChar w:fldCharType="separate"/>
        </w:r>
        <w:r w:rsidR="0067630B">
          <w:rPr>
            <w:noProof/>
            <w:webHidden/>
          </w:rPr>
          <w:t>81</w:t>
        </w:r>
        <w:r w:rsidR="008306EA">
          <w:rPr>
            <w:noProof/>
            <w:webHidden/>
          </w:rPr>
          <w:fldChar w:fldCharType="end"/>
        </w:r>
      </w:hyperlink>
    </w:p>
    <w:p w14:paraId="09382963" w14:textId="58BEDAD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4" w:history="1">
        <w:r w:rsidR="008306EA" w:rsidRPr="001C0BB3">
          <w:rPr>
            <w:rStyle w:val="Hyperlink"/>
            <w:noProof/>
          </w:rPr>
          <w:t>Gambar 4. 78 Logika pengajuan penyerahan skripsi &amp; alat mahasiswa</w:t>
        </w:r>
        <w:r w:rsidR="008306EA">
          <w:rPr>
            <w:noProof/>
            <w:webHidden/>
          </w:rPr>
          <w:tab/>
        </w:r>
        <w:r w:rsidR="008306EA">
          <w:rPr>
            <w:noProof/>
            <w:webHidden/>
          </w:rPr>
          <w:fldChar w:fldCharType="begin"/>
        </w:r>
        <w:r w:rsidR="008306EA">
          <w:rPr>
            <w:noProof/>
            <w:webHidden/>
          </w:rPr>
          <w:instrText xml:space="preserve"> PAGEREF _Toc171756494 \h </w:instrText>
        </w:r>
        <w:r w:rsidR="008306EA">
          <w:rPr>
            <w:noProof/>
            <w:webHidden/>
          </w:rPr>
        </w:r>
        <w:r w:rsidR="008306EA">
          <w:rPr>
            <w:noProof/>
            <w:webHidden/>
          </w:rPr>
          <w:fldChar w:fldCharType="separate"/>
        </w:r>
        <w:r w:rsidR="0067630B">
          <w:rPr>
            <w:noProof/>
            <w:webHidden/>
          </w:rPr>
          <w:t>81</w:t>
        </w:r>
        <w:r w:rsidR="008306EA">
          <w:rPr>
            <w:noProof/>
            <w:webHidden/>
          </w:rPr>
          <w:fldChar w:fldCharType="end"/>
        </w:r>
      </w:hyperlink>
    </w:p>
    <w:p w14:paraId="4A985FE7" w14:textId="5DD7492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5" w:history="1">
        <w:r w:rsidR="008306EA" w:rsidRPr="001C0BB3">
          <w:rPr>
            <w:rStyle w:val="Hyperlink"/>
            <w:noProof/>
          </w:rPr>
          <w:t>Gambar 4. 79 Logika logbook mahasiswa</w:t>
        </w:r>
        <w:r w:rsidR="008306EA">
          <w:rPr>
            <w:noProof/>
            <w:webHidden/>
          </w:rPr>
          <w:tab/>
        </w:r>
        <w:r w:rsidR="008306EA">
          <w:rPr>
            <w:noProof/>
            <w:webHidden/>
          </w:rPr>
          <w:fldChar w:fldCharType="begin"/>
        </w:r>
        <w:r w:rsidR="008306EA">
          <w:rPr>
            <w:noProof/>
            <w:webHidden/>
          </w:rPr>
          <w:instrText xml:space="preserve"> PAGEREF _Toc171756495 \h </w:instrText>
        </w:r>
        <w:r w:rsidR="008306EA">
          <w:rPr>
            <w:noProof/>
            <w:webHidden/>
          </w:rPr>
        </w:r>
        <w:r w:rsidR="008306EA">
          <w:rPr>
            <w:noProof/>
            <w:webHidden/>
          </w:rPr>
          <w:fldChar w:fldCharType="separate"/>
        </w:r>
        <w:r w:rsidR="0067630B">
          <w:rPr>
            <w:noProof/>
            <w:webHidden/>
          </w:rPr>
          <w:t>82</w:t>
        </w:r>
        <w:r w:rsidR="008306EA">
          <w:rPr>
            <w:noProof/>
            <w:webHidden/>
          </w:rPr>
          <w:fldChar w:fldCharType="end"/>
        </w:r>
      </w:hyperlink>
    </w:p>
    <w:p w14:paraId="52A40FD0" w14:textId="7A9F4E25"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6" w:history="1">
        <w:r w:rsidR="008306EA" w:rsidRPr="001C0BB3">
          <w:rPr>
            <w:rStyle w:val="Hyperlink"/>
            <w:noProof/>
          </w:rPr>
          <w:t>Gambar 4. 80 Logika informasi mahasiswa</w:t>
        </w:r>
        <w:r w:rsidR="008306EA">
          <w:rPr>
            <w:noProof/>
            <w:webHidden/>
          </w:rPr>
          <w:tab/>
        </w:r>
        <w:r w:rsidR="008306EA">
          <w:rPr>
            <w:noProof/>
            <w:webHidden/>
          </w:rPr>
          <w:fldChar w:fldCharType="begin"/>
        </w:r>
        <w:r w:rsidR="008306EA">
          <w:rPr>
            <w:noProof/>
            <w:webHidden/>
          </w:rPr>
          <w:instrText xml:space="preserve"> PAGEREF _Toc171756496 \h </w:instrText>
        </w:r>
        <w:r w:rsidR="008306EA">
          <w:rPr>
            <w:noProof/>
            <w:webHidden/>
          </w:rPr>
        </w:r>
        <w:r w:rsidR="008306EA">
          <w:rPr>
            <w:noProof/>
            <w:webHidden/>
          </w:rPr>
          <w:fldChar w:fldCharType="separate"/>
        </w:r>
        <w:r w:rsidR="0067630B">
          <w:rPr>
            <w:noProof/>
            <w:webHidden/>
          </w:rPr>
          <w:t>83</w:t>
        </w:r>
        <w:r w:rsidR="008306EA">
          <w:rPr>
            <w:noProof/>
            <w:webHidden/>
          </w:rPr>
          <w:fldChar w:fldCharType="end"/>
        </w:r>
      </w:hyperlink>
    </w:p>
    <w:p w14:paraId="7AFF71CE" w14:textId="437F731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7" w:history="1">
        <w:r w:rsidR="008306EA" w:rsidRPr="001C0BB3">
          <w:rPr>
            <w:rStyle w:val="Hyperlink"/>
            <w:noProof/>
          </w:rPr>
          <w:t>Gambar 4. 81 Logika form f1 s.d. f6 mahasiswa</w:t>
        </w:r>
        <w:r w:rsidR="008306EA">
          <w:rPr>
            <w:noProof/>
            <w:webHidden/>
          </w:rPr>
          <w:tab/>
        </w:r>
        <w:r w:rsidR="008306EA">
          <w:rPr>
            <w:noProof/>
            <w:webHidden/>
          </w:rPr>
          <w:fldChar w:fldCharType="begin"/>
        </w:r>
        <w:r w:rsidR="008306EA">
          <w:rPr>
            <w:noProof/>
            <w:webHidden/>
          </w:rPr>
          <w:instrText xml:space="preserve"> PAGEREF _Toc171756497 \h </w:instrText>
        </w:r>
        <w:r w:rsidR="008306EA">
          <w:rPr>
            <w:noProof/>
            <w:webHidden/>
          </w:rPr>
        </w:r>
        <w:r w:rsidR="008306EA">
          <w:rPr>
            <w:noProof/>
            <w:webHidden/>
          </w:rPr>
          <w:fldChar w:fldCharType="separate"/>
        </w:r>
        <w:r w:rsidR="0067630B">
          <w:rPr>
            <w:noProof/>
            <w:webHidden/>
          </w:rPr>
          <w:t>84</w:t>
        </w:r>
        <w:r w:rsidR="008306EA">
          <w:rPr>
            <w:noProof/>
            <w:webHidden/>
          </w:rPr>
          <w:fldChar w:fldCharType="end"/>
        </w:r>
      </w:hyperlink>
    </w:p>
    <w:p w14:paraId="34BDE479" w14:textId="5892333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8" w:history="1">
        <w:r w:rsidR="008306EA" w:rsidRPr="001C0BB3">
          <w:rPr>
            <w:rStyle w:val="Hyperlink"/>
            <w:noProof/>
          </w:rPr>
          <w:t>Gambar 4. 82 Logika form f7 s.d. f11 mahasiswa</w:t>
        </w:r>
        <w:r w:rsidR="008306EA">
          <w:rPr>
            <w:noProof/>
            <w:webHidden/>
          </w:rPr>
          <w:tab/>
        </w:r>
        <w:r w:rsidR="008306EA">
          <w:rPr>
            <w:noProof/>
            <w:webHidden/>
          </w:rPr>
          <w:fldChar w:fldCharType="begin"/>
        </w:r>
        <w:r w:rsidR="008306EA">
          <w:rPr>
            <w:noProof/>
            <w:webHidden/>
          </w:rPr>
          <w:instrText xml:space="preserve"> PAGEREF _Toc171756498 \h </w:instrText>
        </w:r>
        <w:r w:rsidR="008306EA">
          <w:rPr>
            <w:noProof/>
            <w:webHidden/>
          </w:rPr>
        </w:r>
        <w:r w:rsidR="008306EA">
          <w:rPr>
            <w:noProof/>
            <w:webHidden/>
          </w:rPr>
          <w:fldChar w:fldCharType="separate"/>
        </w:r>
        <w:r w:rsidR="0067630B">
          <w:rPr>
            <w:noProof/>
            <w:webHidden/>
          </w:rPr>
          <w:t>85</w:t>
        </w:r>
        <w:r w:rsidR="008306EA">
          <w:rPr>
            <w:noProof/>
            <w:webHidden/>
          </w:rPr>
          <w:fldChar w:fldCharType="end"/>
        </w:r>
      </w:hyperlink>
    </w:p>
    <w:p w14:paraId="73F2BA83" w14:textId="0DC424D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499" w:history="1">
        <w:r w:rsidR="008306EA" w:rsidRPr="001C0BB3">
          <w:rPr>
            <w:rStyle w:val="Hyperlink"/>
            <w:noProof/>
          </w:rPr>
          <w:t>Gambar 4. 83 Logika revisi mahasiswa</w:t>
        </w:r>
        <w:r w:rsidR="008306EA">
          <w:rPr>
            <w:noProof/>
            <w:webHidden/>
          </w:rPr>
          <w:tab/>
        </w:r>
        <w:r w:rsidR="008306EA">
          <w:rPr>
            <w:noProof/>
            <w:webHidden/>
          </w:rPr>
          <w:fldChar w:fldCharType="begin"/>
        </w:r>
        <w:r w:rsidR="008306EA">
          <w:rPr>
            <w:noProof/>
            <w:webHidden/>
          </w:rPr>
          <w:instrText xml:space="preserve"> PAGEREF _Toc171756499 \h </w:instrText>
        </w:r>
        <w:r w:rsidR="008306EA">
          <w:rPr>
            <w:noProof/>
            <w:webHidden/>
          </w:rPr>
        </w:r>
        <w:r w:rsidR="008306EA">
          <w:rPr>
            <w:noProof/>
            <w:webHidden/>
          </w:rPr>
          <w:fldChar w:fldCharType="separate"/>
        </w:r>
        <w:r w:rsidR="0067630B">
          <w:rPr>
            <w:noProof/>
            <w:webHidden/>
          </w:rPr>
          <w:t>86</w:t>
        </w:r>
        <w:r w:rsidR="008306EA">
          <w:rPr>
            <w:noProof/>
            <w:webHidden/>
          </w:rPr>
          <w:fldChar w:fldCharType="end"/>
        </w:r>
      </w:hyperlink>
    </w:p>
    <w:p w14:paraId="41EA3B83" w14:textId="000FAC31"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0" w:history="1">
        <w:r w:rsidR="008306EA" w:rsidRPr="001C0BB3">
          <w:rPr>
            <w:rStyle w:val="Hyperlink"/>
            <w:noProof/>
          </w:rPr>
          <w:t>Gambar 4. 84 Constructor admin</w:t>
        </w:r>
        <w:r w:rsidR="008306EA">
          <w:rPr>
            <w:noProof/>
            <w:webHidden/>
          </w:rPr>
          <w:tab/>
        </w:r>
        <w:r w:rsidR="008306EA">
          <w:rPr>
            <w:noProof/>
            <w:webHidden/>
          </w:rPr>
          <w:fldChar w:fldCharType="begin"/>
        </w:r>
        <w:r w:rsidR="008306EA">
          <w:rPr>
            <w:noProof/>
            <w:webHidden/>
          </w:rPr>
          <w:instrText xml:space="preserve"> PAGEREF _Toc171756500 \h </w:instrText>
        </w:r>
        <w:r w:rsidR="008306EA">
          <w:rPr>
            <w:noProof/>
            <w:webHidden/>
          </w:rPr>
        </w:r>
        <w:r w:rsidR="008306EA">
          <w:rPr>
            <w:noProof/>
            <w:webHidden/>
          </w:rPr>
          <w:fldChar w:fldCharType="separate"/>
        </w:r>
        <w:r w:rsidR="0067630B">
          <w:rPr>
            <w:noProof/>
            <w:webHidden/>
          </w:rPr>
          <w:t>86</w:t>
        </w:r>
        <w:r w:rsidR="008306EA">
          <w:rPr>
            <w:noProof/>
            <w:webHidden/>
          </w:rPr>
          <w:fldChar w:fldCharType="end"/>
        </w:r>
      </w:hyperlink>
    </w:p>
    <w:p w14:paraId="51F9D73F" w14:textId="5E59B44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1" w:history="1">
        <w:r w:rsidR="008306EA" w:rsidRPr="001C0BB3">
          <w:rPr>
            <w:rStyle w:val="Hyperlink"/>
            <w:noProof/>
          </w:rPr>
          <w:t>Gambar 4. 85 Logika konten admin dan komite</w:t>
        </w:r>
        <w:r w:rsidR="008306EA">
          <w:rPr>
            <w:noProof/>
            <w:webHidden/>
          </w:rPr>
          <w:tab/>
        </w:r>
        <w:r w:rsidR="008306EA">
          <w:rPr>
            <w:noProof/>
            <w:webHidden/>
          </w:rPr>
          <w:fldChar w:fldCharType="begin"/>
        </w:r>
        <w:r w:rsidR="008306EA">
          <w:rPr>
            <w:noProof/>
            <w:webHidden/>
          </w:rPr>
          <w:instrText xml:space="preserve"> PAGEREF _Toc171756501 \h </w:instrText>
        </w:r>
        <w:r w:rsidR="008306EA">
          <w:rPr>
            <w:noProof/>
            <w:webHidden/>
          </w:rPr>
        </w:r>
        <w:r w:rsidR="008306EA">
          <w:rPr>
            <w:noProof/>
            <w:webHidden/>
          </w:rPr>
          <w:fldChar w:fldCharType="separate"/>
        </w:r>
        <w:r w:rsidR="0067630B">
          <w:rPr>
            <w:noProof/>
            <w:webHidden/>
          </w:rPr>
          <w:t>87</w:t>
        </w:r>
        <w:r w:rsidR="008306EA">
          <w:rPr>
            <w:noProof/>
            <w:webHidden/>
          </w:rPr>
          <w:fldChar w:fldCharType="end"/>
        </w:r>
      </w:hyperlink>
    </w:p>
    <w:p w14:paraId="78C370BD" w14:textId="38FBB34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2" w:history="1">
        <w:r w:rsidR="008306EA" w:rsidRPr="001C0BB3">
          <w:rPr>
            <w:rStyle w:val="Hyperlink"/>
            <w:noProof/>
          </w:rPr>
          <w:t>Gambar 4. 86 Logika profile komite</w:t>
        </w:r>
        <w:r w:rsidR="008306EA">
          <w:rPr>
            <w:noProof/>
            <w:webHidden/>
          </w:rPr>
          <w:tab/>
        </w:r>
        <w:r w:rsidR="008306EA">
          <w:rPr>
            <w:noProof/>
            <w:webHidden/>
          </w:rPr>
          <w:fldChar w:fldCharType="begin"/>
        </w:r>
        <w:r w:rsidR="008306EA">
          <w:rPr>
            <w:noProof/>
            <w:webHidden/>
          </w:rPr>
          <w:instrText xml:space="preserve"> PAGEREF _Toc171756502 \h </w:instrText>
        </w:r>
        <w:r w:rsidR="008306EA">
          <w:rPr>
            <w:noProof/>
            <w:webHidden/>
          </w:rPr>
        </w:r>
        <w:r w:rsidR="008306EA">
          <w:rPr>
            <w:noProof/>
            <w:webHidden/>
          </w:rPr>
          <w:fldChar w:fldCharType="separate"/>
        </w:r>
        <w:r w:rsidR="0067630B">
          <w:rPr>
            <w:noProof/>
            <w:webHidden/>
          </w:rPr>
          <w:t>88</w:t>
        </w:r>
        <w:r w:rsidR="008306EA">
          <w:rPr>
            <w:noProof/>
            <w:webHidden/>
          </w:rPr>
          <w:fldChar w:fldCharType="end"/>
        </w:r>
      </w:hyperlink>
    </w:p>
    <w:p w14:paraId="7CC8EF3A" w14:textId="66228C3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3" w:history="1">
        <w:r w:rsidR="008306EA" w:rsidRPr="001C0BB3">
          <w:rPr>
            <w:rStyle w:val="Hyperlink"/>
            <w:noProof/>
          </w:rPr>
          <w:t>Gambar 4. 87 Logika melihat data mahasiswa untuk admin dan komite</w:t>
        </w:r>
        <w:r w:rsidR="008306EA">
          <w:rPr>
            <w:noProof/>
            <w:webHidden/>
          </w:rPr>
          <w:tab/>
        </w:r>
        <w:r w:rsidR="008306EA">
          <w:rPr>
            <w:noProof/>
            <w:webHidden/>
          </w:rPr>
          <w:fldChar w:fldCharType="begin"/>
        </w:r>
        <w:r w:rsidR="008306EA">
          <w:rPr>
            <w:noProof/>
            <w:webHidden/>
          </w:rPr>
          <w:instrText xml:space="preserve"> PAGEREF _Toc171756503 \h </w:instrText>
        </w:r>
        <w:r w:rsidR="008306EA">
          <w:rPr>
            <w:noProof/>
            <w:webHidden/>
          </w:rPr>
        </w:r>
        <w:r w:rsidR="008306EA">
          <w:rPr>
            <w:noProof/>
            <w:webHidden/>
          </w:rPr>
          <w:fldChar w:fldCharType="separate"/>
        </w:r>
        <w:r w:rsidR="0067630B">
          <w:rPr>
            <w:noProof/>
            <w:webHidden/>
          </w:rPr>
          <w:t>89</w:t>
        </w:r>
        <w:r w:rsidR="008306EA">
          <w:rPr>
            <w:noProof/>
            <w:webHidden/>
          </w:rPr>
          <w:fldChar w:fldCharType="end"/>
        </w:r>
      </w:hyperlink>
    </w:p>
    <w:p w14:paraId="438E8BEA" w14:textId="6CCCC4C9"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4" w:history="1">
        <w:r w:rsidR="008306EA" w:rsidRPr="001C0BB3">
          <w:rPr>
            <w:rStyle w:val="Hyperlink"/>
            <w:noProof/>
          </w:rPr>
          <w:t>Gambar 4. 88 Logika tambah data mahasiswa untuk admin</w:t>
        </w:r>
        <w:r w:rsidR="008306EA">
          <w:rPr>
            <w:noProof/>
            <w:webHidden/>
          </w:rPr>
          <w:tab/>
        </w:r>
        <w:r w:rsidR="008306EA">
          <w:rPr>
            <w:noProof/>
            <w:webHidden/>
          </w:rPr>
          <w:fldChar w:fldCharType="begin"/>
        </w:r>
        <w:r w:rsidR="008306EA">
          <w:rPr>
            <w:noProof/>
            <w:webHidden/>
          </w:rPr>
          <w:instrText xml:space="preserve"> PAGEREF _Toc171756504 \h </w:instrText>
        </w:r>
        <w:r w:rsidR="008306EA">
          <w:rPr>
            <w:noProof/>
            <w:webHidden/>
          </w:rPr>
        </w:r>
        <w:r w:rsidR="008306EA">
          <w:rPr>
            <w:noProof/>
            <w:webHidden/>
          </w:rPr>
          <w:fldChar w:fldCharType="separate"/>
        </w:r>
        <w:r w:rsidR="0067630B">
          <w:rPr>
            <w:noProof/>
            <w:webHidden/>
          </w:rPr>
          <w:t>90</w:t>
        </w:r>
        <w:r w:rsidR="008306EA">
          <w:rPr>
            <w:noProof/>
            <w:webHidden/>
          </w:rPr>
          <w:fldChar w:fldCharType="end"/>
        </w:r>
      </w:hyperlink>
    </w:p>
    <w:p w14:paraId="4E9A75FC" w14:textId="3291E8F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5" w:history="1">
        <w:r w:rsidR="008306EA" w:rsidRPr="001C0BB3">
          <w:rPr>
            <w:rStyle w:val="Hyperlink"/>
            <w:noProof/>
          </w:rPr>
          <w:t>Gambar 4. 89 Logika tambah data mahasiswa dengan excel untuk admin</w:t>
        </w:r>
        <w:r w:rsidR="008306EA">
          <w:rPr>
            <w:noProof/>
            <w:webHidden/>
          </w:rPr>
          <w:tab/>
        </w:r>
        <w:r w:rsidR="008306EA">
          <w:rPr>
            <w:noProof/>
            <w:webHidden/>
          </w:rPr>
          <w:fldChar w:fldCharType="begin"/>
        </w:r>
        <w:r w:rsidR="008306EA">
          <w:rPr>
            <w:noProof/>
            <w:webHidden/>
          </w:rPr>
          <w:instrText xml:space="preserve"> PAGEREF _Toc171756505 \h </w:instrText>
        </w:r>
        <w:r w:rsidR="008306EA">
          <w:rPr>
            <w:noProof/>
            <w:webHidden/>
          </w:rPr>
        </w:r>
        <w:r w:rsidR="008306EA">
          <w:rPr>
            <w:noProof/>
            <w:webHidden/>
          </w:rPr>
          <w:fldChar w:fldCharType="separate"/>
        </w:r>
        <w:r w:rsidR="0067630B">
          <w:rPr>
            <w:noProof/>
            <w:webHidden/>
          </w:rPr>
          <w:t>91</w:t>
        </w:r>
        <w:r w:rsidR="008306EA">
          <w:rPr>
            <w:noProof/>
            <w:webHidden/>
          </w:rPr>
          <w:fldChar w:fldCharType="end"/>
        </w:r>
      </w:hyperlink>
    </w:p>
    <w:p w14:paraId="16AD268E" w14:textId="5E3FF2C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6" w:history="1">
        <w:r w:rsidR="008306EA" w:rsidRPr="001C0BB3">
          <w:rPr>
            <w:rStyle w:val="Hyperlink"/>
            <w:noProof/>
          </w:rPr>
          <w:t>Gambar 4. 90 Format data excel untuk menambah data mahasiswa</w:t>
        </w:r>
        <w:r w:rsidR="008306EA">
          <w:rPr>
            <w:noProof/>
            <w:webHidden/>
          </w:rPr>
          <w:tab/>
        </w:r>
        <w:r w:rsidR="008306EA">
          <w:rPr>
            <w:noProof/>
            <w:webHidden/>
          </w:rPr>
          <w:fldChar w:fldCharType="begin"/>
        </w:r>
        <w:r w:rsidR="008306EA">
          <w:rPr>
            <w:noProof/>
            <w:webHidden/>
          </w:rPr>
          <w:instrText xml:space="preserve"> PAGEREF _Toc171756506 \h </w:instrText>
        </w:r>
        <w:r w:rsidR="008306EA">
          <w:rPr>
            <w:noProof/>
            <w:webHidden/>
          </w:rPr>
        </w:r>
        <w:r w:rsidR="008306EA">
          <w:rPr>
            <w:noProof/>
            <w:webHidden/>
          </w:rPr>
          <w:fldChar w:fldCharType="separate"/>
        </w:r>
        <w:r w:rsidR="0067630B">
          <w:rPr>
            <w:noProof/>
            <w:webHidden/>
          </w:rPr>
          <w:t>92</w:t>
        </w:r>
        <w:r w:rsidR="008306EA">
          <w:rPr>
            <w:noProof/>
            <w:webHidden/>
          </w:rPr>
          <w:fldChar w:fldCharType="end"/>
        </w:r>
      </w:hyperlink>
    </w:p>
    <w:p w14:paraId="0BACDF8B" w14:textId="36FBE94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7" w:history="1">
        <w:r w:rsidR="008306EA" w:rsidRPr="001C0BB3">
          <w:rPr>
            <w:rStyle w:val="Hyperlink"/>
            <w:noProof/>
          </w:rPr>
          <w:t>Gambar 4. 91 Logika edit dan delete mahasiswa untuk admin</w:t>
        </w:r>
        <w:r w:rsidR="008306EA">
          <w:rPr>
            <w:noProof/>
            <w:webHidden/>
          </w:rPr>
          <w:tab/>
        </w:r>
        <w:r w:rsidR="008306EA">
          <w:rPr>
            <w:noProof/>
            <w:webHidden/>
          </w:rPr>
          <w:fldChar w:fldCharType="begin"/>
        </w:r>
        <w:r w:rsidR="008306EA">
          <w:rPr>
            <w:noProof/>
            <w:webHidden/>
          </w:rPr>
          <w:instrText xml:space="preserve"> PAGEREF _Toc171756507 \h </w:instrText>
        </w:r>
        <w:r w:rsidR="008306EA">
          <w:rPr>
            <w:noProof/>
            <w:webHidden/>
          </w:rPr>
        </w:r>
        <w:r w:rsidR="008306EA">
          <w:rPr>
            <w:noProof/>
            <w:webHidden/>
          </w:rPr>
          <w:fldChar w:fldCharType="separate"/>
        </w:r>
        <w:r w:rsidR="0067630B">
          <w:rPr>
            <w:noProof/>
            <w:webHidden/>
          </w:rPr>
          <w:t>93</w:t>
        </w:r>
        <w:r w:rsidR="008306EA">
          <w:rPr>
            <w:noProof/>
            <w:webHidden/>
          </w:rPr>
          <w:fldChar w:fldCharType="end"/>
        </w:r>
      </w:hyperlink>
    </w:p>
    <w:p w14:paraId="020895B1" w14:textId="6A167489"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8" w:history="1">
        <w:r w:rsidR="008306EA" w:rsidRPr="001C0BB3">
          <w:rPr>
            <w:rStyle w:val="Hyperlink"/>
            <w:noProof/>
          </w:rPr>
          <w:t>Gambar 4. 92 Logika menampilkan dan menambah data dosen untuk admin dan komite</w:t>
        </w:r>
        <w:r w:rsidR="008306EA">
          <w:rPr>
            <w:noProof/>
            <w:webHidden/>
          </w:rPr>
          <w:tab/>
        </w:r>
        <w:r w:rsidR="008306EA">
          <w:rPr>
            <w:noProof/>
            <w:webHidden/>
          </w:rPr>
          <w:fldChar w:fldCharType="begin"/>
        </w:r>
        <w:r w:rsidR="008306EA">
          <w:rPr>
            <w:noProof/>
            <w:webHidden/>
          </w:rPr>
          <w:instrText xml:space="preserve"> PAGEREF _Toc171756508 \h </w:instrText>
        </w:r>
        <w:r w:rsidR="008306EA">
          <w:rPr>
            <w:noProof/>
            <w:webHidden/>
          </w:rPr>
        </w:r>
        <w:r w:rsidR="008306EA">
          <w:rPr>
            <w:noProof/>
            <w:webHidden/>
          </w:rPr>
          <w:fldChar w:fldCharType="separate"/>
        </w:r>
        <w:r w:rsidR="0067630B">
          <w:rPr>
            <w:noProof/>
            <w:webHidden/>
          </w:rPr>
          <w:t>94</w:t>
        </w:r>
        <w:r w:rsidR="008306EA">
          <w:rPr>
            <w:noProof/>
            <w:webHidden/>
          </w:rPr>
          <w:fldChar w:fldCharType="end"/>
        </w:r>
      </w:hyperlink>
    </w:p>
    <w:p w14:paraId="1E6351A3" w14:textId="5753F34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09" w:history="1">
        <w:r w:rsidR="008306EA" w:rsidRPr="001C0BB3">
          <w:rPr>
            <w:rStyle w:val="Hyperlink"/>
            <w:noProof/>
          </w:rPr>
          <w:t>Gambar 4. 93 Logika tambah dan edit dosen untuk admin</w:t>
        </w:r>
        <w:r w:rsidR="008306EA">
          <w:rPr>
            <w:noProof/>
            <w:webHidden/>
          </w:rPr>
          <w:tab/>
        </w:r>
        <w:r w:rsidR="008306EA">
          <w:rPr>
            <w:noProof/>
            <w:webHidden/>
          </w:rPr>
          <w:fldChar w:fldCharType="begin"/>
        </w:r>
        <w:r w:rsidR="008306EA">
          <w:rPr>
            <w:noProof/>
            <w:webHidden/>
          </w:rPr>
          <w:instrText xml:space="preserve"> PAGEREF _Toc171756509 \h </w:instrText>
        </w:r>
        <w:r w:rsidR="008306EA">
          <w:rPr>
            <w:noProof/>
            <w:webHidden/>
          </w:rPr>
        </w:r>
        <w:r w:rsidR="008306EA">
          <w:rPr>
            <w:noProof/>
            <w:webHidden/>
          </w:rPr>
          <w:fldChar w:fldCharType="separate"/>
        </w:r>
        <w:r w:rsidR="0067630B">
          <w:rPr>
            <w:noProof/>
            <w:webHidden/>
          </w:rPr>
          <w:t>95</w:t>
        </w:r>
        <w:r w:rsidR="008306EA">
          <w:rPr>
            <w:noProof/>
            <w:webHidden/>
          </w:rPr>
          <w:fldChar w:fldCharType="end"/>
        </w:r>
      </w:hyperlink>
    </w:p>
    <w:p w14:paraId="633FA5BE" w14:textId="73A7508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0" w:history="1">
        <w:r w:rsidR="008306EA" w:rsidRPr="001C0BB3">
          <w:rPr>
            <w:rStyle w:val="Hyperlink"/>
            <w:noProof/>
          </w:rPr>
          <w:t>Gambar 4. 94 Logika edit dan hapus data dosen untuk admin</w:t>
        </w:r>
        <w:r w:rsidR="008306EA">
          <w:rPr>
            <w:noProof/>
            <w:webHidden/>
          </w:rPr>
          <w:tab/>
        </w:r>
        <w:r w:rsidR="008306EA">
          <w:rPr>
            <w:noProof/>
            <w:webHidden/>
          </w:rPr>
          <w:fldChar w:fldCharType="begin"/>
        </w:r>
        <w:r w:rsidR="008306EA">
          <w:rPr>
            <w:noProof/>
            <w:webHidden/>
          </w:rPr>
          <w:instrText xml:space="preserve"> PAGEREF _Toc171756510 \h </w:instrText>
        </w:r>
        <w:r w:rsidR="008306EA">
          <w:rPr>
            <w:noProof/>
            <w:webHidden/>
          </w:rPr>
        </w:r>
        <w:r w:rsidR="008306EA">
          <w:rPr>
            <w:noProof/>
            <w:webHidden/>
          </w:rPr>
          <w:fldChar w:fldCharType="separate"/>
        </w:r>
        <w:r w:rsidR="0067630B">
          <w:rPr>
            <w:noProof/>
            <w:webHidden/>
          </w:rPr>
          <w:t>96</w:t>
        </w:r>
        <w:r w:rsidR="008306EA">
          <w:rPr>
            <w:noProof/>
            <w:webHidden/>
          </w:rPr>
          <w:fldChar w:fldCharType="end"/>
        </w:r>
      </w:hyperlink>
    </w:p>
    <w:p w14:paraId="1BC65E77" w14:textId="698C3F4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1" w:history="1">
        <w:r w:rsidR="008306EA" w:rsidRPr="001C0BB3">
          <w:rPr>
            <w:rStyle w:val="Hyperlink"/>
            <w:noProof/>
          </w:rPr>
          <w:t>Gambar 4. 95 Logika pengajuan judul &amp; dosen pembimbing untuk admin dan komite</w:t>
        </w:r>
        <w:r w:rsidR="008306EA">
          <w:rPr>
            <w:noProof/>
            <w:webHidden/>
          </w:rPr>
          <w:tab/>
        </w:r>
        <w:r w:rsidR="008306EA">
          <w:rPr>
            <w:noProof/>
            <w:webHidden/>
          </w:rPr>
          <w:fldChar w:fldCharType="begin"/>
        </w:r>
        <w:r w:rsidR="008306EA">
          <w:rPr>
            <w:noProof/>
            <w:webHidden/>
          </w:rPr>
          <w:instrText xml:space="preserve"> PAGEREF _Toc171756511 \h </w:instrText>
        </w:r>
        <w:r w:rsidR="008306EA">
          <w:rPr>
            <w:noProof/>
            <w:webHidden/>
          </w:rPr>
        </w:r>
        <w:r w:rsidR="008306EA">
          <w:rPr>
            <w:noProof/>
            <w:webHidden/>
          </w:rPr>
          <w:fldChar w:fldCharType="separate"/>
        </w:r>
        <w:r w:rsidR="0067630B">
          <w:rPr>
            <w:noProof/>
            <w:webHidden/>
          </w:rPr>
          <w:t>97</w:t>
        </w:r>
        <w:r w:rsidR="008306EA">
          <w:rPr>
            <w:noProof/>
            <w:webHidden/>
          </w:rPr>
          <w:fldChar w:fldCharType="end"/>
        </w:r>
      </w:hyperlink>
    </w:p>
    <w:p w14:paraId="2422B90C" w14:textId="0378D93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2" w:history="1">
        <w:r w:rsidR="008306EA" w:rsidRPr="001C0BB3">
          <w:rPr>
            <w:rStyle w:val="Hyperlink"/>
            <w:noProof/>
          </w:rPr>
          <w:t>Gambar 4. 96 Logika pengajuan seminar proposal untuk admin dan komite</w:t>
        </w:r>
        <w:r w:rsidR="008306EA">
          <w:rPr>
            <w:noProof/>
            <w:webHidden/>
          </w:rPr>
          <w:tab/>
        </w:r>
        <w:r w:rsidR="008306EA">
          <w:rPr>
            <w:noProof/>
            <w:webHidden/>
          </w:rPr>
          <w:fldChar w:fldCharType="begin"/>
        </w:r>
        <w:r w:rsidR="008306EA">
          <w:rPr>
            <w:noProof/>
            <w:webHidden/>
          </w:rPr>
          <w:instrText xml:space="preserve"> PAGEREF _Toc171756512 \h </w:instrText>
        </w:r>
        <w:r w:rsidR="008306EA">
          <w:rPr>
            <w:noProof/>
            <w:webHidden/>
          </w:rPr>
        </w:r>
        <w:r w:rsidR="008306EA">
          <w:rPr>
            <w:noProof/>
            <w:webHidden/>
          </w:rPr>
          <w:fldChar w:fldCharType="separate"/>
        </w:r>
        <w:r w:rsidR="0067630B">
          <w:rPr>
            <w:noProof/>
            <w:webHidden/>
          </w:rPr>
          <w:t>98</w:t>
        </w:r>
        <w:r w:rsidR="008306EA">
          <w:rPr>
            <w:noProof/>
            <w:webHidden/>
          </w:rPr>
          <w:fldChar w:fldCharType="end"/>
        </w:r>
      </w:hyperlink>
    </w:p>
    <w:p w14:paraId="6321D594" w14:textId="13E8BE3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3" w:history="1">
        <w:r w:rsidR="008306EA" w:rsidRPr="001C0BB3">
          <w:rPr>
            <w:rStyle w:val="Hyperlink"/>
            <w:noProof/>
          </w:rPr>
          <w:t>Gambar 4. 97 Logika pengajuan sidang skripsi untuk admin dan komite</w:t>
        </w:r>
        <w:r w:rsidR="008306EA">
          <w:rPr>
            <w:noProof/>
            <w:webHidden/>
          </w:rPr>
          <w:tab/>
        </w:r>
        <w:r w:rsidR="008306EA">
          <w:rPr>
            <w:noProof/>
            <w:webHidden/>
          </w:rPr>
          <w:fldChar w:fldCharType="begin"/>
        </w:r>
        <w:r w:rsidR="008306EA">
          <w:rPr>
            <w:noProof/>
            <w:webHidden/>
          </w:rPr>
          <w:instrText xml:space="preserve"> PAGEREF _Toc171756513 \h </w:instrText>
        </w:r>
        <w:r w:rsidR="008306EA">
          <w:rPr>
            <w:noProof/>
            <w:webHidden/>
          </w:rPr>
        </w:r>
        <w:r w:rsidR="008306EA">
          <w:rPr>
            <w:noProof/>
            <w:webHidden/>
          </w:rPr>
          <w:fldChar w:fldCharType="separate"/>
        </w:r>
        <w:r w:rsidR="0067630B">
          <w:rPr>
            <w:noProof/>
            <w:webHidden/>
          </w:rPr>
          <w:t>100</w:t>
        </w:r>
        <w:r w:rsidR="008306EA">
          <w:rPr>
            <w:noProof/>
            <w:webHidden/>
          </w:rPr>
          <w:fldChar w:fldCharType="end"/>
        </w:r>
      </w:hyperlink>
    </w:p>
    <w:p w14:paraId="240B6EE7" w14:textId="4DC0F64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4" w:history="1">
        <w:r w:rsidR="008306EA" w:rsidRPr="001C0BB3">
          <w:rPr>
            <w:rStyle w:val="Hyperlink"/>
            <w:noProof/>
          </w:rPr>
          <w:t>Gambar 4. 98 Logika penajuan penyerahan skripsi &amp; alat</w:t>
        </w:r>
        <w:r w:rsidR="008306EA">
          <w:rPr>
            <w:noProof/>
            <w:webHidden/>
          </w:rPr>
          <w:tab/>
        </w:r>
        <w:r w:rsidR="008306EA">
          <w:rPr>
            <w:noProof/>
            <w:webHidden/>
          </w:rPr>
          <w:fldChar w:fldCharType="begin"/>
        </w:r>
        <w:r w:rsidR="008306EA">
          <w:rPr>
            <w:noProof/>
            <w:webHidden/>
          </w:rPr>
          <w:instrText xml:space="preserve"> PAGEREF _Toc171756514 \h </w:instrText>
        </w:r>
        <w:r w:rsidR="008306EA">
          <w:rPr>
            <w:noProof/>
            <w:webHidden/>
          </w:rPr>
        </w:r>
        <w:r w:rsidR="008306EA">
          <w:rPr>
            <w:noProof/>
            <w:webHidden/>
          </w:rPr>
          <w:fldChar w:fldCharType="separate"/>
        </w:r>
        <w:r w:rsidR="0067630B">
          <w:rPr>
            <w:noProof/>
            <w:webHidden/>
          </w:rPr>
          <w:t>102</w:t>
        </w:r>
        <w:r w:rsidR="008306EA">
          <w:rPr>
            <w:noProof/>
            <w:webHidden/>
          </w:rPr>
          <w:fldChar w:fldCharType="end"/>
        </w:r>
      </w:hyperlink>
    </w:p>
    <w:p w14:paraId="65AA491D" w14:textId="53EB6DB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5" w:history="1">
        <w:r w:rsidR="008306EA" w:rsidRPr="001C0BB3">
          <w:rPr>
            <w:rStyle w:val="Hyperlink"/>
            <w:noProof/>
          </w:rPr>
          <w:t>Gambar 4. 99 Logika pelaksanaan sidang untuk admin dan komite</w:t>
        </w:r>
        <w:r w:rsidR="008306EA">
          <w:rPr>
            <w:noProof/>
            <w:webHidden/>
          </w:rPr>
          <w:tab/>
        </w:r>
        <w:r w:rsidR="008306EA">
          <w:rPr>
            <w:noProof/>
            <w:webHidden/>
          </w:rPr>
          <w:fldChar w:fldCharType="begin"/>
        </w:r>
        <w:r w:rsidR="008306EA">
          <w:rPr>
            <w:noProof/>
            <w:webHidden/>
          </w:rPr>
          <w:instrText xml:space="preserve"> PAGEREF _Toc171756515 \h </w:instrText>
        </w:r>
        <w:r w:rsidR="008306EA">
          <w:rPr>
            <w:noProof/>
            <w:webHidden/>
          </w:rPr>
        </w:r>
        <w:r w:rsidR="008306EA">
          <w:rPr>
            <w:noProof/>
            <w:webHidden/>
          </w:rPr>
          <w:fldChar w:fldCharType="separate"/>
        </w:r>
        <w:r w:rsidR="0067630B">
          <w:rPr>
            <w:noProof/>
            <w:webHidden/>
          </w:rPr>
          <w:t>105</w:t>
        </w:r>
        <w:r w:rsidR="008306EA">
          <w:rPr>
            <w:noProof/>
            <w:webHidden/>
          </w:rPr>
          <w:fldChar w:fldCharType="end"/>
        </w:r>
      </w:hyperlink>
    </w:p>
    <w:p w14:paraId="50C3DC63" w14:textId="7AEB8D63"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6" w:history="1">
        <w:r w:rsidR="008306EA" w:rsidRPr="001C0BB3">
          <w:rPr>
            <w:rStyle w:val="Hyperlink"/>
            <w:noProof/>
          </w:rPr>
          <w:t>Gambar 4. 100 Logika revisi untuk komite</w:t>
        </w:r>
        <w:r w:rsidR="008306EA">
          <w:rPr>
            <w:noProof/>
            <w:webHidden/>
          </w:rPr>
          <w:tab/>
        </w:r>
        <w:r w:rsidR="008306EA">
          <w:rPr>
            <w:noProof/>
            <w:webHidden/>
          </w:rPr>
          <w:fldChar w:fldCharType="begin"/>
        </w:r>
        <w:r w:rsidR="008306EA">
          <w:rPr>
            <w:noProof/>
            <w:webHidden/>
          </w:rPr>
          <w:instrText xml:space="preserve"> PAGEREF _Toc171756516 \h </w:instrText>
        </w:r>
        <w:r w:rsidR="008306EA">
          <w:rPr>
            <w:noProof/>
            <w:webHidden/>
          </w:rPr>
        </w:r>
        <w:r w:rsidR="008306EA">
          <w:rPr>
            <w:noProof/>
            <w:webHidden/>
          </w:rPr>
          <w:fldChar w:fldCharType="separate"/>
        </w:r>
        <w:r w:rsidR="0067630B">
          <w:rPr>
            <w:noProof/>
            <w:webHidden/>
          </w:rPr>
          <w:t>107</w:t>
        </w:r>
        <w:r w:rsidR="008306EA">
          <w:rPr>
            <w:noProof/>
            <w:webHidden/>
          </w:rPr>
          <w:fldChar w:fldCharType="end"/>
        </w:r>
      </w:hyperlink>
    </w:p>
    <w:p w14:paraId="04EAAFAA" w14:textId="31E5030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7" w:history="1">
        <w:r w:rsidR="008306EA" w:rsidRPr="001C0BB3">
          <w:rPr>
            <w:rStyle w:val="Hyperlink"/>
            <w:noProof/>
          </w:rPr>
          <w:t>Gambar 4. 101 Logika kelola tahun ajaran untuk admin</w:t>
        </w:r>
        <w:r w:rsidR="008306EA">
          <w:rPr>
            <w:noProof/>
            <w:webHidden/>
          </w:rPr>
          <w:tab/>
        </w:r>
        <w:r w:rsidR="008306EA">
          <w:rPr>
            <w:noProof/>
            <w:webHidden/>
          </w:rPr>
          <w:fldChar w:fldCharType="begin"/>
        </w:r>
        <w:r w:rsidR="008306EA">
          <w:rPr>
            <w:noProof/>
            <w:webHidden/>
          </w:rPr>
          <w:instrText xml:space="preserve"> PAGEREF _Toc171756517 \h </w:instrText>
        </w:r>
        <w:r w:rsidR="008306EA">
          <w:rPr>
            <w:noProof/>
            <w:webHidden/>
          </w:rPr>
        </w:r>
        <w:r w:rsidR="008306EA">
          <w:rPr>
            <w:noProof/>
            <w:webHidden/>
          </w:rPr>
          <w:fldChar w:fldCharType="separate"/>
        </w:r>
        <w:r w:rsidR="0067630B">
          <w:rPr>
            <w:noProof/>
            <w:webHidden/>
          </w:rPr>
          <w:t>108</w:t>
        </w:r>
        <w:r w:rsidR="008306EA">
          <w:rPr>
            <w:noProof/>
            <w:webHidden/>
          </w:rPr>
          <w:fldChar w:fldCharType="end"/>
        </w:r>
      </w:hyperlink>
    </w:p>
    <w:p w14:paraId="3A61BD3D" w14:textId="1193D57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8" w:history="1">
        <w:r w:rsidR="008306EA" w:rsidRPr="001C0BB3">
          <w:rPr>
            <w:rStyle w:val="Hyperlink"/>
            <w:noProof/>
          </w:rPr>
          <w:t>Gambar 4. 102 Logika kelola kelas untuk admin</w:t>
        </w:r>
        <w:r w:rsidR="008306EA">
          <w:rPr>
            <w:noProof/>
            <w:webHidden/>
          </w:rPr>
          <w:tab/>
        </w:r>
        <w:r w:rsidR="008306EA">
          <w:rPr>
            <w:noProof/>
            <w:webHidden/>
          </w:rPr>
          <w:fldChar w:fldCharType="begin"/>
        </w:r>
        <w:r w:rsidR="008306EA">
          <w:rPr>
            <w:noProof/>
            <w:webHidden/>
          </w:rPr>
          <w:instrText xml:space="preserve"> PAGEREF _Toc171756518 \h </w:instrText>
        </w:r>
        <w:r w:rsidR="008306EA">
          <w:rPr>
            <w:noProof/>
            <w:webHidden/>
          </w:rPr>
        </w:r>
        <w:r w:rsidR="008306EA">
          <w:rPr>
            <w:noProof/>
            <w:webHidden/>
          </w:rPr>
          <w:fldChar w:fldCharType="separate"/>
        </w:r>
        <w:r w:rsidR="0067630B">
          <w:rPr>
            <w:noProof/>
            <w:webHidden/>
          </w:rPr>
          <w:t>109</w:t>
        </w:r>
        <w:r w:rsidR="008306EA">
          <w:rPr>
            <w:noProof/>
            <w:webHidden/>
          </w:rPr>
          <w:fldChar w:fldCharType="end"/>
        </w:r>
      </w:hyperlink>
    </w:p>
    <w:p w14:paraId="52A594A4" w14:textId="57AECE5A"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19" w:history="1">
        <w:r w:rsidR="008306EA" w:rsidRPr="001C0BB3">
          <w:rPr>
            <w:rStyle w:val="Hyperlink"/>
            <w:noProof/>
          </w:rPr>
          <w:t>Gambar 4. 103 Logika kelola program studi untuk admin</w:t>
        </w:r>
        <w:r w:rsidR="008306EA">
          <w:rPr>
            <w:noProof/>
            <w:webHidden/>
          </w:rPr>
          <w:tab/>
        </w:r>
        <w:r w:rsidR="008306EA">
          <w:rPr>
            <w:noProof/>
            <w:webHidden/>
          </w:rPr>
          <w:fldChar w:fldCharType="begin"/>
        </w:r>
        <w:r w:rsidR="008306EA">
          <w:rPr>
            <w:noProof/>
            <w:webHidden/>
          </w:rPr>
          <w:instrText xml:space="preserve"> PAGEREF _Toc171756519 \h </w:instrText>
        </w:r>
        <w:r w:rsidR="008306EA">
          <w:rPr>
            <w:noProof/>
            <w:webHidden/>
          </w:rPr>
        </w:r>
        <w:r w:rsidR="008306EA">
          <w:rPr>
            <w:noProof/>
            <w:webHidden/>
          </w:rPr>
          <w:fldChar w:fldCharType="separate"/>
        </w:r>
        <w:r w:rsidR="0067630B">
          <w:rPr>
            <w:noProof/>
            <w:webHidden/>
          </w:rPr>
          <w:t>110</w:t>
        </w:r>
        <w:r w:rsidR="008306EA">
          <w:rPr>
            <w:noProof/>
            <w:webHidden/>
          </w:rPr>
          <w:fldChar w:fldCharType="end"/>
        </w:r>
      </w:hyperlink>
    </w:p>
    <w:p w14:paraId="35443C5C" w14:textId="74031E7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0" w:history="1">
        <w:r w:rsidR="008306EA" w:rsidRPr="001C0BB3">
          <w:rPr>
            <w:rStyle w:val="Hyperlink"/>
            <w:noProof/>
          </w:rPr>
          <w:t>Gambar 4. 104 Logika kelola jabatan untuk admin</w:t>
        </w:r>
        <w:r w:rsidR="008306EA">
          <w:rPr>
            <w:noProof/>
            <w:webHidden/>
          </w:rPr>
          <w:tab/>
        </w:r>
        <w:r w:rsidR="008306EA">
          <w:rPr>
            <w:noProof/>
            <w:webHidden/>
          </w:rPr>
          <w:fldChar w:fldCharType="begin"/>
        </w:r>
        <w:r w:rsidR="008306EA">
          <w:rPr>
            <w:noProof/>
            <w:webHidden/>
          </w:rPr>
          <w:instrText xml:space="preserve"> PAGEREF _Toc171756520 \h </w:instrText>
        </w:r>
        <w:r w:rsidR="008306EA">
          <w:rPr>
            <w:noProof/>
            <w:webHidden/>
          </w:rPr>
        </w:r>
        <w:r w:rsidR="008306EA">
          <w:rPr>
            <w:noProof/>
            <w:webHidden/>
          </w:rPr>
          <w:fldChar w:fldCharType="separate"/>
        </w:r>
        <w:r w:rsidR="0067630B">
          <w:rPr>
            <w:noProof/>
            <w:webHidden/>
          </w:rPr>
          <w:t>111</w:t>
        </w:r>
        <w:r w:rsidR="008306EA">
          <w:rPr>
            <w:noProof/>
            <w:webHidden/>
          </w:rPr>
          <w:fldChar w:fldCharType="end"/>
        </w:r>
      </w:hyperlink>
    </w:p>
    <w:p w14:paraId="15CC54AA" w14:textId="73F1342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1" w:history="1">
        <w:r w:rsidR="008306EA" w:rsidRPr="001C0BB3">
          <w:rPr>
            <w:rStyle w:val="Hyperlink"/>
            <w:noProof/>
          </w:rPr>
          <w:t>Gambar 4. 105 Logika kelola jabatan fungsional</w:t>
        </w:r>
        <w:r w:rsidR="008306EA">
          <w:rPr>
            <w:noProof/>
            <w:webHidden/>
          </w:rPr>
          <w:tab/>
        </w:r>
        <w:r w:rsidR="008306EA">
          <w:rPr>
            <w:noProof/>
            <w:webHidden/>
          </w:rPr>
          <w:fldChar w:fldCharType="begin"/>
        </w:r>
        <w:r w:rsidR="008306EA">
          <w:rPr>
            <w:noProof/>
            <w:webHidden/>
          </w:rPr>
          <w:instrText xml:space="preserve"> PAGEREF _Toc171756521 \h </w:instrText>
        </w:r>
        <w:r w:rsidR="008306EA">
          <w:rPr>
            <w:noProof/>
            <w:webHidden/>
          </w:rPr>
        </w:r>
        <w:r w:rsidR="008306EA">
          <w:rPr>
            <w:noProof/>
            <w:webHidden/>
          </w:rPr>
          <w:fldChar w:fldCharType="separate"/>
        </w:r>
        <w:r w:rsidR="0067630B">
          <w:rPr>
            <w:noProof/>
            <w:webHidden/>
          </w:rPr>
          <w:t>112</w:t>
        </w:r>
        <w:r w:rsidR="008306EA">
          <w:rPr>
            <w:noProof/>
            <w:webHidden/>
          </w:rPr>
          <w:fldChar w:fldCharType="end"/>
        </w:r>
      </w:hyperlink>
    </w:p>
    <w:p w14:paraId="5AD8BCEC" w14:textId="262AEA6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2" w:history="1">
        <w:r w:rsidR="008306EA" w:rsidRPr="001C0BB3">
          <w:rPr>
            <w:rStyle w:val="Hyperlink"/>
            <w:noProof/>
          </w:rPr>
          <w:t>Gambar 4. 106 Logika kelola pangkat golongan untuk admin</w:t>
        </w:r>
        <w:r w:rsidR="008306EA">
          <w:rPr>
            <w:noProof/>
            <w:webHidden/>
          </w:rPr>
          <w:tab/>
        </w:r>
        <w:r w:rsidR="008306EA">
          <w:rPr>
            <w:noProof/>
            <w:webHidden/>
          </w:rPr>
          <w:fldChar w:fldCharType="begin"/>
        </w:r>
        <w:r w:rsidR="008306EA">
          <w:rPr>
            <w:noProof/>
            <w:webHidden/>
          </w:rPr>
          <w:instrText xml:space="preserve"> PAGEREF _Toc171756522 \h </w:instrText>
        </w:r>
        <w:r w:rsidR="008306EA">
          <w:rPr>
            <w:noProof/>
            <w:webHidden/>
          </w:rPr>
        </w:r>
        <w:r w:rsidR="008306EA">
          <w:rPr>
            <w:noProof/>
            <w:webHidden/>
          </w:rPr>
          <w:fldChar w:fldCharType="separate"/>
        </w:r>
        <w:r w:rsidR="0067630B">
          <w:rPr>
            <w:noProof/>
            <w:webHidden/>
          </w:rPr>
          <w:t>113</w:t>
        </w:r>
        <w:r w:rsidR="008306EA">
          <w:rPr>
            <w:noProof/>
            <w:webHidden/>
          </w:rPr>
          <w:fldChar w:fldCharType="end"/>
        </w:r>
      </w:hyperlink>
    </w:p>
    <w:p w14:paraId="47D4884B" w14:textId="06F17E2E"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3" w:history="1">
        <w:r w:rsidR="008306EA" w:rsidRPr="001C0BB3">
          <w:rPr>
            <w:rStyle w:val="Hyperlink"/>
            <w:noProof/>
          </w:rPr>
          <w:t>Gambar 4. 107 Constructor dosen</w:t>
        </w:r>
        <w:r w:rsidR="008306EA">
          <w:rPr>
            <w:noProof/>
            <w:webHidden/>
          </w:rPr>
          <w:tab/>
        </w:r>
        <w:r w:rsidR="008306EA">
          <w:rPr>
            <w:noProof/>
            <w:webHidden/>
          </w:rPr>
          <w:fldChar w:fldCharType="begin"/>
        </w:r>
        <w:r w:rsidR="008306EA">
          <w:rPr>
            <w:noProof/>
            <w:webHidden/>
          </w:rPr>
          <w:instrText xml:space="preserve"> PAGEREF _Toc171756523 \h </w:instrText>
        </w:r>
        <w:r w:rsidR="008306EA">
          <w:rPr>
            <w:noProof/>
            <w:webHidden/>
          </w:rPr>
        </w:r>
        <w:r w:rsidR="008306EA">
          <w:rPr>
            <w:noProof/>
            <w:webHidden/>
          </w:rPr>
          <w:fldChar w:fldCharType="separate"/>
        </w:r>
        <w:r w:rsidR="0067630B">
          <w:rPr>
            <w:noProof/>
            <w:webHidden/>
          </w:rPr>
          <w:t>114</w:t>
        </w:r>
        <w:r w:rsidR="008306EA">
          <w:rPr>
            <w:noProof/>
            <w:webHidden/>
          </w:rPr>
          <w:fldChar w:fldCharType="end"/>
        </w:r>
      </w:hyperlink>
    </w:p>
    <w:p w14:paraId="3F7D87ED" w14:textId="1B77F130"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4" w:history="1">
        <w:r w:rsidR="008306EA" w:rsidRPr="001C0BB3">
          <w:rPr>
            <w:rStyle w:val="Hyperlink"/>
            <w:noProof/>
          </w:rPr>
          <w:t>Gambar 4. 108 Logika profile dosen</w:t>
        </w:r>
        <w:r w:rsidR="008306EA">
          <w:rPr>
            <w:noProof/>
            <w:webHidden/>
          </w:rPr>
          <w:tab/>
        </w:r>
        <w:r w:rsidR="008306EA">
          <w:rPr>
            <w:noProof/>
            <w:webHidden/>
          </w:rPr>
          <w:fldChar w:fldCharType="begin"/>
        </w:r>
        <w:r w:rsidR="008306EA">
          <w:rPr>
            <w:noProof/>
            <w:webHidden/>
          </w:rPr>
          <w:instrText xml:space="preserve"> PAGEREF _Toc171756524 \h </w:instrText>
        </w:r>
        <w:r w:rsidR="008306EA">
          <w:rPr>
            <w:noProof/>
            <w:webHidden/>
          </w:rPr>
        </w:r>
        <w:r w:rsidR="008306EA">
          <w:rPr>
            <w:noProof/>
            <w:webHidden/>
          </w:rPr>
          <w:fldChar w:fldCharType="separate"/>
        </w:r>
        <w:r w:rsidR="0067630B">
          <w:rPr>
            <w:noProof/>
            <w:webHidden/>
          </w:rPr>
          <w:t>114</w:t>
        </w:r>
        <w:r w:rsidR="008306EA">
          <w:rPr>
            <w:noProof/>
            <w:webHidden/>
          </w:rPr>
          <w:fldChar w:fldCharType="end"/>
        </w:r>
      </w:hyperlink>
    </w:p>
    <w:p w14:paraId="4DD47167" w14:textId="530767EB"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5" w:history="1">
        <w:r w:rsidR="008306EA" w:rsidRPr="001C0BB3">
          <w:rPr>
            <w:rStyle w:val="Hyperlink"/>
            <w:noProof/>
          </w:rPr>
          <w:t>Gambar 4. 109 Logika logbook dosen</w:t>
        </w:r>
        <w:r w:rsidR="008306EA">
          <w:rPr>
            <w:noProof/>
            <w:webHidden/>
          </w:rPr>
          <w:tab/>
        </w:r>
        <w:r w:rsidR="008306EA">
          <w:rPr>
            <w:noProof/>
            <w:webHidden/>
          </w:rPr>
          <w:fldChar w:fldCharType="begin"/>
        </w:r>
        <w:r w:rsidR="008306EA">
          <w:rPr>
            <w:noProof/>
            <w:webHidden/>
          </w:rPr>
          <w:instrText xml:space="preserve"> PAGEREF _Toc171756525 \h </w:instrText>
        </w:r>
        <w:r w:rsidR="008306EA">
          <w:rPr>
            <w:noProof/>
            <w:webHidden/>
          </w:rPr>
        </w:r>
        <w:r w:rsidR="008306EA">
          <w:rPr>
            <w:noProof/>
            <w:webHidden/>
          </w:rPr>
          <w:fldChar w:fldCharType="separate"/>
        </w:r>
        <w:r w:rsidR="0067630B">
          <w:rPr>
            <w:noProof/>
            <w:webHidden/>
          </w:rPr>
          <w:t>115</w:t>
        </w:r>
        <w:r w:rsidR="008306EA">
          <w:rPr>
            <w:noProof/>
            <w:webHidden/>
          </w:rPr>
          <w:fldChar w:fldCharType="end"/>
        </w:r>
      </w:hyperlink>
    </w:p>
    <w:p w14:paraId="6A0F623E" w14:textId="220B1157"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6" w:history="1">
        <w:r w:rsidR="008306EA" w:rsidRPr="001C0BB3">
          <w:rPr>
            <w:rStyle w:val="Hyperlink"/>
            <w:noProof/>
          </w:rPr>
          <w:t>Gambar 4. 110 Logika persetujuan sidang dosen</w:t>
        </w:r>
        <w:r w:rsidR="008306EA">
          <w:rPr>
            <w:noProof/>
            <w:webHidden/>
          </w:rPr>
          <w:tab/>
        </w:r>
        <w:r w:rsidR="008306EA">
          <w:rPr>
            <w:noProof/>
            <w:webHidden/>
          </w:rPr>
          <w:fldChar w:fldCharType="begin"/>
        </w:r>
        <w:r w:rsidR="008306EA">
          <w:rPr>
            <w:noProof/>
            <w:webHidden/>
          </w:rPr>
          <w:instrText xml:space="preserve"> PAGEREF _Toc171756526 \h </w:instrText>
        </w:r>
        <w:r w:rsidR="008306EA">
          <w:rPr>
            <w:noProof/>
            <w:webHidden/>
          </w:rPr>
        </w:r>
        <w:r w:rsidR="008306EA">
          <w:rPr>
            <w:noProof/>
            <w:webHidden/>
          </w:rPr>
          <w:fldChar w:fldCharType="separate"/>
        </w:r>
        <w:r w:rsidR="0067630B">
          <w:rPr>
            <w:noProof/>
            <w:webHidden/>
          </w:rPr>
          <w:t>116</w:t>
        </w:r>
        <w:r w:rsidR="008306EA">
          <w:rPr>
            <w:noProof/>
            <w:webHidden/>
          </w:rPr>
          <w:fldChar w:fldCharType="end"/>
        </w:r>
      </w:hyperlink>
    </w:p>
    <w:p w14:paraId="6B38DEF4" w14:textId="5B6CF10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7" w:history="1">
        <w:r w:rsidR="008306EA" w:rsidRPr="001C0BB3">
          <w:rPr>
            <w:rStyle w:val="Hyperlink"/>
            <w:noProof/>
          </w:rPr>
          <w:t>Gambar 4. 111 Logika list mahasiswa untuk dosen pembimbing</w:t>
        </w:r>
        <w:r w:rsidR="008306EA">
          <w:rPr>
            <w:noProof/>
            <w:webHidden/>
          </w:rPr>
          <w:tab/>
        </w:r>
        <w:r w:rsidR="008306EA">
          <w:rPr>
            <w:noProof/>
            <w:webHidden/>
          </w:rPr>
          <w:fldChar w:fldCharType="begin"/>
        </w:r>
        <w:r w:rsidR="008306EA">
          <w:rPr>
            <w:noProof/>
            <w:webHidden/>
          </w:rPr>
          <w:instrText xml:space="preserve"> PAGEREF _Toc171756527 \h </w:instrText>
        </w:r>
        <w:r w:rsidR="008306EA">
          <w:rPr>
            <w:noProof/>
            <w:webHidden/>
          </w:rPr>
        </w:r>
        <w:r w:rsidR="008306EA">
          <w:rPr>
            <w:noProof/>
            <w:webHidden/>
          </w:rPr>
          <w:fldChar w:fldCharType="separate"/>
        </w:r>
        <w:r w:rsidR="0067630B">
          <w:rPr>
            <w:noProof/>
            <w:webHidden/>
          </w:rPr>
          <w:t>117</w:t>
        </w:r>
        <w:r w:rsidR="008306EA">
          <w:rPr>
            <w:noProof/>
            <w:webHidden/>
          </w:rPr>
          <w:fldChar w:fldCharType="end"/>
        </w:r>
      </w:hyperlink>
    </w:p>
    <w:p w14:paraId="7FCE2F32" w14:textId="7FA942FC"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8" w:history="1">
        <w:r w:rsidR="008306EA" w:rsidRPr="001C0BB3">
          <w:rPr>
            <w:rStyle w:val="Hyperlink"/>
            <w:noProof/>
          </w:rPr>
          <w:t>Gambar 4. 112 Logika pengujian seminar proposal untuk dosen</w:t>
        </w:r>
        <w:r w:rsidR="008306EA">
          <w:rPr>
            <w:noProof/>
            <w:webHidden/>
          </w:rPr>
          <w:tab/>
        </w:r>
        <w:r w:rsidR="008306EA">
          <w:rPr>
            <w:noProof/>
            <w:webHidden/>
          </w:rPr>
          <w:fldChar w:fldCharType="begin"/>
        </w:r>
        <w:r w:rsidR="008306EA">
          <w:rPr>
            <w:noProof/>
            <w:webHidden/>
          </w:rPr>
          <w:instrText xml:space="preserve"> PAGEREF _Toc171756528 \h </w:instrText>
        </w:r>
        <w:r w:rsidR="008306EA">
          <w:rPr>
            <w:noProof/>
            <w:webHidden/>
          </w:rPr>
        </w:r>
        <w:r w:rsidR="008306EA">
          <w:rPr>
            <w:noProof/>
            <w:webHidden/>
          </w:rPr>
          <w:fldChar w:fldCharType="separate"/>
        </w:r>
        <w:r w:rsidR="0067630B">
          <w:rPr>
            <w:noProof/>
            <w:webHidden/>
          </w:rPr>
          <w:t>118</w:t>
        </w:r>
        <w:r w:rsidR="008306EA">
          <w:rPr>
            <w:noProof/>
            <w:webHidden/>
          </w:rPr>
          <w:fldChar w:fldCharType="end"/>
        </w:r>
      </w:hyperlink>
    </w:p>
    <w:p w14:paraId="23F59B69" w14:textId="73C6D088"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29" w:history="1">
        <w:r w:rsidR="008306EA" w:rsidRPr="001C0BB3">
          <w:rPr>
            <w:rStyle w:val="Hyperlink"/>
            <w:noProof/>
          </w:rPr>
          <w:t>Gambar 4. 113 Logika penilaian seminar proposal untuk dosen</w:t>
        </w:r>
        <w:r w:rsidR="008306EA">
          <w:rPr>
            <w:noProof/>
            <w:webHidden/>
          </w:rPr>
          <w:tab/>
        </w:r>
        <w:r w:rsidR="008306EA">
          <w:rPr>
            <w:noProof/>
            <w:webHidden/>
          </w:rPr>
          <w:fldChar w:fldCharType="begin"/>
        </w:r>
        <w:r w:rsidR="008306EA">
          <w:rPr>
            <w:noProof/>
            <w:webHidden/>
          </w:rPr>
          <w:instrText xml:space="preserve"> PAGEREF _Toc171756529 \h </w:instrText>
        </w:r>
        <w:r w:rsidR="008306EA">
          <w:rPr>
            <w:noProof/>
            <w:webHidden/>
          </w:rPr>
        </w:r>
        <w:r w:rsidR="008306EA">
          <w:rPr>
            <w:noProof/>
            <w:webHidden/>
          </w:rPr>
          <w:fldChar w:fldCharType="separate"/>
        </w:r>
        <w:r w:rsidR="0067630B">
          <w:rPr>
            <w:noProof/>
            <w:webHidden/>
          </w:rPr>
          <w:t>119</w:t>
        </w:r>
        <w:r w:rsidR="008306EA">
          <w:rPr>
            <w:noProof/>
            <w:webHidden/>
          </w:rPr>
          <w:fldChar w:fldCharType="end"/>
        </w:r>
      </w:hyperlink>
    </w:p>
    <w:p w14:paraId="2057C391" w14:textId="4665813F"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30" w:history="1">
        <w:r w:rsidR="008306EA" w:rsidRPr="001C0BB3">
          <w:rPr>
            <w:rStyle w:val="Hyperlink"/>
            <w:noProof/>
          </w:rPr>
          <w:t>Gambar 4. 114 Logika penilaian sidang skripsi untuk dosen</w:t>
        </w:r>
        <w:r w:rsidR="008306EA">
          <w:rPr>
            <w:noProof/>
            <w:webHidden/>
          </w:rPr>
          <w:tab/>
        </w:r>
        <w:r w:rsidR="008306EA">
          <w:rPr>
            <w:noProof/>
            <w:webHidden/>
          </w:rPr>
          <w:fldChar w:fldCharType="begin"/>
        </w:r>
        <w:r w:rsidR="008306EA">
          <w:rPr>
            <w:noProof/>
            <w:webHidden/>
          </w:rPr>
          <w:instrText xml:space="preserve"> PAGEREF _Toc171756530 \h </w:instrText>
        </w:r>
        <w:r w:rsidR="008306EA">
          <w:rPr>
            <w:noProof/>
            <w:webHidden/>
          </w:rPr>
        </w:r>
        <w:r w:rsidR="008306EA">
          <w:rPr>
            <w:noProof/>
            <w:webHidden/>
          </w:rPr>
          <w:fldChar w:fldCharType="separate"/>
        </w:r>
        <w:r w:rsidR="0067630B">
          <w:rPr>
            <w:noProof/>
            <w:webHidden/>
          </w:rPr>
          <w:t>121</w:t>
        </w:r>
        <w:r w:rsidR="008306EA">
          <w:rPr>
            <w:noProof/>
            <w:webHidden/>
          </w:rPr>
          <w:fldChar w:fldCharType="end"/>
        </w:r>
      </w:hyperlink>
    </w:p>
    <w:p w14:paraId="61F662E5" w14:textId="3868E282"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31" w:history="1">
        <w:r w:rsidR="008306EA" w:rsidRPr="001C0BB3">
          <w:rPr>
            <w:rStyle w:val="Hyperlink"/>
            <w:noProof/>
          </w:rPr>
          <w:t>Gambar 4. 115 Logika penilaian sidang skripsi untuk dosen</w:t>
        </w:r>
        <w:r w:rsidR="008306EA">
          <w:rPr>
            <w:noProof/>
            <w:webHidden/>
          </w:rPr>
          <w:tab/>
        </w:r>
        <w:r w:rsidR="008306EA">
          <w:rPr>
            <w:noProof/>
            <w:webHidden/>
          </w:rPr>
          <w:fldChar w:fldCharType="begin"/>
        </w:r>
        <w:r w:rsidR="008306EA">
          <w:rPr>
            <w:noProof/>
            <w:webHidden/>
          </w:rPr>
          <w:instrText xml:space="preserve"> PAGEREF _Toc171756531 \h </w:instrText>
        </w:r>
        <w:r w:rsidR="008306EA">
          <w:rPr>
            <w:noProof/>
            <w:webHidden/>
          </w:rPr>
        </w:r>
        <w:r w:rsidR="008306EA">
          <w:rPr>
            <w:noProof/>
            <w:webHidden/>
          </w:rPr>
          <w:fldChar w:fldCharType="separate"/>
        </w:r>
        <w:r w:rsidR="0067630B">
          <w:rPr>
            <w:noProof/>
            <w:webHidden/>
          </w:rPr>
          <w:t>122</w:t>
        </w:r>
        <w:r w:rsidR="008306EA">
          <w:rPr>
            <w:noProof/>
            <w:webHidden/>
          </w:rPr>
          <w:fldChar w:fldCharType="end"/>
        </w:r>
      </w:hyperlink>
    </w:p>
    <w:p w14:paraId="443CE77F" w14:textId="1763AA96"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32" w:history="1">
        <w:r w:rsidR="008306EA" w:rsidRPr="001C0BB3">
          <w:rPr>
            <w:rStyle w:val="Hyperlink"/>
            <w:noProof/>
          </w:rPr>
          <w:t>Gambar 4. 116 Logika rekapitulasi nilai</w:t>
        </w:r>
        <w:r w:rsidR="008306EA">
          <w:rPr>
            <w:noProof/>
            <w:webHidden/>
          </w:rPr>
          <w:tab/>
        </w:r>
        <w:r w:rsidR="008306EA">
          <w:rPr>
            <w:noProof/>
            <w:webHidden/>
          </w:rPr>
          <w:fldChar w:fldCharType="begin"/>
        </w:r>
        <w:r w:rsidR="008306EA">
          <w:rPr>
            <w:noProof/>
            <w:webHidden/>
          </w:rPr>
          <w:instrText xml:space="preserve"> PAGEREF _Toc171756532 \h </w:instrText>
        </w:r>
        <w:r w:rsidR="008306EA">
          <w:rPr>
            <w:noProof/>
            <w:webHidden/>
          </w:rPr>
        </w:r>
        <w:r w:rsidR="008306EA">
          <w:rPr>
            <w:noProof/>
            <w:webHidden/>
          </w:rPr>
          <w:fldChar w:fldCharType="separate"/>
        </w:r>
        <w:r w:rsidR="0067630B">
          <w:rPr>
            <w:noProof/>
            <w:webHidden/>
          </w:rPr>
          <w:t>123</w:t>
        </w:r>
        <w:r w:rsidR="008306EA">
          <w:rPr>
            <w:noProof/>
            <w:webHidden/>
          </w:rPr>
          <w:fldChar w:fldCharType="end"/>
        </w:r>
      </w:hyperlink>
    </w:p>
    <w:p w14:paraId="6F89DA16" w14:textId="79835694"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33" w:history="1">
        <w:r w:rsidR="008306EA" w:rsidRPr="001C0BB3">
          <w:rPr>
            <w:rStyle w:val="Hyperlink"/>
            <w:noProof/>
          </w:rPr>
          <w:t>Gambar 4. 117 Logika kelulusan untuk dosen</w:t>
        </w:r>
        <w:r w:rsidR="008306EA">
          <w:rPr>
            <w:noProof/>
            <w:webHidden/>
          </w:rPr>
          <w:tab/>
        </w:r>
        <w:r w:rsidR="008306EA">
          <w:rPr>
            <w:noProof/>
            <w:webHidden/>
          </w:rPr>
          <w:fldChar w:fldCharType="begin"/>
        </w:r>
        <w:r w:rsidR="008306EA">
          <w:rPr>
            <w:noProof/>
            <w:webHidden/>
          </w:rPr>
          <w:instrText xml:space="preserve"> PAGEREF _Toc171756533 \h </w:instrText>
        </w:r>
        <w:r w:rsidR="008306EA">
          <w:rPr>
            <w:noProof/>
            <w:webHidden/>
          </w:rPr>
        </w:r>
        <w:r w:rsidR="008306EA">
          <w:rPr>
            <w:noProof/>
            <w:webHidden/>
          </w:rPr>
          <w:fldChar w:fldCharType="separate"/>
        </w:r>
        <w:r w:rsidR="0067630B">
          <w:rPr>
            <w:noProof/>
            <w:webHidden/>
          </w:rPr>
          <w:t>124</w:t>
        </w:r>
        <w:r w:rsidR="008306EA">
          <w:rPr>
            <w:noProof/>
            <w:webHidden/>
          </w:rPr>
          <w:fldChar w:fldCharType="end"/>
        </w:r>
      </w:hyperlink>
    </w:p>
    <w:p w14:paraId="16806DDD" w14:textId="37B1415D" w:rsidR="008306EA" w:rsidRDefault="00000000" w:rsidP="008306EA">
      <w:pPr>
        <w:pStyle w:val="TableofFigures"/>
        <w:tabs>
          <w:tab w:val="right" w:leader="dot" w:pos="7927"/>
        </w:tabs>
        <w:spacing w:line="240" w:lineRule="auto"/>
        <w:rPr>
          <w:rFonts w:asciiTheme="minorHAnsi" w:eastAsiaTheme="minorEastAsia" w:hAnsiTheme="minorHAnsi"/>
          <w:noProof/>
          <w:sz w:val="22"/>
          <w:lang w:eastAsia="en-ID"/>
        </w:rPr>
      </w:pPr>
      <w:hyperlink w:anchor="_Toc171756534" w:history="1">
        <w:r w:rsidR="008306EA" w:rsidRPr="001C0BB3">
          <w:rPr>
            <w:rStyle w:val="Hyperlink"/>
            <w:noProof/>
          </w:rPr>
          <w:t>Gambar 4. 118 Logika revisi untuk dosen</w:t>
        </w:r>
        <w:r w:rsidR="008306EA">
          <w:rPr>
            <w:noProof/>
            <w:webHidden/>
          </w:rPr>
          <w:tab/>
        </w:r>
        <w:r w:rsidR="008306EA">
          <w:rPr>
            <w:noProof/>
            <w:webHidden/>
          </w:rPr>
          <w:fldChar w:fldCharType="begin"/>
        </w:r>
        <w:r w:rsidR="008306EA">
          <w:rPr>
            <w:noProof/>
            <w:webHidden/>
          </w:rPr>
          <w:instrText xml:space="preserve"> PAGEREF _Toc171756534 \h </w:instrText>
        </w:r>
        <w:r w:rsidR="008306EA">
          <w:rPr>
            <w:noProof/>
            <w:webHidden/>
          </w:rPr>
        </w:r>
        <w:r w:rsidR="008306EA">
          <w:rPr>
            <w:noProof/>
            <w:webHidden/>
          </w:rPr>
          <w:fldChar w:fldCharType="separate"/>
        </w:r>
        <w:r w:rsidR="0067630B">
          <w:rPr>
            <w:noProof/>
            <w:webHidden/>
          </w:rPr>
          <w:t>125</w:t>
        </w:r>
        <w:r w:rsidR="008306EA">
          <w:rPr>
            <w:noProof/>
            <w:webHidden/>
          </w:rPr>
          <w:fldChar w:fldCharType="end"/>
        </w:r>
      </w:hyperlink>
    </w:p>
    <w:p w14:paraId="7FA7DF90" w14:textId="5803721A" w:rsidR="00A1563D" w:rsidRPr="007413DE" w:rsidRDefault="00823EF1" w:rsidP="008306EA">
      <w:pPr>
        <w:tabs>
          <w:tab w:val="center" w:pos="3968"/>
        </w:tabs>
        <w:spacing w:line="240" w:lineRule="auto"/>
        <w:jc w:val="center"/>
        <w:rPr>
          <w:rFonts w:cs="Times New Roman"/>
          <w:b/>
          <w:bCs/>
          <w:szCs w:val="24"/>
        </w:rPr>
      </w:pPr>
      <w:r w:rsidRPr="007413DE">
        <w:rPr>
          <w:rFonts w:cs="Times New Roman"/>
          <w:b/>
          <w:bCs/>
          <w:szCs w:val="24"/>
        </w:rPr>
        <w:fldChar w:fldCharType="end"/>
      </w:r>
    </w:p>
    <w:p w14:paraId="260D5A9A" w14:textId="46A54F06" w:rsidR="00A1563D" w:rsidRPr="007413DE" w:rsidRDefault="00A1563D" w:rsidP="007413DE">
      <w:pPr>
        <w:tabs>
          <w:tab w:val="center" w:pos="3968"/>
        </w:tabs>
        <w:spacing w:line="240" w:lineRule="auto"/>
        <w:jc w:val="center"/>
        <w:rPr>
          <w:rFonts w:cs="Times New Roman"/>
          <w:b/>
          <w:bCs/>
          <w:szCs w:val="24"/>
        </w:rPr>
        <w:sectPr w:rsidR="00A1563D" w:rsidRPr="007413DE" w:rsidSect="000C6C49">
          <w:pgSz w:w="11906" w:h="16838"/>
          <w:pgMar w:top="1701" w:right="1701" w:bottom="1701" w:left="2268" w:header="850" w:footer="1417" w:gutter="0"/>
          <w:pgNumType w:fmt="lowerRoman"/>
          <w:cols w:space="708"/>
          <w:docGrid w:linePitch="360"/>
        </w:sectPr>
      </w:pPr>
    </w:p>
    <w:p w14:paraId="7A49A233" w14:textId="1421FAFF" w:rsidR="000A5987" w:rsidRDefault="00D1595A" w:rsidP="00D1595A">
      <w:pPr>
        <w:pStyle w:val="Heading1"/>
      </w:pPr>
      <w:bookmarkStart w:id="9" w:name="_Toc171756303"/>
      <w:r>
        <w:lastRenderedPageBreak/>
        <w:t>BAB I</w:t>
      </w:r>
      <w:r>
        <w:br/>
        <w:t>PENDAHULUAN</w:t>
      </w:r>
      <w:bookmarkEnd w:id="9"/>
    </w:p>
    <w:p w14:paraId="665EF480" w14:textId="77777777" w:rsidR="00577322" w:rsidRDefault="00577322" w:rsidP="00577322"/>
    <w:p w14:paraId="41A0891C" w14:textId="1DBF0A0B" w:rsidR="00577322" w:rsidRDefault="00577322" w:rsidP="00577322">
      <w:pPr>
        <w:pStyle w:val="Heading2"/>
        <w:numPr>
          <w:ilvl w:val="0"/>
          <w:numId w:val="1"/>
        </w:numPr>
      </w:pPr>
      <w:bookmarkStart w:id="10" w:name="_Toc171756304"/>
      <w:r>
        <w:t>Latar Belakang</w:t>
      </w:r>
      <w:bookmarkEnd w:id="10"/>
    </w:p>
    <w:p w14:paraId="0F4CD374" w14:textId="201BDD7C" w:rsidR="002B4D63" w:rsidRDefault="002B4D63" w:rsidP="00DC176D">
      <w:r>
        <w:t>Mahasiswa Politeknik Negeri Jakarta</w:t>
      </w:r>
      <w:r w:rsidR="00CD3CB8">
        <w:t xml:space="preserve"> (PNJ)</w:t>
      </w:r>
      <w:r w:rsidR="00E809D3">
        <w:t xml:space="preserve"> diwajibkan untuk membuat skripsi sebagai syarat yang diperlukan untuk mempe</w:t>
      </w:r>
      <w:r w:rsidR="00E30E36" w:rsidRPr="00E30E36">
        <w:rPr>
          <w:i/>
        </w:rPr>
        <w:t>role</w:t>
      </w:r>
      <w:r w:rsidR="00E809D3">
        <w:t xml:space="preserve">h gelar diploma </w:t>
      </w:r>
      <w:r w:rsidR="00416AFC">
        <w:t>politeknik.</w:t>
      </w:r>
      <w:r w:rsidR="00D35E0F">
        <w:t xml:space="preserve"> Skripsi adalah </w:t>
      </w:r>
      <w:r w:rsidR="003049D9">
        <w:t xml:space="preserve">karya ilmiah yang dibuat </w:t>
      </w:r>
      <w:r w:rsidR="008721B4">
        <w:t xml:space="preserve">oleh </w:t>
      </w:r>
      <w:r w:rsidR="003049D9">
        <w:t>mahasiswa</w:t>
      </w:r>
      <w:r w:rsidR="001E0304">
        <w:t xml:space="preserve"> </w:t>
      </w:r>
      <w:r w:rsidR="008721B4">
        <w:t xml:space="preserve">yang mencakup penelitian </w:t>
      </w:r>
      <w:r w:rsidR="0084485A">
        <w:t xml:space="preserve">atau kajian mendalam tentang suatu topik tertentu dalam bidang tertentu </w:t>
      </w:r>
      <w:r w:rsidR="0084485A">
        <w:fldChar w:fldCharType="begin"/>
      </w:r>
      <w:r w:rsidR="0084485A">
        <w:instrText xml:space="preserve"> ADDIN ZOTERO_ITEM CSL_CITATION {"citationID":"W7MduP45","properties":{"formattedCitation":"(Mahalia, 2024)","plainCitation":"(Mahalia, 2024)","noteIndex":0},"citationItems":[{"id":40,"uris":["http://zotero.org/users/local/6PaDtLYX/items/BN25JCRL"],"itemData":{"id":40,"type":"article-newspaper","container-title":"detikJatim","title":"Skripsi: Pengertian, Jenis, Unsur dan Tahapan dalam Menyusunnya","URL":"https://www.detik.com/jatim/berita/d-6905827/skripsi-pengertian-jenis-unsur-dan-tahapan-dalam-menyusunnya","author":[{"family":"Mahalia","given":"Aujana"}],"accessed":{"date-parts":[["2024",2,20]]},"issued":{"date-parts":[["2024",8,31]]}}}],"schema":"https://github.com/citation-style-language/schema/raw/master/csl-citation.json"} </w:instrText>
      </w:r>
      <w:r w:rsidR="0084485A">
        <w:fldChar w:fldCharType="separate"/>
      </w:r>
      <w:r w:rsidR="0084485A" w:rsidRPr="0084485A">
        <w:rPr>
          <w:rFonts w:cs="Times New Roman"/>
        </w:rPr>
        <w:t>(Mahalia, 2024)</w:t>
      </w:r>
      <w:r w:rsidR="0084485A">
        <w:fldChar w:fldCharType="end"/>
      </w:r>
      <w:r w:rsidR="008721B4">
        <w:t>.</w:t>
      </w:r>
      <w:r w:rsidR="00EF6589">
        <w:t xml:space="preserve"> </w:t>
      </w:r>
      <w:r w:rsidR="007A4A9D">
        <w:t>Pelaksanaan skripsi tersebut j</w:t>
      </w:r>
      <w:r w:rsidR="00362472">
        <w:t xml:space="preserve">uga terjadi pada </w:t>
      </w:r>
      <w:r w:rsidR="00C3681D">
        <w:t>j</w:t>
      </w:r>
      <w:r w:rsidR="00362472">
        <w:t>urusan Teknik Informatika dan Komputer</w:t>
      </w:r>
      <w:r w:rsidR="00B7799C">
        <w:t xml:space="preserve"> (JTIK)</w:t>
      </w:r>
      <w:r w:rsidR="00362472">
        <w:t>.</w:t>
      </w:r>
      <w:r w:rsidR="00A274F3">
        <w:t xml:space="preserve"> Dalam pelaksanaan skripsi tersebut, tentunya ada beberapa tahap atau alur yang harus dilalui, mulai dari pengajuan judul dan dosen pembimbing, hingga pelaksanaan sidang akhir.</w:t>
      </w:r>
    </w:p>
    <w:p w14:paraId="6F2DDF70" w14:textId="74D4ABD0" w:rsidR="006146BA" w:rsidRDefault="00A9275C" w:rsidP="00DC176D">
      <w:r>
        <w:t xml:space="preserve">Pelaksanaan skripsi pada JTIK masih </w:t>
      </w:r>
      <w:r w:rsidR="00AE7A9A">
        <w:t>dilakukan secara manual, yaitu masih menggunakan Google Form untuk pengumpulan data</w:t>
      </w:r>
      <w:r w:rsidR="00AC4557">
        <w:t xml:space="preserve">, seperti pengajuan judul, </w:t>
      </w:r>
      <w:r w:rsidR="00FE2A2E">
        <w:t xml:space="preserve">pengajuan </w:t>
      </w:r>
      <w:r w:rsidR="00AC4557">
        <w:t>p</w:t>
      </w:r>
      <w:r w:rsidR="00FE2A2E">
        <w:t>embimbing, bahkan sampai pengajuan sidang</w:t>
      </w:r>
      <w:r w:rsidR="004B58DA">
        <w:t>.</w:t>
      </w:r>
      <w:r w:rsidR="00EE0D0D">
        <w:t xml:space="preserve"> </w:t>
      </w:r>
      <w:r w:rsidR="009945EB">
        <w:t xml:space="preserve">Sebelum melakukan sidang, tentunya diwajibkan mengikuti sejumlah bimbingan yang sudah ditentukan </w:t>
      </w:r>
      <w:r w:rsidR="000C0E7B">
        <w:t xml:space="preserve">pada persyaratan awal, sedangkan pengecekan </w:t>
      </w:r>
      <w:r w:rsidR="006A3AD1" w:rsidRPr="006A3AD1">
        <w:rPr>
          <w:i/>
          <w:iCs/>
        </w:rPr>
        <w:t>log book</w:t>
      </w:r>
      <w:r w:rsidR="00C30AE9">
        <w:t xml:space="preserve"> dan </w:t>
      </w:r>
      <w:r w:rsidR="00A4496C">
        <w:t>proposal pada saat</w:t>
      </w:r>
      <w:r w:rsidR="002B70FE">
        <w:t xml:space="preserve"> </w:t>
      </w:r>
      <w:r w:rsidR="000C0E7B">
        <w:t>bimbingan masih dilakukan secara manual</w:t>
      </w:r>
      <w:r w:rsidR="00C0769A">
        <w:t>, salah satunya adalah mengumpulkan melaui Google Drive.</w:t>
      </w:r>
      <w:r w:rsidR="00CD3CB8">
        <w:t xml:space="preserve"> Dengan demikian, </w:t>
      </w:r>
      <w:r w:rsidR="00310DBA">
        <w:t>pengelolaan kegiatan</w:t>
      </w:r>
      <w:r w:rsidR="00CD3CB8">
        <w:t xml:space="preserve"> skripsi pada JTIK</w:t>
      </w:r>
      <w:r w:rsidR="00310DBA">
        <w:t xml:space="preserve"> PNJ </w:t>
      </w:r>
      <w:r w:rsidR="00F03419">
        <w:t>dari awal hingga akhir masih kurang efektif dan efisien.</w:t>
      </w:r>
    </w:p>
    <w:p w14:paraId="67E43282" w14:textId="7A02A322" w:rsidR="00F346F6" w:rsidRDefault="00993302" w:rsidP="00DC176D">
      <w:pPr>
        <w:sectPr w:rsidR="00F346F6" w:rsidSect="000C6C49">
          <w:headerReference w:type="even" r:id="rId27"/>
          <w:headerReference w:type="default" r:id="rId28"/>
          <w:footerReference w:type="default" r:id="rId29"/>
          <w:headerReference w:type="first" r:id="rId30"/>
          <w:pgSz w:w="11906" w:h="16838"/>
          <w:pgMar w:top="1701" w:right="1701" w:bottom="1701" w:left="2268" w:header="850" w:footer="1417" w:gutter="0"/>
          <w:cols w:space="708"/>
          <w:docGrid w:linePitch="360"/>
        </w:sectPr>
      </w:pPr>
      <w:r>
        <w:t>Permasalahan yang serupa juga terjadi</w:t>
      </w:r>
      <w:r w:rsidR="00E87735">
        <w:t xml:space="preserve"> pada </w:t>
      </w:r>
      <w:r w:rsidR="00C3681D">
        <w:t>j</w:t>
      </w:r>
      <w:r w:rsidR="00E87735">
        <w:t>urusan Teknik Informatika Universitas Negeri Gorontalo</w:t>
      </w:r>
      <w:r w:rsidR="007B07F5">
        <w:t xml:space="preserve"> (UNG)</w:t>
      </w:r>
      <w:r w:rsidR="00265B58">
        <w:t xml:space="preserve">. </w:t>
      </w:r>
      <w:r w:rsidR="005F6119">
        <w:t>Permasalahan yang terjadi adalah</w:t>
      </w:r>
      <w:r w:rsidR="0070513E">
        <w:t xml:space="preserve"> pengelo</w:t>
      </w:r>
      <w:r w:rsidR="005F6119">
        <w:t xml:space="preserve">laan data skripsi dan kerja praktik lapangan yang </w:t>
      </w:r>
      <w:r w:rsidR="00B76BE6">
        <w:t xml:space="preserve"> masih dilakukan secara manual. Hal ini berdampak pada pihak manajemen jurusan dan program studi yang kesulitan untuk memonitoring dat</w:t>
      </w:r>
      <w:r w:rsidR="00F61669">
        <w:t>a usulan topik, tahapan</w:t>
      </w:r>
      <w:r w:rsidR="00DE66B5">
        <w:t>, progres bimbingan</w:t>
      </w:r>
      <w:r w:rsidR="00AF1368">
        <w:t xml:space="preserve">, </w:t>
      </w:r>
      <w:r w:rsidR="00D753B6">
        <w:t>serta</w:t>
      </w:r>
      <w:r w:rsidR="00AF1368">
        <w:t xml:space="preserve"> riwayat nilai ujian skripsi</w:t>
      </w:r>
      <w:r w:rsidR="00D753B6">
        <w:t xml:space="preserve"> dan kerja praktik</w:t>
      </w:r>
      <w:r w:rsidR="00AF1368">
        <w:t>.</w:t>
      </w:r>
      <w:r w:rsidR="000F73AE">
        <w:t xml:space="preserve"> Permasalahan tersebut dapat diatasi dengan </w:t>
      </w:r>
      <w:r w:rsidR="00DE73FC">
        <w:t xml:space="preserve">pembuatan sistem </w:t>
      </w:r>
      <w:r w:rsidR="00E9005A">
        <w:t>aplikasi yang dapat digunakan untuk mengelola data skripsi dan kerja praktik untuk menunjang</w:t>
      </w:r>
      <w:r w:rsidR="004B3E45">
        <w:t xml:space="preserve"> kinerja sistem administrasi akademik di </w:t>
      </w:r>
      <w:r w:rsidR="00C3681D">
        <w:t>j</w:t>
      </w:r>
      <w:r w:rsidR="004B3E45">
        <w:t>urusan Teknik Informatika UNG</w:t>
      </w:r>
      <w:r w:rsidR="0040706C">
        <w:t>.</w:t>
      </w:r>
      <w:r w:rsidR="008907DD">
        <w:t xml:space="preserve"> Hasil penelitian</w:t>
      </w:r>
    </w:p>
    <w:p w14:paraId="72DD1AE9" w14:textId="0E87BCEA" w:rsidR="003F6D94" w:rsidRDefault="008907DD" w:rsidP="00DC176D">
      <w:r>
        <w:lastRenderedPageBreak/>
        <w:t>tersebut menunjukan bahwa sistem aplikasi berbasis web yang di</w:t>
      </w:r>
      <w:r w:rsidR="00AC650E">
        <w:t>bangun dapat menghasilkan informasi untuk mempermudah dokumentasi kegiatan skripsi secara efektif dan efisien</w:t>
      </w:r>
      <w:r w:rsidR="00DD539F">
        <w:t xml:space="preserve"> </w:t>
      </w:r>
      <w:r w:rsidR="00DD539F">
        <w:fldChar w:fldCharType="begin"/>
      </w:r>
      <w:r w:rsidR="00EF02BD">
        <w:instrText xml:space="preserve"> ADDIN ZOTERO_ITEM CSL_CITATION {"citationID":"w0fy6x2b","properties":{"formattedCitation":"(Kasim, Hadjaratie and Dai, 2020)","plainCitation":"(Kasim, Hadjaratie and Dai, 2020)","dontUpdate":true,"noteIndex":0},"citationItems":[{"id":41,"uris":["http://zotero.org/users/local/6PaDtLYX/items/KK6IHD89"],"itemData":{"id":41,"type":"article-journal","abstract":"Skripsi dan Kerja Praktik adalah matakuliah yang diprogramkan mahasiswa dalam penyelesaian studi di Jurusan Teknik Informatika, Universitas Negeri Gorontalo. Pengelolaan data skripsi dan kerja praktik yang selama ini dijalankan adalah masih bersifat manual. Hal ini berdampak pada kesulitan di pihak manajemen jurusan dan program studi untuk memonitoring data pendaftaran usulan topik dan ujian, tahapan, progres bimbingan, keikutsertaan mahasiswa sebagai peserta seminar, dan termasuk riwayat nilai ujian skripsi dan kerja praktik. Penelitian ini bertujuan untuk membangun suatu sistem aplikasi yang dapat digunakan untuk mengelola data skripsi dan kerja praktik untuk menunjang kinerja sistem administrasi akademik di Jurusan Teknik Informatika, Universitas Negeri Gorontalo. Penelitian ini merupakan penelitian deskriptif dengan menggunakan Prototyping sebagai metode pengembangan sistem informasi. Hasil penelitian ini menunjukkan bahwa sistem informasi berbasis web yang dibangun dapat menghasilkan informasi yang mempermudah pendokumentasian kegiatan skripsi dan kerja praktik mahasiswa secara efisien dan efektif. \r\n\r\n\r\nThesis and Practical Work is a course programmed by students in the completion of studies in the Department of Informatics Engineering, Universitas Negeri Gorontalo. Thesis data management and practice work that is carried out is still manual. This has an impact on the difficulty in the management of majors and courses to monitor the proposed registration data of topics and exams, stages, the progress of guidance, participation of students as seminar participants, and including the history of thesis test scores and practical work. This research aims to build an information system that can be used to manage thesis data and practical work to support the performance of academic administration systems in the Department of Informatics Engineering, Universitas Negeri Gorontalo. This research is a descriptive study using Prototyping as a method of information system development. The results of this study show that web-based information systems built can produce information that facilitates the documenting of thesis activities and the work of student practices efficiently and effectively.","container-title":"Jambura Journal of Informatics","DOI":"10.37905/jji.v2i2.5331","ISSN":"2685-4244, 2656-467X","issue":"2","journalAbbreviation":"JJi","page":"95-107","source":"DOI.org (Crossref)","title":"Rancang Bangun Sistem Informasi Skripsi dan Kerja Praktik Berbasis Web","volume":"2","author":[{"family":"Kasim","given":"Adnan"},{"family":"Hadjaratie","given":"Lilyan"},{"family":"Dai","given":"Roviana H"}],"issued":{"date-parts":[["2020",10,30]]}}}],"schema":"https://github.com/citation-style-language/schema/raw/master/csl-citation.json"} </w:instrText>
      </w:r>
      <w:r w:rsidR="00DD539F">
        <w:fldChar w:fldCharType="separate"/>
      </w:r>
      <w:r w:rsidR="00DD539F" w:rsidRPr="00DD539F">
        <w:rPr>
          <w:rFonts w:cs="Times New Roman"/>
        </w:rPr>
        <w:t xml:space="preserve">(Kasim, Hadjaratie </w:t>
      </w:r>
      <w:r w:rsidR="00AC0B15">
        <w:rPr>
          <w:rFonts w:cs="Times New Roman"/>
        </w:rPr>
        <w:t>dan</w:t>
      </w:r>
      <w:r w:rsidR="00DD539F" w:rsidRPr="00DD539F">
        <w:rPr>
          <w:rFonts w:cs="Times New Roman"/>
        </w:rPr>
        <w:t xml:space="preserve"> Dai, 2020)</w:t>
      </w:r>
      <w:r w:rsidR="00DD539F">
        <w:fldChar w:fldCharType="end"/>
      </w:r>
      <w:r w:rsidR="00AC650E">
        <w:t>.</w:t>
      </w:r>
    </w:p>
    <w:p w14:paraId="37E84AE4" w14:textId="620F6276" w:rsidR="00F26241" w:rsidRDefault="00F26241" w:rsidP="00DC176D">
      <w:r>
        <w:t>Berdasarkan referensi tersebut</w:t>
      </w:r>
      <w:r w:rsidR="00794256">
        <w:t xml:space="preserve">, maka untuk menyelesaikan masalah </w:t>
      </w:r>
      <w:r w:rsidR="00F5479D">
        <w:t>yang dialami</w:t>
      </w:r>
      <w:r w:rsidR="00794256">
        <w:t xml:space="preserve"> pada JTIK PNJ adalah dengan membuat sistem aplikas</w:t>
      </w:r>
      <w:r w:rsidR="00AD7882">
        <w:t>i yang bertujuan untuk mempermudah dalam pengelolaan pelaksanaan skripsi dari awal hingga akhir</w:t>
      </w:r>
      <w:r w:rsidR="005B716D">
        <w:t>. Aplikasi ini diharapkan dapat m</w:t>
      </w:r>
      <w:r w:rsidR="008C2B4F">
        <w:t xml:space="preserve">elakukan pegajuan judul, pengajuan dosen pembimbing, </w:t>
      </w:r>
      <w:r w:rsidR="00F855DC">
        <w:t xml:space="preserve">pengecekan </w:t>
      </w:r>
      <w:r w:rsidR="006A3AD1" w:rsidRPr="008E4764">
        <w:rPr>
          <w:i/>
          <w:iCs/>
        </w:rPr>
        <w:t>log book</w:t>
      </w:r>
      <w:r w:rsidR="006A3AD1">
        <w:t xml:space="preserve"> </w:t>
      </w:r>
      <w:r w:rsidR="00F855DC">
        <w:t>bimbingan, dan lain-lain.</w:t>
      </w:r>
    </w:p>
    <w:p w14:paraId="1447CA1E" w14:textId="77777777" w:rsidR="00C01A0D" w:rsidRDefault="003A5959" w:rsidP="00C01A0D">
      <w:pPr>
        <w:pStyle w:val="Heading2"/>
        <w:numPr>
          <w:ilvl w:val="0"/>
          <w:numId w:val="1"/>
        </w:numPr>
      </w:pPr>
      <w:bookmarkStart w:id="11" w:name="_Toc171756305"/>
      <w:r>
        <w:t>Perumusan Masalah</w:t>
      </w:r>
      <w:bookmarkEnd w:id="11"/>
    </w:p>
    <w:p w14:paraId="3D4C0A0C" w14:textId="7A26DDEB" w:rsidR="006558EC" w:rsidRDefault="00D806A1" w:rsidP="00DC176D">
      <w:r>
        <w:t>Berdasarkan permasalahan yang dijelaskan pada latar bela</w:t>
      </w:r>
      <w:r w:rsidR="001D6C95">
        <w:t xml:space="preserve">kang tersebut, maka permasalahan yang dirumuskan dalam penelitian ini adalah bagaimana membangun aplikasi pengelolaan skripsi </w:t>
      </w:r>
      <w:r w:rsidR="00F25010">
        <w:t xml:space="preserve">di </w:t>
      </w:r>
      <w:r w:rsidR="00C3681D">
        <w:t>j</w:t>
      </w:r>
      <w:r w:rsidR="00F25010">
        <w:t>urusan Teknik Informatika dan Komputer Politeknik Negeri Jakarta</w:t>
      </w:r>
      <w:r w:rsidR="00BF311A">
        <w:t xml:space="preserve"> berbasis web dengan </w:t>
      </w:r>
      <w:r w:rsidR="00BF311A" w:rsidRPr="00BF311A">
        <w:rPr>
          <w:i/>
          <w:iCs/>
        </w:rPr>
        <w:t>framework</w:t>
      </w:r>
      <w:r w:rsidR="00BF311A">
        <w:t xml:space="preserve"> Laravel</w:t>
      </w:r>
      <w:r w:rsidR="006558EC">
        <w:t>?</w:t>
      </w:r>
    </w:p>
    <w:p w14:paraId="67E39F89" w14:textId="77777777" w:rsidR="006558EC" w:rsidRDefault="006558EC" w:rsidP="006558EC">
      <w:pPr>
        <w:pStyle w:val="Heading2"/>
        <w:numPr>
          <w:ilvl w:val="0"/>
          <w:numId w:val="1"/>
        </w:numPr>
      </w:pPr>
      <w:bookmarkStart w:id="12" w:name="_Toc171756306"/>
      <w:r>
        <w:t>Batasan Masalah</w:t>
      </w:r>
      <w:bookmarkEnd w:id="12"/>
    </w:p>
    <w:p w14:paraId="47BE12DE" w14:textId="77777777" w:rsidR="006558EC" w:rsidRDefault="005C0412" w:rsidP="00DC176D">
      <w:r>
        <w:t>Berikut ini adalah ruang lingkup permasalahan dalam penelitian ini, yaitu:</w:t>
      </w:r>
    </w:p>
    <w:p w14:paraId="60303D01" w14:textId="4673A4D4" w:rsidR="005C0412" w:rsidRDefault="00F228B6" w:rsidP="005060CA">
      <w:pPr>
        <w:pStyle w:val="ListParagraph"/>
        <w:numPr>
          <w:ilvl w:val="0"/>
          <w:numId w:val="2"/>
        </w:numPr>
      </w:pPr>
      <w:r>
        <w:t xml:space="preserve">Pembuatan aplikasi pengelolaan skripsi ini  digunakan untuk </w:t>
      </w:r>
      <w:r w:rsidR="00C60082">
        <w:t>menyelesaikan masalah</w:t>
      </w:r>
      <w:r w:rsidR="003E053B">
        <w:t xml:space="preserve"> pelaksanaan kegiatan skripsi secara </w:t>
      </w:r>
      <w:r w:rsidR="00075ABC">
        <w:t>konvensional</w:t>
      </w:r>
      <w:r w:rsidR="00C60082">
        <w:t xml:space="preserve"> pada </w:t>
      </w:r>
      <w:r w:rsidR="00C3681D">
        <w:t>j</w:t>
      </w:r>
      <w:r w:rsidR="00C60082">
        <w:t>urusan Teknik Informatika dan Komputer Politeknik Negeri Jakarta.</w:t>
      </w:r>
    </w:p>
    <w:p w14:paraId="7D739588" w14:textId="6B5D3695" w:rsidR="00C60082" w:rsidRDefault="00C60082" w:rsidP="005060CA">
      <w:pPr>
        <w:pStyle w:val="ListParagraph"/>
        <w:numPr>
          <w:ilvl w:val="0"/>
          <w:numId w:val="2"/>
        </w:numPr>
      </w:pPr>
      <w:r>
        <w:t>Pembuatan aplikasi pengelolaan skripsi ini</w:t>
      </w:r>
      <w:r w:rsidR="00504179">
        <w:t xml:space="preserve"> menggunakan bahasa pemrograman PHP dengan </w:t>
      </w:r>
      <w:r w:rsidR="00504179" w:rsidRPr="00504179">
        <w:rPr>
          <w:i/>
          <w:iCs/>
        </w:rPr>
        <w:t>framework</w:t>
      </w:r>
      <w:r w:rsidR="00504179">
        <w:t xml:space="preserve"> Laravel.</w:t>
      </w:r>
    </w:p>
    <w:p w14:paraId="2FCEA9BE" w14:textId="57DC1A45" w:rsidR="00D26BDA" w:rsidRDefault="00D26BDA" w:rsidP="005060CA">
      <w:pPr>
        <w:pStyle w:val="ListParagraph"/>
        <w:numPr>
          <w:ilvl w:val="0"/>
          <w:numId w:val="2"/>
        </w:numPr>
      </w:pPr>
      <w:r>
        <w:t xml:space="preserve">Aplikasi ini mempunyai fitur pengajuan judul, </w:t>
      </w:r>
      <w:r w:rsidR="006A3AD1">
        <w:t>pengajuan dosen pembimbing, mengisi log book</w:t>
      </w:r>
      <w:r w:rsidR="002D67E2">
        <w:t xml:space="preserve"> bimbingan, dan upload </w:t>
      </w:r>
      <w:r w:rsidR="00854BBB">
        <w:t>laporan</w:t>
      </w:r>
      <w:r w:rsidR="00912514">
        <w:t>, dan penilaian skripsi.</w:t>
      </w:r>
    </w:p>
    <w:p w14:paraId="7918EE85" w14:textId="37EC8120" w:rsidR="002824FD" w:rsidRDefault="002545F1" w:rsidP="005060CA">
      <w:pPr>
        <w:pStyle w:val="ListParagraph"/>
        <w:numPr>
          <w:ilvl w:val="0"/>
          <w:numId w:val="2"/>
        </w:numPr>
      </w:pPr>
      <w:r>
        <w:t xml:space="preserve">Metode pengujian dalam aplikasi ini menggunakan </w:t>
      </w:r>
      <w:r w:rsidR="00D2442E" w:rsidRPr="00D2442E">
        <w:rPr>
          <w:i/>
          <w:iCs/>
        </w:rPr>
        <w:t>Blackbox testing</w:t>
      </w:r>
      <w:r w:rsidR="00C42C74">
        <w:rPr>
          <w:i/>
          <w:iCs/>
        </w:rPr>
        <w:t xml:space="preserve"> </w:t>
      </w:r>
      <w:r w:rsidR="00C42C74">
        <w:t xml:space="preserve">dan </w:t>
      </w:r>
      <w:r w:rsidR="00C42C74" w:rsidRPr="00923EFC">
        <w:rPr>
          <w:i/>
          <w:iCs/>
        </w:rPr>
        <w:t xml:space="preserve">System Usability </w:t>
      </w:r>
      <w:r w:rsidR="00923EFC" w:rsidRPr="00923EFC">
        <w:rPr>
          <w:i/>
          <w:iCs/>
        </w:rPr>
        <w:t xml:space="preserve">Scale </w:t>
      </w:r>
      <w:r w:rsidR="00923EFC">
        <w:t>(SUS)</w:t>
      </w:r>
      <w:r>
        <w:t>.</w:t>
      </w:r>
    </w:p>
    <w:p w14:paraId="4C904E8A" w14:textId="77777777" w:rsidR="00D0114F" w:rsidRDefault="00D0114F" w:rsidP="00D0114F">
      <w:pPr>
        <w:pStyle w:val="Heading2"/>
        <w:numPr>
          <w:ilvl w:val="0"/>
          <w:numId w:val="1"/>
        </w:numPr>
      </w:pPr>
      <w:bookmarkStart w:id="13" w:name="_Toc171756307"/>
      <w:r>
        <w:t>Tujuan dan Manfaat</w:t>
      </w:r>
      <w:bookmarkEnd w:id="13"/>
    </w:p>
    <w:p w14:paraId="3AA825CE" w14:textId="77777777" w:rsidR="00E17B0D" w:rsidRDefault="0072576C" w:rsidP="00DC176D">
      <w:r>
        <w:t>Berikut merupakan tujuan dan manfaat penelitian:</w:t>
      </w:r>
    </w:p>
    <w:p w14:paraId="7B08FFFE" w14:textId="77777777" w:rsidR="00C76918" w:rsidRDefault="00C76918" w:rsidP="005060CA">
      <w:pPr>
        <w:pStyle w:val="Heading2"/>
        <w:numPr>
          <w:ilvl w:val="0"/>
          <w:numId w:val="10"/>
        </w:numPr>
      </w:pPr>
      <w:bookmarkStart w:id="14" w:name="_Toc171756308"/>
      <w:r>
        <w:lastRenderedPageBreak/>
        <w:t>Tujuan</w:t>
      </w:r>
      <w:bookmarkEnd w:id="14"/>
    </w:p>
    <w:p w14:paraId="600BDEE5" w14:textId="20350358" w:rsidR="00167011" w:rsidRDefault="00F13482" w:rsidP="00DC176D">
      <w:r>
        <w:t>Tujuan dari penelitian ini adalah merancang dan membangun aplikasi pengelolaan skrips</w:t>
      </w:r>
      <w:r w:rsidR="00167011">
        <w:t xml:space="preserve">i </w:t>
      </w:r>
      <w:r w:rsidR="00C3681D">
        <w:t>j</w:t>
      </w:r>
      <w:r w:rsidR="00167011">
        <w:t>urusan Teknik Informatika dan Komputer Politeknik Negeri Jakarta berbasis web.</w:t>
      </w:r>
    </w:p>
    <w:p w14:paraId="5F38F4FC" w14:textId="58FFF0DC" w:rsidR="00530523" w:rsidRDefault="00530523" w:rsidP="005060CA">
      <w:pPr>
        <w:pStyle w:val="Heading2"/>
        <w:numPr>
          <w:ilvl w:val="0"/>
          <w:numId w:val="10"/>
        </w:numPr>
      </w:pPr>
      <w:bookmarkStart w:id="15" w:name="_Toc171756309"/>
      <w:r>
        <w:t>Manfaat</w:t>
      </w:r>
      <w:bookmarkEnd w:id="15"/>
    </w:p>
    <w:p w14:paraId="06360F7E" w14:textId="4515515B" w:rsidR="0023355F" w:rsidRDefault="0023355F" w:rsidP="00DC176D">
      <w:r>
        <w:t xml:space="preserve">Manfaat dari penelitian ini adalah untuk membantu </w:t>
      </w:r>
      <w:r w:rsidR="001D6EB1">
        <w:t xml:space="preserve">para dosen dan mahasiswa dalam pelaksanaan skripsi, sehingga tidak </w:t>
      </w:r>
      <w:r w:rsidR="00AF343F">
        <w:t>melakukan pengumpulan data dengan cara manual. Selain itu, juga lebih mudah dalam melakukan monitoring data skripsi.</w:t>
      </w:r>
    </w:p>
    <w:p w14:paraId="189455E4" w14:textId="77777777" w:rsidR="00E72FE2" w:rsidRDefault="00E72FE2" w:rsidP="00E72FE2">
      <w:pPr>
        <w:pStyle w:val="Heading2"/>
        <w:numPr>
          <w:ilvl w:val="0"/>
          <w:numId w:val="1"/>
        </w:numPr>
      </w:pPr>
      <w:bookmarkStart w:id="16" w:name="_Toc171756310"/>
      <w:r>
        <w:t>Sistematika Penulisan</w:t>
      </w:r>
      <w:bookmarkEnd w:id="16"/>
    </w:p>
    <w:p w14:paraId="2F04BA6A" w14:textId="77777777" w:rsidR="00E72FE2" w:rsidRDefault="00E72FE2" w:rsidP="00DC176D">
      <w:r>
        <w:t>Sistematika penulisan dalam penelitian ini adalah sebagai berikut:</w:t>
      </w:r>
    </w:p>
    <w:p w14:paraId="4E90A4F2" w14:textId="77777777" w:rsidR="00BD7162" w:rsidRDefault="00BD7162" w:rsidP="005060CA">
      <w:pPr>
        <w:pStyle w:val="ListParagraph"/>
        <w:numPr>
          <w:ilvl w:val="0"/>
          <w:numId w:val="3"/>
        </w:numPr>
      </w:pPr>
      <w:r>
        <w:t>BAB I PENDAHULUAN</w:t>
      </w:r>
    </w:p>
    <w:p w14:paraId="49FE3230" w14:textId="50F5E0F7" w:rsidR="00485217" w:rsidRDefault="00475886" w:rsidP="00DC176D">
      <w:pPr>
        <w:pStyle w:val="ListParagraph"/>
        <w:ind w:left="360"/>
      </w:pPr>
      <w:r>
        <w:t>B</w:t>
      </w:r>
      <w:r w:rsidR="00BD7162">
        <w:t xml:space="preserve">ab ini berisi penjelasan mengenai latar belakang, perumusan masalah, batasan masalah, </w:t>
      </w:r>
      <w:r w:rsidR="00485217">
        <w:t>tujuan dan manfaat, dan sistematika penulisan.</w:t>
      </w:r>
    </w:p>
    <w:p w14:paraId="27AFBF89" w14:textId="41487A12" w:rsidR="00485217" w:rsidRDefault="00485217" w:rsidP="005060CA">
      <w:pPr>
        <w:pStyle w:val="ListParagraph"/>
        <w:numPr>
          <w:ilvl w:val="0"/>
          <w:numId w:val="3"/>
        </w:numPr>
      </w:pPr>
      <w:r>
        <w:t>BAB II TINJAUAN PUSTAKA</w:t>
      </w:r>
    </w:p>
    <w:p w14:paraId="14CFEA0E" w14:textId="72C05508" w:rsidR="00797F37" w:rsidRDefault="00475886" w:rsidP="00DC176D">
      <w:pPr>
        <w:pStyle w:val="ListParagraph"/>
        <w:ind w:left="360"/>
      </w:pPr>
      <w:r>
        <w:t>B</w:t>
      </w:r>
      <w:r w:rsidR="00797F37">
        <w:t>ab ini berisi penjelasan mengenai landasan teori sebagai parameter rujukan yang digunakan dalam penelitian ini.</w:t>
      </w:r>
    </w:p>
    <w:p w14:paraId="697F7D2A" w14:textId="6B99498F" w:rsidR="00797F37" w:rsidRDefault="00797F37" w:rsidP="005060CA">
      <w:pPr>
        <w:pStyle w:val="ListParagraph"/>
        <w:numPr>
          <w:ilvl w:val="0"/>
          <w:numId w:val="3"/>
        </w:numPr>
      </w:pPr>
      <w:r>
        <w:t xml:space="preserve">BAB </w:t>
      </w:r>
      <w:r w:rsidR="00461476">
        <w:t>III PERENCANAAN DAN REALISASI ATAU RANCANG BANGUN</w:t>
      </w:r>
    </w:p>
    <w:p w14:paraId="2F89D7F4" w14:textId="667C8277" w:rsidR="00461476" w:rsidRDefault="00475886" w:rsidP="00DC176D">
      <w:pPr>
        <w:pStyle w:val="ListParagraph"/>
        <w:ind w:left="360"/>
      </w:pPr>
      <w:r>
        <w:t>B</w:t>
      </w:r>
      <w:r w:rsidR="00461476">
        <w:t xml:space="preserve">ab ini </w:t>
      </w:r>
      <w:r w:rsidR="006D5DB9">
        <w:t xml:space="preserve">menjelaskan tentang perencanaan dari pembuatan aplikasi. Pada bab ini </w:t>
      </w:r>
      <w:r w:rsidR="005F7B0B">
        <w:t xml:space="preserve">memiliki beberapa sub bab, yaitu rancangan, penelitian, tahapan penelitian, </w:t>
      </w:r>
      <w:r w:rsidR="009B2791">
        <w:t xml:space="preserve">dan </w:t>
      </w:r>
      <w:r w:rsidR="005F7B0B">
        <w:t>objek penelitian</w:t>
      </w:r>
      <w:r w:rsidR="009B2791">
        <w:t>.</w:t>
      </w:r>
    </w:p>
    <w:p w14:paraId="52E0195E" w14:textId="292C78EC" w:rsidR="00780B1A" w:rsidRDefault="00780B1A" w:rsidP="005060CA">
      <w:pPr>
        <w:pStyle w:val="ListParagraph"/>
        <w:numPr>
          <w:ilvl w:val="0"/>
          <w:numId w:val="3"/>
        </w:numPr>
      </w:pPr>
      <w:r>
        <w:t>BAB IV HASIL DAN PEMBAHASAN</w:t>
      </w:r>
    </w:p>
    <w:p w14:paraId="709B5EF0" w14:textId="239909C4" w:rsidR="00F56C30" w:rsidRDefault="00475886" w:rsidP="00DC176D">
      <w:pPr>
        <w:pStyle w:val="ListParagraph"/>
        <w:ind w:left="360"/>
      </w:pPr>
      <w:r>
        <w:t>B</w:t>
      </w:r>
      <w:r w:rsidR="00F56C30">
        <w:t>ab ini menjelaskan tentang analisis kebutuhan, perancangan sistem, implementasi sistem, dan pengujian pada aplikasi yang dibuat selama penelitian.</w:t>
      </w:r>
    </w:p>
    <w:p w14:paraId="476E26A5" w14:textId="035C027B" w:rsidR="006A78A2" w:rsidRDefault="006A78A2" w:rsidP="005060CA">
      <w:pPr>
        <w:pStyle w:val="ListParagraph"/>
        <w:numPr>
          <w:ilvl w:val="0"/>
          <w:numId w:val="3"/>
        </w:numPr>
      </w:pPr>
      <w:r>
        <w:t>BAB V PENUTUP</w:t>
      </w:r>
    </w:p>
    <w:p w14:paraId="24E64E65" w14:textId="57E445C0" w:rsidR="006A78A2" w:rsidRDefault="00475886" w:rsidP="00DC176D">
      <w:pPr>
        <w:pStyle w:val="ListParagraph"/>
        <w:ind w:left="360"/>
      </w:pPr>
      <w:r>
        <w:t>B</w:t>
      </w:r>
      <w:r w:rsidR="006A78A2">
        <w:t>ab ini berisi simpulan dan saran terhadap penelitian yang telah dilakukan.</w:t>
      </w:r>
    </w:p>
    <w:p w14:paraId="64A0858B" w14:textId="19A3F7FD" w:rsidR="006A78A2" w:rsidRDefault="00010A74" w:rsidP="005060CA">
      <w:pPr>
        <w:pStyle w:val="ListParagraph"/>
        <w:numPr>
          <w:ilvl w:val="0"/>
          <w:numId w:val="3"/>
        </w:numPr>
      </w:pPr>
      <w:r>
        <w:t>DAFTAR PUSTAKA</w:t>
      </w:r>
    </w:p>
    <w:p w14:paraId="76FEA9FB" w14:textId="2A3C4125" w:rsidR="00010A74" w:rsidRDefault="00010A74" w:rsidP="00DC176D">
      <w:pPr>
        <w:pStyle w:val="ListParagraph"/>
        <w:ind w:left="360"/>
      </w:pPr>
      <w:r>
        <w:t>Berisi daftar sumber-sumber yang digunakan untuk penelitian.</w:t>
      </w:r>
    </w:p>
    <w:p w14:paraId="4F979B42" w14:textId="566E5D83" w:rsidR="00010A74" w:rsidRDefault="00EC4350" w:rsidP="005060CA">
      <w:pPr>
        <w:pStyle w:val="ListParagraph"/>
        <w:numPr>
          <w:ilvl w:val="0"/>
          <w:numId w:val="3"/>
        </w:numPr>
      </w:pPr>
      <w:r>
        <w:t>LAMPIRAN</w:t>
      </w:r>
    </w:p>
    <w:p w14:paraId="6ED6F1B8" w14:textId="77777777" w:rsidR="0042743D" w:rsidRDefault="00EC4350" w:rsidP="00DC176D">
      <w:pPr>
        <w:pStyle w:val="ListParagraph"/>
        <w:ind w:left="360"/>
        <w:sectPr w:rsidR="0042743D" w:rsidSect="000C6C49">
          <w:headerReference w:type="even" r:id="rId31"/>
          <w:headerReference w:type="default" r:id="rId32"/>
          <w:footerReference w:type="default" r:id="rId33"/>
          <w:headerReference w:type="first" r:id="rId34"/>
          <w:pgSz w:w="11906" w:h="16838"/>
          <w:pgMar w:top="1701" w:right="1701" w:bottom="1701" w:left="2268" w:header="850" w:footer="1417" w:gutter="0"/>
          <w:cols w:space="708"/>
          <w:docGrid w:linePitch="360"/>
        </w:sectPr>
      </w:pPr>
      <w:r>
        <w:t>Berisi daftar lampiran selama penelitian.</w:t>
      </w:r>
    </w:p>
    <w:p w14:paraId="712EA291" w14:textId="1430066E" w:rsidR="00CF5452" w:rsidRDefault="0042743D" w:rsidP="00CE77BE">
      <w:pPr>
        <w:pStyle w:val="Heading1"/>
      </w:pPr>
      <w:bookmarkStart w:id="17" w:name="_Toc171756311"/>
      <w:r>
        <w:lastRenderedPageBreak/>
        <w:t>BAB II</w:t>
      </w:r>
      <w:r w:rsidR="0060259A">
        <w:br/>
        <w:t>TINJAUAN PUSTAKA</w:t>
      </w:r>
      <w:bookmarkEnd w:id="17"/>
    </w:p>
    <w:p w14:paraId="146C657D" w14:textId="77777777" w:rsidR="00CE77BE" w:rsidRDefault="00CE77BE" w:rsidP="00CE77BE"/>
    <w:p w14:paraId="677163D3" w14:textId="39C13FEC" w:rsidR="00BB384B" w:rsidRDefault="00B402B7" w:rsidP="005060CA">
      <w:pPr>
        <w:pStyle w:val="Heading2"/>
        <w:numPr>
          <w:ilvl w:val="0"/>
          <w:numId w:val="4"/>
        </w:numPr>
      </w:pPr>
      <w:bookmarkStart w:id="18" w:name="_Toc171756312"/>
      <w:r w:rsidRPr="00B402B7">
        <w:rPr>
          <w:i/>
          <w:iCs/>
        </w:rPr>
        <w:t>Framework</w:t>
      </w:r>
      <w:r>
        <w:t xml:space="preserve"> </w:t>
      </w:r>
      <w:r w:rsidR="00BB384B">
        <w:t>Laravel</w:t>
      </w:r>
      <w:bookmarkEnd w:id="18"/>
    </w:p>
    <w:p w14:paraId="1070E6F2" w14:textId="2B03C798" w:rsidR="001D23FC" w:rsidRPr="001D23FC" w:rsidRDefault="009C2233" w:rsidP="00DC176D">
      <w:r>
        <w:t>Laravel adalah</w:t>
      </w:r>
      <w:r w:rsidR="00405899">
        <w:t xml:space="preserve"> </w:t>
      </w:r>
      <w:r w:rsidR="00405899" w:rsidRPr="00995B65">
        <w:rPr>
          <w:i/>
          <w:iCs/>
        </w:rPr>
        <w:t>framework</w:t>
      </w:r>
      <w:r w:rsidR="00405899">
        <w:t xml:space="preserve"> bahasa pemrograman PHP yang menggunakan </w:t>
      </w:r>
      <w:r w:rsidR="00635F65">
        <w:t xml:space="preserve">konsep </w:t>
      </w:r>
      <w:r w:rsidR="00405899">
        <w:t>MVC</w:t>
      </w:r>
      <w:r w:rsidR="00995B65">
        <w:t xml:space="preserve"> (Model View Controller)</w:t>
      </w:r>
      <w:r w:rsidR="00184C78">
        <w:t>. Laravel didesain untuk meningkatkan kualitas perangkat lunak</w:t>
      </w:r>
      <w:r w:rsidR="00AB033A">
        <w:t xml:space="preserve"> dengan mengurangi </w:t>
      </w:r>
      <w:r w:rsidR="00316CD5">
        <w:t>biaya pengebangan dan perbaikan serta meningkatkan produktifi</w:t>
      </w:r>
      <w:r w:rsidR="00022AD3">
        <w:t xml:space="preserve">tas karena memiliki </w:t>
      </w:r>
      <w:r w:rsidR="00022AD3" w:rsidRPr="00622666">
        <w:rPr>
          <w:i/>
          <w:iCs/>
        </w:rPr>
        <w:t>syntax</w:t>
      </w:r>
      <w:r w:rsidR="00022AD3">
        <w:t xml:space="preserve"> yang bersih dan fungsional yang dapat </w:t>
      </w:r>
      <w:r w:rsidR="00FF343F">
        <w:t xml:space="preserve">mempercepat waktu dalam implementasi </w:t>
      </w:r>
      <w:r w:rsidR="00382249">
        <w:t>aplikasi</w:t>
      </w:r>
      <w:r w:rsidR="005D6E6A">
        <w:t xml:space="preserve"> </w:t>
      </w:r>
      <w:r w:rsidR="005D6E6A">
        <w:fldChar w:fldCharType="begin"/>
      </w:r>
      <w:r w:rsidR="00EF02BD">
        <w:instrText xml:space="preserve"> ADDIN ZOTERO_ITEM CSL_CITATION {"citationID":"goYiVLoe","properties":{"formattedCitation":"(Rosyida, Junio and Hermawan, 2022)","plainCitation":"(Rosyida, Junio and Hermawan, 2022)","dontUpdate":true,"noteIndex":0},"citationItems":[{"id":43,"uris":["http://zotero.org/users/local/6PaDtLYX/items/ZQXGZURE"],"itemData":{"id":43,"type":"article-journal","abstract":"Abstrak - Pada era globalisasi saat ini peran teknologi informasi begitu pesar perkembangannya, ini membuat banyak pekerjaan manusia yang digantikan oleh sistem komputerisasi. Setelah itu website dapat digunakan untuk pembuatan sistem kehadiran guru untuk meningkatkan kedisiplinan dan mengajar. Selama ini, proses rekapitulasi data absen masih menggunakan buku. Namun, dalam absensi masih menggunakan cara manual yaitu dengan paraf atau adanya guru piket. Hal tersebut dapat menyebabkan beberapa kendala seperti memiliki resiko hilang atau rusak, terjadinya kerangkapan data, dan akan menyulitkan dalam melakukan proses pencarian data absen. Metode yang digunakan penulis yaitu SDLC (System Development Life Cycle). Oleh karena diatas, penulis ingin membuat sebuah website yang dapat digunakan untuk merekapitulasi data absen dan waktu guru dalam mengajar lebih efisien. Website ini dibangun menggunakan Bahasa Pemrograman PHP dengan framework Laravel dan database MySQL beserta beberapa tahap pembuatan mulai dari perencanaan, analisis, rancangan sistem, rancangan tampilan, pengkodean program, dan pengujian. Pembuatan website ini dapat mengkomputerisasi proses absensi yang sebelumnya masih menggunakan sistem manual.","container-title":"MULTINETICS","DOI":"10.32722/multinetics.v7i2.4245","ISSN":"2443-2334, 2443-2245","issue":"2","journalAbbreviation":"JURNAL MULTIMEDIA NETWORKING INFORMATICS","page":"145-153","source":"DOI.org (Crossref)","title":"PERANCANGAN SISTEM ABSENSI GURU BERBASIS WEB MENGGUNAKAN METODE SDLC WATERFALL","volume":"7","author":[{"family":"Rosyida","given":"Ayu"},{"family":"Junio","given":"Fazel"},{"family":"Hermawan","given":"Indra"}],"issued":{"date-parts":[["2022",2,3]]}}}],"schema":"https://github.com/citation-style-language/schema/raw/master/csl-citation.json"} </w:instrText>
      </w:r>
      <w:r w:rsidR="005D6E6A">
        <w:fldChar w:fldCharType="separate"/>
      </w:r>
      <w:r w:rsidR="005D6E6A" w:rsidRPr="005D6E6A">
        <w:rPr>
          <w:rFonts w:cs="Times New Roman"/>
        </w:rPr>
        <w:t xml:space="preserve">(Rosyida, Junio </w:t>
      </w:r>
      <w:r w:rsidR="007C7265">
        <w:rPr>
          <w:rFonts w:cs="Times New Roman"/>
        </w:rPr>
        <w:t>dan</w:t>
      </w:r>
      <w:r w:rsidR="005D6E6A" w:rsidRPr="005D6E6A">
        <w:rPr>
          <w:rFonts w:cs="Times New Roman"/>
        </w:rPr>
        <w:t xml:space="preserve"> Hermawan, 2022)</w:t>
      </w:r>
      <w:r w:rsidR="005D6E6A">
        <w:fldChar w:fldCharType="end"/>
      </w:r>
      <w:r w:rsidR="00382249">
        <w:t>.</w:t>
      </w:r>
    </w:p>
    <w:p w14:paraId="3FDF3ED4" w14:textId="123388C4" w:rsidR="009F467B" w:rsidRDefault="000D23CD" w:rsidP="005060CA">
      <w:pPr>
        <w:pStyle w:val="Heading2"/>
        <w:numPr>
          <w:ilvl w:val="0"/>
          <w:numId w:val="4"/>
        </w:numPr>
      </w:pPr>
      <w:bookmarkStart w:id="19" w:name="_Toc171756313"/>
      <w:r>
        <w:t>Aplikasi Pengelolaan Skrips</w:t>
      </w:r>
      <w:r w:rsidR="00931973">
        <w:t>i</w:t>
      </w:r>
      <w:r w:rsidR="004E1DD2">
        <w:t xml:space="preserve"> Berbasis Web</w:t>
      </w:r>
      <w:bookmarkEnd w:id="19"/>
    </w:p>
    <w:p w14:paraId="21F43C26" w14:textId="12A09670" w:rsidR="00BB4B2B" w:rsidRDefault="00931973" w:rsidP="00DC176D">
      <w:r>
        <w:t>Aplikasi pengelolaan s</w:t>
      </w:r>
      <w:r w:rsidR="00A41973">
        <w:t>kripsi adalah sebuah perangkat lunak yang dirancang untuk</w:t>
      </w:r>
      <w:r w:rsidR="00AF5B5F">
        <w:t xml:space="preserve"> membantu pengelolaan</w:t>
      </w:r>
      <w:r w:rsidR="0093291E">
        <w:t xml:space="preserve"> selama berlangsungnya pelaksanaan skripsi. </w:t>
      </w:r>
      <w:r w:rsidR="00F31A1B">
        <w:t>Pada penelitian ini, aplikasi pengelolaan skripsi akan dibuat berbasis web agar dapat diakses di berbagai macam perang</w:t>
      </w:r>
      <w:r w:rsidR="002D0EB2">
        <w:t xml:space="preserve">kat, seperti </w:t>
      </w:r>
      <w:r w:rsidR="00DE2622">
        <w:t>telepon genggam, laptop, dan komputer. Selain itu, juga dapat diakses melalui</w:t>
      </w:r>
      <w:r w:rsidR="00C6157E">
        <w:t xml:space="preserve"> berbagai macam sistem operasi, seperti IOS, Android, Windows, dan Linux.</w:t>
      </w:r>
      <w:r w:rsidR="00345274">
        <w:t xml:space="preserve"> Maka dari itu, pembuatan aplikasi berbasis web </w:t>
      </w:r>
      <w:r w:rsidR="008F09BD">
        <w:t>lebih mudah diakses daripada berbasis sistem operasi ataupun platform.</w:t>
      </w:r>
    </w:p>
    <w:p w14:paraId="7989C391" w14:textId="1DCF5FC7" w:rsidR="004649EB" w:rsidRDefault="00160C7D" w:rsidP="005060CA">
      <w:pPr>
        <w:pStyle w:val="Heading2"/>
        <w:numPr>
          <w:ilvl w:val="0"/>
          <w:numId w:val="4"/>
        </w:numPr>
      </w:pPr>
      <w:bookmarkStart w:id="20" w:name="_Toc171756314"/>
      <w:r>
        <w:t xml:space="preserve">Metode </w:t>
      </w:r>
      <w:r w:rsidR="007665A3">
        <w:t>Prototype</w:t>
      </w:r>
      <w:bookmarkEnd w:id="20"/>
    </w:p>
    <w:p w14:paraId="7D51A40F" w14:textId="193ED6F4" w:rsidR="00EE58A8" w:rsidRDefault="007C2ED5" w:rsidP="00DC176D">
      <w:pPr>
        <w:sectPr w:rsidR="00EE58A8" w:rsidSect="000C6C49">
          <w:headerReference w:type="even" r:id="rId35"/>
          <w:headerReference w:type="default" r:id="rId36"/>
          <w:footerReference w:type="default" r:id="rId37"/>
          <w:headerReference w:type="first" r:id="rId38"/>
          <w:pgSz w:w="11906" w:h="16838"/>
          <w:pgMar w:top="1701" w:right="1701" w:bottom="1701" w:left="2268" w:header="850" w:footer="1417" w:gutter="0"/>
          <w:cols w:space="708"/>
          <w:docGrid w:linePitch="360"/>
        </w:sectPr>
      </w:pPr>
      <w:r>
        <w:t>M</w:t>
      </w:r>
      <w:r w:rsidR="00000CD4">
        <w:t>etode prototype adalah</w:t>
      </w:r>
      <w:r w:rsidR="00D41960">
        <w:t xml:space="preserve"> pendekatan dalam pengembangan perangkat luna</w:t>
      </w:r>
      <w:r w:rsidR="00B61023">
        <w:t xml:space="preserve">k </w:t>
      </w:r>
      <w:r w:rsidR="00ED5539">
        <w:t>dengan menciptakan model awal (prototype)</w:t>
      </w:r>
      <w:r w:rsidR="004E2E52">
        <w:t xml:space="preserve"> terlebih dahulu oleh pengemban</w:t>
      </w:r>
      <w:r w:rsidR="00356FA5">
        <w:t>g berdasarkan aplikasi yang akan dibangun.</w:t>
      </w:r>
      <w:r w:rsidR="004D29C8">
        <w:t xml:space="preserve"> Prototype ini akan berfungsi </w:t>
      </w:r>
      <w:r w:rsidR="00C765B7">
        <w:t>untuk</w:t>
      </w:r>
      <w:r w:rsidR="004D29C8">
        <w:t xml:space="preserve"> mendapatkan umpan balik dari pengguna</w:t>
      </w:r>
      <w:r w:rsidR="00C765B7">
        <w:t xml:space="preserve"> agar pengembang dapat memahami dan mengidentifikasi kebutuhan pengguna sebenarnya.</w:t>
      </w:r>
      <w:r w:rsidR="00B72831">
        <w:t xml:space="preserve"> </w:t>
      </w:r>
      <w:r w:rsidR="0036619C">
        <w:t>Tujuan utama metode ini</w:t>
      </w:r>
      <w:r w:rsidR="007824A0">
        <w:t xml:space="preserve"> adalah untuk memahami kebutuhan pengguna dengan lebih baik dan mendapatkan umpa</w:t>
      </w:r>
      <w:r w:rsidR="00883ACB">
        <w:t xml:space="preserve">n balik dengan cepat, sehingga perbaikan atau perubahan dapat dilakukan sebelum membuat </w:t>
      </w:r>
      <w:r w:rsidR="00924F05">
        <w:t>sistem</w:t>
      </w:r>
      <w:r w:rsidR="00D76FD0">
        <w:t xml:space="preserve"> secara keseluruhan.</w:t>
      </w:r>
      <w:r w:rsidR="0036619C">
        <w:t xml:space="preserve"> </w:t>
      </w:r>
      <w:r w:rsidR="00B72831">
        <w:t xml:space="preserve">Dengan demikian, </w:t>
      </w:r>
      <w:r w:rsidR="00D20B30">
        <w:t xml:space="preserve">tentunya </w:t>
      </w:r>
      <w:r w:rsidR="00B72831">
        <w:t xml:space="preserve">metode ini dapat mengurangi risiko kesalahan desain dan kegagalan </w:t>
      </w:r>
      <w:r w:rsidR="008D7276">
        <w:t xml:space="preserve"> dalam masa</w:t>
      </w:r>
      <w:r w:rsidR="003B2A3A">
        <w:t xml:space="preserve"> penerapan produk</w:t>
      </w:r>
      <w:r w:rsidR="00672A56">
        <w:t xml:space="preserve"> </w:t>
      </w:r>
      <w:r w:rsidR="00672A56">
        <w:fldChar w:fldCharType="begin"/>
      </w:r>
      <w:r w:rsidR="002B07B9">
        <w:instrText xml:space="preserve"> ADDIN ZOTERO_ITEM CSL_CITATION {"citationID":"Svntxagp","properties":{"formattedCitation":"(Iqbal, 2023)","plainCitation":"(Iqbal, 2023)","noteIndex":0},"citationItems":[{"id":56,"uris":["http://zotero.org/users/local/6PaDtLYX/items/VS2VD2W5"],"itemData":{"id":56,"type":"article-newspaper","container-title":"PT Nextgen Inovasi Indonesia","title":"TAHAPAN METODE PROTOTYPE, PENGERTIAN METODE PROTOTYPE DAN CONTOHNYA","URL":"https://nextgen.co.id/tahapan-metode-prototype-pengertian-metode-prototype-dan-contohnya/","author":[{"family":"Iqbal","given":""}],"accessed":{"date-parts":[["2024",3,3]]},"issued":{"date-parts":[["2023",8,3]]}}}],"schema":"https://github.com/citation-style-language/schema/raw/master/csl-citation.json"} </w:instrText>
      </w:r>
      <w:r w:rsidR="00672A56">
        <w:fldChar w:fldCharType="separate"/>
      </w:r>
      <w:r w:rsidR="002B07B9" w:rsidRPr="002B07B9">
        <w:rPr>
          <w:rFonts w:cs="Times New Roman"/>
        </w:rPr>
        <w:t>(Iqbal, 2023)</w:t>
      </w:r>
      <w:r w:rsidR="00672A56">
        <w:fldChar w:fldCharType="end"/>
      </w:r>
      <w:r w:rsidR="003B2A3A">
        <w:t>.</w:t>
      </w:r>
    </w:p>
    <w:p w14:paraId="5728A98E" w14:textId="77777777" w:rsidR="00B64EC0" w:rsidRDefault="00B60FDE" w:rsidP="006448FB">
      <w:pPr>
        <w:jc w:val="center"/>
        <w:rPr>
          <w:color w:val="000000" w:themeColor="text1"/>
          <w:szCs w:val="24"/>
        </w:rPr>
      </w:pPr>
      <w:r>
        <w:rPr>
          <w:noProof/>
        </w:rPr>
        <w:lastRenderedPageBreak/>
        <w:drawing>
          <wp:inline distT="0" distB="0" distL="0" distR="0" wp14:anchorId="13D9BA0B" wp14:editId="26D992FF">
            <wp:extent cx="5039995" cy="2261870"/>
            <wp:effectExtent l="0" t="0" r="8255" b="5080"/>
            <wp:docPr id="902744244" name="Picture 2" descr="Mengenal Prototyping. Definisi Prototype | by Dimas Rizky | DOT Inter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ngenal Prototyping. Definisi Prototype | by Dimas Rizky | DOT Intern |  Mediu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2261870"/>
                    </a:xfrm>
                    <a:prstGeom prst="rect">
                      <a:avLst/>
                    </a:prstGeom>
                    <a:noFill/>
                    <a:ln>
                      <a:noFill/>
                    </a:ln>
                  </pic:spPr>
                </pic:pic>
              </a:graphicData>
            </a:graphic>
          </wp:inline>
        </w:drawing>
      </w:r>
    </w:p>
    <w:p w14:paraId="5409EDE1" w14:textId="5E93B55F" w:rsidR="00883AF0" w:rsidRDefault="00B3178B" w:rsidP="006448FB">
      <w:pPr>
        <w:jc w:val="center"/>
      </w:pPr>
      <w:r>
        <w:rPr>
          <w:color w:val="000000" w:themeColor="text1"/>
          <w:szCs w:val="24"/>
        </w:rPr>
        <w:t>Gambar</w:t>
      </w:r>
      <w:r w:rsidR="007E11B8" w:rsidRPr="003C2D74">
        <w:rPr>
          <w:color w:val="000000" w:themeColor="text1"/>
          <w:szCs w:val="24"/>
        </w:rPr>
        <w:t xml:space="preserve"> 2. </w:t>
      </w:r>
      <w:r w:rsidR="007E11B8" w:rsidRPr="003C2D74">
        <w:rPr>
          <w:i/>
          <w:iCs/>
          <w:color w:val="000000" w:themeColor="text1"/>
          <w:szCs w:val="24"/>
        </w:rPr>
        <w:fldChar w:fldCharType="begin"/>
      </w:r>
      <w:r w:rsidR="007E11B8" w:rsidRPr="003C2D74">
        <w:rPr>
          <w:color w:val="000000" w:themeColor="text1"/>
          <w:szCs w:val="24"/>
        </w:rPr>
        <w:instrText xml:space="preserve"> SEQ Gambar_2. \* ARABIC </w:instrText>
      </w:r>
      <w:r w:rsidR="007E11B8" w:rsidRPr="003C2D74">
        <w:rPr>
          <w:i/>
          <w:iCs/>
          <w:color w:val="000000" w:themeColor="text1"/>
          <w:szCs w:val="24"/>
        </w:rPr>
        <w:fldChar w:fldCharType="separate"/>
      </w:r>
      <w:r w:rsidR="0067630B">
        <w:rPr>
          <w:noProof/>
          <w:color w:val="000000" w:themeColor="text1"/>
          <w:szCs w:val="24"/>
        </w:rPr>
        <w:t>1</w:t>
      </w:r>
      <w:r w:rsidR="007E11B8" w:rsidRPr="003C2D74">
        <w:rPr>
          <w:i/>
          <w:iCs/>
          <w:color w:val="000000" w:themeColor="text1"/>
          <w:szCs w:val="24"/>
        </w:rPr>
        <w:fldChar w:fldCharType="end"/>
      </w:r>
      <w:r w:rsidR="007E11B8" w:rsidRPr="003C2D74">
        <w:rPr>
          <w:color w:val="000000" w:themeColor="text1"/>
          <w:szCs w:val="24"/>
        </w:rPr>
        <w:t xml:space="preserve"> Metode</w:t>
      </w:r>
      <w:r w:rsidR="007E11B8">
        <w:rPr>
          <w:color w:val="000000" w:themeColor="text1"/>
          <w:szCs w:val="24"/>
        </w:rPr>
        <w:t xml:space="preserve"> Prototype</w:t>
      </w:r>
    </w:p>
    <w:p w14:paraId="1C5CA961" w14:textId="1767780E" w:rsidR="00AA26CD" w:rsidRDefault="00AA26CD" w:rsidP="00F31111">
      <w:r w:rsidRPr="000C4333">
        <w:t xml:space="preserve">Sumber : </w:t>
      </w:r>
      <w:r w:rsidR="007355E1">
        <w:t>Dimas Rizky</w:t>
      </w:r>
      <w:r w:rsidRPr="000C4333">
        <w:t>, 2019</w:t>
      </w:r>
    </w:p>
    <w:p w14:paraId="29DAB0C7" w14:textId="04D3AB77" w:rsidR="00AA26CD" w:rsidRDefault="00AA26CD" w:rsidP="00AA26CD">
      <w:pPr>
        <w:ind w:left="360"/>
      </w:pPr>
      <w:r>
        <w:t xml:space="preserve">Berikut ini merupakan penjelasan dari masing-masing tahap pelaksanaan metode </w:t>
      </w:r>
      <w:r w:rsidR="00E053DC">
        <w:t>prototype</w:t>
      </w:r>
      <w:r>
        <w:t xml:space="preserve"> :</w:t>
      </w:r>
    </w:p>
    <w:p w14:paraId="45BC8128" w14:textId="08ABC23F" w:rsidR="00AA26CD" w:rsidRPr="005752F6" w:rsidRDefault="00675801" w:rsidP="005060CA">
      <w:pPr>
        <w:pStyle w:val="ListParagraph"/>
        <w:numPr>
          <w:ilvl w:val="0"/>
          <w:numId w:val="5"/>
        </w:numPr>
        <w:rPr>
          <w:i/>
          <w:iCs/>
        </w:rPr>
      </w:pPr>
      <w:r>
        <w:t>Pengumpulan Kebutuhan</w:t>
      </w:r>
    </w:p>
    <w:p w14:paraId="6BB3C494" w14:textId="32E06299" w:rsidR="00AA26CD" w:rsidRDefault="0088735D" w:rsidP="00F31111">
      <w:pPr>
        <w:pStyle w:val="ListParagraph"/>
        <w:ind w:left="360"/>
      </w:pPr>
      <w:r>
        <w:t xml:space="preserve">Tahap pertama </w:t>
      </w:r>
      <w:r w:rsidR="00460E8E">
        <w:t>adalah mengidentifikasi dan memahami kebutuhan pengguna</w:t>
      </w:r>
      <w:r w:rsidR="00AA26CD">
        <w:t>.</w:t>
      </w:r>
      <w:r w:rsidR="000B32F4">
        <w:t xml:space="preserve"> </w:t>
      </w:r>
      <w:r w:rsidR="006D7298">
        <w:t>Tahap ini biasanya dilakukan melalui wawancara, penelitian</w:t>
      </w:r>
      <w:r w:rsidR="0084599B">
        <w:t>, dan diskusi tim, sehingga tim pengembang harus mendapatkan informasi yang tepat berdasarkan kebutuhan peng</w:t>
      </w:r>
      <w:r w:rsidR="000E0C39">
        <w:t>guna sebelum membangun sistem.</w:t>
      </w:r>
    </w:p>
    <w:p w14:paraId="6A8954EE" w14:textId="38F47A21" w:rsidR="00AA26CD" w:rsidRPr="005752F6" w:rsidRDefault="00503422" w:rsidP="005060CA">
      <w:pPr>
        <w:pStyle w:val="ListParagraph"/>
        <w:numPr>
          <w:ilvl w:val="0"/>
          <w:numId w:val="5"/>
        </w:numPr>
        <w:rPr>
          <w:i/>
          <w:iCs/>
        </w:rPr>
      </w:pPr>
      <w:r>
        <w:t xml:space="preserve">Membangun </w:t>
      </w:r>
      <w:r w:rsidRPr="00C962E4">
        <w:rPr>
          <w:i/>
          <w:iCs/>
        </w:rPr>
        <w:t>Prototyping</w:t>
      </w:r>
    </w:p>
    <w:p w14:paraId="318C0F58" w14:textId="5A57EA0B" w:rsidR="00AA26CD" w:rsidRDefault="008F0A08" w:rsidP="00F31111">
      <w:pPr>
        <w:pStyle w:val="ListParagraph"/>
        <w:ind w:left="360"/>
      </w:pPr>
      <w:r>
        <w:t>Setelah mengetahui kebutuhan yang ada, langkah berikutnya adalah meranca</w:t>
      </w:r>
      <w:r w:rsidR="00503EA9">
        <w:t>n</w:t>
      </w:r>
      <w:r>
        <w:t>g prototype</w:t>
      </w:r>
      <w:r w:rsidR="00503EA9">
        <w:t xml:space="preserve"> yang merupakan </w:t>
      </w:r>
      <w:r w:rsidR="00B3178B">
        <w:t>Gambar</w:t>
      </w:r>
      <w:r w:rsidR="00503EA9">
        <w:t xml:space="preserve">an kasar </w:t>
      </w:r>
      <w:r w:rsidR="00215A2C">
        <w:t>prototype</w:t>
      </w:r>
      <w:r w:rsidR="00503EA9">
        <w:t xml:space="preserve"> </w:t>
      </w:r>
      <w:r w:rsidR="00E92C1D">
        <w:t>yang ingin dibuat</w:t>
      </w:r>
      <w:r w:rsidR="007B68EA">
        <w:t>.</w:t>
      </w:r>
    </w:p>
    <w:p w14:paraId="6535777C" w14:textId="713A677A" w:rsidR="00AA26CD" w:rsidRPr="00324711" w:rsidRDefault="00F27BC5" w:rsidP="005060CA">
      <w:pPr>
        <w:pStyle w:val="ListParagraph"/>
        <w:numPr>
          <w:ilvl w:val="0"/>
          <w:numId w:val="5"/>
        </w:numPr>
        <w:rPr>
          <w:i/>
          <w:iCs/>
        </w:rPr>
      </w:pPr>
      <w:r>
        <w:t xml:space="preserve">Evaluasi </w:t>
      </w:r>
      <w:r w:rsidRPr="00C962E4">
        <w:rPr>
          <w:i/>
          <w:iCs/>
        </w:rPr>
        <w:t>Protoyp</w:t>
      </w:r>
      <w:r w:rsidR="00C962E4" w:rsidRPr="00C962E4">
        <w:rPr>
          <w:i/>
          <w:iCs/>
        </w:rPr>
        <w:t>ing</w:t>
      </w:r>
    </w:p>
    <w:p w14:paraId="4F35CC0D" w14:textId="06431B42" w:rsidR="00AA26CD" w:rsidRDefault="00AC5475" w:rsidP="00F31111">
      <w:pPr>
        <w:pStyle w:val="ListParagraph"/>
        <w:ind w:left="360"/>
      </w:pPr>
      <w:r>
        <w:t xml:space="preserve">Tahap evaluasi ini dilakukan oleh pengguna untuk memastikan prototype yang sudah dibangun sebelumnya </w:t>
      </w:r>
      <w:r w:rsidR="000A02EC">
        <w:t>sudah sesuai dengan kebutuhan</w:t>
      </w:r>
      <w:r w:rsidR="003C40C8">
        <w:t>.</w:t>
      </w:r>
    </w:p>
    <w:p w14:paraId="5DE2002A" w14:textId="586B0292" w:rsidR="00AA26CD" w:rsidRPr="007E1097" w:rsidRDefault="00E14293" w:rsidP="005060CA">
      <w:pPr>
        <w:pStyle w:val="ListParagraph"/>
        <w:numPr>
          <w:ilvl w:val="0"/>
          <w:numId w:val="5"/>
        </w:numPr>
        <w:rPr>
          <w:i/>
          <w:iCs/>
        </w:rPr>
      </w:pPr>
      <w:r>
        <w:t>Mengkodekan Sistem</w:t>
      </w:r>
    </w:p>
    <w:p w14:paraId="422D253F" w14:textId="40E41C64" w:rsidR="00AA26CD" w:rsidRDefault="007E126E" w:rsidP="00F31111">
      <w:pPr>
        <w:pStyle w:val="ListParagraph"/>
        <w:ind w:left="360"/>
      </w:pPr>
      <w:r>
        <w:t xml:space="preserve">Pada tahap ini dimulai pembuatan sistem berdasarkan </w:t>
      </w:r>
      <w:r w:rsidR="00365FAB">
        <w:t>prototype yang telah disepakati sebelumnya</w:t>
      </w:r>
      <w:r w:rsidR="003C0A1A">
        <w:t>.</w:t>
      </w:r>
    </w:p>
    <w:p w14:paraId="58FAC17E" w14:textId="3F6F3F64" w:rsidR="00AA26CD" w:rsidRPr="00E17498" w:rsidRDefault="00B02A38" w:rsidP="005060CA">
      <w:pPr>
        <w:pStyle w:val="ListParagraph"/>
        <w:numPr>
          <w:ilvl w:val="0"/>
          <w:numId w:val="5"/>
        </w:numPr>
        <w:rPr>
          <w:i/>
          <w:iCs/>
        </w:rPr>
      </w:pPr>
      <w:r>
        <w:t>Menguji Sistem</w:t>
      </w:r>
    </w:p>
    <w:p w14:paraId="275F27B6" w14:textId="53B1ACAB" w:rsidR="00AA26CD" w:rsidRPr="00793E95" w:rsidRDefault="00E17498" w:rsidP="00F31111">
      <w:pPr>
        <w:pStyle w:val="ListParagraph"/>
        <w:ind w:left="360"/>
        <w:rPr>
          <w:i/>
          <w:iCs/>
        </w:rPr>
      </w:pPr>
      <w:r>
        <w:t>Setelah aplikasi berhasil dibuat, tentunya harus melaui tahap pengujian</w:t>
      </w:r>
      <w:r w:rsidR="00F3779B">
        <w:t xml:space="preserve"> terlebih dahulu sebelum digunakan</w:t>
      </w:r>
      <w:r>
        <w:t>.</w:t>
      </w:r>
    </w:p>
    <w:p w14:paraId="2E53219C" w14:textId="591780E7" w:rsidR="007F036F" w:rsidRPr="000654FB" w:rsidRDefault="007E7745" w:rsidP="005060CA">
      <w:pPr>
        <w:pStyle w:val="ListParagraph"/>
        <w:numPr>
          <w:ilvl w:val="0"/>
          <w:numId w:val="5"/>
        </w:numPr>
        <w:rPr>
          <w:i/>
          <w:iCs/>
        </w:rPr>
      </w:pPr>
      <w:r>
        <w:lastRenderedPageBreak/>
        <w:t>Evaluasi Sistem</w:t>
      </w:r>
    </w:p>
    <w:p w14:paraId="54671D8E" w14:textId="36965753" w:rsidR="000654FB" w:rsidRPr="003075E4" w:rsidRDefault="00793E95" w:rsidP="00F31111">
      <w:pPr>
        <w:pStyle w:val="ListParagraph"/>
        <w:ind w:left="360"/>
      </w:pPr>
      <w:r>
        <w:t xml:space="preserve">Setelah </w:t>
      </w:r>
      <w:r w:rsidR="00DA573C">
        <w:t>melakukan pengujian</w:t>
      </w:r>
      <w:r>
        <w:t>, tentunya tim pengembang harus</w:t>
      </w:r>
      <w:r w:rsidR="00F05096">
        <w:t xml:space="preserve"> mengevaluasi sistem yang telah dibuat </w:t>
      </w:r>
      <w:r w:rsidR="006C0CC0">
        <w:t>bersama pengguna. Pengembang harus</w:t>
      </w:r>
      <w:r>
        <w:t xml:space="preserve"> menerima masukan dengan baik untuk memperbaiki kekurangan pada prototype agar mendapatkan versi yang lebih baik</w:t>
      </w:r>
    </w:p>
    <w:p w14:paraId="35EE11F0" w14:textId="37866F5C" w:rsidR="007F036F" w:rsidRPr="006C0CC0" w:rsidRDefault="00E05AF9" w:rsidP="005060CA">
      <w:pPr>
        <w:pStyle w:val="ListParagraph"/>
        <w:numPr>
          <w:ilvl w:val="0"/>
          <w:numId w:val="5"/>
        </w:numPr>
        <w:rPr>
          <w:i/>
          <w:iCs/>
        </w:rPr>
      </w:pPr>
      <w:r>
        <w:t>P</w:t>
      </w:r>
      <w:r w:rsidR="007E7745">
        <w:t>enggunaan Sistem</w:t>
      </w:r>
    </w:p>
    <w:p w14:paraId="773B98EB" w14:textId="2C9986CE" w:rsidR="006C0CC0" w:rsidRPr="007F036F" w:rsidRDefault="006C0CC0" w:rsidP="00F31111">
      <w:pPr>
        <w:pStyle w:val="ListParagraph"/>
        <w:ind w:left="360"/>
        <w:rPr>
          <w:i/>
          <w:iCs/>
        </w:rPr>
      </w:pPr>
      <w:r>
        <w:t>P</w:t>
      </w:r>
      <w:r w:rsidR="008915A7">
        <w:t>ada tahap ini, perangkat lunak yang telah diuji dan disepakati oleh pengguna siap untuk digunakan.</w:t>
      </w:r>
    </w:p>
    <w:p w14:paraId="20F6A474" w14:textId="77777777" w:rsidR="002562FC" w:rsidRDefault="002562FC" w:rsidP="005060CA">
      <w:pPr>
        <w:pStyle w:val="Heading2"/>
        <w:numPr>
          <w:ilvl w:val="0"/>
          <w:numId w:val="4"/>
        </w:numPr>
      </w:pPr>
      <w:bookmarkStart w:id="21" w:name="_Toc171756315"/>
      <w:r>
        <w:t>Penelitian Terdahulu</w:t>
      </w:r>
      <w:bookmarkEnd w:id="21"/>
    </w:p>
    <w:p w14:paraId="3A510D9E" w14:textId="1E02D9AA" w:rsidR="00B5227E" w:rsidRDefault="00B5227E" w:rsidP="00F31111">
      <w:r>
        <w:t>B</w:t>
      </w:r>
      <w:r w:rsidR="00513014">
        <w:t xml:space="preserve">erikut ini merupakan hasil dari penelitian terdahulu yang memiliki keterkaitan dengan aplikasi pengelolaan skripsi di </w:t>
      </w:r>
      <w:r w:rsidR="00C3681D">
        <w:t>j</w:t>
      </w:r>
      <w:r w:rsidR="00513014">
        <w:t>urusan Teknik Informatika dan Komputer</w:t>
      </w:r>
      <w:r w:rsidR="006F2191">
        <w:t xml:space="preserve"> Politeknik Negeri Jakarta berbasis web. Dengan penelitian terdahulu, diharapkan dapat memberikan wawasan yang lebih luas dan mendalam</w:t>
      </w:r>
      <w:r w:rsidR="004A061E">
        <w:t>, serta menjadi acuan dari  penelitian yang sedang dijalankan</w:t>
      </w:r>
      <w:r w:rsidR="00587754">
        <w:t xml:space="preserve">. Berikut ini adalah penelitian terdahulu yang disampaikan pada </w:t>
      </w:r>
      <w:r w:rsidR="00B3178B">
        <w:t>Tabel</w:t>
      </w:r>
      <w:r w:rsidR="00587754">
        <w:t xml:space="preserve"> 1 sebagai berikut:</w:t>
      </w:r>
    </w:p>
    <w:p w14:paraId="3EBD4AF2" w14:textId="692A1FF3" w:rsidR="00BC5C0B" w:rsidRPr="00CD31DA" w:rsidRDefault="00B3178B" w:rsidP="00CD31DA">
      <w:pPr>
        <w:pStyle w:val="Caption"/>
        <w:jc w:val="center"/>
        <w:rPr>
          <w:i w:val="0"/>
          <w:iCs w:val="0"/>
          <w:color w:val="000000" w:themeColor="text1"/>
          <w:sz w:val="24"/>
          <w:szCs w:val="24"/>
        </w:rPr>
      </w:pPr>
      <w:bookmarkStart w:id="22" w:name="_Toc171756350"/>
      <w:r>
        <w:rPr>
          <w:i w:val="0"/>
          <w:iCs w:val="0"/>
          <w:color w:val="000000" w:themeColor="text1"/>
          <w:sz w:val="24"/>
          <w:szCs w:val="24"/>
        </w:rPr>
        <w:t>Tabel</w:t>
      </w:r>
      <w:r w:rsidR="00CD31DA" w:rsidRPr="00CD31DA">
        <w:rPr>
          <w:i w:val="0"/>
          <w:iCs w:val="0"/>
          <w:color w:val="000000" w:themeColor="text1"/>
          <w:sz w:val="24"/>
          <w:szCs w:val="24"/>
        </w:rPr>
        <w:t xml:space="preserve"> </w:t>
      </w:r>
      <w:r w:rsidR="00CD31DA" w:rsidRPr="00CD31DA">
        <w:rPr>
          <w:i w:val="0"/>
          <w:iCs w:val="0"/>
          <w:color w:val="000000" w:themeColor="text1"/>
          <w:sz w:val="24"/>
          <w:szCs w:val="24"/>
        </w:rPr>
        <w:fldChar w:fldCharType="begin"/>
      </w:r>
      <w:r w:rsidR="00CD31DA" w:rsidRPr="00CD31DA">
        <w:rPr>
          <w:i w:val="0"/>
          <w:iCs w:val="0"/>
          <w:color w:val="000000" w:themeColor="text1"/>
          <w:sz w:val="24"/>
          <w:szCs w:val="24"/>
        </w:rPr>
        <w:instrText xml:space="preserve"> SEQ Tabel \* ARABIC </w:instrText>
      </w:r>
      <w:r w:rsidR="00CD31DA" w:rsidRPr="00CD31DA">
        <w:rPr>
          <w:i w:val="0"/>
          <w:iCs w:val="0"/>
          <w:color w:val="000000" w:themeColor="text1"/>
          <w:sz w:val="24"/>
          <w:szCs w:val="24"/>
        </w:rPr>
        <w:fldChar w:fldCharType="separate"/>
      </w:r>
      <w:r w:rsidR="0067630B">
        <w:rPr>
          <w:i w:val="0"/>
          <w:iCs w:val="0"/>
          <w:noProof/>
          <w:color w:val="000000" w:themeColor="text1"/>
          <w:sz w:val="24"/>
          <w:szCs w:val="24"/>
        </w:rPr>
        <w:t>1</w:t>
      </w:r>
      <w:r w:rsidR="00CD31DA" w:rsidRPr="00CD31DA">
        <w:rPr>
          <w:i w:val="0"/>
          <w:iCs w:val="0"/>
          <w:color w:val="000000" w:themeColor="text1"/>
          <w:sz w:val="24"/>
          <w:szCs w:val="24"/>
        </w:rPr>
        <w:fldChar w:fldCharType="end"/>
      </w:r>
      <w:r w:rsidR="00CD31DA" w:rsidRPr="00CD31DA">
        <w:rPr>
          <w:i w:val="0"/>
          <w:iCs w:val="0"/>
          <w:color w:val="000000" w:themeColor="text1"/>
          <w:sz w:val="24"/>
          <w:szCs w:val="24"/>
        </w:rPr>
        <w:t>. Penelitian Terdahulu</w:t>
      </w:r>
      <w:bookmarkEnd w:id="22"/>
    </w:p>
    <w:tbl>
      <w:tblPr>
        <w:tblStyle w:val="PlainTable2"/>
        <w:tblW w:w="0" w:type="auto"/>
        <w:tblLook w:val="04A0" w:firstRow="1" w:lastRow="0" w:firstColumn="1" w:lastColumn="0" w:noHBand="0" w:noVBand="1"/>
      </w:tblPr>
      <w:tblGrid>
        <w:gridCol w:w="550"/>
        <w:gridCol w:w="2700"/>
        <w:gridCol w:w="1536"/>
        <w:gridCol w:w="3151"/>
      </w:tblGrid>
      <w:tr w:rsidR="00E61015" w14:paraId="3A167301" w14:textId="77777777" w:rsidTr="002820B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57" w:type="dxa"/>
            <w:shd w:val="clear" w:color="auto" w:fill="D9D9D9" w:themeFill="background1" w:themeFillShade="D9"/>
          </w:tcPr>
          <w:p w14:paraId="12ECD21C" w14:textId="4923D3D3" w:rsidR="00881A13" w:rsidRDefault="00CE1308" w:rsidP="00881A13">
            <w:pPr>
              <w:jc w:val="center"/>
            </w:pPr>
            <w:r>
              <w:t>No</w:t>
            </w:r>
          </w:p>
        </w:tc>
        <w:tc>
          <w:tcPr>
            <w:tcW w:w="2872" w:type="dxa"/>
            <w:shd w:val="clear" w:color="auto" w:fill="D9D9D9" w:themeFill="background1" w:themeFillShade="D9"/>
          </w:tcPr>
          <w:p w14:paraId="22453EDC" w14:textId="16CCA93D" w:rsidR="00881A13" w:rsidRDefault="00881A13" w:rsidP="00881A13">
            <w:pPr>
              <w:jc w:val="center"/>
              <w:cnfStyle w:val="100000000000" w:firstRow="1" w:lastRow="0" w:firstColumn="0" w:lastColumn="0" w:oddVBand="0" w:evenVBand="0" w:oddHBand="0" w:evenHBand="0" w:firstRowFirstColumn="0" w:firstRowLastColumn="0" w:lastRowFirstColumn="0" w:lastRowLastColumn="0"/>
            </w:pPr>
            <w:r>
              <w:t>Judul</w:t>
            </w:r>
          </w:p>
        </w:tc>
        <w:tc>
          <w:tcPr>
            <w:tcW w:w="1103" w:type="dxa"/>
            <w:shd w:val="clear" w:color="auto" w:fill="D9D9D9" w:themeFill="background1" w:themeFillShade="D9"/>
          </w:tcPr>
          <w:p w14:paraId="55894AB9" w14:textId="4D52746F" w:rsidR="00881A13" w:rsidRDefault="002D7B16" w:rsidP="00881A13">
            <w:pPr>
              <w:jc w:val="center"/>
              <w:cnfStyle w:val="100000000000" w:firstRow="1" w:lastRow="0" w:firstColumn="0" w:lastColumn="0" w:oddVBand="0" w:evenVBand="0" w:oddHBand="0" w:evenHBand="0" w:firstRowFirstColumn="0" w:firstRowLastColumn="0" w:lastRowFirstColumn="0" w:lastRowLastColumn="0"/>
            </w:pPr>
            <w:r>
              <w:t>Metode</w:t>
            </w:r>
          </w:p>
        </w:tc>
        <w:tc>
          <w:tcPr>
            <w:tcW w:w="3405" w:type="dxa"/>
            <w:shd w:val="clear" w:color="auto" w:fill="D9D9D9" w:themeFill="background1" w:themeFillShade="D9"/>
          </w:tcPr>
          <w:p w14:paraId="0F047C05" w14:textId="61F86350" w:rsidR="00881A13" w:rsidRDefault="00881A13" w:rsidP="00881A13">
            <w:pPr>
              <w:jc w:val="center"/>
              <w:cnfStyle w:val="100000000000" w:firstRow="1" w:lastRow="0" w:firstColumn="0" w:lastColumn="0" w:oddVBand="0" w:evenVBand="0" w:oddHBand="0" w:evenHBand="0" w:firstRowFirstColumn="0" w:firstRowLastColumn="0" w:lastRowFirstColumn="0" w:lastRowLastColumn="0"/>
            </w:pPr>
            <w:r>
              <w:t>Hasil</w:t>
            </w:r>
          </w:p>
        </w:tc>
      </w:tr>
      <w:tr w:rsidR="00FC1430" w14:paraId="582204C8" w14:textId="77777777" w:rsidTr="005D7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14:paraId="0A46C722" w14:textId="77B5B02B" w:rsidR="00881A13" w:rsidRDefault="00CE1308" w:rsidP="00CE1308">
            <w:pPr>
              <w:jc w:val="center"/>
            </w:pPr>
            <w:r>
              <w:t>1</w:t>
            </w:r>
          </w:p>
        </w:tc>
        <w:tc>
          <w:tcPr>
            <w:tcW w:w="2872" w:type="dxa"/>
          </w:tcPr>
          <w:p w14:paraId="585207B1" w14:textId="2E1D48A4" w:rsidR="00881A13" w:rsidRDefault="002D7B16" w:rsidP="007E6EBD">
            <w:pPr>
              <w:cnfStyle w:val="000000100000" w:firstRow="0" w:lastRow="0" w:firstColumn="0" w:lastColumn="0" w:oddVBand="0" w:evenVBand="0" w:oddHBand="1" w:evenHBand="0" w:firstRowFirstColumn="0" w:firstRowLastColumn="0" w:lastRowFirstColumn="0" w:lastRowLastColumn="0"/>
            </w:pPr>
            <w:r w:rsidRPr="002D7B16">
              <w:t>Pengembangan Aplikasi Manajemen Tugas berbasis Android(Studi pada CV. Cheleron Production)</w:t>
            </w:r>
            <w:r w:rsidR="00CE74F9">
              <w:t xml:space="preserve"> </w:t>
            </w:r>
            <w:r w:rsidR="00CE74F9">
              <w:fldChar w:fldCharType="begin"/>
            </w:r>
            <w:r w:rsidR="00EF02BD">
              <w:instrText xml:space="preserve"> ADDIN ZOTERO_ITEM CSL_CITATION {"citationID":"gCQBtzJj","properties":{"formattedCitation":"(Ilhamsyah, Kharisma and Yudistira, 2021)","plainCitation":"(Ilhamsyah, Kharisma and Yudistira, 2021)","dontUpdate":true,"noteIndex":0},"citationItems":[{"id":48,"uris":["http://zotero.org/users/local/6PaDtLYX/items/5X2RKY9L"],"itemData":{"id":48,"type":"article-journal","abstract":"Manajemen  merupakan  sektor  penting  dalam  melakukan  sebuah  tugas.Salah  satu  instansi  yang menggunakan manajemen untuk melakukan sebuah tugas adalah CV. Cheleron Production. Saat ini CV. Cheleron Production memiliki beberapa permasalahan pada manajemen tugas yang terletak pada tidak adanya wadah untuk integrasi data pekerjaan yang ada, tidak adanya pengawasan kemajuan pekerjaan, tidak  adanya  penjadwalan  tugas,  dan  tidak  adanya  format  khusus  dalam  pekerjaan.  Oleh  karena  itu, dibutuhkan  sebuah  aplikasi  manajemen  tugas  yang  diharapkan  dapat  membantu  CV.  Cheleron Production menyelesaikan   masalah-masalah   tersebut.   Aplikasi   ini   dapat   dikembangkan   dengan Software Development Life Cycle(SDLC) Waterfall Model dengan menggunakan pendekatan Object-oriented(OO)  pada  proses  analisis  dan  perancangan.  Pengembangan  dilakukan  dengan  implementasi berbasis android menggunakan bahasa pemrograman Java. Pengujian dilakukan dengan pengujian unit, pengujian integrasi, dan pengujian validasi. Pengujian unit dilakukan dengan menggunakan salah satu metode White-boxtesting yaitu Basis Path Testing, pengujian integrasi dilakukan dengan menggunakan Top-down Integration Testing, dan pengujian validasi dilakukan dengan metode Black-box.","container-title":"Universitas Brawijaya","ISSN":"2548-964X","issue":"12","page":"5221-5227","title":"Pengembangan Aplikasi Manajemen Tugas berbasis Android(Studi pada CV. Cheleron Production)","volume":"5","author":[{"family":"Ilhamsyah","given":"Iqra"},{"family":"Kharisma","given":"Agi Putra"},{"family":"Yudistira","given":"Novanto"}],"issued":{"date-parts":[["2021",12,12]]}}}],"schema":"https://github.com/citation-style-language/schema/raw/master/csl-citation.json"} </w:instrText>
            </w:r>
            <w:r w:rsidR="00CE74F9">
              <w:fldChar w:fldCharType="separate"/>
            </w:r>
            <w:r w:rsidR="00CE74F9" w:rsidRPr="00CE74F9">
              <w:rPr>
                <w:rFonts w:cs="Times New Roman"/>
              </w:rPr>
              <w:t xml:space="preserve">(Ilhamsyah, Kharisma </w:t>
            </w:r>
            <w:r w:rsidR="00CF69E1">
              <w:rPr>
                <w:rFonts w:cs="Times New Roman"/>
              </w:rPr>
              <w:t>dan</w:t>
            </w:r>
            <w:r w:rsidR="00CE74F9" w:rsidRPr="00CE74F9">
              <w:rPr>
                <w:rFonts w:cs="Times New Roman"/>
              </w:rPr>
              <w:t xml:space="preserve"> Yudistira, 2021)</w:t>
            </w:r>
            <w:r w:rsidR="00CE74F9">
              <w:fldChar w:fldCharType="end"/>
            </w:r>
            <w:r w:rsidR="006B461A">
              <w:t xml:space="preserve"> </w:t>
            </w:r>
          </w:p>
        </w:tc>
        <w:tc>
          <w:tcPr>
            <w:tcW w:w="1103" w:type="dxa"/>
          </w:tcPr>
          <w:p w14:paraId="5DFDEECF" w14:textId="0D26EE51" w:rsidR="00881A13" w:rsidRPr="0019216F" w:rsidRDefault="00C51966" w:rsidP="00385E3A">
            <w:pPr>
              <w:jc w:val="center"/>
              <w:cnfStyle w:val="000000100000" w:firstRow="0" w:lastRow="0" w:firstColumn="0" w:lastColumn="0" w:oddVBand="0" w:evenVBand="0" w:oddHBand="1" w:evenHBand="0" w:firstRowFirstColumn="0" w:firstRowLastColumn="0" w:lastRowFirstColumn="0" w:lastRowLastColumn="0"/>
            </w:pPr>
            <w:r>
              <w:t>Waterfall</w:t>
            </w:r>
          </w:p>
        </w:tc>
        <w:tc>
          <w:tcPr>
            <w:tcW w:w="3405" w:type="dxa"/>
          </w:tcPr>
          <w:p w14:paraId="71BF6F69" w14:textId="511C4A9A" w:rsidR="00881A13" w:rsidRDefault="00D86462" w:rsidP="007E6EBD">
            <w:pPr>
              <w:cnfStyle w:val="000000100000" w:firstRow="0" w:lastRow="0" w:firstColumn="0" w:lastColumn="0" w:oddVBand="0" w:evenVBand="0" w:oddHBand="1" w:evenHBand="0" w:firstRowFirstColumn="0" w:firstRowLastColumn="0" w:lastRowFirstColumn="0" w:lastRowLastColumn="0"/>
            </w:pPr>
            <w:r>
              <w:t>CV. Cheleron Production memiliki masalah karena tidak adanya wadah untuk integrasi data pekerjaan, tidak ada pengawasan kemajuan pekerjaan</w:t>
            </w:r>
            <w:r w:rsidR="00900986">
              <w:t xml:space="preserve">, tidak ada penjadwalan tugas, dan tidak ada format khusus dalam pekerjaan. Oleh karena itu, dibuat aplikasi manajemen tugas berbasis </w:t>
            </w:r>
            <w:r w:rsidR="00900986" w:rsidRPr="004D4C29">
              <w:rPr>
                <w:i/>
                <w:iCs/>
              </w:rPr>
              <w:t>mobile</w:t>
            </w:r>
            <w:r w:rsidR="00900986">
              <w:t xml:space="preserve"> </w:t>
            </w:r>
            <w:r w:rsidR="004D4C29">
              <w:t xml:space="preserve">menggunakan bahasa pemrograman java untuk </w:t>
            </w:r>
            <w:r w:rsidR="004D4C29">
              <w:lastRenderedPageBreak/>
              <w:t xml:space="preserve">menyelesaikan masalah tersebut. Jenis pengetesannya menggunakan </w:t>
            </w:r>
            <w:r w:rsidR="00D2442E" w:rsidRPr="00D2442E">
              <w:rPr>
                <w:i/>
                <w:iCs/>
              </w:rPr>
              <w:t>Blackbox testing</w:t>
            </w:r>
            <w:r w:rsidR="00972D04">
              <w:rPr>
                <w:i/>
                <w:iCs/>
              </w:rPr>
              <w:t xml:space="preserve"> </w:t>
            </w:r>
            <w:r w:rsidR="00972D04">
              <w:t xml:space="preserve">dan </w:t>
            </w:r>
            <w:r w:rsidR="00637EDF">
              <w:t>SUS</w:t>
            </w:r>
            <w:r w:rsidR="004D4C29">
              <w:t>.</w:t>
            </w:r>
          </w:p>
        </w:tc>
      </w:tr>
      <w:tr w:rsidR="00FC1430" w14:paraId="2C965B55" w14:textId="77777777" w:rsidTr="005D7111">
        <w:tc>
          <w:tcPr>
            <w:cnfStyle w:val="001000000000" w:firstRow="0" w:lastRow="0" w:firstColumn="1" w:lastColumn="0" w:oddVBand="0" w:evenVBand="0" w:oddHBand="0" w:evenHBand="0" w:firstRowFirstColumn="0" w:firstRowLastColumn="0" w:lastRowFirstColumn="0" w:lastRowLastColumn="0"/>
            <w:tcW w:w="557" w:type="dxa"/>
          </w:tcPr>
          <w:p w14:paraId="2C1E4D64" w14:textId="1D50F5AF" w:rsidR="00881A13" w:rsidRDefault="00AB4855" w:rsidP="00CE1308">
            <w:pPr>
              <w:jc w:val="center"/>
            </w:pPr>
            <w:r>
              <w:lastRenderedPageBreak/>
              <w:t>2</w:t>
            </w:r>
          </w:p>
        </w:tc>
        <w:tc>
          <w:tcPr>
            <w:tcW w:w="2872" w:type="dxa"/>
          </w:tcPr>
          <w:p w14:paraId="218BBBEA" w14:textId="718B97D8" w:rsidR="00881A13" w:rsidRDefault="00772F5C" w:rsidP="007E6EBD">
            <w:pPr>
              <w:cnfStyle w:val="000000000000" w:firstRow="0" w:lastRow="0" w:firstColumn="0" w:lastColumn="0" w:oddVBand="0" w:evenVBand="0" w:oddHBand="0" w:evenHBand="0" w:firstRowFirstColumn="0" w:firstRowLastColumn="0" w:lastRowFirstColumn="0" w:lastRowLastColumn="0"/>
            </w:pPr>
            <w:r w:rsidRPr="00772F5C">
              <w:t>Pengembangan Aplikasi E-DUK Dalam Pengelolaan SDM Menggunakan Metode Agile Development</w:t>
            </w:r>
            <w:r>
              <w:t xml:space="preserve"> </w:t>
            </w:r>
            <w:r>
              <w:fldChar w:fldCharType="begin"/>
            </w:r>
            <w:r w:rsidR="00EF02BD">
              <w:instrText xml:space="preserve"> ADDIN ZOTERO_ITEM CSL_CITATION {"citationID":"pUKNTzb3","properties":{"formattedCitation":"(Pratasik and Rianto, 2020)","plainCitation":"(Pratasik and Rianto, 2020)","dontUpdate":true,"noteIndex":0},"citationItems":[{"id":52,"uris":["http://zotero.org/users/local/6PaDtLYX/items/FPM5IR6Q"],"itemData":{"id":52,"type":"article-journal","abstract":"Pengolahan data SDM yang baik akan menyebabkan Peningkatan Performance Organisasi. Saat ini Pengolahan data Daftar Urut Kepangkatan di Universitas Negeri Manado yang masih menggunakan aplikasi pengolah data Microsoft Excel masih banyak Kekurangan. Hal Tersebut dapat dilihat dari adanya data yang tidak sesuai antara data SDM di Bagian Kepegawaian dan data SDM di Fakultas maupun Program Studi. Sehingga Peneliti merancang database dan mengembangkan Sistem Informasi (Aplikasi e-DUK) untuk menangani pendataan SDM di lingkungan Universitas Negeri Manado yang memiliki nilai validitas dan reabilitas data tinggi dengan menggunakan metode Agile Development dalam tahap pengembangan perangkat lunak. Metode Agile memungkinkan tingkat keberhasilan yang lebih besar dibanding metode atau pendekatan terstruktur. Selain itu metode agile development memungkinkan pengembangan perangkat lunak dalam waktu yang singkat. Hasil dari penelitian ini adalah perancangan sistem yang didalamnya memuat mengenai usecase diagram yang didalamnya melibatkan tiga aktor yaitu pengelola data, administrator, dan pimpinan; class diagram; dan tampilan perancangan interface dari sistem yang dirancang.","container-title":"CogITo Smart Journal","DOI":"10.31154/cogito.v6i2.267.204-216","ISSN":"2477-8079, 2541-2221","issue":"2","journalAbbreviation":"CogITo Smart Journal","page":"204-216","source":"DOI.org (Crossref)","title":"Pengembangan Aplikasi E-DUK Dalam Pengelolaan SDM Menggunakan Metode Agile Development","volume":"6","author":[{"family":"Pratasik","given":"Stralen"},{"family":"Rianto","given":"Indra"}],"issued":{"date-parts":[["2020",12,9]]}}}],"schema":"https://github.com/citation-style-language/schema/raw/master/csl-citation.json"} </w:instrText>
            </w:r>
            <w:r>
              <w:fldChar w:fldCharType="separate"/>
            </w:r>
            <w:r w:rsidRPr="00772F5C">
              <w:rPr>
                <w:rFonts w:cs="Times New Roman"/>
              </w:rPr>
              <w:t xml:space="preserve">(Pratasik </w:t>
            </w:r>
            <w:r w:rsidR="006A23CD">
              <w:rPr>
                <w:rFonts w:cs="Times New Roman"/>
              </w:rPr>
              <w:t>dan</w:t>
            </w:r>
            <w:r w:rsidRPr="00772F5C">
              <w:rPr>
                <w:rFonts w:cs="Times New Roman"/>
              </w:rPr>
              <w:t xml:space="preserve"> Rianto, 2020)</w:t>
            </w:r>
            <w:r>
              <w:fldChar w:fldCharType="end"/>
            </w:r>
            <w:r>
              <w:t>.</w:t>
            </w:r>
          </w:p>
        </w:tc>
        <w:tc>
          <w:tcPr>
            <w:tcW w:w="1103" w:type="dxa"/>
          </w:tcPr>
          <w:p w14:paraId="08B4B789" w14:textId="3D7F8871" w:rsidR="00881A13" w:rsidRDefault="00E61015" w:rsidP="007E6EBD">
            <w:pPr>
              <w:cnfStyle w:val="000000000000" w:firstRow="0" w:lastRow="0" w:firstColumn="0" w:lastColumn="0" w:oddVBand="0" w:evenVBand="0" w:oddHBand="0" w:evenHBand="0" w:firstRowFirstColumn="0" w:firstRowLastColumn="0" w:lastRowFirstColumn="0" w:lastRowLastColumn="0"/>
            </w:pPr>
            <w:r>
              <w:t>Extreme Programming</w:t>
            </w:r>
            <w:r w:rsidR="00163C0B">
              <w:t xml:space="preserve"> (XP)</w:t>
            </w:r>
          </w:p>
        </w:tc>
        <w:tc>
          <w:tcPr>
            <w:tcW w:w="3405" w:type="dxa"/>
          </w:tcPr>
          <w:p w14:paraId="17F1A6BD" w14:textId="7233C655" w:rsidR="00881A13" w:rsidRDefault="007A7856" w:rsidP="007E6EBD">
            <w:pPr>
              <w:cnfStyle w:val="000000000000" w:firstRow="0" w:lastRow="0" w:firstColumn="0" w:lastColumn="0" w:oddVBand="0" w:evenVBand="0" w:oddHBand="0" w:evenHBand="0" w:firstRowFirstColumn="0" w:firstRowLastColumn="0" w:lastRowFirstColumn="0" w:lastRowLastColumn="0"/>
            </w:pPr>
            <w:r>
              <w:t>Pengolahan daftar urut kepangkatan di Universitas Negeri Manado yang masih menggunakan pengelolaan dengan microsoft excel tentunya memiliki banyak kekurangan</w:t>
            </w:r>
            <w:r w:rsidR="00544EDB">
              <w:t>, seperti adanya data yang tidak sesuai</w:t>
            </w:r>
            <w:r w:rsidR="00AD5A5A">
              <w:t xml:space="preserve"> di SDM kepegawaian bagian fakultas maupun program studi.</w:t>
            </w:r>
            <w:r w:rsidR="009C6167">
              <w:t xml:space="preserve"> Oleh karena itu, dibuat aplikasi E-DUK agar </w:t>
            </w:r>
            <w:r w:rsidR="00BC7D9F">
              <w:t>memiliki nilai validitas dan rea</w:t>
            </w:r>
            <w:r w:rsidR="00504981">
              <w:t>bilitas yang tinggi.</w:t>
            </w:r>
          </w:p>
        </w:tc>
      </w:tr>
      <w:tr w:rsidR="00FC1430" w14:paraId="4374A46D" w14:textId="77777777" w:rsidTr="005D7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14:paraId="1F3A87F9" w14:textId="38C62835" w:rsidR="00881A13" w:rsidRDefault="0006256E" w:rsidP="00CE1308">
            <w:pPr>
              <w:jc w:val="center"/>
            </w:pPr>
            <w:r>
              <w:t>3</w:t>
            </w:r>
          </w:p>
        </w:tc>
        <w:tc>
          <w:tcPr>
            <w:tcW w:w="2872" w:type="dxa"/>
          </w:tcPr>
          <w:p w14:paraId="237F28DC" w14:textId="28AE9916" w:rsidR="00881A13" w:rsidRDefault="000A52B2" w:rsidP="007E6EBD">
            <w:pPr>
              <w:cnfStyle w:val="000000100000" w:firstRow="0" w:lastRow="0" w:firstColumn="0" w:lastColumn="0" w:oddVBand="0" w:evenVBand="0" w:oddHBand="1" w:evenHBand="0" w:firstRowFirstColumn="0" w:firstRowLastColumn="0" w:lastRowFirstColumn="0" w:lastRowLastColumn="0"/>
            </w:pPr>
            <w:r>
              <w:t xml:space="preserve">Rancang Bangun Aplikasi </w:t>
            </w:r>
            <w:r w:rsidR="007826B6">
              <w:t xml:space="preserve">Pengajuan Cuti Karyawan Berbasis Android pada PT. Suya Toto Indonesia TBK </w:t>
            </w:r>
            <w:r w:rsidR="007826B6">
              <w:fldChar w:fldCharType="begin"/>
            </w:r>
            <w:r w:rsidR="00EF02BD">
              <w:instrText xml:space="preserve"> ADDIN ZOTERO_ITEM CSL_CITATION {"citationID":"34Fu1yZs","properties":{"formattedCitation":"(Mahdiyan and Rosyani, 2022)","plainCitation":"(Mahdiyan and Rosyani, 2022)","dontUpdate":true,"noteIndex":0},"citationItems":[{"id":54,"uris":["http://zotero.org/users/local/6PaDtLYX/items/7MTTXNIS"],"itemData":{"id":54,"type":"article-journal","abstract":"istem  Informasi  merupakan  kebutuhan  mendasar  bagi  tiap  perusahaan  atau instansi  pemerintahan. Sistem  Informasi  menjadi  suatu  komponen  penting  dalam  sistem  yang  dijalankan.  Diantaranya  adalah sistem   pengolahan   cuti   karyawan   pada   PT.   Surya   Toto   Indonesia   Tbk   masih   bersifat   manual menggunakan  form  dalam  bentuk  kertas,  dimana  sistem  pengajuan  cuti  yang  saat  ini  ternyata  masih kurang  dalam  efisiensi  waktu.  Selain  memakan  waktu  yang  cukup  lama,  karyawan  yang  akan mengajukan cuti belum tentu mengetahui bahwa cutinya masih bisa atau masa cutinya sudah habis. Untuk mengatasi masalah seperti itu, maka penulis bermaksud untuk mencoba menangani proses cuti dengan suatu  sistem  informasi  cuti  karyawan  berbasis  android  dengan  menggunakan  database  MySQL  untuk pembuatan  databasenya.  Dengan  sistem  ini,  karyawan  bisa  melakukan  atau  membuat  prosescuti karyawan secara cepat dan juga untuk pihak yang memberikan persetujuan bisa dilakukan secara cepat karena  tidak  harus  mendatangi  atau  menunggu  berkas  untuk  disetujui.  Dengan  adanya  penelitian  ini proses pengajuan cuti karyawan menjadi lebih efisien waktu dan karyawan dapat bekerja lebih nyaman.","container-title":"Universitas Pamulang","ISSN":"2828-0229","issue":"1","page":"10-16","title":"RANCANG BANGUN APLIKASI PENGAJUAN CUTI KARYAWAN BERBASIS ANDROID PADA PT. SURYA TOTO INDONESIA TBK","volume":"1","author":[{"family":"Mahdiyan","given":"Ahmad"},{"family":"Rosyani","given":"Perani"}],"issued":{"date-parts":[["2022",1]]}}}],"schema":"https://github.com/citation-style-language/schema/raw/master/csl-citation.json"} </w:instrText>
            </w:r>
            <w:r w:rsidR="007826B6">
              <w:fldChar w:fldCharType="separate"/>
            </w:r>
            <w:r w:rsidR="007826B6" w:rsidRPr="007826B6">
              <w:rPr>
                <w:rFonts w:cs="Times New Roman"/>
              </w:rPr>
              <w:t xml:space="preserve">(Mahdiyan </w:t>
            </w:r>
            <w:r w:rsidR="006809E4">
              <w:rPr>
                <w:rFonts w:cs="Times New Roman"/>
              </w:rPr>
              <w:t>dan</w:t>
            </w:r>
            <w:r w:rsidR="007826B6" w:rsidRPr="007826B6">
              <w:rPr>
                <w:rFonts w:cs="Times New Roman"/>
              </w:rPr>
              <w:t xml:space="preserve"> Rosyani, 2022)</w:t>
            </w:r>
            <w:r w:rsidR="007826B6">
              <w:fldChar w:fldCharType="end"/>
            </w:r>
            <w:r w:rsidR="007826B6">
              <w:t>.</w:t>
            </w:r>
          </w:p>
        </w:tc>
        <w:tc>
          <w:tcPr>
            <w:tcW w:w="1103" w:type="dxa"/>
          </w:tcPr>
          <w:p w14:paraId="604F4BBF" w14:textId="791897C1" w:rsidR="00881A13" w:rsidRDefault="00FC1430" w:rsidP="007E6EBD">
            <w:pPr>
              <w:cnfStyle w:val="000000100000" w:firstRow="0" w:lastRow="0" w:firstColumn="0" w:lastColumn="0" w:oddVBand="0" w:evenVBand="0" w:oddHBand="1" w:evenHBand="0" w:firstRowFirstColumn="0" w:firstRowLastColumn="0" w:lastRowFirstColumn="0" w:lastRowLastColumn="0"/>
            </w:pPr>
            <w:r>
              <w:t>Unified Software Development Process (USDP)</w:t>
            </w:r>
          </w:p>
        </w:tc>
        <w:tc>
          <w:tcPr>
            <w:tcW w:w="3405" w:type="dxa"/>
          </w:tcPr>
          <w:p w14:paraId="5D19D7B2" w14:textId="3BCAC927" w:rsidR="00881A13" w:rsidRDefault="00930F12" w:rsidP="007E6EBD">
            <w:pPr>
              <w:cnfStyle w:val="000000100000" w:firstRow="0" w:lastRow="0" w:firstColumn="0" w:lastColumn="0" w:oddVBand="0" w:evenVBand="0" w:oddHBand="1" w:evenHBand="0" w:firstRowFirstColumn="0" w:firstRowLastColumn="0" w:lastRowFirstColumn="0" w:lastRowLastColumn="0"/>
            </w:pPr>
            <w:r>
              <w:t>Pengaujuan cuti karyawan pada PT. Surya Toto Indonesia TBK masih dilakukan secara manual menggunakan kertas</w:t>
            </w:r>
            <w:r w:rsidR="00097048">
              <w:t xml:space="preserve"> </w:t>
            </w:r>
            <w:r w:rsidR="00673DDB">
              <w:t>dan</w:t>
            </w:r>
            <w:r w:rsidR="00104936">
              <w:t xml:space="preserve"> tidak bisa mengetahui apakah masih bisa melakukan cuti atau tidak.</w:t>
            </w:r>
            <w:r w:rsidR="00AA18A5">
              <w:t xml:space="preserve"> Oleh karena itu, dibuat aplikasi pengajuan cuti</w:t>
            </w:r>
            <w:r w:rsidR="00BF09FB">
              <w:t xml:space="preserve"> berbasis web</w:t>
            </w:r>
            <w:r w:rsidR="00AA18A5">
              <w:t xml:space="preserve"> yang disimpan di database MySQL.</w:t>
            </w:r>
          </w:p>
        </w:tc>
      </w:tr>
    </w:tbl>
    <w:p w14:paraId="1EEF139C" w14:textId="77777777" w:rsidR="003671A2" w:rsidRDefault="003671A2" w:rsidP="007E6EBD">
      <w:pPr>
        <w:sectPr w:rsidR="003671A2" w:rsidSect="000C6C49">
          <w:headerReference w:type="even" r:id="rId40"/>
          <w:headerReference w:type="default" r:id="rId41"/>
          <w:footerReference w:type="default" r:id="rId42"/>
          <w:headerReference w:type="first" r:id="rId43"/>
          <w:pgSz w:w="11906" w:h="16838"/>
          <w:pgMar w:top="1701" w:right="1701" w:bottom="1701" w:left="2268" w:header="850" w:footer="1417" w:gutter="0"/>
          <w:cols w:space="708"/>
          <w:docGrid w:linePitch="360"/>
        </w:sectPr>
      </w:pPr>
    </w:p>
    <w:p w14:paraId="5E57FBFF" w14:textId="1DDCBBB6" w:rsidR="007E6EBD" w:rsidRDefault="003671A2" w:rsidP="003671A2">
      <w:pPr>
        <w:pStyle w:val="Heading1"/>
      </w:pPr>
      <w:bookmarkStart w:id="23" w:name="_Toc171756316"/>
      <w:r>
        <w:lastRenderedPageBreak/>
        <w:t>BAB III</w:t>
      </w:r>
      <w:r>
        <w:br/>
      </w:r>
      <w:r w:rsidR="004E3048">
        <w:t>METODE PENELITIAN</w:t>
      </w:r>
      <w:bookmarkEnd w:id="23"/>
    </w:p>
    <w:p w14:paraId="456CAE96" w14:textId="77777777" w:rsidR="008E160A" w:rsidRDefault="008E160A" w:rsidP="008E160A"/>
    <w:p w14:paraId="4902F1E6" w14:textId="77777777" w:rsidR="008E160A" w:rsidRDefault="008E160A" w:rsidP="005060CA">
      <w:pPr>
        <w:pStyle w:val="Heading2"/>
        <w:numPr>
          <w:ilvl w:val="0"/>
          <w:numId w:val="6"/>
        </w:numPr>
      </w:pPr>
      <w:bookmarkStart w:id="24" w:name="_Toc171756317"/>
      <w:r>
        <w:t>Rancangan Penelitian</w:t>
      </w:r>
      <w:bookmarkEnd w:id="24"/>
    </w:p>
    <w:p w14:paraId="40982003" w14:textId="57DDC203" w:rsidR="008C24E3" w:rsidRDefault="002E2405" w:rsidP="00F31111">
      <w:r>
        <w:t>Rancangan penelitian</w:t>
      </w:r>
      <w:r w:rsidR="00845C7E">
        <w:t xml:space="preserve"> merupakan</w:t>
      </w:r>
      <w:r w:rsidR="009E55E4">
        <w:t xml:space="preserve"> langkah awal dalam pembuatan aplikasi. Proses pembuatan aplikasi harus sesuai dengan metode pengembangan aplikasi yang sudah ditentukan sebelumnya. Pada penelitian ini</w:t>
      </w:r>
      <w:r w:rsidR="00335121">
        <w:t xml:space="preserve">, metode yang digunakan untuk perancangan aplikasi adalah </w:t>
      </w:r>
      <w:r w:rsidR="00D3031D">
        <w:t>prototype</w:t>
      </w:r>
      <w:r w:rsidR="00335121">
        <w:t xml:space="preserve">. Sementara itu, dalam pembuatan aplikasi pada penelitian ini menggunakan bahasa pemrograman PHP dengan </w:t>
      </w:r>
      <w:r w:rsidR="00335121" w:rsidRPr="008A1051">
        <w:rPr>
          <w:i/>
          <w:iCs/>
        </w:rPr>
        <w:t>framework</w:t>
      </w:r>
      <w:r w:rsidR="00335121">
        <w:t xml:space="preserve"> Laravel</w:t>
      </w:r>
      <w:r w:rsidR="00981163">
        <w:t xml:space="preserve"> karena memiliki banyak fitur sehingga dapat mempermudah dalam pembuatan aplikasi dan tentunya lebih </w:t>
      </w:r>
      <w:r w:rsidR="003E21C2">
        <w:t>efisiensi dalam waktu</w:t>
      </w:r>
      <w:r w:rsidR="00335121">
        <w:t>.</w:t>
      </w:r>
    </w:p>
    <w:p w14:paraId="0C2C3E52" w14:textId="40F85343" w:rsidR="00C814D1" w:rsidRDefault="000C6D9E" w:rsidP="005060CA">
      <w:pPr>
        <w:pStyle w:val="Heading2"/>
        <w:numPr>
          <w:ilvl w:val="0"/>
          <w:numId w:val="11"/>
        </w:numPr>
      </w:pPr>
      <w:bookmarkStart w:id="25" w:name="_Toc171756318"/>
      <w:r>
        <w:t>Pendekatan Penelitian</w:t>
      </w:r>
      <w:bookmarkEnd w:id="25"/>
    </w:p>
    <w:p w14:paraId="2913E4ED" w14:textId="4FA3D491" w:rsidR="00421C17" w:rsidRDefault="0074432B" w:rsidP="00F31111">
      <w:r>
        <w:t xml:space="preserve">Pendekatan penelitian </w:t>
      </w:r>
      <w:r w:rsidR="0010791A">
        <w:t>ya</w:t>
      </w:r>
      <w:r>
        <w:t>ng digunakan pada penelitian ini adalah kualitaif</w:t>
      </w:r>
      <w:r w:rsidR="00C81493">
        <w:t>, yaitu</w:t>
      </w:r>
      <w:r w:rsidR="00E7091B">
        <w:t xml:space="preserve"> pendekatan yang </w:t>
      </w:r>
      <w:r w:rsidR="0010791A">
        <w:t>membutuhkan pemahaman lebih dala</w:t>
      </w:r>
      <w:r w:rsidR="000D3969">
        <w:t>m tentang objek penelitian</w:t>
      </w:r>
      <w:r w:rsidR="00912EC2">
        <w:t>.</w:t>
      </w:r>
      <w:r w:rsidR="00E45D23">
        <w:t xml:space="preserve"> Pendekatan ini dapat dilakukan melakukan wawancara lebih dalam</w:t>
      </w:r>
      <w:r w:rsidR="009F504C">
        <w:t xml:space="preserve"> kepada salah satu </w:t>
      </w:r>
      <w:r w:rsidR="00CC785C">
        <w:t>partisipan</w:t>
      </w:r>
      <w:r w:rsidR="00D52F50">
        <w:t xml:space="preserve"> penelitian, yaitu dosen di </w:t>
      </w:r>
      <w:r w:rsidR="003F08F3">
        <w:t>j</w:t>
      </w:r>
      <w:r w:rsidR="00D52F50">
        <w:t>urusan Teknik Informatika dan Komputer Politeknik Negeri Jakarta.</w:t>
      </w:r>
    </w:p>
    <w:p w14:paraId="42FA03C4" w14:textId="5994D916" w:rsidR="00EA45E9" w:rsidRDefault="00EA45E9" w:rsidP="005060CA">
      <w:pPr>
        <w:pStyle w:val="Heading2"/>
        <w:numPr>
          <w:ilvl w:val="0"/>
          <w:numId w:val="11"/>
        </w:numPr>
      </w:pPr>
      <w:bookmarkStart w:id="26" w:name="_Toc171756319"/>
      <w:r>
        <w:t>Jenis Penelitian</w:t>
      </w:r>
      <w:bookmarkEnd w:id="26"/>
    </w:p>
    <w:p w14:paraId="6CC7AB0D" w14:textId="74D857BD" w:rsidR="00EA45E9" w:rsidRDefault="00DD06DB" w:rsidP="00F31111">
      <w:r>
        <w:t xml:space="preserve">Jenis penelitian yang dilakukan adalah </w:t>
      </w:r>
      <w:r w:rsidR="00DA7972" w:rsidRPr="00E556FC">
        <w:rPr>
          <w:i/>
          <w:iCs/>
        </w:rPr>
        <w:t>case study</w:t>
      </w:r>
      <w:r w:rsidR="00DA7972">
        <w:t xml:space="preserve">, yaitu penelitian yang berfokus pada </w:t>
      </w:r>
      <w:r w:rsidR="00E556FC">
        <w:t xml:space="preserve">permasalahan pelaksanaan sidang skripsi di </w:t>
      </w:r>
      <w:r w:rsidR="003F08F3">
        <w:t>j</w:t>
      </w:r>
      <w:r w:rsidR="00E556FC">
        <w:t>urusan Teknik Informatika dan Komputer Politeknik Negeri Jakarta</w:t>
      </w:r>
      <w:r w:rsidR="001408CD">
        <w:t xml:space="preserve"> yang masih dilakukan secara konvensional</w:t>
      </w:r>
      <w:r w:rsidR="00E556FC">
        <w:t>.</w:t>
      </w:r>
      <w:r w:rsidR="00131B54">
        <w:t xml:space="preserve"> Teknik pengumpulan data yang digunakan dalam penelitian ini adalah dengan cara </w:t>
      </w:r>
      <w:r w:rsidR="00C30BCB">
        <w:t>wawancara dan studi literasi.</w:t>
      </w:r>
    </w:p>
    <w:p w14:paraId="392F2441" w14:textId="49A93035" w:rsidR="00BF6C59" w:rsidRDefault="00BF6C59" w:rsidP="005060CA">
      <w:pPr>
        <w:pStyle w:val="Heading2"/>
        <w:numPr>
          <w:ilvl w:val="0"/>
          <w:numId w:val="11"/>
        </w:numPr>
      </w:pPr>
      <w:bookmarkStart w:id="27" w:name="_Toc171756320"/>
      <w:r>
        <w:t>Teknik Pengumpulan</w:t>
      </w:r>
      <w:r w:rsidR="00216380">
        <w:t xml:space="preserve"> dan Analisi</w:t>
      </w:r>
      <w:r>
        <w:t xml:space="preserve"> Data</w:t>
      </w:r>
      <w:bookmarkEnd w:id="27"/>
    </w:p>
    <w:p w14:paraId="45FAAB72" w14:textId="77777777" w:rsidR="00A0210E" w:rsidRDefault="00290D7D" w:rsidP="00F31111">
      <w:pPr>
        <w:sectPr w:rsidR="00A0210E" w:rsidSect="000C6C49">
          <w:headerReference w:type="even" r:id="rId44"/>
          <w:headerReference w:type="default" r:id="rId45"/>
          <w:footerReference w:type="default" r:id="rId46"/>
          <w:headerReference w:type="first" r:id="rId47"/>
          <w:pgSz w:w="11906" w:h="16838"/>
          <w:pgMar w:top="1701" w:right="1701" w:bottom="1701" w:left="2268" w:header="850" w:footer="1417" w:gutter="0"/>
          <w:cols w:space="708"/>
          <w:docGrid w:linePitch="360"/>
        </w:sectPr>
      </w:pPr>
      <w:r>
        <w:t>Berikut ini adalah beberapa teknik yang dilakukan untuk pengumpulan</w:t>
      </w:r>
      <w:r w:rsidR="000C1186">
        <w:t xml:space="preserve"> dan analisis</w:t>
      </w:r>
      <w:r>
        <w:t xml:space="preserve"> data yang digunakan dalam penelitian</w:t>
      </w:r>
      <w:r w:rsidR="006A5CC4">
        <w:t>.</w:t>
      </w:r>
    </w:p>
    <w:p w14:paraId="45C8663E" w14:textId="77777777" w:rsidR="006A5CC4" w:rsidRDefault="006A5CC4" w:rsidP="005060CA">
      <w:pPr>
        <w:pStyle w:val="ListParagraph"/>
        <w:numPr>
          <w:ilvl w:val="0"/>
          <w:numId w:val="8"/>
        </w:numPr>
      </w:pPr>
      <w:r>
        <w:lastRenderedPageBreak/>
        <w:t>Studi Literatur</w:t>
      </w:r>
    </w:p>
    <w:p w14:paraId="1A6519FA" w14:textId="77777777" w:rsidR="000C3C12" w:rsidRDefault="006A5CC4" w:rsidP="000C3C12">
      <w:pPr>
        <w:pStyle w:val="ListParagraph"/>
        <w:ind w:left="360"/>
      </w:pPr>
      <w:r>
        <w:t>Teknik ini melakukan pengumpulan sumber referensi dari jurnal, artikel, skripsi, dan sumber lainnya yang berkaitan dan dapat mendukung jalannya penelitian.</w:t>
      </w:r>
    </w:p>
    <w:p w14:paraId="14BC1918" w14:textId="670D00DD" w:rsidR="006A5CC4" w:rsidRDefault="000C3C12" w:rsidP="000C3C12">
      <w:pPr>
        <w:pStyle w:val="ListParagraph"/>
        <w:numPr>
          <w:ilvl w:val="0"/>
          <w:numId w:val="8"/>
        </w:numPr>
      </w:pPr>
      <w:r>
        <w:t>Wawancara</w:t>
      </w:r>
    </w:p>
    <w:p w14:paraId="702E92F3" w14:textId="0C8F71C8" w:rsidR="006A5CC4" w:rsidRDefault="006A5CC4" w:rsidP="006A5CC4">
      <w:pPr>
        <w:ind w:left="360"/>
      </w:pPr>
      <w:r>
        <w:t>Teknik ini melakukan wawancara dengan mengajukan pertanyaan kepada salah satu dosen jurusan Teknik Informatika dan Komputer Politeknik Negeri Jakarta untuk mendapatkan alur lengkap dan data yang dibutuhkan dalam pelaksanaan kegiatan skripsi</w:t>
      </w:r>
      <w:r w:rsidR="00B33915">
        <w:t>.</w:t>
      </w:r>
    </w:p>
    <w:p w14:paraId="703FBFBC" w14:textId="79197B85" w:rsidR="000520F8" w:rsidRDefault="000520F8" w:rsidP="000520F8">
      <w:pPr>
        <w:pStyle w:val="ListParagraph"/>
        <w:numPr>
          <w:ilvl w:val="0"/>
          <w:numId w:val="8"/>
        </w:numPr>
      </w:pPr>
      <w:r>
        <w:t>Kuisioner</w:t>
      </w:r>
    </w:p>
    <w:p w14:paraId="634885BE" w14:textId="2E8E5F97" w:rsidR="000520F8" w:rsidRDefault="000520F8" w:rsidP="006A5CC4">
      <w:pPr>
        <w:ind w:left="360"/>
      </w:pPr>
      <w:r>
        <w:t xml:space="preserve">Teknik ini </w:t>
      </w:r>
      <w:r w:rsidR="005E07CB">
        <w:t xml:space="preserve">melakukan penyebaran kuisioner kepada </w:t>
      </w:r>
      <w:r w:rsidR="004665AF">
        <w:t xml:space="preserve">pengguna akhir </w:t>
      </w:r>
      <w:r w:rsidR="00B0693E">
        <w:t xml:space="preserve">yang terlibat </w:t>
      </w:r>
      <w:r w:rsidR="004665AF">
        <w:t xml:space="preserve">berdasarkan </w:t>
      </w:r>
      <w:r w:rsidR="004665AF" w:rsidRPr="004665AF">
        <w:rPr>
          <w:i/>
          <w:iCs/>
        </w:rPr>
        <w:t>role</w:t>
      </w:r>
      <w:r w:rsidR="004665AF">
        <w:t xml:space="preserve"> yang sesuai untuk keperluan dalam melakukan pengujian aplikasi.</w:t>
      </w:r>
      <w:r w:rsidR="00B0693E">
        <w:t xml:space="preserve"> Hasil dari kuisioner tersebut dapat dijadikan tolak ukur </w:t>
      </w:r>
      <w:r w:rsidR="0085607F">
        <w:t>apakah aplikasi ini sudah layak digunakan atau belum.</w:t>
      </w:r>
    </w:p>
    <w:p w14:paraId="125ECAEA" w14:textId="77777777" w:rsidR="008F7F1F" w:rsidRDefault="008F7F1F" w:rsidP="005060CA">
      <w:pPr>
        <w:pStyle w:val="Heading2"/>
        <w:numPr>
          <w:ilvl w:val="0"/>
          <w:numId w:val="6"/>
        </w:numPr>
      </w:pPr>
      <w:bookmarkStart w:id="28" w:name="_Toc171756321"/>
      <w:r>
        <w:t>Tahapan Penelitian</w:t>
      </w:r>
      <w:bookmarkEnd w:id="28"/>
    </w:p>
    <w:p w14:paraId="721C2AAF" w14:textId="77777777" w:rsidR="008F7F1F" w:rsidRDefault="002931A8" w:rsidP="00F31111">
      <w:r>
        <w:t>Tahapan penelitian adalah langkah-langkah yang dilakukan dari awal hingga akhir penelitian. Berikut ini adalah langkah-langkah yang dilakukan pada penelitian ini:</w:t>
      </w:r>
    </w:p>
    <w:p w14:paraId="4EF3808C" w14:textId="77777777" w:rsidR="00E034E0" w:rsidRDefault="00E034E0" w:rsidP="005060CA">
      <w:pPr>
        <w:pStyle w:val="ListParagraph"/>
        <w:numPr>
          <w:ilvl w:val="0"/>
          <w:numId w:val="7"/>
        </w:numPr>
      </w:pPr>
      <w:r>
        <w:t>Identifikasi Permasalahan</w:t>
      </w:r>
    </w:p>
    <w:p w14:paraId="5C4D1BF7" w14:textId="6930ECED" w:rsidR="00AA6255" w:rsidRDefault="00893EA0" w:rsidP="00F31111">
      <w:pPr>
        <w:pStyle w:val="ListParagraph"/>
        <w:ind w:left="360"/>
      </w:pPr>
      <w:r>
        <w:t xml:space="preserve">Menemukan solusi tentunya harus berdasarkan permasalahan yang ada saat ini. Identifikasi permasalahan tentunya menjadi langkah awal dalam penelitian. Pada penelitian ini, ditemukan permasalahan dalam pelaksanaan kegiatan skripsi pada </w:t>
      </w:r>
      <w:r w:rsidR="004C1268">
        <w:t>j</w:t>
      </w:r>
      <w:r w:rsidR="006512DB">
        <w:t xml:space="preserve">urusan Teknik Informatika dan Komputer Politeknik Negeri Jakarta. Mahasiswa masih manual </w:t>
      </w:r>
      <w:r w:rsidR="00266A60">
        <w:t xml:space="preserve">dalam pengajuan judul dan dosen pembimbing melalui </w:t>
      </w:r>
      <w:r w:rsidR="00235922">
        <w:t>Google Form</w:t>
      </w:r>
      <w:r w:rsidR="00266A60">
        <w:t xml:space="preserve">, begitupun dengan dosen yang masih mengecek secara manual berdasarkan hasil dari </w:t>
      </w:r>
      <w:r w:rsidR="00235922">
        <w:t>Google Form</w:t>
      </w:r>
      <w:r w:rsidR="00266A60">
        <w:t xml:space="preserve"> tersebut.</w:t>
      </w:r>
      <w:r w:rsidR="001A7806">
        <w:t xml:space="preserve"> Selain itu, untuk pengecekan laporan masih dilakukan secara manual</w:t>
      </w:r>
      <w:r w:rsidR="00797D8D">
        <w:t>, salah satunya menggunakan google drive sebagai media penyimpanan.</w:t>
      </w:r>
      <w:r w:rsidR="00383EA1">
        <w:t xml:space="preserve"> Dengan demikian, </w:t>
      </w:r>
      <w:r w:rsidR="00383EA1">
        <w:lastRenderedPageBreak/>
        <w:t>tentunya kurang efektif dan efisien dalam pelaksanaannya</w:t>
      </w:r>
      <w:r w:rsidR="006C6AA4">
        <w:t xml:space="preserve"> karena tidak dalam satu ruang lingkup </w:t>
      </w:r>
      <w:r w:rsidR="00993604">
        <w:t>aplikasi dalam</w:t>
      </w:r>
      <w:r w:rsidR="006C6AA4">
        <w:t xml:space="preserve"> pengelolaan skripsi.</w:t>
      </w:r>
    </w:p>
    <w:p w14:paraId="41791DA2" w14:textId="77777777" w:rsidR="00E034E0" w:rsidRDefault="00E034E0" w:rsidP="005060CA">
      <w:pPr>
        <w:pStyle w:val="ListParagraph"/>
        <w:numPr>
          <w:ilvl w:val="0"/>
          <w:numId w:val="7"/>
        </w:numPr>
      </w:pPr>
      <w:r>
        <w:t>Mencari Solusi Permasalahan</w:t>
      </w:r>
    </w:p>
    <w:p w14:paraId="2A4AFCF9" w14:textId="61DA9B58" w:rsidR="0013733F" w:rsidRDefault="0013733F" w:rsidP="00F31111">
      <w:pPr>
        <w:pStyle w:val="ListParagraph"/>
        <w:ind w:left="360"/>
      </w:pPr>
      <w:r>
        <w:t>Berdasarkan permasalahan di atas, maka solusinya ad</w:t>
      </w:r>
      <w:r w:rsidR="004C1268">
        <w:t>a</w:t>
      </w:r>
      <w:r>
        <w:t xml:space="preserve">lah dengan melakukan </w:t>
      </w:r>
      <w:r w:rsidR="00EC4364">
        <w:t xml:space="preserve">pembuat aplikasi pengelolaan skripsi untuk </w:t>
      </w:r>
      <w:r w:rsidR="004C1268">
        <w:t>j</w:t>
      </w:r>
      <w:r w:rsidR="00EC4364">
        <w:t>urusan Teknik Informatika dan Komputer Politeknik Negeri Jakarta. Tujuan aplikasi ini dibuat untuk mempermudah dalam pengelolaan skripsi</w:t>
      </w:r>
      <w:r w:rsidR="00656264">
        <w:t xml:space="preserve">, sehingga dapat memonitoring berjalannya skripsi dengan baik. Dengan kata lain, untuk pengajuan topik, dosen pembimbing, </w:t>
      </w:r>
      <w:r w:rsidR="002454F9">
        <w:t>pengumpulan laporan, dan penilaian semuanya dapat dilakukan dalam satu ruang lingkup aplikasi ini.</w:t>
      </w:r>
    </w:p>
    <w:p w14:paraId="4E993C24" w14:textId="77777777" w:rsidR="00E034E0" w:rsidRDefault="00E034E0" w:rsidP="005060CA">
      <w:pPr>
        <w:pStyle w:val="ListParagraph"/>
        <w:numPr>
          <w:ilvl w:val="0"/>
          <w:numId w:val="7"/>
        </w:numPr>
      </w:pPr>
      <w:r>
        <w:t>Pengumpulan Data</w:t>
      </w:r>
    </w:p>
    <w:p w14:paraId="0B3AAA9F" w14:textId="0CCAC373" w:rsidR="006868B2" w:rsidRDefault="000D1788" w:rsidP="00F31111">
      <w:pPr>
        <w:pStyle w:val="ListParagraph"/>
        <w:ind w:left="360"/>
      </w:pPr>
      <w:r>
        <w:t xml:space="preserve">Teknik pengumpulan data untuk melakukan penelitian ini </w:t>
      </w:r>
      <w:r w:rsidR="00130A46" w:rsidRPr="00B24133">
        <w:t>dipe</w:t>
      </w:r>
      <w:r w:rsidR="00E30E36" w:rsidRPr="00B24133">
        <w:t>role</w:t>
      </w:r>
      <w:r w:rsidR="00130A46" w:rsidRPr="00B24133">
        <w:t>h</w:t>
      </w:r>
      <w:r w:rsidR="00130A46">
        <w:t xml:space="preserve"> dari wawancara kepada salah satu dosen</w:t>
      </w:r>
      <w:r w:rsidR="005864C2">
        <w:t>, dokumen pedoman skripsi, dan sosialisasi skripsi</w:t>
      </w:r>
      <w:r w:rsidR="00130A46">
        <w:t xml:space="preserve"> untuk mendapatkan informasi lengkap seputar pelaksanaan skripsi.</w:t>
      </w:r>
    </w:p>
    <w:p w14:paraId="073100E1" w14:textId="131453A6" w:rsidR="000C43D5" w:rsidRDefault="00E034E0" w:rsidP="005060CA">
      <w:pPr>
        <w:pStyle w:val="ListParagraph"/>
        <w:numPr>
          <w:ilvl w:val="0"/>
          <w:numId w:val="7"/>
        </w:numPr>
      </w:pPr>
      <w:r>
        <w:t xml:space="preserve">Implementasi dengan </w:t>
      </w:r>
      <w:r w:rsidR="000C43D5">
        <w:t xml:space="preserve">Metode </w:t>
      </w:r>
      <w:r w:rsidR="006C18BD">
        <w:t>Prototype</w:t>
      </w:r>
    </w:p>
    <w:p w14:paraId="68DF6B35" w14:textId="660D64BA" w:rsidR="000E6000" w:rsidRDefault="000E6000" w:rsidP="00F31111">
      <w:pPr>
        <w:pStyle w:val="ListParagraph"/>
        <w:ind w:left="360"/>
      </w:pPr>
      <w:r>
        <w:t>Setelah menemukan permasalahan, menemukan solusi, dan pengumpulan data, tentunya proses selanjutnya adalah melakukan</w:t>
      </w:r>
      <w:r w:rsidR="00564757">
        <w:t xml:space="preserve"> tahapan pembuatan aplikasi menggunakan metode pengembangan perangkat lunak, yaitu metode </w:t>
      </w:r>
      <w:r w:rsidR="006C18BD">
        <w:t>prototype</w:t>
      </w:r>
      <w:r w:rsidR="00564757">
        <w:t xml:space="preserve"> seperti yang sudah dijelaskan pada point 3.1.2 sebelumnya.</w:t>
      </w:r>
    </w:p>
    <w:p w14:paraId="7B2D3B31" w14:textId="77777777" w:rsidR="000C43D5" w:rsidRDefault="000C43D5" w:rsidP="005060CA">
      <w:pPr>
        <w:pStyle w:val="ListParagraph"/>
        <w:numPr>
          <w:ilvl w:val="0"/>
          <w:numId w:val="7"/>
        </w:numPr>
      </w:pPr>
      <w:r>
        <w:t>Pembuatan Laporan</w:t>
      </w:r>
    </w:p>
    <w:p w14:paraId="15C6F746" w14:textId="77777777" w:rsidR="00BD3375" w:rsidRDefault="006801D6" w:rsidP="00F31111">
      <w:pPr>
        <w:pStyle w:val="ListParagraph"/>
        <w:ind w:left="360"/>
      </w:pPr>
      <w:r>
        <w:t xml:space="preserve">Setelah </w:t>
      </w:r>
      <w:r w:rsidR="00D45708">
        <w:t>proses implementasi selesai, akan dilakukan pembahasan dari proses pembuatan aplikasi secara rinci, berawal dari</w:t>
      </w:r>
      <w:r w:rsidR="00BD3375">
        <w:t xml:space="preserve"> pembuatan kode program sampai proses pengujian aplikasi.</w:t>
      </w:r>
    </w:p>
    <w:p w14:paraId="27D29472" w14:textId="77777777" w:rsidR="00BD3375" w:rsidRDefault="00BD3375" w:rsidP="005060CA">
      <w:pPr>
        <w:pStyle w:val="ListParagraph"/>
        <w:numPr>
          <w:ilvl w:val="0"/>
          <w:numId w:val="7"/>
        </w:numPr>
      </w:pPr>
      <w:r>
        <w:t>Kesimpulan dan Saran</w:t>
      </w:r>
    </w:p>
    <w:p w14:paraId="31465A29" w14:textId="77777777" w:rsidR="00BD3375" w:rsidRDefault="00BD3375" w:rsidP="00F31111">
      <w:pPr>
        <w:pStyle w:val="ListParagraph"/>
        <w:ind w:left="360"/>
      </w:pPr>
      <w:r>
        <w:t>Ini adalah tahap terakhir yang dilakukan setelah melakukan penelitian dari awal hingga akhir. Kesimpulan dapat berupa pernyataan singkat dari analisis maupun hipotesis. Sementara itu, saran dari pihak yang terlibat atau tidak terlibat akan diberikan untuk penelitian selanjutnya.</w:t>
      </w:r>
    </w:p>
    <w:p w14:paraId="164D75F7" w14:textId="77777777" w:rsidR="00A3389E" w:rsidRDefault="000E328D" w:rsidP="005060CA">
      <w:pPr>
        <w:pStyle w:val="Heading2"/>
        <w:numPr>
          <w:ilvl w:val="0"/>
          <w:numId w:val="6"/>
        </w:numPr>
      </w:pPr>
      <w:bookmarkStart w:id="29" w:name="_Toc171756322"/>
      <w:r>
        <w:lastRenderedPageBreak/>
        <w:t>Objek Penelitian</w:t>
      </w:r>
      <w:bookmarkEnd w:id="29"/>
    </w:p>
    <w:p w14:paraId="3163DE6F" w14:textId="77777777" w:rsidR="00035705" w:rsidRDefault="006A3816" w:rsidP="00035705">
      <w:pPr>
        <w:ind w:left="360"/>
        <w:sectPr w:rsidR="00035705" w:rsidSect="000C6C49">
          <w:headerReference w:type="even" r:id="rId48"/>
          <w:headerReference w:type="default" r:id="rId49"/>
          <w:footerReference w:type="default" r:id="rId50"/>
          <w:headerReference w:type="first" r:id="rId51"/>
          <w:pgSz w:w="11906" w:h="16838"/>
          <w:pgMar w:top="1701" w:right="1701" w:bottom="1701" w:left="2268" w:header="850" w:footer="1417" w:gutter="0"/>
          <w:cols w:space="708"/>
          <w:docGrid w:linePitch="360"/>
        </w:sectPr>
      </w:pPr>
      <w:r>
        <w:t>Objek yang terdapat dalam penelitian ini adalah mahasiswa dan dosen yang sedang melaksanakan kegiatan skripsi</w:t>
      </w:r>
      <w:r w:rsidR="009C77BF">
        <w:t xml:space="preserve"> pada </w:t>
      </w:r>
      <w:r w:rsidR="004C1268">
        <w:t>j</w:t>
      </w:r>
      <w:r w:rsidR="009C77BF">
        <w:t xml:space="preserve">urusan Teknik Informatika dan Komputer Politeknik Negeri Jakarta, </w:t>
      </w:r>
      <w:r w:rsidR="00E97F5F">
        <w:t>terutama pada mahasiswa semester akhir yang ingin mencapai gelar diploma politeknik</w:t>
      </w:r>
      <w:r w:rsidR="00035705">
        <w:t>.</w:t>
      </w:r>
    </w:p>
    <w:p w14:paraId="0E20E4A0" w14:textId="357FFFC7" w:rsidR="007C3692" w:rsidRDefault="007C3692" w:rsidP="007C3692">
      <w:pPr>
        <w:pStyle w:val="Heading1"/>
      </w:pPr>
      <w:bookmarkStart w:id="30" w:name="_Toc171756323"/>
      <w:r>
        <w:lastRenderedPageBreak/>
        <w:t>BAB IV</w:t>
      </w:r>
      <w:r>
        <w:br/>
      </w:r>
      <w:r w:rsidR="006F38DE">
        <w:t>HASIL DAN PEMBAHASAN</w:t>
      </w:r>
      <w:bookmarkEnd w:id="30"/>
    </w:p>
    <w:p w14:paraId="142A9988" w14:textId="18CE3525" w:rsidR="00812284" w:rsidRDefault="002752A9" w:rsidP="005060CA">
      <w:pPr>
        <w:pStyle w:val="Heading2"/>
        <w:numPr>
          <w:ilvl w:val="0"/>
          <w:numId w:val="12"/>
        </w:numPr>
      </w:pPr>
      <w:bookmarkStart w:id="31" w:name="_Toc171756324"/>
      <w:r>
        <w:t>Pengumpulan Kebutuhan</w:t>
      </w:r>
      <w:bookmarkEnd w:id="31"/>
    </w:p>
    <w:p w14:paraId="16FBF24C" w14:textId="21215190" w:rsidR="00DE05D0" w:rsidRDefault="0036697F" w:rsidP="00F31111">
      <w:r>
        <w:t>Tahap ini b</w:t>
      </w:r>
      <w:r w:rsidR="005C4928">
        <w:t>ertujuan untuk mengetahui kebutuhan apa saja yang dibutuhkan dalam pe</w:t>
      </w:r>
      <w:r w:rsidR="001B0EAD">
        <w:t xml:space="preserve">rancangan aplikasi </w:t>
      </w:r>
      <w:r w:rsidR="00DA1331">
        <w:t>Pengelolaan Skripsi Jurusan Teknik Informatika dan Komputer</w:t>
      </w:r>
      <w:r w:rsidR="007218EB">
        <w:t>.</w:t>
      </w:r>
    </w:p>
    <w:p w14:paraId="511391B5" w14:textId="0CC69758" w:rsidR="00BB51D0" w:rsidRDefault="00237A5B" w:rsidP="005060CA">
      <w:pPr>
        <w:pStyle w:val="ListParagraph"/>
        <w:numPr>
          <w:ilvl w:val="0"/>
          <w:numId w:val="13"/>
        </w:numPr>
      </w:pPr>
      <w:r>
        <w:t>Kebutuhan Fungsional</w:t>
      </w:r>
    </w:p>
    <w:p w14:paraId="763D433B" w14:textId="2265F2CB" w:rsidR="00CB1E81" w:rsidRDefault="00B305D4" w:rsidP="00F31111">
      <w:pPr>
        <w:pStyle w:val="ListParagraph"/>
        <w:ind w:left="360"/>
      </w:pPr>
      <w:r>
        <w:t xml:space="preserve">Kebutuhan ini </w:t>
      </w:r>
      <w:r w:rsidR="0073274F">
        <w:t xml:space="preserve">merupakan </w:t>
      </w:r>
      <w:r w:rsidR="00B3178B">
        <w:t>Gambar</w:t>
      </w:r>
      <w:r w:rsidR="0073274F">
        <w:t>an yang dapat dilakukan oleh aplikasi pengelolaan skripsi</w:t>
      </w:r>
      <w:r w:rsidR="00FA1FF3">
        <w:t xml:space="preserve"> yang dijabarkan pada </w:t>
      </w:r>
      <w:r w:rsidR="00B3178B">
        <w:t>Tabel</w:t>
      </w:r>
      <w:r w:rsidR="00FA1FF3">
        <w:t xml:space="preserve"> 2 </w:t>
      </w:r>
      <w:r w:rsidR="00D464CA">
        <w:t>di bawah ini</w:t>
      </w:r>
      <w:r w:rsidR="009E2847">
        <w:t>.</w:t>
      </w:r>
    </w:p>
    <w:p w14:paraId="04E90C83" w14:textId="788C43F0" w:rsidR="0082734D" w:rsidRPr="00B06FC8" w:rsidRDefault="00B3178B" w:rsidP="00B06FC8">
      <w:pPr>
        <w:pStyle w:val="Caption"/>
        <w:jc w:val="center"/>
        <w:rPr>
          <w:i w:val="0"/>
          <w:iCs w:val="0"/>
          <w:color w:val="000000" w:themeColor="text1"/>
          <w:sz w:val="24"/>
          <w:szCs w:val="24"/>
        </w:rPr>
      </w:pPr>
      <w:bookmarkStart w:id="32" w:name="_Toc171756351"/>
      <w:r>
        <w:rPr>
          <w:i w:val="0"/>
          <w:iCs w:val="0"/>
          <w:color w:val="000000" w:themeColor="text1"/>
          <w:sz w:val="24"/>
          <w:szCs w:val="24"/>
        </w:rPr>
        <w:t>Tabel</w:t>
      </w:r>
      <w:r w:rsidR="00B06FC8" w:rsidRPr="00B06FC8">
        <w:rPr>
          <w:i w:val="0"/>
          <w:iCs w:val="0"/>
          <w:color w:val="000000" w:themeColor="text1"/>
          <w:sz w:val="24"/>
          <w:szCs w:val="24"/>
        </w:rPr>
        <w:t xml:space="preserve"> </w:t>
      </w:r>
      <w:r w:rsidR="00B06FC8" w:rsidRPr="00B06FC8">
        <w:rPr>
          <w:i w:val="0"/>
          <w:iCs w:val="0"/>
          <w:color w:val="000000" w:themeColor="text1"/>
          <w:sz w:val="24"/>
          <w:szCs w:val="24"/>
        </w:rPr>
        <w:fldChar w:fldCharType="begin"/>
      </w:r>
      <w:r w:rsidR="00B06FC8" w:rsidRPr="00B06FC8">
        <w:rPr>
          <w:i w:val="0"/>
          <w:iCs w:val="0"/>
          <w:color w:val="000000" w:themeColor="text1"/>
          <w:sz w:val="24"/>
          <w:szCs w:val="24"/>
        </w:rPr>
        <w:instrText xml:space="preserve"> SEQ Tabel \* ARABIC </w:instrText>
      </w:r>
      <w:r w:rsidR="00B06FC8" w:rsidRPr="00B06FC8">
        <w:rPr>
          <w:i w:val="0"/>
          <w:iCs w:val="0"/>
          <w:color w:val="000000" w:themeColor="text1"/>
          <w:sz w:val="24"/>
          <w:szCs w:val="24"/>
        </w:rPr>
        <w:fldChar w:fldCharType="separate"/>
      </w:r>
      <w:r w:rsidR="0067630B">
        <w:rPr>
          <w:i w:val="0"/>
          <w:iCs w:val="0"/>
          <w:noProof/>
          <w:color w:val="000000" w:themeColor="text1"/>
          <w:sz w:val="24"/>
          <w:szCs w:val="24"/>
        </w:rPr>
        <w:t>2</w:t>
      </w:r>
      <w:r w:rsidR="00B06FC8" w:rsidRPr="00B06FC8">
        <w:rPr>
          <w:i w:val="0"/>
          <w:iCs w:val="0"/>
          <w:color w:val="000000" w:themeColor="text1"/>
          <w:sz w:val="24"/>
          <w:szCs w:val="24"/>
        </w:rPr>
        <w:fldChar w:fldCharType="end"/>
      </w:r>
      <w:r w:rsidR="00B06FC8" w:rsidRPr="00B06FC8">
        <w:rPr>
          <w:i w:val="0"/>
          <w:iCs w:val="0"/>
          <w:color w:val="000000" w:themeColor="text1"/>
          <w:sz w:val="24"/>
          <w:szCs w:val="24"/>
        </w:rPr>
        <w:t>. Kebutuhan Fungsional</w:t>
      </w:r>
      <w:bookmarkEnd w:id="32"/>
    </w:p>
    <w:tbl>
      <w:tblPr>
        <w:tblStyle w:val="TableGrid"/>
        <w:tblW w:w="0" w:type="auto"/>
        <w:tblBorders>
          <w:left w:val="none" w:sz="0" w:space="0" w:color="auto"/>
          <w:right w:val="none" w:sz="0" w:space="0" w:color="auto"/>
        </w:tblBorders>
        <w:tblLook w:val="04A0" w:firstRow="1" w:lastRow="0" w:firstColumn="1" w:lastColumn="0" w:noHBand="0" w:noVBand="1"/>
      </w:tblPr>
      <w:tblGrid>
        <w:gridCol w:w="3963"/>
        <w:gridCol w:w="3964"/>
      </w:tblGrid>
      <w:tr w:rsidR="005C47EA" w14:paraId="653E3928" w14:textId="77777777" w:rsidTr="00883E10">
        <w:trPr>
          <w:tblHeader/>
        </w:trPr>
        <w:tc>
          <w:tcPr>
            <w:tcW w:w="3963" w:type="dxa"/>
            <w:tcBorders>
              <w:right w:val="nil"/>
            </w:tcBorders>
            <w:shd w:val="clear" w:color="auto" w:fill="D9D9D9" w:themeFill="background1" w:themeFillShade="D9"/>
          </w:tcPr>
          <w:p w14:paraId="6493D0D4" w14:textId="51AD213A" w:rsidR="005C47EA" w:rsidRDefault="00E30E36" w:rsidP="008E5563">
            <w:pPr>
              <w:jc w:val="center"/>
            </w:pPr>
            <w:r w:rsidRPr="00E30E36">
              <w:rPr>
                <w:i/>
              </w:rPr>
              <w:t>Role</w:t>
            </w:r>
          </w:p>
        </w:tc>
        <w:tc>
          <w:tcPr>
            <w:tcW w:w="3964" w:type="dxa"/>
            <w:tcBorders>
              <w:left w:val="nil"/>
            </w:tcBorders>
            <w:shd w:val="clear" w:color="auto" w:fill="D9D9D9" w:themeFill="background1" w:themeFillShade="D9"/>
          </w:tcPr>
          <w:p w14:paraId="15BF4171" w14:textId="3BC1AF99" w:rsidR="005C47EA" w:rsidRDefault="00674938" w:rsidP="008E5563">
            <w:pPr>
              <w:jc w:val="center"/>
            </w:pPr>
            <w:r>
              <w:t>Kemampuan pada aplikasi</w:t>
            </w:r>
          </w:p>
        </w:tc>
      </w:tr>
      <w:tr w:rsidR="005C47EA" w14:paraId="09F45001" w14:textId="77777777" w:rsidTr="007E6F31">
        <w:tc>
          <w:tcPr>
            <w:tcW w:w="3963" w:type="dxa"/>
            <w:tcBorders>
              <w:right w:val="nil"/>
            </w:tcBorders>
          </w:tcPr>
          <w:p w14:paraId="1F239AB6" w14:textId="1FB3F887" w:rsidR="005C47EA" w:rsidRDefault="00A67C2C" w:rsidP="00F149AE">
            <w:pPr>
              <w:jc w:val="center"/>
            </w:pPr>
            <w:r>
              <w:t>Admin</w:t>
            </w:r>
          </w:p>
        </w:tc>
        <w:tc>
          <w:tcPr>
            <w:tcW w:w="3964" w:type="dxa"/>
            <w:tcBorders>
              <w:left w:val="nil"/>
            </w:tcBorders>
          </w:tcPr>
          <w:p w14:paraId="1F47AD02" w14:textId="7CDFEB3A" w:rsidR="005C47EA" w:rsidRDefault="006B6FE6" w:rsidP="005060CA">
            <w:pPr>
              <w:pStyle w:val="ListParagraph"/>
              <w:numPr>
                <w:ilvl w:val="0"/>
                <w:numId w:val="14"/>
              </w:numPr>
            </w:pPr>
            <w:r>
              <w:t>Mengelola konten dashboard</w:t>
            </w:r>
            <w:r w:rsidR="00F852C3">
              <w:t>.</w:t>
            </w:r>
          </w:p>
          <w:p w14:paraId="34385920" w14:textId="5A43FA23" w:rsidR="00ED1831" w:rsidRDefault="006B6FE6" w:rsidP="005060CA">
            <w:pPr>
              <w:pStyle w:val="ListParagraph"/>
              <w:numPr>
                <w:ilvl w:val="0"/>
                <w:numId w:val="14"/>
              </w:numPr>
            </w:pPr>
            <w:r>
              <w:t>Mengelola</w:t>
            </w:r>
            <w:r w:rsidR="00ED1831">
              <w:t xml:space="preserve"> </w:t>
            </w:r>
            <w:r w:rsidR="00082136">
              <w:t>user (komite, dosen pembimbing, dosen penguji, mahasiswa)</w:t>
            </w:r>
            <w:r w:rsidR="00F852C3">
              <w:t>.</w:t>
            </w:r>
          </w:p>
          <w:p w14:paraId="3B404660" w14:textId="583A4575" w:rsidR="00ED1831" w:rsidRDefault="001C0E7C" w:rsidP="005060CA">
            <w:pPr>
              <w:pStyle w:val="ListParagraph"/>
              <w:numPr>
                <w:ilvl w:val="0"/>
                <w:numId w:val="14"/>
              </w:numPr>
            </w:pPr>
            <w:r>
              <w:t>Monitoring pelaksanaan sidang</w:t>
            </w:r>
            <w:r w:rsidR="00F852C3">
              <w:t>.</w:t>
            </w:r>
          </w:p>
          <w:p w14:paraId="2358C3C2" w14:textId="3F98CE04" w:rsidR="00D921B1" w:rsidRDefault="006F0AA5" w:rsidP="005060CA">
            <w:pPr>
              <w:pStyle w:val="ListParagraph"/>
              <w:numPr>
                <w:ilvl w:val="0"/>
                <w:numId w:val="14"/>
              </w:numPr>
            </w:pPr>
            <w:r>
              <w:t>M</w:t>
            </w:r>
            <w:r w:rsidR="00963C23">
              <w:t>engelola</w:t>
            </w:r>
            <w:r>
              <w:t xml:space="preserve"> pengajuan judul, sempro,</w:t>
            </w:r>
            <w:r w:rsidR="00884473">
              <w:t xml:space="preserve"> sidang</w:t>
            </w:r>
            <w:r>
              <w:t xml:space="preserve"> skripsi, </w:t>
            </w:r>
            <w:r w:rsidR="00C804AC">
              <w:t>dan</w:t>
            </w:r>
            <w:r w:rsidR="00AB2584">
              <w:t xml:space="preserve"> serah terima</w:t>
            </w:r>
            <w:r w:rsidR="00C804AC">
              <w:t xml:space="preserve"> alat</w:t>
            </w:r>
            <w:r w:rsidR="00F852C3">
              <w:t>.</w:t>
            </w:r>
          </w:p>
          <w:p w14:paraId="33F2F02A" w14:textId="4E877212" w:rsidR="00AB0D60" w:rsidRDefault="00AB0D60" w:rsidP="005060CA">
            <w:pPr>
              <w:pStyle w:val="ListParagraph"/>
              <w:numPr>
                <w:ilvl w:val="0"/>
                <w:numId w:val="14"/>
              </w:numPr>
            </w:pPr>
            <w:r>
              <w:t>M</w:t>
            </w:r>
            <w:r w:rsidR="00963C23">
              <w:t>onitoring pengajuan revisi</w:t>
            </w:r>
            <w:r w:rsidR="00F852C3">
              <w:t>.</w:t>
            </w:r>
          </w:p>
        </w:tc>
      </w:tr>
      <w:tr w:rsidR="005C47EA" w14:paraId="59C41F60" w14:textId="77777777" w:rsidTr="007E6F31">
        <w:tc>
          <w:tcPr>
            <w:tcW w:w="3963" w:type="dxa"/>
            <w:tcBorders>
              <w:right w:val="nil"/>
            </w:tcBorders>
          </w:tcPr>
          <w:p w14:paraId="7CADFA8B" w14:textId="48039B66" w:rsidR="005C47EA" w:rsidRDefault="00CC3F1A" w:rsidP="00F149AE">
            <w:pPr>
              <w:jc w:val="center"/>
            </w:pPr>
            <w:r>
              <w:t>Ketua Komite</w:t>
            </w:r>
          </w:p>
        </w:tc>
        <w:tc>
          <w:tcPr>
            <w:tcW w:w="3964" w:type="dxa"/>
            <w:tcBorders>
              <w:left w:val="nil"/>
            </w:tcBorders>
          </w:tcPr>
          <w:p w14:paraId="3971B1F0" w14:textId="363FB1AC" w:rsidR="00291218" w:rsidRDefault="00291218" w:rsidP="005060CA">
            <w:pPr>
              <w:pStyle w:val="ListParagraph"/>
              <w:numPr>
                <w:ilvl w:val="0"/>
                <w:numId w:val="15"/>
              </w:numPr>
            </w:pPr>
            <w:r>
              <w:t>M</w:t>
            </w:r>
            <w:r w:rsidR="00DC7567">
              <w:t>engelola</w:t>
            </w:r>
            <w:r>
              <w:t xml:space="preserve"> revisi </w:t>
            </w:r>
            <w:r w:rsidR="003C12D9">
              <w:t>mahasiswa</w:t>
            </w:r>
            <w:r>
              <w:t xml:space="preserve"> yang sudah d</w:t>
            </w:r>
            <w:r w:rsidR="00DC7567">
              <w:t>iperiksa</w:t>
            </w:r>
            <w:r>
              <w:t xml:space="preserve"> oleh pembimbing dan penguji.</w:t>
            </w:r>
          </w:p>
        </w:tc>
      </w:tr>
      <w:tr w:rsidR="005C47EA" w14:paraId="1D99ED64" w14:textId="77777777" w:rsidTr="007E6F31">
        <w:tc>
          <w:tcPr>
            <w:tcW w:w="3963" w:type="dxa"/>
            <w:tcBorders>
              <w:right w:val="nil"/>
            </w:tcBorders>
          </w:tcPr>
          <w:p w14:paraId="53F481E3" w14:textId="0A1D8784" w:rsidR="005C47EA" w:rsidRDefault="001B1C5D" w:rsidP="00F149AE">
            <w:pPr>
              <w:jc w:val="center"/>
            </w:pPr>
            <w:r>
              <w:t>Komite</w:t>
            </w:r>
          </w:p>
        </w:tc>
        <w:tc>
          <w:tcPr>
            <w:tcW w:w="3964" w:type="dxa"/>
            <w:tcBorders>
              <w:left w:val="nil"/>
            </w:tcBorders>
          </w:tcPr>
          <w:p w14:paraId="758BC445" w14:textId="72510CD3" w:rsidR="00EA05DC" w:rsidRDefault="00EA05DC" w:rsidP="005060CA">
            <w:pPr>
              <w:pStyle w:val="ListParagraph"/>
              <w:numPr>
                <w:ilvl w:val="0"/>
                <w:numId w:val="16"/>
              </w:numPr>
            </w:pPr>
            <w:r>
              <w:t>Mengelola konten dashboard</w:t>
            </w:r>
            <w:r w:rsidR="00F852C3">
              <w:t>.</w:t>
            </w:r>
          </w:p>
          <w:p w14:paraId="6627BD66" w14:textId="78095085" w:rsidR="00700BE0" w:rsidRDefault="00750C29" w:rsidP="005060CA">
            <w:pPr>
              <w:pStyle w:val="ListParagraph"/>
              <w:numPr>
                <w:ilvl w:val="0"/>
                <w:numId w:val="16"/>
              </w:numPr>
            </w:pPr>
            <w:r>
              <w:t xml:space="preserve">Mengelola pengajuan judul, sempro, </w:t>
            </w:r>
            <w:r w:rsidR="00884473">
              <w:t xml:space="preserve">sidang </w:t>
            </w:r>
            <w:r>
              <w:t>skripsi, dan</w:t>
            </w:r>
            <w:r w:rsidR="00B56FA1">
              <w:t xml:space="preserve"> serah terima</w:t>
            </w:r>
            <w:r>
              <w:t xml:space="preserve"> alat</w:t>
            </w:r>
            <w:r w:rsidR="00F852C3">
              <w:t>.</w:t>
            </w:r>
          </w:p>
        </w:tc>
      </w:tr>
    </w:tbl>
    <w:p w14:paraId="39AB249C" w14:textId="77777777" w:rsidR="0099196A" w:rsidRDefault="0099196A" w:rsidP="00F149AE">
      <w:pPr>
        <w:jc w:val="center"/>
        <w:sectPr w:rsidR="0099196A" w:rsidSect="000C6C49">
          <w:headerReference w:type="even" r:id="rId52"/>
          <w:headerReference w:type="default" r:id="rId53"/>
          <w:footerReference w:type="default" r:id="rId54"/>
          <w:headerReference w:type="first" r:id="rId55"/>
          <w:pgSz w:w="11906" w:h="16838"/>
          <w:pgMar w:top="1701" w:right="1701" w:bottom="1701" w:left="2268" w:header="850" w:footer="1417" w:gutter="0"/>
          <w:cols w:space="708"/>
          <w:docGrid w:linePitch="360"/>
        </w:sect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963"/>
        <w:gridCol w:w="3964"/>
      </w:tblGrid>
      <w:tr w:rsidR="005C47EA" w14:paraId="1D7829B6" w14:textId="77777777" w:rsidTr="007E6F31">
        <w:tc>
          <w:tcPr>
            <w:tcW w:w="3963" w:type="dxa"/>
            <w:tcBorders>
              <w:right w:val="nil"/>
            </w:tcBorders>
          </w:tcPr>
          <w:p w14:paraId="3534C80E" w14:textId="236B2C24" w:rsidR="005C47EA" w:rsidRDefault="0045714C" w:rsidP="00F149AE">
            <w:pPr>
              <w:jc w:val="center"/>
            </w:pPr>
            <w:r>
              <w:lastRenderedPageBreak/>
              <w:t xml:space="preserve">Ketua </w:t>
            </w:r>
            <w:r w:rsidR="00E116F6">
              <w:t>Penguji</w:t>
            </w:r>
          </w:p>
        </w:tc>
        <w:tc>
          <w:tcPr>
            <w:tcW w:w="3964" w:type="dxa"/>
            <w:tcBorders>
              <w:left w:val="nil"/>
            </w:tcBorders>
          </w:tcPr>
          <w:p w14:paraId="57BE0433" w14:textId="77777777" w:rsidR="005C47EA" w:rsidRDefault="00603E72" w:rsidP="005060CA">
            <w:pPr>
              <w:pStyle w:val="ListParagraph"/>
              <w:numPr>
                <w:ilvl w:val="0"/>
                <w:numId w:val="17"/>
              </w:numPr>
            </w:pPr>
            <w:r>
              <w:t>M</w:t>
            </w:r>
            <w:r w:rsidR="007B6147">
              <w:t>emberi nilai sempro mahasiswa</w:t>
            </w:r>
            <w:r w:rsidR="0077732C">
              <w:t xml:space="preserve"> teruji</w:t>
            </w:r>
            <w:r w:rsidR="007B6147">
              <w:t>.</w:t>
            </w:r>
          </w:p>
          <w:p w14:paraId="0D867BCF" w14:textId="05ACB6DE" w:rsidR="00674671" w:rsidRDefault="00674671" w:rsidP="005060CA">
            <w:pPr>
              <w:pStyle w:val="ListParagraph"/>
              <w:numPr>
                <w:ilvl w:val="0"/>
                <w:numId w:val="17"/>
              </w:numPr>
            </w:pPr>
            <w:r>
              <w:t>Rekapituliasi nilai total sidang skripsi ter</w:t>
            </w:r>
            <w:r w:rsidR="004B4D27">
              <w:t>uji</w:t>
            </w:r>
            <w:r>
              <w:t>.</w:t>
            </w:r>
          </w:p>
          <w:p w14:paraId="179E9652" w14:textId="77777777" w:rsidR="00674671" w:rsidRDefault="00674671" w:rsidP="005060CA">
            <w:pPr>
              <w:pStyle w:val="ListParagraph"/>
              <w:numPr>
                <w:ilvl w:val="0"/>
                <w:numId w:val="17"/>
              </w:numPr>
            </w:pPr>
            <w:r>
              <w:t>Menentukan kelulusan ter</w:t>
            </w:r>
            <w:r w:rsidR="004B4D27">
              <w:t>uji</w:t>
            </w:r>
            <w:r>
              <w:t>.</w:t>
            </w:r>
          </w:p>
          <w:p w14:paraId="44EB99CD" w14:textId="1D55CF50" w:rsidR="005D4E55" w:rsidRDefault="005D4E55" w:rsidP="005060CA">
            <w:pPr>
              <w:pStyle w:val="ListParagraph"/>
              <w:numPr>
                <w:ilvl w:val="0"/>
                <w:numId w:val="17"/>
              </w:numPr>
            </w:pPr>
            <w:r>
              <w:t>Memberikan revisi kepada teruji.</w:t>
            </w:r>
          </w:p>
        </w:tc>
      </w:tr>
      <w:tr w:rsidR="005C47EA" w14:paraId="58B686A6" w14:textId="77777777" w:rsidTr="007E6F31">
        <w:tc>
          <w:tcPr>
            <w:tcW w:w="3963" w:type="dxa"/>
            <w:tcBorders>
              <w:right w:val="nil"/>
            </w:tcBorders>
          </w:tcPr>
          <w:p w14:paraId="25E4F599" w14:textId="7D0E1D80" w:rsidR="005C47EA" w:rsidRDefault="001819D9" w:rsidP="00F149AE">
            <w:pPr>
              <w:jc w:val="center"/>
            </w:pPr>
            <w:r>
              <w:t xml:space="preserve">Dosen </w:t>
            </w:r>
            <w:r w:rsidR="00E116F6">
              <w:t>Penguji</w:t>
            </w:r>
          </w:p>
        </w:tc>
        <w:tc>
          <w:tcPr>
            <w:tcW w:w="3964" w:type="dxa"/>
            <w:tcBorders>
              <w:left w:val="nil"/>
            </w:tcBorders>
          </w:tcPr>
          <w:p w14:paraId="4DDF0209" w14:textId="116931D5" w:rsidR="00D64CED" w:rsidRDefault="00D64CED" w:rsidP="005060CA">
            <w:pPr>
              <w:pStyle w:val="ListParagraph"/>
              <w:numPr>
                <w:ilvl w:val="0"/>
                <w:numId w:val="18"/>
              </w:numPr>
            </w:pPr>
            <w:r>
              <w:t>Melihat konten dashboard</w:t>
            </w:r>
          </w:p>
          <w:p w14:paraId="5AC627FB" w14:textId="11463800" w:rsidR="005C47EA" w:rsidRDefault="0077732C" w:rsidP="005060CA">
            <w:pPr>
              <w:pStyle w:val="ListParagraph"/>
              <w:numPr>
                <w:ilvl w:val="0"/>
                <w:numId w:val="18"/>
              </w:numPr>
            </w:pPr>
            <w:r>
              <w:t>Monitoring sempro</w:t>
            </w:r>
            <w:r w:rsidR="00A61B24">
              <w:t xml:space="preserve"> dan sidang skripsi</w:t>
            </w:r>
            <w:r>
              <w:t xml:space="preserve"> mahasiswa teruji.</w:t>
            </w:r>
          </w:p>
          <w:p w14:paraId="1BC89F4D" w14:textId="77777777" w:rsidR="00441079" w:rsidRDefault="002D50B8" w:rsidP="005060CA">
            <w:pPr>
              <w:pStyle w:val="ListParagraph"/>
              <w:numPr>
                <w:ilvl w:val="0"/>
                <w:numId w:val="18"/>
              </w:numPr>
            </w:pPr>
            <w:r>
              <w:t>Memberikan nilai sidang skripsi mahasiswa teruji.</w:t>
            </w:r>
          </w:p>
          <w:p w14:paraId="5BAEB730" w14:textId="393D965B" w:rsidR="00082996" w:rsidRDefault="00082996" w:rsidP="005060CA">
            <w:pPr>
              <w:pStyle w:val="ListParagraph"/>
              <w:numPr>
                <w:ilvl w:val="0"/>
                <w:numId w:val="18"/>
              </w:numPr>
            </w:pPr>
            <w:r>
              <w:t>Me</w:t>
            </w:r>
            <w:r w:rsidR="004D1BA0">
              <w:t>meriksa</w:t>
            </w:r>
            <w:r>
              <w:t xml:space="preserve"> perbaikan revisi dari teruji.</w:t>
            </w:r>
          </w:p>
        </w:tc>
      </w:tr>
      <w:tr w:rsidR="005C47EA" w14:paraId="3BA7E427" w14:textId="77777777" w:rsidTr="007E6F31">
        <w:tc>
          <w:tcPr>
            <w:tcW w:w="3963" w:type="dxa"/>
            <w:tcBorders>
              <w:right w:val="nil"/>
            </w:tcBorders>
          </w:tcPr>
          <w:p w14:paraId="6D5882D1" w14:textId="28AC8131" w:rsidR="005C47EA" w:rsidRDefault="00BB7861" w:rsidP="00F149AE">
            <w:pPr>
              <w:jc w:val="center"/>
            </w:pPr>
            <w:r>
              <w:t>Dosen Pembimbing</w:t>
            </w:r>
          </w:p>
        </w:tc>
        <w:tc>
          <w:tcPr>
            <w:tcW w:w="3964" w:type="dxa"/>
            <w:tcBorders>
              <w:left w:val="nil"/>
            </w:tcBorders>
          </w:tcPr>
          <w:p w14:paraId="09AAF556" w14:textId="6B64B37A" w:rsidR="00D64CED" w:rsidRDefault="00D64CED" w:rsidP="005060CA">
            <w:pPr>
              <w:pStyle w:val="ListParagraph"/>
              <w:numPr>
                <w:ilvl w:val="0"/>
                <w:numId w:val="19"/>
              </w:numPr>
            </w:pPr>
            <w:r>
              <w:t>Melihat konten dashboard</w:t>
            </w:r>
          </w:p>
          <w:p w14:paraId="062AE0AE" w14:textId="33095FBF" w:rsidR="005C47EA" w:rsidRDefault="00BA2C01" w:rsidP="005060CA">
            <w:pPr>
              <w:pStyle w:val="ListParagraph"/>
              <w:numPr>
                <w:ilvl w:val="0"/>
                <w:numId w:val="19"/>
              </w:numPr>
            </w:pPr>
            <w:r>
              <w:t>Men</w:t>
            </w:r>
            <w:r w:rsidR="009A1D96">
              <w:t>gelola pengajuan logbook mahasiswa.</w:t>
            </w:r>
          </w:p>
          <w:p w14:paraId="0963BAF1" w14:textId="77777777" w:rsidR="004B030B" w:rsidRDefault="004B030B" w:rsidP="005060CA">
            <w:pPr>
              <w:pStyle w:val="ListParagraph"/>
              <w:numPr>
                <w:ilvl w:val="0"/>
                <w:numId w:val="19"/>
              </w:numPr>
            </w:pPr>
            <w:r>
              <w:t>Mengelola pengajuan sidang sempro mahasiswa bimbingan.</w:t>
            </w:r>
          </w:p>
          <w:p w14:paraId="1EEB4423" w14:textId="77777777" w:rsidR="00CC62B4" w:rsidRDefault="00CC62B4" w:rsidP="005060CA">
            <w:pPr>
              <w:pStyle w:val="ListParagraph"/>
              <w:numPr>
                <w:ilvl w:val="0"/>
                <w:numId w:val="19"/>
              </w:numPr>
            </w:pPr>
            <w:r>
              <w:t>Memberikan nilai sidang skripsi mahasiswa teru</w:t>
            </w:r>
            <w:r w:rsidR="002C6283">
              <w:t>ji.</w:t>
            </w:r>
          </w:p>
          <w:p w14:paraId="779F7712" w14:textId="19800CD5" w:rsidR="00E62643" w:rsidRDefault="00E62643" w:rsidP="005060CA">
            <w:pPr>
              <w:pStyle w:val="ListParagraph"/>
              <w:numPr>
                <w:ilvl w:val="0"/>
                <w:numId w:val="19"/>
              </w:numPr>
            </w:pPr>
            <w:r>
              <w:t xml:space="preserve">Menerima perbaikan revisi </w:t>
            </w:r>
            <w:r w:rsidR="0075760C">
              <w:t>mahasiswa bimbingan</w:t>
            </w:r>
            <w:r>
              <w:t>.</w:t>
            </w:r>
          </w:p>
        </w:tc>
      </w:tr>
      <w:tr w:rsidR="005C47EA" w14:paraId="55E9A03F" w14:textId="77777777" w:rsidTr="007E6F31">
        <w:tc>
          <w:tcPr>
            <w:tcW w:w="3963" w:type="dxa"/>
            <w:tcBorders>
              <w:right w:val="nil"/>
            </w:tcBorders>
          </w:tcPr>
          <w:p w14:paraId="32E87453" w14:textId="3423E855" w:rsidR="005C47EA" w:rsidRDefault="00BB7861" w:rsidP="00F149AE">
            <w:pPr>
              <w:jc w:val="center"/>
            </w:pPr>
            <w:r>
              <w:t>Mahasiswa</w:t>
            </w:r>
          </w:p>
        </w:tc>
        <w:tc>
          <w:tcPr>
            <w:tcW w:w="3964" w:type="dxa"/>
            <w:tcBorders>
              <w:left w:val="nil"/>
            </w:tcBorders>
          </w:tcPr>
          <w:p w14:paraId="3362731B" w14:textId="31087E63" w:rsidR="005C47EA" w:rsidRDefault="00B329F1" w:rsidP="005060CA">
            <w:pPr>
              <w:pStyle w:val="ListParagraph"/>
              <w:numPr>
                <w:ilvl w:val="0"/>
                <w:numId w:val="20"/>
              </w:numPr>
            </w:pPr>
            <w:r>
              <w:t>Me</w:t>
            </w:r>
            <w:r w:rsidR="00D61983">
              <w:t>lihat konten</w:t>
            </w:r>
            <w:r w:rsidR="009739B5">
              <w:t xml:space="preserve"> dashboard</w:t>
            </w:r>
            <w:r w:rsidR="00F852C3">
              <w:t>.</w:t>
            </w:r>
          </w:p>
          <w:p w14:paraId="0EFED944" w14:textId="624BBD69" w:rsidR="00AB68C1" w:rsidRDefault="00AB1BFA" w:rsidP="005060CA">
            <w:pPr>
              <w:pStyle w:val="ListParagraph"/>
              <w:numPr>
                <w:ilvl w:val="0"/>
                <w:numId w:val="20"/>
              </w:numPr>
            </w:pPr>
            <w:r>
              <w:t>M</w:t>
            </w:r>
            <w:r w:rsidR="008A03F7">
              <w:t>elakukan pengajuan</w:t>
            </w:r>
            <w:r w:rsidR="00D61983">
              <w:t xml:space="preserve"> logbook</w:t>
            </w:r>
            <w:r w:rsidR="00CA5417">
              <w:t xml:space="preserve"> </w:t>
            </w:r>
            <w:r w:rsidR="00D1360F">
              <w:t>judul</w:t>
            </w:r>
            <w:r w:rsidR="00896DFE">
              <w:t>, sempro, sidang skripsi</w:t>
            </w:r>
            <w:r w:rsidR="00B41F7F">
              <w:t xml:space="preserve">, </w:t>
            </w:r>
            <w:r w:rsidR="00411A6C">
              <w:t>serah terima alat</w:t>
            </w:r>
            <w:r w:rsidR="00CA5417">
              <w:t>.</w:t>
            </w:r>
          </w:p>
          <w:p w14:paraId="7017CE1A" w14:textId="31221AEB" w:rsidR="00174E76" w:rsidRDefault="00174E76" w:rsidP="005060CA">
            <w:pPr>
              <w:pStyle w:val="ListParagraph"/>
              <w:numPr>
                <w:ilvl w:val="0"/>
                <w:numId w:val="20"/>
              </w:numPr>
            </w:pPr>
            <w:r>
              <w:t xml:space="preserve">Melakukan </w:t>
            </w:r>
            <w:r w:rsidR="003F0F31">
              <w:t>perbaikan revisi</w:t>
            </w:r>
            <w:r>
              <w:t>.</w:t>
            </w:r>
          </w:p>
          <w:p w14:paraId="488851C5" w14:textId="77777777" w:rsidR="004336F7" w:rsidRDefault="004336F7" w:rsidP="005060CA">
            <w:pPr>
              <w:pStyle w:val="ListParagraph"/>
              <w:numPr>
                <w:ilvl w:val="0"/>
                <w:numId w:val="20"/>
              </w:numPr>
            </w:pPr>
            <w:r>
              <w:t xml:space="preserve">Monitoring pengajuan yang </w:t>
            </w:r>
            <w:r w:rsidR="00CE4149">
              <w:t>sudah diajukan.</w:t>
            </w:r>
          </w:p>
          <w:p w14:paraId="1AC36AEC" w14:textId="683F66F1" w:rsidR="00737A9F" w:rsidRDefault="00737A9F" w:rsidP="005060CA">
            <w:pPr>
              <w:pStyle w:val="ListParagraph"/>
              <w:numPr>
                <w:ilvl w:val="0"/>
                <w:numId w:val="20"/>
              </w:numPr>
            </w:pPr>
            <w:r>
              <w:t>Mengunggah dokumen skripsi.</w:t>
            </w:r>
          </w:p>
        </w:tc>
      </w:tr>
    </w:tbl>
    <w:p w14:paraId="59697F0C" w14:textId="77777777" w:rsidR="00362522" w:rsidRDefault="00362522" w:rsidP="00362522">
      <w:pPr>
        <w:pStyle w:val="ListParagraph"/>
        <w:ind w:left="360"/>
      </w:pPr>
    </w:p>
    <w:p w14:paraId="53072C50" w14:textId="3F7A7F11" w:rsidR="00182379" w:rsidRDefault="00182379" w:rsidP="005060CA">
      <w:pPr>
        <w:pStyle w:val="ListParagraph"/>
        <w:numPr>
          <w:ilvl w:val="0"/>
          <w:numId w:val="13"/>
        </w:numPr>
      </w:pPr>
      <w:r>
        <w:t>Kebutuhan Non-Fungsional</w:t>
      </w:r>
    </w:p>
    <w:p w14:paraId="45BB55A2" w14:textId="38BB87A2" w:rsidR="00A73F22" w:rsidRDefault="00A73F22" w:rsidP="00F31111">
      <w:pPr>
        <w:pStyle w:val="ListParagraph"/>
        <w:ind w:left="360"/>
      </w:pPr>
      <w:r>
        <w:t>Kebutuhan ini</w:t>
      </w:r>
      <w:r w:rsidR="00084448">
        <w:t xml:space="preserve"> memberikan </w:t>
      </w:r>
      <w:r w:rsidR="00B3178B">
        <w:t>Gambar</w:t>
      </w:r>
      <w:r w:rsidR="00084448">
        <w:t>an sistem aplikasi pengelolaan skripsi itu bekerja</w:t>
      </w:r>
      <w:r w:rsidR="00B975B6">
        <w:t xml:space="preserve">, seperti yang dijelaskan pada </w:t>
      </w:r>
      <w:r w:rsidR="00B3178B">
        <w:t>Tabel</w:t>
      </w:r>
      <w:r w:rsidR="00B975B6">
        <w:t xml:space="preserve"> 3 berikut ini.</w:t>
      </w:r>
    </w:p>
    <w:p w14:paraId="0236C763" w14:textId="1884489E" w:rsidR="008F1358" w:rsidRPr="009E6175" w:rsidRDefault="00B3178B" w:rsidP="009E6175">
      <w:pPr>
        <w:pStyle w:val="Caption"/>
        <w:jc w:val="center"/>
        <w:rPr>
          <w:i w:val="0"/>
          <w:iCs w:val="0"/>
          <w:color w:val="000000" w:themeColor="text1"/>
          <w:sz w:val="24"/>
          <w:szCs w:val="24"/>
        </w:rPr>
      </w:pPr>
      <w:bookmarkStart w:id="33" w:name="_Toc171756352"/>
      <w:r>
        <w:rPr>
          <w:i w:val="0"/>
          <w:iCs w:val="0"/>
          <w:color w:val="000000" w:themeColor="text1"/>
          <w:sz w:val="24"/>
          <w:szCs w:val="24"/>
        </w:rPr>
        <w:t>Tabel</w:t>
      </w:r>
      <w:r w:rsidR="009E6175" w:rsidRPr="009E6175">
        <w:rPr>
          <w:i w:val="0"/>
          <w:iCs w:val="0"/>
          <w:color w:val="000000" w:themeColor="text1"/>
          <w:sz w:val="24"/>
          <w:szCs w:val="24"/>
        </w:rPr>
        <w:t xml:space="preserve"> </w:t>
      </w:r>
      <w:r w:rsidR="009E6175" w:rsidRPr="009E6175">
        <w:rPr>
          <w:i w:val="0"/>
          <w:iCs w:val="0"/>
          <w:color w:val="000000" w:themeColor="text1"/>
          <w:sz w:val="24"/>
          <w:szCs w:val="24"/>
        </w:rPr>
        <w:fldChar w:fldCharType="begin"/>
      </w:r>
      <w:r w:rsidR="009E6175" w:rsidRPr="009E6175">
        <w:rPr>
          <w:i w:val="0"/>
          <w:iCs w:val="0"/>
          <w:color w:val="000000" w:themeColor="text1"/>
          <w:sz w:val="24"/>
          <w:szCs w:val="24"/>
        </w:rPr>
        <w:instrText xml:space="preserve"> SEQ Tabel \* ARABIC </w:instrText>
      </w:r>
      <w:r w:rsidR="009E6175" w:rsidRPr="009E6175">
        <w:rPr>
          <w:i w:val="0"/>
          <w:iCs w:val="0"/>
          <w:color w:val="000000" w:themeColor="text1"/>
          <w:sz w:val="24"/>
          <w:szCs w:val="24"/>
        </w:rPr>
        <w:fldChar w:fldCharType="separate"/>
      </w:r>
      <w:r w:rsidR="0067630B">
        <w:rPr>
          <w:i w:val="0"/>
          <w:iCs w:val="0"/>
          <w:noProof/>
          <w:color w:val="000000" w:themeColor="text1"/>
          <w:sz w:val="24"/>
          <w:szCs w:val="24"/>
        </w:rPr>
        <w:t>3</w:t>
      </w:r>
      <w:r w:rsidR="009E6175" w:rsidRPr="009E6175">
        <w:rPr>
          <w:i w:val="0"/>
          <w:iCs w:val="0"/>
          <w:color w:val="000000" w:themeColor="text1"/>
          <w:sz w:val="24"/>
          <w:szCs w:val="24"/>
        </w:rPr>
        <w:fldChar w:fldCharType="end"/>
      </w:r>
      <w:r w:rsidR="009E6175" w:rsidRPr="009E6175">
        <w:rPr>
          <w:i w:val="0"/>
          <w:iCs w:val="0"/>
          <w:color w:val="000000" w:themeColor="text1"/>
          <w:sz w:val="24"/>
          <w:szCs w:val="24"/>
        </w:rPr>
        <w:t>. Kebutuhan Non-Fungsional</w:t>
      </w:r>
      <w:bookmarkEnd w:id="33"/>
    </w:p>
    <w:tbl>
      <w:tblPr>
        <w:tblStyle w:val="TableGrid"/>
        <w:tblW w:w="0" w:type="auto"/>
        <w:tblLook w:val="04A0" w:firstRow="1" w:lastRow="0" w:firstColumn="1" w:lastColumn="0" w:noHBand="0" w:noVBand="1"/>
      </w:tblPr>
      <w:tblGrid>
        <w:gridCol w:w="3963"/>
        <w:gridCol w:w="3964"/>
      </w:tblGrid>
      <w:tr w:rsidR="00C9228F" w14:paraId="6821AA27" w14:textId="77777777" w:rsidTr="00872625">
        <w:tc>
          <w:tcPr>
            <w:tcW w:w="3963" w:type="dxa"/>
            <w:tcBorders>
              <w:left w:val="nil"/>
              <w:bottom w:val="single" w:sz="4" w:space="0" w:color="auto"/>
              <w:right w:val="nil"/>
            </w:tcBorders>
            <w:shd w:val="clear" w:color="auto" w:fill="D9D9D9" w:themeFill="background1" w:themeFillShade="D9"/>
          </w:tcPr>
          <w:p w14:paraId="4D5D9BE2" w14:textId="4CD48E59" w:rsidR="00C9228F" w:rsidRDefault="00C9228F" w:rsidP="00C9228F">
            <w:pPr>
              <w:jc w:val="center"/>
            </w:pPr>
            <w:r>
              <w:t>Kategori</w:t>
            </w:r>
          </w:p>
        </w:tc>
        <w:tc>
          <w:tcPr>
            <w:tcW w:w="3964" w:type="dxa"/>
            <w:tcBorders>
              <w:left w:val="nil"/>
              <w:bottom w:val="single" w:sz="4" w:space="0" w:color="auto"/>
              <w:right w:val="nil"/>
            </w:tcBorders>
            <w:shd w:val="clear" w:color="auto" w:fill="D9D9D9" w:themeFill="background1" w:themeFillShade="D9"/>
          </w:tcPr>
          <w:p w14:paraId="1B31FF73" w14:textId="7DE30843" w:rsidR="00C9228F" w:rsidRDefault="00C9228F" w:rsidP="00C9228F">
            <w:pPr>
              <w:jc w:val="center"/>
            </w:pPr>
            <w:r>
              <w:t>Kebutuhan</w:t>
            </w:r>
          </w:p>
        </w:tc>
      </w:tr>
      <w:tr w:rsidR="00C9228F" w14:paraId="4CC2CF8D" w14:textId="77777777" w:rsidTr="00872625">
        <w:tc>
          <w:tcPr>
            <w:tcW w:w="3963" w:type="dxa"/>
            <w:tcBorders>
              <w:left w:val="nil"/>
              <w:right w:val="nil"/>
            </w:tcBorders>
          </w:tcPr>
          <w:p w14:paraId="6E899007" w14:textId="41B64AE7" w:rsidR="00C9228F" w:rsidRDefault="00C9228F" w:rsidP="00F149AE">
            <w:pPr>
              <w:jc w:val="center"/>
            </w:pPr>
            <w:r>
              <w:t>Portabilitas</w:t>
            </w:r>
          </w:p>
        </w:tc>
        <w:tc>
          <w:tcPr>
            <w:tcW w:w="3964" w:type="dxa"/>
            <w:tcBorders>
              <w:left w:val="nil"/>
              <w:right w:val="nil"/>
            </w:tcBorders>
          </w:tcPr>
          <w:p w14:paraId="2E675208" w14:textId="01844223" w:rsidR="00C9228F" w:rsidRDefault="00C9228F" w:rsidP="00C24045">
            <w:r>
              <w:t>Aplikasi ini dapat diakses dimana saja dan kapan saja karena hanya membutuhkan perangkat yang browser dan koneksi internet.</w:t>
            </w:r>
          </w:p>
        </w:tc>
      </w:tr>
      <w:tr w:rsidR="00C9228F" w14:paraId="448F91DD" w14:textId="77777777" w:rsidTr="00872625">
        <w:tc>
          <w:tcPr>
            <w:tcW w:w="3963" w:type="dxa"/>
            <w:tcBorders>
              <w:left w:val="nil"/>
              <w:right w:val="nil"/>
            </w:tcBorders>
          </w:tcPr>
          <w:p w14:paraId="68A13B79" w14:textId="06D89FB3" w:rsidR="00C9228F" w:rsidRDefault="00C9228F" w:rsidP="00F149AE">
            <w:pPr>
              <w:jc w:val="center"/>
            </w:pPr>
            <w:r>
              <w:t>Kegunaan</w:t>
            </w:r>
          </w:p>
        </w:tc>
        <w:tc>
          <w:tcPr>
            <w:tcW w:w="3964" w:type="dxa"/>
            <w:tcBorders>
              <w:left w:val="nil"/>
              <w:right w:val="nil"/>
            </w:tcBorders>
          </w:tcPr>
          <w:p w14:paraId="0C737657" w14:textId="4AD7E2DA" w:rsidR="00C9228F" w:rsidRDefault="00C9228F" w:rsidP="00C24045">
            <w:r>
              <w:t>Aplikasi ini mempunyai tampilan antarmuka yang mudah untuk dimengerti.</w:t>
            </w:r>
          </w:p>
        </w:tc>
      </w:tr>
      <w:tr w:rsidR="00C9228F" w14:paraId="16C82213" w14:textId="77777777" w:rsidTr="00872625">
        <w:tc>
          <w:tcPr>
            <w:tcW w:w="3963" w:type="dxa"/>
            <w:tcBorders>
              <w:left w:val="nil"/>
              <w:right w:val="nil"/>
            </w:tcBorders>
          </w:tcPr>
          <w:p w14:paraId="52DBB635" w14:textId="3F2065D3" w:rsidR="00C9228F" w:rsidRDefault="00C9228F" w:rsidP="00F149AE">
            <w:pPr>
              <w:jc w:val="center"/>
            </w:pPr>
            <w:r>
              <w:t>Dokumentasi</w:t>
            </w:r>
          </w:p>
        </w:tc>
        <w:tc>
          <w:tcPr>
            <w:tcW w:w="3964" w:type="dxa"/>
            <w:tcBorders>
              <w:left w:val="nil"/>
              <w:right w:val="nil"/>
            </w:tcBorders>
          </w:tcPr>
          <w:p w14:paraId="51E9F0CF" w14:textId="120D10D4" w:rsidR="00C9228F" w:rsidRDefault="00C9228F" w:rsidP="00C24045">
            <w:r>
              <w:t>Aplikasi ini terdokumentasi dengan cukup baik dengan adanya</w:t>
            </w:r>
            <w:r w:rsidR="00516CEF">
              <w:t xml:space="preserve"> perancangan sistem</w:t>
            </w:r>
            <w:r w:rsidR="00B01DE1">
              <w:t xml:space="preserve"> dan desain </w:t>
            </w:r>
            <w:r w:rsidR="00C6191F">
              <w:t>sistem</w:t>
            </w:r>
            <w:r>
              <w:t>.</w:t>
            </w:r>
          </w:p>
        </w:tc>
      </w:tr>
      <w:tr w:rsidR="00C9228F" w14:paraId="36CAEA4D" w14:textId="77777777" w:rsidTr="00872625">
        <w:tc>
          <w:tcPr>
            <w:tcW w:w="3963" w:type="dxa"/>
            <w:tcBorders>
              <w:left w:val="nil"/>
              <w:right w:val="nil"/>
            </w:tcBorders>
          </w:tcPr>
          <w:p w14:paraId="16CFE375" w14:textId="709FE5E8" w:rsidR="00C9228F" w:rsidRDefault="00C9228F" w:rsidP="00F149AE">
            <w:pPr>
              <w:jc w:val="center"/>
            </w:pPr>
            <w:r>
              <w:t>Ketersediaan dokumen</w:t>
            </w:r>
          </w:p>
        </w:tc>
        <w:tc>
          <w:tcPr>
            <w:tcW w:w="3964" w:type="dxa"/>
            <w:tcBorders>
              <w:left w:val="nil"/>
              <w:right w:val="nil"/>
            </w:tcBorders>
          </w:tcPr>
          <w:p w14:paraId="4055CDF4" w14:textId="151168CA" w:rsidR="00C9228F" w:rsidRDefault="00C9228F" w:rsidP="00C24045">
            <w:r>
              <w:t>Aplikasi ini menyediakan form dan skripsi dalam satu platform, sehingga memudahkan untuk diakses bahkan diunduh.</w:t>
            </w:r>
          </w:p>
        </w:tc>
      </w:tr>
    </w:tbl>
    <w:p w14:paraId="5CF15058" w14:textId="77777777" w:rsidR="001B1D08" w:rsidRDefault="001B1D08" w:rsidP="00265447"/>
    <w:p w14:paraId="107C332D" w14:textId="4177544E" w:rsidR="008F1D51" w:rsidRPr="00CC4747" w:rsidRDefault="004B1CE0" w:rsidP="005060CA">
      <w:pPr>
        <w:pStyle w:val="Heading2"/>
        <w:numPr>
          <w:ilvl w:val="0"/>
          <w:numId w:val="12"/>
        </w:numPr>
        <w:rPr>
          <w:i/>
          <w:iCs/>
        </w:rPr>
      </w:pPr>
      <w:bookmarkStart w:id="34" w:name="_Toc171756325"/>
      <w:r>
        <w:t xml:space="preserve">Membangun </w:t>
      </w:r>
      <w:r w:rsidRPr="00CC4747">
        <w:rPr>
          <w:i/>
          <w:iCs/>
        </w:rPr>
        <w:t>Pr</w:t>
      </w:r>
      <w:r w:rsidR="00537529" w:rsidRPr="00CC4747">
        <w:rPr>
          <w:i/>
          <w:iCs/>
        </w:rPr>
        <w:t>ototyping</w:t>
      </w:r>
      <w:bookmarkEnd w:id="34"/>
    </w:p>
    <w:p w14:paraId="658BE4B0" w14:textId="67A21B43" w:rsidR="00812C82" w:rsidRDefault="00CF6DD5" w:rsidP="00F31111">
      <w:r>
        <w:t>Perancangan sistem</w:t>
      </w:r>
      <w:r w:rsidR="00232C41">
        <w:t xml:space="preserve"> adalah </w:t>
      </w:r>
      <w:r w:rsidR="00BD45C3">
        <w:t xml:space="preserve">suatu proses yang bertujuan untuk </w:t>
      </w:r>
      <w:r w:rsidR="0092202A">
        <w:t>membangun representasi abstrak dari s</w:t>
      </w:r>
      <w:r w:rsidR="00A264C4">
        <w:t xml:space="preserve">istem berdasarkan </w:t>
      </w:r>
      <w:r w:rsidR="00F3283B">
        <w:t>pada analisis kebutuhan pengguna.</w:t>
      </w:r>
      <w:r w:rsidR="00BF5B05">
        <w:t xml:space="preserve"> Dengan demikian, tahp ini akan mempermudah untuk menganalisis</w:t>
      </w:r>
      <w:r w:rsidR="0032582C">
        <w:t xml:space="preserve"> dan merancang</w:t>
      </w:r>
      <w:r w:rsidR="00BF5B05">
        <w:t xml:space="preserve"> </w:t>
      </w:r>
      <w:r w:rsidR="0032582C">
        <w:t xml:space="preserve">sebuah sistem sebelum </w:t>
      </w:r>
      <w:r w:rsidR="004F0759">
        <w:t>masuk tahap implementasi.</w:t>
      </w:r>
      <w:r w:rsidR="009B1AA0">
        <w:t xml:space="preserve"> </w:t>
      </w:r>
      <w:r>
        <w:t xml:space="preserve">Perancangan sistem </w:t>
      </w:r>
      <w:r w:rsidR="009B1AA0">
        <w:t xml:space="preserve">yang digunakan pada penelitian ini adalah </w:t>
      </w:r>
      <w:r w:rsidR="009C098D" w:rsidRPr="009C098D">
        <w:rPr>
          <w:i/>
          <w:iCs/>
        </w:rPr>
        <w:t>usecase diagram</w:t>
      </w:r>
      <w:r w:rsidR="009B1AA0">
        <w:t xml:space="preserve">, </w:t>
      </w:r>
      <w:r w:rsidR="00732371" w:rsidRPr="00732371">
        <w:rPr>
          <w:i/>
          <w:iCs/>
        </w:rPr>
        <w:t>activity diagram</w:t>
      </w:r>
      <w:r w:rsidR="009B1AA0">
        <w:t xml:space="preserve">, dan </w:t>
      </w:r>
      <w:r w:rsidR="00732371" w:rsidRPr="00732371">
        <w:rPr>
          <w:i/>
          <w:iCs/>
        </w:rPr>
        <w:t>class diagram</w:t>
      </w:r>
      <w:r w:rsidR="009B1AA0">
        <w:t xml:space="preserve"> yang akan dijelaskan di bawah ini.</w:t>
      </w:r>
    </w:p>
    <w:p w14:paraId="167918F4" w14:textId="26CB19C6" w:rsidR="00F87F53" w:rsidRPr="00266C18" w:rsidRDefault="00641FE6" w:rsidP="005060CA">
      <w:pPr>
        <w:pStyle w:val="Heading2"/>
        <w:numPr>
          <w:ilvl w:val="0"/>
          <w:numId w:val="22"/>
        </w:numPr>
        <w:rPr>
          <w:i/>
          <w:iCs/>
        </w:rPr>
      </w:pPr>
      <w:bookmarkStart w:id="35" w:name="_Toc171756326"/>
      <w:r w:rsidRPr="00266C18">
        <w:rPr>
          <w:i/>
          <w:iCs/>
        </w:rPr>
        <w:lastRenderedPageBreak/>
        <w:t>Usecase Diagram</w:t>
      </w:r>
      <w:bookmarkEnd w:id="35"/>
    </w:p>
    <w:p w14:paraId="6B51C896" w14:textId="363E09B0" w:rsidR="00C24045" w:rsidRDefault="00131C67" w:rsidP="00F31111">
      <w:r>
        <w:t xml:space="preserve">Berikut ini adalah </w:t>
      </w:r>
      <w:r w:rsidR="009C098D" w:rsidRPr="009C098D">
        <w:rPr>
          <w:i/>
        </w:rPr>
        <w:t>usecase diagram</w:t>
      </w:r>
      <w:r w:rsidR="009C2DC3">
        <w:t xml:space="preserve"> yang akan </w:t>
      </w:r>
      <w:r w:rsidR="00D15469">
        <w:t>dibagi berdasarkan</w:t>
      </w:r>
      <w:r w:rsidR="009C2DC3">
        <w:t xml:space="preserve"> dengan jumlah </w:t>
      </w:r>
      <w:r w:rsidR="00E30E36" w:rsidRPr="00E30E36">
        <w:rPr>
          <w:i/>
        </w:rPr>
        <w:t>role</w:t>
      </w:r>
      <w:r w:rsidR="009C2DC3">
        <w:t xml:space="preserve"> yang ada</w:t>
      </w:r>
      <w:r w:rsidR="00167C94">
        <w:t>.</w:t>
      </w:r>
    </w:p>
    <w:p w14:paraId="41FD401B" w14:textId="73EB9B92" w:rsidR="00F55410" w:rsidRDefault="00E542AB" w:rsidP="005060CA">
      <w:pPr>
        <w:pStyle w:val="ListParagraph"/>
        <w:numPr>
          <w:ilvl w:val="0"/>
          <w:numId w:val="21"/>
        </w:numPr>
      </w:pPr>
      <w:r>
        <w:t>Admin</w:t>
      </w:r>
    </w:p>
    <w:p w14:paraId="2633D764" w14:textId="77777777" w:rsidR="009363B1" w:rsidRDefault="000764B3" w:rsidP="006448FB">
      <w:pPr>
        <w:jc w:val="center"/>
        <w:rPr>
          <w:color w:val="000000" w:themeColor="text1"/>
          <w:szCs w:val="24"/>
        </w:rPr>
      </w:pPr>
      <w:r>
        <w:rPr>
          <w:noProof/>
        </w:rPr>
        <w:drawing>
          <wp:inline distT="0" distB="0" distL="0" distR="0" wp14:anchorId="67885EB4" wp14:editId="381FD57A">
            <wp:extent cx="3819525" cy="4581525"/>
            <wp:effectExtent l="0" t="0" r="9525" b="9525"/>
            <wp:docPr id="747376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19525" cy="4581525"/>
                    </a:xfrm>
                    <a:prstGeom prst="rect">
                      <a:avLst/>
                    </a:prstGeom>
                    <a:noFill/>
                    <a:ln>
                      <a:noFill/>
                    </a:ln>
                  </pic:spPr>
                </pic:pic>
              </a:graphicData>
            </a:graphic>
          </wp:inline>
        </w:drawing>
      </w:r>
    </w:p>
    <w:p w14:paraId="6BC52D6F" w14:textId="2053BB76" w:rsidR="00B27E7E" w:rsidRPr="00207517" w:rsidRDefault="00B3178B" w:rsidP="006448FB">
      <w:pPr>
        <w:jc w:val="center"/>
      </w:pPr>
      <w:bookmarkStart w:id="36" w:name="_Toc171756417"/>
      <w:r>
        <w:rPr>
          <w:color w:val="000000" w:themeColor="text1"/>
          <w:szCs w:val="24"/>
        </w:rPr>
        <w:t>Gambar</w:t>
      </w:r>
      <w:r w:rsidR="002425A0" w:rsidRPr="00207517">
        <w:rPr>
          <w:color w:val="000000" w:themeColor="text1"/>
          <w:szCs w:val="24"/>
        </w:rPr>
        <w:t xml:space="preserve"> 4. </w:t>
      </w:r>
      <w:r w:rsidR="002425A0" w:rsidRPr="00207517">
        <w:rPr>
          <w:color w:val="000000" w:themeColor="text1"/>
          <w:szCs w:val="24"/>
        </w:rPr>
        <w:fldChar w:fldCharType="begin"/>
      </w:r>
      <w:r w:rsidR="002425A0" w:rsidRPr="00207517">
        <w:rPr>
          <w:color w:val="000000" w:themeColor="text1"/>
          <w:szCs w:val="24"/>
        </w:rPr>
        <w:instrText xml:space="preserve"> SEQ Gambar_4. \* ARABIC </w:instrText>
      </w:r>
      <w:r w:rsidR="002425A0" w:rsidRPr="00207517">
        <w:rPr>
          <w:color w:val="000000" w:themeColor="text1"/>
          <w:szCs w:val="24"/>
        </w:rPr>
        <w:fldChar w:fldCharType="separate"/>
      </w:r>
      <w:r w:rsidR="0067630B">
        <w:rPr>
          <w:noProof/>
          <w:color w:val="000000" w:themeColor="text1"/>
          <w:szCs w:val="24"/>
        </w:rPr>
        <w:t>1</w:t>
      </w:r>
      <w:r w:rsidR="002425A0" w:rsidRPr="00207517">
        <w:rPr>
          <w:color w:val="000000" w:themeColor="text1"/>
          <w:szCs w:val="24"/>
        </w:rPr>
        <w:fldChar w:fldCharType="end"/>
      </w:r>
      <w:r w:rsidR="002425A0" w:rsidRPr="00207517">
        <w:rPr>
          <w:color w:val="000000" w:themeColor="text1"/>
          <w:szCs w:val="24"/>
        </w:rPr>
        <w:t xml:space="preserve"> </w:t>
      </w:r>
      <w:r w:rsidR="00732371" w:rsidRPr="00732371">
        <w:rPr>
          <w:i/>
          <w:color w:val="000000" w:themeColor="text1"/>
          <w:szCs w:val="24"/>
        </w:rPr>
        <w:t>Usecase diagram</w:t>
      </w:r>
      <w:r w:rsidR="002425A0" w:rsidRPr="00207517">
        <w:rPr>
          <w:color w:val="000000" w:themeColor="text1"/>
          <w:szCs w:val="24"/>
        </w:rPr>
        <w:t xml:space="preserve"> admi</w:t>
      </w:r>
      <w:r w:rsidR="00207517" w:rsidRPr="00207517">
        <w:rPr>
          <w:color w:val="000000" w:themeColor="text1"/>
          <w:szCs w:val="24"/>
        </w:rPr>
        <w:t>n</w:t>
      </w:r>
      <w:bookmarkEnd w:id="36"/>
    </w:p>
    <w:p w14:paraId="718304AC" w14:textId="0A572C93" w:rsidR="006E3B2D" w:rsidRDefault="00B3178B" w:rsidP="00F31111">
      <w:r>
        <w:t>Gambar</w:t>
      </w:r>
      <w:r w:rsidR="00895DC6">
        <w:t xml:space="preserve"> 4.1 merupakan </w:t>
      </w:r>
      <w:r w:rsidR="009C098D" w:rsidRPr="009C098D">
        <w:rPr>
          <w:i/>
        </w:rPr>
        <w:t>usecase diagram</w:t>
      </w:r>
      <w:r w:rsidR="00895DC6">
        <w:t xml:space="preserve"> pada </w:t>
      </w:r>
      <w:r w:rsidR="00E30E36" w:rsidRPr="00E30E36">
        <w:rPr>
          <w:i/>
        </w:rPr>
        <w:t>role</w:t>
      </w:r>
      <w:r w:rsidR="00895DC6">
        <w:t xml:space="preserve"> admin.</w:t>
      </w:r>
      <w:r w:rsidR="00A3447A">
        <w:t xml:space="preserve"> Admin dapat </w:t>
      </w:r>
      <w:r w:rsidR="00CE1AB7">
        <w:t>melakukan pengolahan data untuk komite, dosen, dan mahasiswa</w:t>
      </w:r>
      <w:r w:rsidR="00CB075F">
        <w:t xml:space="preserve">. Pengolahannya dapat berupa menambah pengguna baru, </w:t>
      </w:r>
      <w:r w:rsidR="00F85F4D">
        <w:t>melihat data pengguna, mengubah data pengguna, dan menghapusnya.</w:t>
      </w:r>
      <w:r w:rsidR="00AE3F28">
        <w:t xml:space="preserve"> Admin juga dapat mengelola konten di </w:t>
      </w:r>
      <w:r w:rsidR="00AE3F28" w:rsidRPr="00E77470">
        <w:rPr>
          <w:i/>
          <w:iCs/>
        </w:rPr>
        <w:t>dashboard</w:t>
      </w:r>
      <w:r w:rsidR="00AE3F28">
        <w:t xml:space="preserve"> yang berisi timeline </w:t>
      </w:r>
      <w:r w:rsidR="007C5ABD">
        <w:t xml:space="preserve">dan alur skripsi. </w:t>
      </w:r>
      <w:r w:rsidR="00493690">
        <w:t>Admin juga dapat melakukan monitoring segala bentuk pengajuan judul, sempro, skripsi, dan alat</w:t>
      </w:r>
      <w:r w:rsidR="00EF0398">
        <w:t xml:space="preserve"> yang memungkinkan admin untuk menerima pengajuan tersebut bila diinginkan.</w:t>
      </w:r>
      <w:r w:rsidR="006F3FAC">
        <w:t xml:space="preserve"> Selain itu, admin juga dapat </w:t>
      </w:r>
      <w:r w:rsidR="006F3FAC">
        <w:lastRenderedPageBreak/>
        <w:t>memonitoring pengajuan revisi yang diajukan dan pelaksanaan sidang</w:t>
      </w:r>
      <w:r w:rsidR="00A25320">
        <w:t xml:space="preserve"> yang sedang berlangsung maupun yang sudah selesai.</w:t>
      </w:r>
    </w:p>
    <w:p w14:paraId="17501700" w14:textId="77777777" w:rsidR="000822FB" w:rsidRDefault="000822FB" w:rsidP="007C4F17">
      <w:pPr>
        <w:ind w:left="360"/>
      </w:pPr>
    </w:p>
    <w:p w14:paraId="1BAF2608" w14:textId="5DFD7411" w:rsidR="00951B1F" w:rsidRDefault="00BC7108" w:rsidP="005060CA">
      <w:pPr>
        <w:pStyle w:val="ListParagraph"/>
        <w:numPr>
          <w:ilvl w:val="0"/>
          <w:numId w:val="21"/>
        </w:numPr>
      </w:pPr>
      <w:r>
        <w:t>Komite</w:t>
      </w:r>
    </w:p>
    <w:p w14:paraId="19DAEC81" w14:textId="77777777" w:rsidR="009363B1" w:rsidRDefault="00B07DBA" w:rsidP="006448FB">
      <w:pPr>
        <w:jc w:val="center"/>
        <w:rPr>
          <w:color w:val="000000" w:themeColor="text1"/>
          <w:szCs w:val="24"/>
        </w:rPr>
      </w:pPr>
      <w:r>
        <w:rPr>
          <w:noProof/>
        </w:rPr>
        <w:drawing>
          <wp:inline distT="0" distB="0" distL="0" distR="0" wp14:anchorId="5991E562" wp14:editId="316A51D1">
            <wp:extent cx="5038725" cy="4143375"/>
            <wp:effectExtent l="0" t="0" r="9525" b="9525"/>
            <wp:docPr id="3441349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8725" cy="4143375"/>
                    </a:xfrm>
                    <a:prstGeom prst="rect">
                      <a:avLst/>
                    </a:prstGeom>
                    <a:noFill/>
                    <a:ln>
                      <a:noFill/>
                    </a:ln>
                  </pic:spPr>
                </pic:pic>
              </a:graphicData>
            </a:graphic>
          </wp:inline>
        </w:drawing>
      </w:r>
    </w:p>
    <w:p w14:paraId="768B55E9" w14:textId="37BD4462" w:rsidR="00AB3477" w:rsidRPr="00686E88" w:rsidRDefault="00B3178B" w:rsidP="006448FB">
      <w:pPr>
        <w:jc w:val="center"/>
      </w:pPr>
      <w:bookmarkStart w:id="37" w:name="_Toc171756418"/>
      <w:r>
        <w:rPr>
          <w:color w:val="000000" w:themeColor="text1"/>
          <w:szCs w:val="24"/>
        </w:rPr>
        <w:t>Gambar</w:t>
      </w:r>
      <w:r w:rsidR="00686E88" w:rsidRPr="00686E88">
        <w:rPr>
          <w:color w:val="000000" w:themeColor="text1"/>
          <w:szCs w:val="24"/>
        </w:rPr>
        <w:t xml:space="preserve"> 4. </w:t>
      </w:r>
      <w:r w:rsidR="00686E88" w:rsidRPr="00686E88">
        <w:rPr>
          <w:color w:val="000000" w:themeColor="text1"/>
          <w:szCs w:val="24"/>
        </w:rPr>
        <w:fldChar w:fldCharType="begin"/>
      </w:r>
      <w:r w:rsidR="00686E88" w:rsidRPr="00686E88">
        <w:rPr>
          <w:color w:val="000000" w:themeColor="text1"/>
          <w:szCs w:val="24"/>
        </w:rPr>
        <w:instrText xml:space="preserve"> SEQ Gambar_4. \* ARABIC </w:instrText>
      </w:r>
      <w:r w:rsidR="00686E88" w:rsidRPr="00686E88">
        <w:rPr>
          <w:color w:val="000000" w:themeColor="text1"/>
          <w:szCs w:val="24"/>
        </w:rPr>
        <w:fldChar w:fldCharType="separate"/>
      </w:r>
      <w:r w:rsidR="0067630B">
        <w:rPr>
          <w:noProof/>
          <w:color w:val="000000" w:themeColor="text1"/>
          <w:szCs w:val="24"/>
        </w:rPr>
        <w:t>2</w:t>
      </w:r>
      <w:r w:rsidR="00686E88" w:rsidRPr="00686E88">
        <w:rPr>
          <w:color w:val="000000" w:themeColor="text1"/>
          <w:szCs w:val="24"/>
        </w:rPr>
        <w:fldChar w:fldCharType="end"/>
      </w:r>
      <w:r w:rsidR="00686E88" w:rsidRPr="00686E88">
        <w:rPr>
          <w:color w:val="000000" w:themeColor="text1"/>
          <w:szCs w:val="24"/>
        </w:rPr>
        <w:t xml:space="preserve"> </w:t>
      </w:r>
      <w:r w:rsidR="00732371" w:rsidRPr="00732371">
        <w:rPr>
          <w:i/>
          <w:color w:val="000000" w:themeColor="text1"/>
          <w:szCs w:val="24"/>
        </w:rPr>
        <w:t>Usecase diagram</w:t>
      </w:r>
      <w:r w:rsidR="00686E88" w:rsidRPr="00686E88">
        <w:rPr>
          <w:color w:val="000000" w:themeColor="text1"/>
          <w:szCs w:val="24"/>
        </w:rPr>
        <w:t xml:space="preserve"> komite dan ketua komite</w:t>
      </w:r>
      <w:bookmarkEnd w:id="37"/>
    </w:p>
    <w:p w14:paraId="2F992551" w14:textId="33397B83" w:rsidR="007B65CA" w:rsidRDefault="00B3178B" w:rsidP="008D2C48">
      <w:r>
        <w:t>Gambar</w:t>
      </w:r>
      <w:r w:rsidR="006944EC">
        <w:t xml:space="preserve"> 4.2 merupakan </w:t>
      </w:r>
      <w:r w:rsidR="009C098D" w:rsidRPr="009C098D">
        <w:rPr>
          <w:i/>
        </w:rPr>
        <w:t>usecase diagram</w:t>
      </w:r>
      <w:r w:rsidR="006944EC">
        <w:t xml:space="preserve"> pada </w:t>
      </w:r>
      <w:r w:rsidR="00E30E36" w:rsidRPr="00E30E36">
        <w:rPr>
          <w:i/>
        </w:rPr>
        <w:t>role</w:t>
      </w:r>
      <w:r w:rsidR="00596B0E">
        <w:t xml:space="preserve"> komite dan ketua komite.</w:t>
      </w:r>
      <w:r w:rsidR="00E77470">
        <w:t xml:space="preserve"> </w:t>
      </w:r>
      <w:r w:rsidR="00312F19">
        <w:t>Komite</w:t>
      </w:r>
      <w:r w:rsidR="009A669D">
        <w:t xml:space="preserve"> dan ketua komite</w:t>
      </w:r>
      <w:r w:rsidR="00312F19">
        <w:t xml:space="preserve"> dapat melihat konten di dashboard</w:t>
      </w:r>
      <w:r w:rsidR="00F529ED">
        <w:t xml:space="preserve">. </w:t>
      </w:r>
      <w:r w:rsidR="009A669D">
        <w:t>Selajutnya,</w:t>
      </w:r>
      <w:r w:rsidR="00F529ED">
        <w:t xml:space="preserve"> juga bisa melihat daftar mahasiswa dan dosen. </w:t>
      </w:r>
      <w:r w:rsidR="009A669D">
        <w:t>Selanjutnya,</w:t>
      </w:r>
      <w:r w:rsidR="00F529ED">
        <w:t xml:space="preserve"> dapat melakukan</w:t>
      </w:r>
      <w:r w:rsidR="00732606">
        <w:t xml:space="preserve"> monitoring pengajuan judul, sempro, skripsi, alat dari mahasiswa</w:t>
      </w:r>
      <w:r w:rsidR="00967C44">
        <w:t xml:space="preserve"> serta dapat menentukan apakah diterima atau ditolak.</w:t>
      </w:r>
      <w:r w:rsidR="0034363D">
        <w:t xml:space="preserve"> </w:t>
      </w:r>
      <w:r w:rsidR="009A669D">
        <w:t>Selanjutnya,</w:t>
      </w:r>
      <w:r w:rsidR="0034363D">
        <w:t xml:space="preserve"> juga bisa melakukan monitoring terhadap sidang</w:t>
      </w:r>
      <w:r w:rsidR="003F3B56">
        <w:t xml:space="preserve"> semua sidang yang sudah dilaksanakan</w:t>
      </w:r>
      <w:r w:rsidR="009A669D">
        <w:t xml:space="preserve"> oleh mahasiswa. Secara garis besar, perbedaan </w:t>
      </w:r>
      <w:r w:rsidR="002444D2">
        <w:t xml:space="preserve">tugas dari kode </w:t>
      </w:r>
      <w:r w:rsidR="00E30E36" w:rsidRPr="00E30E36">
        <w:rPr>
          <w:i/>
        </w:rPr>
        <w:t>role</w:t>
      </w:r>
      <w:r w:rsidR="002444D2">
        <w:t xml:space="preserve"> tersebut mirip, tetapi ketua komite </w:t>
      </w:r>
      <w:r w:rsidR="002444D2">
        <w:lastRenderedPageBreak/>
        <w:t xml:space="preserve">mempunyai hak lebih dalam </w:t>
      </w:r>
      <w:r w:rsidR="00287079">
        <w:t>penerimaan revisi yang telah dikerjakan oleh mahasiswa yang melakukan tahap revisi.</w:t>
      </w:r>
    </w:p>
    <w:p w14:paraId="37A1276A" w14:textId="4747A51D" w:rsidR="00131B59" w:rsidRDefault="001F099B" w:rsidP="005060CA">
      <w:pPr>
        <w:pStyle w:val="ListParagraph"/>
        <w:numPr>
          <w:ilvl w:val="0"/>
          <w:numId w:val="21"/>
        </w:numPr>
      </w:pPr>
      <w:r>
        <w:t>Dosen penguji</w:t>
      </w:r>
    </w:p>
    <w:p w14:paraId="607E8899" w14:textId="77777777" w:rsidR="009363B1" w:rsidRDefault="00B01280" w:rsidP="006448FB">
      <w:pPr>
        <w:jc w:val="center"/>
        <w:rPr>
          <w:color w:val="000000" w:themeColor="text1"/>
          <w:szCs w:val="24"/>
        </w:rPr>
      </w:pPr>
      <w:r>
        <w:rPr>
          <w:noProof/>
        </w:rPr>
        <w:drawing>
          <wp:inline distT="0" distB="0" distL="0" distR="0" wp14:anchorId="66941C33" wp14:editId="76672D21">
            <wp:extent cx="5038725" cy="6543675"/>
            <wp:effectExtent l="0" t="0" r="9525" b="9525"/>
            <wp:docPr id="11695584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8725" cy="6543675"/>
                    </a:xfrm>
                    <a:prstGeom prst="rect">
                      <a:avLst/>
                    </a:prstGeom>
                    <a:noFill/>
                    <a:ln>
                      <a:noFill/>
                    </a:ln>
                  </pic:spPr>
                </pic:pic>
              </a:graphicData>
            </a:graphic>
          </wp:inline>
        </w:drawing>
      </w:r>
    </w:p>
    <w:p w14:paraId="1B068724" w14:textId="6E25C344" w:rsidR="00C50CBE" w:rsidRPr="00CB2F48" w:rsidRDefault="00B3178B" w:rsidP="006448FB">
      <w:pPr>
        <w:jc w:val="center"/>
      </w:pPr>
      <w:bookmarkStart w:id="38" w:name="_Toc171756419"/>
      <w:r>
        <w:rPr>
          <w:color w:val="000000" w:themeColor="text1"/>
          <w:szCs w:val="24"/>
        </w:rPr>
        <w:t>Gambar</w:t>
      </w:r>
      <w:r w:rsidR="00CF05A7" w:rsidRPr="00CB2F48">
        <w:rPr>
          <w:color w:val="000000" w:themeColor="text1"/>
          <w:szCs w:val="24"/>
        </w:rPr>
        <w:t xml:space="preserve"> 4. </w:t>
      </w:r>
      <w:r w:rsidR="00CF05A7" w:rsidRPr="00CB2F48">
        <w:rPr>
          <w:color w:val="000000" w:themeColor="text1"/>
          <w:szCs w:val="24"/>
        </w:rPr>
        <w:fldChar w:fldCharType="begin"/>
      </w:r>
      <w:r w:rsidR="00CF05A7" w:rsidRPr="00CB2F48">
        <w:rPr>
          <w:color w:val="000000" w:themeColor="text1"/>
          <w:szCs w:val="24"/>
        </w:rPr>
        <w:instrText xml:space="preserve"> SEQ Gambar_4. \* ARABIC </w:instrText>
      </w:r>
      <w:r w:rsidR="00CF05A7" w:rsidRPr="00CB2F48">
        <w:rPr>
          <w:color w:val="000000" w:themeColor="text1"/>
          <w:szCs w:val="24"/>
        </w:rPr>
        <w:fldChar w:fldCharType="separate"/>
      </w:r>
      <w:r w:rsidR="0067630B">
        <w:rPr>
          <w:noProof/>
          <w:color w:val="000000" w:themeColor="text1"/>
          <w:szCs w:val="24"/>
        </w:rPr>
        <w:t>3</w:t>
      </w:r>
      <w:r w:rsidR="00CF05A7" w:rsidRPr="00CB2F48">
        <w:rPr>
          <w:color w:val="000000" w:themeColor="text1"/>
          <w:szCs w:val="24"/>
        </w:rPr>
        <w:fldChar w:fldCharType="end"/>
      </w:r>
      <w:r w:rsidR="00CF05A7" w:rsidRPr="00CB2F48">
        <w:rPr>
          <w:color w:val="000000" w:themeColor="text1"/>
          <w:szCs w:val="24"/>
        </w:rPr>
        <w:t xml:space="preserve"> </w:t>
      </w:r>
      <w:r w:rsidR="00732371" w:rsidRPr="00732371">
        <w:rPr>
          <w:i/>
          <w:color w:val="000000" w:themeColor="text1"/>
          <w:szCs w:val="24"/>
        </w:rPr>
        <w:t>Usecase diagram</w:t>
      </w:r>
      <w:r w:rsidR="00CF05A7" w:rsidRPr="00CB2F48">
        <w:rPr>
          <w:color w:val="000000" w:themeColor="text1"/>
          <w:szCs w:val="24"/>
        </w:rPr>
        <w:t xml:space="preserve"> penguji dan ketua penguji</w:t>
      </w:r>
      <w:bookmarkEnd w:id="38"/>
    </w:p>
    <w:p w14:paraId="0E659B2B" w14:textId="084DBCD7" w:rsidR="00F233AB" w:rsidRDefault="00B3178B" w:rsidP="00F31111">
      <w:r>
        <w:lastRenderedPageBreak/>
        <w:t>Gambar</w:t>
      </w:r>
      <w:r w:rsidR="00EE21CE">
        <w:t xml:space="preserve"> 4.</w:t>
      </w:r>
      <w:r w:rsidR="00A17378">
        <w:t>3</w:t>
      </w:r>
      <w:r w:rsidR="00EE21CE">
        <w:t xml:space="preserve"> merupakan </w:t>
      </w:r>
      <w:r w:rsidR="009C098D" w:rsidRPr="009C098D">
        <w:rPr>
          <w:i/>
        </w:rPr>
        <w:t>usecase diagram</w:t>
      </w:r>
      <w:r w:rsidR="00EE21CE">
        <w:t xml:space="preserve"> pada </w:t>
      </w:r>
      <w:r w:rsidR="00E30E36" w:rsidRPr="00E30E36">
        <w:rPr>
          <w:i/>
        </w:rPr>
        <w:t>role</w:t>
      </w:r>
      <w:r w:rsidR="00EE21CE">
        <w:t xml:space="preserve"> </w:t>
      </w:r>
      <w:r w:rsidR="002454C7">
        <w:t>penguji</w:t>
      </w:r>
      <w:r w:rsidR="00EE21CE">
        <w:t xml:space="preserve"> dan ketua </w:t>
      </w:r>
      <w:r w:rsidR="002454C7">
        <w:t>penguji</w:t>
      </w:r>
      <w:r w:rsidR="0047799E">
        <w:t xml:space="preserve">. </w:t>
      </w:r>
      <w:r w:rsidR="0014229B">
        <w:t>Tentunya terdapat perbedaan yang cukup signifikan karena penguji hanya dapat melihat konten dashboard, monitoring</w:t>
      </w:r>
      <w:r w:rsidR="00985F74">
        <w:t xml:space="preserve"> sempro dan sidang skripsi teruji, dan memberikan nilai sidang skripsi teruji.</w:t>
      </w:r>
      <w:r w:rsidR="00820840">
        <w:t xml:space="preserve"> Sisanya </w:t>
      </w:r>
      <w:r w:rsidR="008E60E8">
        <w:t>dilakukan oleh ketua penguji, seperti memberikan nilai sempro teruji, rek</w:t>
      </w:r>
      <w:r w:rsidR="00BF6C57">
        <w:t>a</w:t>
      </w:r>
      <w:r w:rsidR="008E60E8">
        <w:t>p</w:t>
      </w:r>
      <w:r w:rsidR="00206327">
        <w:t>itu</w:t>
      </w:r>
      <w:r w:rsidR="008E60E8">
        <w:t>lasi nilai total sidang skripsi</w:t>
      </w:r>
      <w:r w:rsidR="00743ED6">
        <w:t xml:space="preserve"> </w:t>
      </w:r>
      <w:r w:rsidR="008E60E8">
        <w:t>teruji, memberikan revisi kepada ter</w:t>
      </w:r>
      <w:r w:rsidR="00885F6B">
        <w:t>uji</w:t>
      </w:r>
      <w:r w:rsidR="0082424D">
        <w:t xml:space="preserve"> yang mendapatkan revisi saat sidang skripsi</w:t>
      </w:r>
      <w:r w:rsidR="00885F6B">
        <w:t>, menentukan kelulusan teruji</w:t>
      </w:r>
      <w:r w:rsidR="0082424D">
        <w:t xml:space="preserve"> saat selesai sidang skripsi</w:t>
      </w:r>
      <w:r w:rsidR="00885F6B">
        <w:t xml:space="preserve">, dan memeriksa perbaikan revisi </w:t>
      </w:r>
      <w:r w:rsidR="0082424D">
        <w:t>yang sudah diperiksa</w:t>
      </w:r>
      <w:r w:rsidR="00A81720">
        <w:t xml:space="preserve"> pembimbing dan penguji</w:t>
      </w:r>
      <w:r w:rsidR="00885F6B">
        <w:t>.</w:t>
      </w:r>
    </w:p>
    <w:p w14:paraId="65191432" w14:textId="233E706B" w:rsidR="0004547E" w:rsidRDefault="003B0990" w:rsidP="005060CA">
      <w:pPr>
        <w:pStyle w:val="ListParagraph"/>
        <w:numPr>
          <w:ilvl w:val="0"/>
          <w:numId w:val="21"/>
        </w:numPr>
      </w:pPr>
      <w:r w:rsidRPr="003B0990">
        <w:t xml:space="preserve"> </w:t>
      </w:r>
      <w:r w:rsidR="00F233AB">
        <w:t>Dosen pembimbing</w:t>
      </w:r>
    </w:p>
    <w:p w14:paraId="2D90DEEF" w14:textId="77777777" w:rsidR="003B0376" w:rsidRDefault="00BF6C57" w:rsidP="006448FB">
      <w:pPr>
        <w:jc w:val="center"/>
        <w:rPr>
          <w:color w:val="000000" w:themeColor="text1"/>
          <w:szCs w:val="24"/>
        </w:rPr>
      </w:pPr>
      <w:r>
        <w:rPr>
          <w:noProof/>
        </w:rPr>
        <w:drawing>
          <wp:inline distT="0" distB="0" distL="0" distR="0" wp14:anchorId="6899F71A" wp14:editId="6488E86B">
            <wp:extent cx="4124325" cy="5353050"/>
            <wp:effectExtent l="0" t="0" r="9525" b="0"/>
            <wp:docPr id="2926922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4325" cy="5353050"/>
                    </a:xfrm>
                    <a:prstGeom prst="rect">
                      <a:avLst/>
                    </a:prstGeom>
                    <a:noFill/>
                    <a:ln>
                      <a:noFill/>
                    </a:ln>
                  </pic:spPr>
                </pic:pic>
              </a:graphicData>
            </a:graphic>
          </wp:inline>
        </w:drawing>
      </w:r>
    </w:p>
    <w:p w14:paraId="26CB9926" w14:textId="5C6BA209" w:rsidR="00A17378" w:rsidRPr="00DF5878" w:rsidRDefault="00B3178B" w:rsidP="006448FB">
      <w:pPr>
        <w:jc w:val="center"/>
      </w:pPr>
      <w:bookmarkStart w:id="39" w:name="_Toc171756420"/>
      <w:r>
        <w:rPr>
          <w:color w:val="000000" w:themeColor="text1"/>
          <w:szCs w:val="24"/>
        </w:rPr>
        <w:lastRenderedPageBreak/>
        <w:t>Gambar</w:t>
      </w:r>
      <w:r w:rsidR="00DF5878" w:rsidRPr="00DF5878">
        <w:rPr>
          <w:color w:val="000000" w:themeColor="text1"/>
          <w:szCs w:val="24"/>
        </w:rPr>
        <w:t xml:space="preserve"> 4. </w:t>
      </w:r>
      <w:r w:rsidR="00DF5878" w:rsidRPr="00DF5878">
        <w:rPr>
          <w:color w:val="000000" w:themeColor="text1"/>
          <w:szCs w:val="24"/>
        </w:rPr>
        <w:fldChar w:fldCharType="begin"/>
      </w:r>
      <w:r w:rsidR="00DF5878" w:rsidRPr="00DF5878">
        <w:rPr>
          <w:color w:val="000000" w:themeColor="text1"/>
          <w:szCs w:val="24"/>
        </w:rPr>
        <w:instrText xml:space="preserve"> SEQ Gambar_4. \* ARABIC </w:instrText>
      </w:r>
      <w:r w:rsidR="00DF5878" w:rsidRPr="00DF5878">
        <w:rPr>
          <w:color w:val="000000" w:themeColor="text1"/>
          <w:szCs w:val="24"/>
        </w:rPr>
        <w:fldChar w:fldCharType="separate"/>
      </w:r>
      <w:r w:rsidR="0067630B">
        <w:rPr>
          <w:noProof/>
          <w:color w:val="000000" w:themeColor="text1"/>
          <w:szCs w:val="24"/>
        </w:rPr>
        <w:t>4</w:t>
      </w:r>
      <w:r w:rsidR="00DF5878" w:rsidRPr="00DF5878">
        <w:rPr>
          <w:color w:val="000000" w:themeColor="text1"/>
          <w:szCs w:val="24"/>
        </w:rPr>
        <w:fldChar w:fldCharType="end"/>
      </w:r>
      <w:r w:rsidR="00DF5878" w:rsidRPr="00DF5878">
        <w:rPr>
          <w:color w:val="000000" w:themeColor="text1"/>
          <w:szCs w:val="24"/>
        </w:rPr>
        <w:t xml:space="preserve"> </w:t>
      </w:r>
      <w:r w:rsidR="00732371" w:rsidRPr="00732371">
        <w:rPr>
          <w:i/>
          <w:color w:val="000000" w:themeColor="text1"/>
          <w:szCs w:val="24"/>
        </w:rPr>
        <w:t>Usecase diagram</w:t>
      </w:r>
      <w:r w:rsidR="00DF5878" w:rsidRPr="00DF5878">
        <w:rPr>
          <w:color w:val="000000" w:themeColor="text1"/>
          <w:szCs w:val="24"/>
        </w:rPr>
        <w:t xml:space="preserve"> dosen pembimbing</w:t>
      </w:r>
      <w:bookmarkEnd w:id="39"/>
    </w:p>
    <w:p w14:paraId="4C295BDC" w14:textId="236FD2F4" w:rsidR="00A17378" w:rsidRDefault="00B3178B" w:rsidP="00F31111">
      <w:r>
        <w:t>Gambar</w:t>
      </w:r>
      <w:r w:rsidR="00A17378">
        <w:t xml:space="preserve"> 4.4 merupakan </w:t>
      </w:r>
      <w:r w:rsidR="009C098D" w:rsidRPr="009C098D">
        <w:rPr>
          <w:i/>
        </w:rPr>
        <w:t>usecase diagram</w:t>
      </w:r>
      <w:r w:rsidR="00A17378">
        <w:t xml:space="preserve"> pada </w:t>
      </w:r>
      <w:r w:rsidR="00E30E36" w:rsidRPr="00E30E36">
        <w:rPr>
          <w:i/>
        </w:rPr>
        <w:t>role</w:t>
      </w:r>
      <w:r w:rsidR="00A17378">
        <w:t xml:space="preserve"> </w:t>
      </w:r>
      <w:r w:rsidR="00A038E9">
        <w:t>pembimbing</w:t>
      </w:r>
      <w:r w:rsidR="00A17378">
        <w:t>.</w:t>
      </w:r>
      <w:r w:rsidR="00FC5F5A">
        <w:t xml:space="preserve"> Pembimbing dapat me</w:t>
      </w:r>
      <w:r w:rsidR="00F837CB">
        <w:t xml:space="preserve">ngelola </w:t>
      </w:r>
      <w:r w:rsidR="00F837CB" w:rsidRPr="00B30485">
        <w:t>logbook</w:t>
      </w:r>
      <w:r w:rsidR="00F837CB">
        <w:t xml:space="preserve"> dari mahasiswa bimbingan, yaitu menerima atau menolaknya</w:t>
      </w:r>
      <w:r w:rsidR="00B121CC">
        <w:t>.</w:t>
      </w:r>
      <w:r w:rsidR="00056050">
        <w:t xml:space="preserve"> Selanjutnya, progress mahasiswa bimbingan juga dapat bisa dipantau oleh pembimbing untuk memantau </w:t>
      </w:r>
      <w:r w:rsidR="00AE5AA7">
        <w:t>proses mahasiswa bimbingan.</w:t>
      </w:r>
      <w:r w:rsidR="0026526B">
        <w:t xml:space="preserve"> Selanjutnya, pembimbing dapat memberikan nilai kepada mahasiswa bimbingan setelah selesai melakukan sidang skripsi.</w:t>
      </w:r>
      <w:r w:rsidR="00DA31BA">
        <w:t xml:space="preserve"> Pembimbing juga dapat mengelola persetujuan mahasiswa bimbingan mengikuti sempro maupun sidang skripsi. Terakhir, pembimbing </w:t>
      </w:r>
      <w:r w:rsidR="00EB4678">
        <w:t>dapat memerika revisi yang telah diperbaiki oleh mahasiswa bimbingan saat mendapatkan revisi.</w:t>
      </w:r>
    </w:p>
    <w:p w14:paraId="520294A7" w14:textId="52D9A8C5" w:rsidR="00A02A1E" w:rsidRDefault="00A02A1E" w:rsidP="005060CA">
      <w:pPr>
        <w:pStyle w:val="ListParagraph"/>
        <w:numPr>
          <w:ilvl w:val="0"/>
          <w:numId w:val="21"/>
        </w:numPr>
      </w:pPr>
      <w:r>
        <w:t>Mahasiswa</w:t>
      </w:r>
    </w:p>
    <w:p w14:paraId="05E9D0CE" w14:textId="77777777" w:rsidR="00B707C7" w:rsidRDefault="00097244" w:rsidP="006448FB">
      <w:pPr>
        <w:jc w:val="center"/>
        <w:rPr>
          <w:color w:val="000000" w:themeColor="text1"/>
          <w:szCs w:val="24"/>
        </w:rPr>
      </w:pPr>
      <w:r>
        <w:rPr>
          <w:noProof/>
        </w:rPr>
        <w:drawing>
          <wp:inline distT="0" distB="0" distL="0" distR="0" wp14:anchorId="4F856DBC" wp14:editId="7E51BBE1">
            <wp:extent cx="5033010" cy="4961890"/>
            <wp:effectExtent l="0" t="0" r="0" b="0"/>
            <wp:docPr id="119776460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3010" cy="4961890"/>
                    </a:xfrm>
                    <a:prstGeom prst="rect">
                      <a:avLst/>
                    </a:prstGeom>
                    <a:noFill/>
                    <a:ln>
                      <a:noFill/>
                    </a:ln>
                  </pic:spPr>
                </pic:pic>
              </a:graphicData>
            </a:graphic>
          </wp:inline>
        </w:drawing>
      </w:r>
    </w:p>
    <w:p w14:paraId="48EFA2B1" w14:textId="164FF80C" w:rsidR="00220E23" w:rsidRPr="000811A8" w:rsidRDefault="00B3178B" w:rsidP="006448FB">
      <w:pPr>
        <w:jc w:val="center"/>
      </w:pPr>
      <w:bookmarkStart w:id="40" w:name="_Toc171756421"/>
      <w:r>
        <w:rPr>
          <w:color w:val="000000" w:themeColor="text1"/>
          <w:szCs w:val="24"/>
        </w:rPr>
        <w:lastRenderedPageBreak/>
        <w:t>Gambar</w:t>
      </w:r>
      <w:r w:rsidR="000811A8" w:rsidRPr="00013F0B">
        <w:rPr>
          <w:color w:val="000000" w:themeColor="text1"/>
          <w:szCs w:val="24"/>
        </w:rPr>
        <w:t xml:space="preserve"> 4.</w:t>
      </w:r>
      <w:r w:rsidR="000811A8" w:rsidRPr="000811A8">
        <w:rPr>
          <w:color w:val="000000" w:themeColor="text1"/>
          <w:szCs w:val="24"/>
        </w:rPr>
        <w:t xml:space="preserve"> </w:t>
      </w:r>
      <w:r w:rsidR="000811A8" w:rsidRPr="000811A8">
        <w:rPr>
          <w:color w:val="000000" w:themeColor="text1"/>
          <w:szCs w:val="24"/>
        </w:rPr>
        <w:fldChar w:fldCharType="begin"/>
      </w:r>
      <w:r w:rsidR="000811A8" w:rsidRPr="000811A8">
        <w:rPr>
          <w:color w:val="000000" w:themeColor="text1"/>
          <w:szCs w:val="24"/>
        </w:rPr>
        <w:instrText xml:space="preserve"> SEQ Gambar_4. \* ARABIC </w:instrText>
      </w:r>
      <w:r w:rsidR="000811A8" w:rsidRPr="000811A8">
        <w:rPr>
          <w:color w:val="000000" w:themeColor="text1"/>
          <w:szCs w:val="24"/>
        </w:rPr>
        <w:fldChar w:fldCharType="separate"/>
      </w:r>
      <w:r w:rsidR="0067630B">
        <w:rPr>
          <w:noProof/>
          <w:color w:val="000000" w:themeColor="text1"/>
          <w:szCs w:val="24"/>
        </w:rPr>
        <w:t>5</w:t>
      </w:r>
      <w:r w:rsidR="000811A8" w:rsidRPr="000811A8">
        <w:rPr>
          <w:color w:val="000000" w:themeColor="text1"/>
          <w:szCs w:val="24"/>
        </w:rPr>
        <w:fldChar w:fldCharType="end"/>
      </w:r>
      <w:r w:rsidR="000811A8" w:rsidRPr="00013F0B">
        <w:rPr>
          <w:color w:val="000000" w:themeColor="text1"/>
          <w:szCs w:val="24"/>
        </w:rPr>
        <w:t xml:space="preserve"> </w:t>
      </w:r>
      <w:r w:rsidR="00732371" w:rsidRPr="00732371">
        <w:rPr>
          <w:i/>
          <w:color w:val="000000" w:themeColor="text1"/>
          <w:szCs w:val="24"/>
        </w:rPr>
        <w:t>Usecase diagram</w:t>
      </w:r>
      <w:r w:rsidR="000811A8" w:rsidRPr="00013F0B">
        <w:rPr>
          <w:color w:val="000000" w:themeColor="text1"/>
          <w:szCs w:val="24"/>
        </w:rPr>
        <w:t xml:space="preserve"> </w:t>
      </w:r>
      <w:r w:rsidR="000811A8" w:rsidRPr="00E30E36">
        <w:rPr>
          <w:i/>
          <w:iCs/>
          <w:color w:val="000000" w:themeColor="text1"/>
          <w:szCs w:val="24"/>
        </w:rPr>
        <w:t>role</w:t>
      </w:r>
      <w:r w:rsidR="000811A8" w:rsidRPr="00013F0B">
        <w:rPr>
          <w:color w:val="000000" w:themeColor="text1"/>
          <w:szCs w:val="24"/>
        </w:rPr>
        <w:t xml:space="preserve"> mahasisw</w:t>
      </w:r>
      <w:r w:rsidR="000811A8">
        <w:rPr>
          <w:color w:val="000000" w:themeColor="text1"/>
          <w:szCs w:val="24"/>
        </w:rPr>
        <w:t>a</w:t>
      </w:r>
      <w:bookmarkEnd w:id="40"/>
    </w:p>
    <w:p w14:paraId="6C117423" w14:textId="75EEC9E3" w:rsidR="00D74EEA" w:rsidRDefault="00B3178B" w:rsidP="00F31111">
      <w:r>
        <w:t>Gambar</w:t>
      </w:r>
      <w:r w:rsidR="00D74EEA">
        <w:t xml:space="preserve"> 4.</w:t>
      </w:r>
      <w:r w:rsidR="00D748FF">
        <w:t>5</w:t>
      </w:r>
      <w:r w:rsidR="00D74EEA">
        <w:t xml:space="preserve"> merupakan </w:t>
      </w:r>
      <w:r w:rsidR="009C098D" w:rsidRPr="009C098D">
        <w:rPr>
          <w:i/>
        </w:rPr>
        <w:t>usecase diagram</w:t>
      </w:r>
      <w:r w:rsidR="00D74EEA">
        <w:t xml:space="preserve"> pada </w:t>
      </w:r>
      <w:r w:rsidR="00E30E36" w:rsidRPr="00E30E36">
        <w:rPr>
          <w:i/>
        </w:rPr>
        <w:t>role</w:t>
      </w:r>
      <w:r w:rsidR="00D74EEA">
        <w:t xml:space="preserve"> </w:t>
      </w:r>
      <w:r w:rsidR="009A63CB">
        <w:t>mahasiswa</w:t>
      </w:r>
      <w:r w:rsidR="00D74EEA">
        <w:t xml:space="preserve">. </w:t>
      </w:r>
      <w:r w:rsidR="00353754">
        <w:t xml:space="preserve">Mahasiswa dapat mengajukan judul, </w:t>
      </w:r>
      <w:r w:rsidR="00353754" w:rsidRPr="00353754">
        <w:rPr>
          <w:i/>
          <w:iCs/>
        </w:rPr>
        <w:t>logbook</w:t>
      </w:r>
      <w:r w:rsidR="00353754">
        <w:t xml:space="preserve">, dan pengembalian alat. </w:t>
      </w:r>
      <w:r w:rsidR="00FA6EC7">
        <w:t>Mahasiswa juga dapat mengajukan untuk mengikuti sempro dengan syarat minimal 3 kali bim</w:t>
      </w:r>
      <w:r w:rsidR="00F20506">
        <w:t>bingan dan sidang skripsi dengan syarat minimal 10 kali bimbingan.</w:t>
      </w:r>
      <w:r w:rsidR="00E63133">
        <w:t xml:space="preserve"> Setelah melakukan pengajuan, mahasiswa dapat melakukan monitoring dari pengajuan yang sudah diajukan tersebut.</w:t>
      </w:r>
      <w:r w:rsidR="00A3255E">
        <w:t xml:space="preserve"> Selanjutnya, mahasiswa juga dapat mengunggah dokumen skripsi ke aplikasi</w:t>
      </w:r>
      <w:r w:rsidR="0098408D">
        <w:t>. Terakhir, mahasiswa dapat melakukan</w:t>
      </w:r>
      <w:r w:rsidR="00787EB7">
        <w:t xml:space="preserve"> revisi.</w:t>
      </w:r>
    </w:p>
    <w:p w14:paraId="22589144" w14:textId="0A437516" w:rsidR="00907A43" w:rsidRDefault="00B30485" w:rsidP="005060CA">
      <w:pPr>
        <w:pStyle w:val="Heading2"/>
        <w:numPr>
          <w:ilvl w:val="0"/>
          <w:numId w:val="22"/>
        </w:numPr>
      </w:pPr>
      <w:bookmarkStart w:id="41" w:name="_Toc171756327"/>
      <w:r>
        <w:t>Activity Diagram</w:t>
      </w:r>
      <w:bookmarkEnd w:id="41"/>
    </w:p>
    <w:p w14:paraId="7A3109F5" w14:textId="7B30AFA2" w:rsidR="00B30485" w:rsidRDefault="00EE1E78" w:rsidP="00F31111">
      <w:r>
        <w:t xml:space="preserve">Berikut ini adalah </w:t>
      </w:r>
      <w:r w:rsidR="00732371" w:rsidRPr="00732371">
        <w:rPr>
          <w:i/>
        </w:rPr>
        <w:t>activity diagram</w:t>
      </w:r>
      <w:r>
        <w:t xml:space="preserve"> yang akan dibagi berdasarkan dengan jumlah </w:t>
      </w:r>
      <w:r w:rsidR="00E30E36" w:rsidRPr="00E30E36">
        <w:rPr>
          <w:i/>
        </w:rPr>
        <w:t>role</w:t>
      </w:r>
      <w:r>
        <w:t xml:space="preserve"> yang ada</w:t>
      </w:r>
      <w:r w:rsidR="0039651B">
        <w:t>.</w:t>
      </w:r>
    </w:p>
    <w:p w14:paraId="2C9E8054" w14:textId="61A7A4E7" w:rsidR="00D47700" w:rsidRDefault="002C3901" w:rsidP="005060CA">
      <w:pPr>
        <w:pStyle w:val="ListParagraph"/>
        <w:numPr>
          <w:ilvl w:val="0"/>
          <w:numId w:val="23"/>
        </w:numPr>
      </w:pPr>
      <w:r>
        <w:t>Pengajuan judul dan dosen pembimbing</w:t>
      </w:r>
    </w:p>
    <w:p w14:paraId="7A2A3CCE" w14:textId="77777777" w:rsidR="007D3C7B" w:rsidRDefault="0042455E" w:rsidP="006448FB">
      <w:pPr>
        <w:jc w:val="center"/>
        <w:rPr>
          <w:color w:val="000000" w:themeColor="text1"/>
          <w:szCs w:val="24"/>
        </w:rPr>
      </w:pPr>
      <w:r>
        <w:rPr>
          <w:noProof/>
        </w:rPr>
        <w:drawing>
          <wp:inline distT="0" distB="0" distL="0" distR="0" wp14:anchorId="4A71EA4A" wp14:editId="33CF3442">
            <wp:extent cx="4581525" cy="4591050"/>
            <wp:effectExtent l="0" t="0" r="9525" b="0"/>
            <wp:docPr id="1855993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81525" cy="4591050"/>
                    </a:xfrm>
                    <a:prstGeom prst="rect">
                      <a:avLst/>
                    </a:prstGeom>
                    <a:noFill/>
                    <a:ln>
                      <a:noFill/>
                    </a:ln>
                  </pic:spPr>
                </pic:pic>
              </a:graphicData>
            </a:graphic>
          </wp:inline>
        </w:drawing>
      </w:r>
    </w:p>
    <w:p w14:paraId="3DD29B72" w14:textId="5B0DB091" w:rsidR="007A5843" w:rsidRPr="003D3390" w:rsidRDefault="00B3178B" w:rsidP="006448FB">
      <w:pPr>
        <w:jc w:val="center"/>
      </w:pPr>
      <w:bookmarkStart w:id="42" w:name="_Toc171756422"/>
      <w:r>
        <w:rPr>
          <w:color w:val="000000" w:themeColor="text1"/>
          <w:szCs w:val="24"/>
        </w:rPr>
        <w:lastRenderedPageBreak/>
        <w:t>Gambar</w:t>
      </w:r>
      <w:r w:rsidR="003D3390" w:rsidRPr="00CA4287">
        <w:rPr>
          <w:color w:val="000000" w:themeColor="text1"/>
          <w:szCs w:val="24"/>
        </w:rPr>
        <w:t xml:space="preserve"> </w:t>
      </w:r>
      <w:r w:rsidR="003D3390" w:rsidRPr="0076664F">
        <w:rPr>
          <w:color w:val="000000" w:themeColor="text1"/>
          <w:szCs w:val="24"/>
        </w:rPr>
        <w:t xml:space="preserve">4. </w:t>
      </w:r>
      <w:r w:rsidR="003D3390" w:rsidRPr="0076664F">
        <w:rPr>
          <w:color w:val="000000" w:themeColor="text1"/>
          <w:szCs w:val="24"/>
        </w:rPr>
        <w:fldChar w:fldCharType="begin"/>
      </w:r>
      <w:r w:rsidR="003D3390" w:rsidRPr="0076664F">
        <w:rPr>
          <w:color w:val="000000" w:themeColor="text1"/>
          <w:szCs w:val="24"/>
        </w:rPr>
        <w:instrText xml:space="preserve"> SEQ Gambar_4. \* ARABIC </w:instrText>
      </w:r>
      <w:r w:rsidR="003D3390" w:rsidRPr="0076664F">
        <w:rPr>
          <w:color w:val="000000" w:themeColor="text1"/>
          <w:szCs w:val="24"/>
        </w:rPr>
        <w:fldChar w:fldCharType="separate"/>
      </w:r>
      <w:r w:rsidR="0067630B">
        <w:rPr>
          <w:noProof/>
          <w:color w:val="000000" w:themeColor="text1"/>
          <w:szCs w:val="24"/>
        </w:rPr>
        <w:t>6</w:t>
      </w:r>
      <w:r w:rsidR="003D3390" w:rsidRPr="0076664F">
        <w:rPr>
          <w:color w:val="000000" w:themeColor="text1"/>
          <w:szCs w:val="24"/>
        </w:rPr>
        <w:fldChar w:fldCharType="end"/>
      </w:r>
      <w:r w:rsidR="003D3390" w:rsidRPr="0076664F">
        <w:rPr>
          <w:color w:val="000000" w:themeColor="text1"/>
          <w:szCs w:val="24"/>
        </w:rPr>
        <w:t xml:space="preserve"> </w:t>
      </w:r>
      <w:r w:rsidR="00732371" w:rsidRPr="00732371">
        <w:rPr>
          <w:i/>
          <w:color w:val="000000" w:themeColor="text1"/>
          <w:szCs w:val="24"/>
        </w:rPr>
        <w:t>Activity diagram</w:t>
      </w:r>
      <w:r w:rsidR="003D3390" w:rsidRPr="00CA4287">
        <w:rPr>
          <w:color w:val="000000" w:themeColor="text1"/>
          <w:szCs w:val="24"/>
        </w:rPr>
        <w:t xml:space="preserve"> pengajua</w:t>
      </w:r>
      <w:r w:rsidR="003D3390">
        <w:rPr>
          <w:color w:val="000000" w:themeColor="text1"/>
          <w:szCs w:val="24"/>
        </w:rPr>
        <w:t>n judul dan dosen pembimbing</w:t>
      </w:r>
      <w:bookmarkEnd w:id="42"/>
    </w:p>
    <w:p w14:paraId="3902E382" w14:textId="541C4F85" w:rsidR="0098408D" w:rsidRDefault="00B3178B" w:rsidP="00F31111">
      <w:r>
        <w:t>Gambar</w:t>
      </w:r>
      <w:r w:rsidR="006B1718">
        <w:t xml:space="preserve"> 4.6</w:t>
      </w:r>
      <w:r w:rsidR="0082711D">
        <w:t xml:space="preserve"> menunjukkan proses yang terjadi saat mahasiswa melakukan pengajuan judul dan dosen pembimbing. Ini adalah tahap paling awal dalam pelaksanaan skripsi</w:t>
      </w:r>
      <w:r w:rsidR="0065775E">
        <w:t>, yaitu mahasiswa mengisi form pengajuan dan menunggu diterima oleh komite.</w:t>
      </w:r>
    </w:p>
    <w:p w14:paraId="75F6ED43" w14:textId="0A659C2B" w:rsidR="00B74951" w:rsidRDefault="004245F1" w:rsidP="005060CA">
      <w:pPr>
        <w:pStyle w:val="ListParagraph"/>
        <w:numPr>
          <w:ilvl w:val="0"/>
          <w:numId w:val="23"/>
        </w:numPr>
      </w:pPr>
      <w:r>
        <w:t>Bimbingan logbook</w:t>
      </w:r>
    </w:p>
    <w:p w14:paraId="64340539" w14:textId="77777777" w:rsidR="008337D6" w:rsidRDefault="00627BB6" w:rsidP="006448FB">
      <w:pPr>
        <w:jc w:val="center"/>
        <w:rPr>
          <w:color w:val="000000" w:themeColor="text1"/>
          <w:szCs w:val="24"/>
        </w:rPr>
      </w:pPr>
      <w:r>
        <w:rPr>
          <w:noProof/>
        </w:rPr>
        <w:drawing>
          <wp:inline distT="0" distB="0" distL="0" distR="0" wp14:anchorId="2B888D02" wp14:editId="061885CE">
            <wp:extent cx="4581525" cy="4591050"/>
            <wp:effectExtent l="0" t="0" r="9525" b="0"/>
            <wp:docPr id="1543190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81525" cy="4591050"/>
                    </a:xfrm>
                    <a:prstGeom prst="rect">
                      <a:avLst/>
                    </a:prstGeom>
                    <a:noFill/>
                    <a:ln>
                      <a:noFill/>
                    </a:ln>
                  </pic:spPr>
                </pic:pic>
              </a:graphicData>
            </a:graphic>
          </wp:inline>
        </w:drawing>
      </w:r>
    </w:p>
    <w:p w14:paraId="29F691EA" w14:textId="66489ABB" w:rsidR="005220D4" w:rsidRPr="00C66D65" w:rsidRDefault="00B3178B" w:rsidP="006448FB">
      <w:pPr>
        <w:jc w:val="center"/>
      </w:pPr>
      <w:bookmarkStart w:id="43" w:name="_Toc171756423"/>
      <w:r>
        <w:rPr>
          <w:color w:val="000000" w:themeColor="text1"/>
          <w:szCs w:val="24"/>
        </w:rPr>
        <w:t>Gambar</w:t>
      </w:r>
      <w:r w:rsidR="00C66D65" w:rsidRPr="00015788">
        <w:rPr>
          <w:color w:val="000000" w:themeColor="text1"/>
          <w:szCs w:val="24"/>
        </w:rPr>
        <w:t xml:space="preserve"> 4. </w:t>
      </w:r>
      <w:r w:rsidR="00C66D65" w:rsidRPr="00015788">
        <w:rPr>
          <w:color w:val="000000" w:themeColor="text1"/>
          <w:szCs w:val="24"/>
        </w:rPr>
        <w:fldChar w:fldCharType="begin"/>
      </w:r>
      <w:r w:rsidR="00C66D65" w:rsidRPr="00015788">
        <w:rPr>
          <w:color w:val="000000" w:themeColor="text1"/>
          <w:szCs w:val="24"/>
        </w:rPr>
        <w:instrText xml:space="preserve"> SEQ Gambar_4. \* ARABIC </w:instrText>
      </w:r>
      <w:r w:rsidR="00C66D65" w:rsidRPr="00015788">
        <w:rPr>
          <w:color w:val="000000" w:themeColor="text1"/>
          <w:szCs w:val="24"/>
        </w:rPr>
        <w:fldChar w:fldCharType="separate"/>
      </w:r>
      <w:r w:rsidR="0067630B">
        <w:rPr>
          <w:noProof/>
          <w:color w:val="000000" w:themeColor="text1"/>
          <w:szCs w:val="24"/>
        </w:rPr>
        <w:t>7</w:t>
      </w:r>
      <w:r w:rsidR="00C66D65" w:rsidRPr="00015788">
        <w:rPr>
          <w:color w:val="000000" w:themeColor="text1"/>
          <w:szCs w:val="24"/>
        </w:rPr>
        <w:fldChar w:fldCharType="end"/>
      </w:r>
      <w:r w:rsidR="00C66D65" w:rsidRPr="00155C08">
        <w:rPr>
          <w:color w:val="000000" w:themeColor="text1"/>
          <w:szCs w:val="24"/>
        </w:rPr>
        <w:t xml:space="preserve"> Bimbingan logboo</w:t>
      </w:r>
      <w:r w:rsidR="00C66D65">
        <w:rPr>
          <w:color w:val="000000" w:themeColor="text1"/>
          <w:szCs w:val="24"/>
        </w:rPr>
        <w:t>k</w:t>
      </w:r>
      <w:bookmarkEnd w:id="43"/>
    </w:p>
    <w:p w14:paraId="13BF243A" w14:textId="512D332A" w:rsidR="00BF1887" w:rsidRDefault="00B3178B" w:rsidP="00BF1887">
      <w:r>
        <w:t>Gambar</w:t>
      </w:r>
      <w:r w:rsidR="00920A0E">
        <w:t xml:space="preserve"> 4.7</w:t>
      </w:r>
      <w:r w:rsidR="00BA5A03">
        <w:t xml:space="preserve"> menunjukkan </w:t>
      </w:r>
      <w:r w:rsidR="002748C4">
        <w:t>proses yang terjadi ketika mahasiswa ingin mengajukan logbook.</w:t>
      </w:r>
      <w:r w:rsidR="007A5101">
        <w:t xml:space="preserve"> Setelah proses pengajuan</w:t>
      </w:r>
      <w:r w:rsidR="00346384">
        <w:t xml:space="preserve">, maka langsung masuk ke halaman ‘Pengajuan Logbook’ di dosen pembimbing. Dosen pembimbing dapat memberi keputusan </w:t>
      </w:r>
      <w:r w:rsidR="00346384">
        <w:lastRenderedPageBreak/>
        <w:t xml:space="preserve">apakah logbook tersebut diterima atau ditolak. Selanjutnya, </w:t>
      </w:r>
      <w:r w:rsidR="00687EAB">
        <w:t>mahasiswa dapat melihat status logbook yang diajukan di halaman ‘Logbook’.</w:t>
      </w:r>
    </w:p>
    <w:p w14:paraId="08F3D670" w14:textId="3CDC4267" w:rsidR="00BF1887" w:rsidRDefault="00BF1887" w:rsidP="00BF1887">
      <w:pPr>
        <w:pStyle w:val="ListParagraph"/>
        <w:numPr>
          <w:ilvl w:val="0"/>
          <w:numId w:val="23"/>
        </w:numPr>
      </w:pPr>
      <w:r>
        <w:t>Pengajuan sempro</w:t>
      </w:r>
    </w:p>
    <w:p w14:paraId="65D6CCA8" w14:textId="77777777" w:rsidR="00E84176" w:rsidRDefault="006A7C69" w:rsidP="006448FB">
      <w:pPr>
        <w:jc w:val="center"/>
        <w:rPr>
          <w:color w:val="000000" w:themeColor="text1"/>
          <w:szCs w:val="24"/>
        </w:rPr>
      </w:pPr>
      <w:r>
        <w:rPr>
          <w:noProof/>
        </w:rPr>
        <w:drawing>
          <wp:inline distT="0" distB="0" distL="0" distR="0" wp14:anchorId="0F4DA901" wp14:editId="23B8B6D1">
            <wp:extent cx="5029200" cy="4476750"/>
            <wp:effectExtent l="0" t="0" r="0" b="0"/>
            <wp:docPr id="7124619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29200" cy="4476750"/>
                    </a:xfrm>
                    <a:prstGeom prst="rect">
                      <a:avLst/>
                    </a:prstGeom>
                    <a:noFill/>
                    <a:ln>
                      <a:noFill/>
                    </a:ln>
                  </pic:spPr>
                </pic:pic>
              </a:graphicData>
            </a:graphic>
          </wp:inline>
        </w:drawing>
      </w:r>
    </w:p>
    <w:p w14:paraId="6F6D6A08" w14:textId="49F5E0DB" w:rsidR="00B96767" w:rsidRPr="005D14DB" w:rsidRDefault="00B3178B" w:rsidP="006448FB">
      <w:pPr>
        <w:jc w:val="center"/>
      </w:pPr>
      <w:bookmarkStart w:id="44" w:name="_Toc171756424"/>
      <w:r>
        <w:rPr>
          <w:color w:val="000000" w:themeColor="text1"/>
          <w:szCs w:val="24"/>
        </w:rPr>
        <w:t>Gambar</w:t>
      </w:r>
      <w:r w:rsidR="005D14DB" w:rsidRPr="009E2D38">
        <w:rPr>
          <w:color w:val="000000" w:themeColor="text1"/>
          <w:szCs w:val="24"/>
        </w:rPr>
        <w:t xml:space="preserve"> 4. </w:t>
      </w:r>
      <w:r w:rsidR="005D14DB" w:rsidRPr="005D14DB">
        <w:rPr>
          <w:color w:val="000000" w:themeColor="text1"/>
          <w:szCs w:val="24"/>
        </w:rPr>
        <w:fldChar w:fldCharType="begin"/>
      </w:r>
      <w:r w:rsidR="005D14DB" w:rsidRPr="005D14DB">
        <w:rPr>
          <w:color w:val="000000" w:themeColor="text1"/>
          <w:szCs w:val="24"/>
        </w:rPr>
        <w:instrText xml:space="preserve"> SEQ Gambar_4. \* ARABIC </w:instrText>
      </w:r>
      <w:r w:rsidR="005D14DB" w:rsidRPr="005D14DB">
        <w:rPr>
          <w:color w:val="000000" w:themeColor="text1"/>
          <w:szCs w:val="24"/>
        </w:rPr>
        <w:fldChar w:fldCharType="separate"/>
      </w:r>
      <w:r w:rsidR="0067630B">
        <w:rPr>
          <w:noProof/>
          <w:color w:val="000000" w:themeColor="text1"/>
          <w:szCs w:val="24"/>
        </w:rPr>
        <w:t>8</w:t>
      </w:r>
      <w:r w:rsidR="005D14DB" w:rsidRPr="005D14DB">
        <w:rPr>
          <w:color w:val="000000" w:themeColor="text1"/>
          <w:szCs w:val="24"/>
        </w:rPr>
        <w:fldChar w:fldCharType="end"/>
      </w:r>
      <w:r w:rsidR="005D14DB" w:rsidRPr="005D14DB">
        <w:rPr>
          <w:color w:val="000000" w:themeColor="text1"/>
          <w:szCs w:val="24"/>
        </w:rPr>
        <w:t xml:space="preserve"> </w:t>
      </w:r>
      <w:r w:rsidR="00732371" w:rsidRPr="00732371">
        <w:rPr>
          <w:i/>
          <w:color w:val="000000" w:themeColor="text1"/>
          <w:szCs w:val="24"/>
        </w:rPr>
        <w:t>Activity diagram</w:t>
      </w:r>
      <w:r w:rsidR="005D14DB" w:rsidRPr="009E2D38">
        <w:rPr>
          <w:color w:val="000000" w:themeColor="text1"/>
          <w:szCs w:val="24"/>
        </w:rPr>
        <w:t xml:space="preserve"> pengajuan sem</w:t>
      </w:r>
      <w:r w:rsidR="00F23141">
        <w:rPr>
          <w:color w:val="000000" w:themeColor="text1"/>
          <w:szCs w:val="24"/>
        </w:rPr>
        <w:t>pro</w:t>
      </w:r>
      <w:bookmarkEnd w:id="44"/>
    </w:p>
    <w:p w14:paraId="3FBC96D9" w14:textId="01A3AE7D" w:rsidR="00866726" w:rsidRDefault="00B3178B" w:rsidP="00F31111">
      <w:r>
        <w:t>Gambar</w:t>
      </w:r>
      <w:r w:rsidR="00954AB5">
        <w:t xml:space="preserve"> 4.8 menunj</w:t>
      </w:r>
      <w:r w:rsidR="00D75BA1">
        <w:t>ukkan</w:t>
      </w:r>
      <w:r w:rsidR="00681B26">
        <w:t xml:space="preserve"> proses pengajuan se</w:t>
      </w:r>
      <w:r w:rsidR="0023039A">
        <w:t>m</w:t>
      </w:r>
      <w:r w:rsidR="00ED36D0">
        <w:t>pro</w:t>
      </w:r>
      <w:r w:rsidR="008A2877">
        <w:t xml:space="preserve"> yang dilakukan oleh mahasiswa. </w:t>
      </w:r>
      <w:r w:rsidR="00A6705E">
        <w:t>Pertama, mahasiswa mengajukan pengajuan terlebih dahulu, lalu dosen pembimbing memutuskan apakah diterima atau tidak. Setelah itu,</w:t>
      </w:r>
      <w:r w:rsidR="00557CD6">
        <w:t xml:space="preserve"> masuk ke halaman pengajuan ‘Sidang Sempro’ komite</w:t>
      </w:r>
      <w:r w:rsidR="009F7F52">
        <w:t xml:space="preserve"> untuk menentukan apakah diterima atau tidak. </w:t>
      </w:r>
      <w:r w:rsidR="00F22BB0">
        <w:t xml:space="preserve">Setelah diterima, komite harus </w:t>
      </w:r>
      <w:r w:rsidR="00557CD6">
        <w:t xml:space="preserve">menentukan </w:t>
      </w:r>
      <w:r w:rsidR="000F731F">
        <w:t>tiga dosen penguji</w:t>
      </w:r>
      <w:r w:rsidR="00A16C55">
        <w:t xml:space="preserve"> yang berbeda</w:t>
      </w:r>
      <w:r w:rsidR="000F731F">
        <w:t xml:space="preserve"> dan waktu</w:t>
      </w:r>
      <w:r w:rsidR="00A16C55">
        <w:t xml:space="preserve"> pelaksanaan</w:t>
      </w:r>
      <w:r w:rsidR="000F731F">
        <w:t xml:space="preserve"> sidang sem</w:t>
      </w:r>
      <w:r w:rsidR="00F23141">
        <w:t>pro</w:t>
      </w:r>
      <w:r w:rsidR="000F731F">
        <w:t>.</w:t>
      </w:r>
      <w:r w:rsidR="001655A5">
        <w:t xml:space="preserve"> Terakhir, informasi pelaksanaan sem</w:t>
      </w:r>
      <w:r w:rsidR="00F23141">
        <w:t>pro</w:t>
      </w:r>
      <w:r w:rsidR="001655A5">
        <w:t xml:space="preserve"> tersebut masuk ke halaman ‘Seminar Proposal’ di dosen pembimbing dan</w:t>
      </w:r>
      <w:r w:rsidR="00820202">
        <w:t xml:space="preserve"> halaman ‘informasi’ di mahasiswa.</w:t>
      </w:r>
    </w:p>
    <w:p w14:paraId="7D32F502" w14:textId="2AAAE060" w:rsidR="009E71A3" w:rsidRDefault="00FB08E2" w:rsidP="005060CA">
      <w:pPr>
        <w:pStyle w:val="ListParagraph"/>
        <w:numPr>
          <w:ilvl w:val="0"/>
          <w:numId w:val="23"/>
        </w:numPr>
      </w:pPr>
      <w:r>
        <w:lastRenderedPageBreak/>
        <w:t>Pelaksanaan sem</w:t>
      </w:r>
      <w:r w:rsidR="00F23141">
        <w:t>pro</w:t>
      </w:r>
    </w:p>
    <w:p w14:paraId="1528305B" w14:textId="77777777" w:rsidR="00E84176" w:rsidRDefault="00757726" w:rsidP="006448FB">
      <w:pPr>
        <w:jc w:val="center"/>
        <w:rPr>
          <w:color w:val="000000" w:themeColor="text1"/>
          <w:szCs w:val="24"/>
        </w:rPr>
      </w:pPr>
      <w:r>
        <w:rPr>
          <w:noProof/>
        </w:rPr>
        <w:drawing>
          <wp:inline distT="0" distB="0" distL="0" distR="0" wp14:anchorId="1C9C03BB" wp14:editId="31DD7895">
            <wp:extent cx="4591050" cy="4962525"/>
            <wp:effectExtent l="0" t="0" r="0" b="9525"/>
            <wp:docPr id="9761359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91050" cy="4962525"/>
                    </a:xfrm>
                    <a:prstGeom prst="rect">
                      <a:avLst/>
                    </a:prstGeom>
                    <a:noFill/>
                    <a:ln>
                      <a:noFill/>
                    </a:ln>
                  </pic:spPr>
                </pic:pic>
              </a:graphicData>
            </a:graphic>
          </wp:inline>
        </w:drawing>
      </w:r>
    </w:p>
    <w:p w14:paraId="54293CF2" w14:textId="7689CDB2" w:rsidR="004779FA" w:rsidRPr="00BE309A" w:rsidRDefault="00B3178B" w:rsidP="006448FB">
      <w:pPr>
        <w:jc w:val="center"/>
      </w:pPr>
      <w:bookmarkStart w:id="45" w:name="_Toc171756425"/>
      <w:r>
        <w:rPr>
          <w:color w:val="000000" w:themeColor="text1"/>
          <w:szCs w:val="24"/>
        </w:rPr>
        <w:t>Gambar</w:t>
      </w:r>
      <w:r w:rsidR="00966FD3" w:rsidRPr="004779FA">
        <w:rPr>
          <w:color w:val="000000" w:themeColor="text1"/>
          <w:szCs w:val="24"/>
        </w:rPr>
        <w:t xml:space="preserve"> 4. </w:t>
      </w:r>
      <w:r w:rsidR="00966FD3" w:rsidRPr="00966FD3">
        <w:rPr>
          <w:color w:val="000000" w:themeColor="text1"/>
          <w:szCs w:val="24"/>
        </w:rPr>
        <w:fldChar w:fldCharType="begin"/>
      </w:r>
      <w:r w:rsidR="00966FD3" w:rsidRPr="00966FD3">
        <w:rPr>
          <w:color w:val="000000" w:themeColor="text1"/>
          <w:szCs w:val="24"/>
        </w:rPr>
        <w:instrText xml:space="preserve"> SEQ Gambar_4. \* ARABIC </w:instrText>
      </w:r>
      <w:r w:rsidR="00966FD3" w:rsidRPr="00966FD3">
        <w:rPr>
          <w:color w:val="000000" w:themeColor="text1"/>
          <w:szCs w:val="24"/>
        </w:rPr>
        <w:fldChar w:fldCharType="separate"/>
      </w:r>
      <w:r w:rsidR="0067630B">
        <w:rPr>
          <w:noProof/>
          <w:color w:val="000000" w:themeColor="text1"/>
          <w:szCs w:val="24"/>
        </w:rPr>
        <w:t>9</w:t>
      </w:r>
      <w:r w:rsidR="00966FD3" w:rsidRPr="00966FD3">
        <w:rPr>
          <w:color w:val="000000" w:themeColor="text1"/>
          <w:szCs w:val="24"/>
        </w:rPr>
        <w:fldChar w:fldCharType="end"/>
      </w:r>
      <w:r w:rsidR="00966FD3" w:rsidRPr="00966FD3">
        <w:rPr>
          <w:color w:val="000000" w:themeColor="text1"/>
          <w:szCs w:val="24"/>
        </w:rPr>
        <w:t xml:space="preserve"> </w:t>
      </w:r>
      <w:r w:rsidR="00732371" w:rsidRPr="00732371">
        <w:rPr>
          <w:i/>
          <w:color w:val="000000" w:themeColor="text1"/>
          <w:szCs w:val="24"/>
        </w:rPr>
        <w:t>Activity diagram</w:t>
      </w:r>
      <w:r w:rsidR="00966FD3" w:rsidRPr="004779FA">
        <w:rPr>
          <w:color w:val="000000" w:themeColor="text1"/>
          <w:szCs w:val="24"/>
        </w:rPr>
        <w:t xml:space="preserve"> sem</w:t>
      </w:r>
      <w:r w:rsidR="00F23141">
        <w:rPr>
          <w:color w:val="000000" w:themeColor="text1"/>
          <w:szCs w:val="24"/>
        </w:rPr>
        <w:t>pro</w:t>
      </w:r>
      <w:bookmarkEnd w:id="45"/>
    </w:p>
    <w:p w14:paraId="4FAC3019" w14:textId="54795663" w:rsidR="00215E90" w:rsidRDefault="00B3178B" w:rsidP="00F31111">
      <w:r>
        <w:t>Gambar</w:t>
      </w:r>
      <w:r w:rsidR="00215E90">
        <w:t xml:space="preserve"> 4.</w:t>
      </w:r>
      <w:r w:rsidR="00BB5A86">
        <w:t>9</w:t>
      </w:r>
      <w:r w:rsidR="00215E90">
        <w:t xml:space="preserve"> menunjukkan</w:t>
      </w:r>
      <w:r w:rsidR="00843F06">
        <w:t xml:space="preserve"> proses terjadinya sem</w:t>
      </w:r>
      <w:r w:rsidR="00F23141">
        <w:t>pro</w:t>
      </w:r>
      <w:r w:rsidR="00215E90">
        <w:t>.</w:t>
      </w:r>
      <w:r w:rsidR="00843F06">
        <w:t xml:space="preserve"> </w:t>
      </w:r>
      <w:r w:rsidR="008553B1">
        <w:t xml:space="preserve">Ketua penguji </w:t>
      </w:r>
      <w:r w:rsidR="00DC37E2">
        <w:t xml:space="preserve">membuka halaman ‘Seminar Proposal’ lalu memberikan nilai kepada </w:t>
      </w:r>
      <w:r w:rsidR="009673F9">
        <w:t>mahasiswa teruji. Dosen penguji selain ketua penguji hanya dapat melihat status pengujian yang sedang berjalan</w:t>
      </w:r>
      <w:r w:rsidR="00964FF1">
        <w:t xml:space="preserve">. Jika nilai </w:t>
      </w:r>
      <w:r w:rsidR="00814663">
        <w:t xml:space="preserve">lebih besar sama dengan </w:t>
      </w:r>
      <w:r w:rsidR="000F333B">
        <w:t>empat ratus, mahasiswa akan mendapatkan status lulus dan dapat melanjutkan ke tahap berikutnya, jika nilai di bawah empat ratus maka sebaliknya.</w:t>
      </w:r>
    </w:p>
    <w:p w14:paraId="018FBB7A" w14:textId="5DE6B932" w:rsidR="00F86B59" w:rsidRDefault="00F86B59" w:rsidP="005060CA">
      <w:pPr>
        <w:pStyle w:val="ListParagraph"/>
        <w:numPr>
          <w:ilvl w:val="0"/>
          <w:numId w:val="23"/>
        </w:numPr>
      </w:pPr>
      <w:r>
        <w:t>Pe</w:t>
      </w:r>
      <w:r w:rsidR="00463F56">
        <w:t>ngajuan sidang skripsi</w:t>
      </w:r>
    </w:p>
    <w:p w14:paraId="7563C7A9" w14:textId="77777777" w:rsidR="007C615C" w:rsidRPr="007C615C" w:rsidRDefault="007C615C" w:rsidP="007C615C"/>
    <w:p w14:paraId="74FAB877" w14:textId="77777777" w:rsidR="007C615C" w:rsidRPr="007C615C" w:rsidRDefault="007C615C" w:rsidP="007C615C"/>
    <w:p w14:paraId="237009B4" w14:textId="77777777" w:rsidR="00C92674" w:rsidRDefault="00270A64" w:rsidP="006448FB">
      <w:pPr>
        <w:jc w:val="center"/>
        <w:rPr>
          <w:color w:val="000000" w:themeColor="text1"/>
          <w:szCs w:val="24"/>
        </w:rPr>
      </w:pPr>
      <w:r>
        <w:rPr>
          <w:noProof/>
        </w:rPr>
        <w:drawing>
          <wp:inline distT="0" distB="0" distL="0" distR="0" wp14:anchorId="326F608C" wp14:editId="4417C50D">
            <wp:extent cx="5029200" cy="4476750"/>
            <wp:effectExtent l="0" t="0" r="0" b="0"/>
            <wp:docPr id="157400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29200" cy="4476750"/>
                    </a:xfrm>
                    <a:prstGeom prst="rect">
                      <a:avLst/>
                    </a:prstGeom>
                    <a:noFill/>
                    <a:ln>
                      <a:noFill/>
                    </a:ln>
                  </pic:spPr>
                </pic:pic>
              </a:graphicData>
            </a:graphic>
          </wp:inline>
        </w:drawing>
      </w:r>
    </w:p>
    <w:p w14:paraId="4B287E12" w14:textId="2B54205A" w:rsidR="00DC1BE1" w:rsidRPr="00270112" w:rsidRDefault="00B3178B" w:rsidP="006448FB">
      <w:pPr>
        <w:jc w:val="center"/>
      </w:pPr>
      <w:bookmarkStart w:id="46" w:name="_Toc171756426"/>
      <w:r>
        <w:rPr>
          <w:color w:val="000000" w:themeColor="text1"/>
          <w:szCs w:val="24"/>
        </w:rPr>
        <w:t>Gambar</w:t>
      </w:r>
      <w:r w:rsidR="00270112" w:rsidRPr="00270112">
        <w:rPr>
          <w:color w:val="000000" w:themeColor="text1"/>
          <w:szCs w:val="24"/>
        </w:rPr>
        <w:t xml:space="preserve"> 4. </w:t>
      </w:r>
      <w:r w:rsidR="00270112" w:rsidRPr="00270112">
        <w:rPr>
          <w:color w:val="000000" w:themeColor="text1"/>
          <w:szCs w:val="24"/>
        </w:rPr>
        <w:fldChar w:fldCharType="begin"/>
      </w:r>
      <w:r w:rsidR="00270112" w:rsidRPr="00270112">
        <w:rPr>
          <w:color w:val="000000" w:themeColor="text1"/>
          <w:szCs w:val="24"/>
        </w:rPr>
        <w:instrText xml:space="preserve"> SEQ Gambar_4. \* ARABIC </w:instrText>
      </w:r>
      <w:r w:rsidR="00270112" w:rsidRPr="00270112">
        <w:rPr>
          <w:color w:val="000000" w:themeColor="text1"/>
          <w:szCs w:val="24"/>
        </w:rPr>
        <w:fldChar w:fldCharType="separate"/>
      </w:r>
      <w:r w:rsidR="0067630B">
        <w:rPr>
          <w:noProof/>
          <w:color w:val="000000" w:themeColor="text1"/>
          <w:szCs w:val="24"/>
        </w:rPr>
        <w:t>10</w:t>
      </w:r>
      <w:r w:rsidR="00270112" w:rsidRPr="00270112">
        <w:rPr>
          <w:color w:val="000000" w:themeColor="text1"/>
          <w:szCs w:val="24"/>
        </w:rPr>
        <w:fldChar w:fldCharType="end"/>
      </w:r>
      <w:r w:rsidR="00270112" w:rsidRPr="00270112">
        <w:rPr>
          <w:color w:val="000000" w:themeColor="text1"/>
          <w:szCs w:val="24"/>
        </w:rPr>
        <w:t xml:space="preserve"> </w:t>
      </w:r>
      <w:r w:rsidR="00732371" w:rsidRPr="00732371">
        <w:rPr>
          <w:i/>
          <w:color w:val="000000" w:themeColor="text1"/>
          <w:szCs w:val="24"/>
        </w:rPr>
        <w:t>Activity diagram</w:t>
      </w:r>
      <w:r w:rsidR="00270112" w:rsidRPr="00C537E3">
        <w:rPr>
          <w:color w:val="000000" w:themeColor="text1"/>
          <w:szCs w:val="24"/>
        </w:rPr>
        <w:t xml:space="preserve"> pengajuan sidang skrips</w:t>
      </w:r>
      <w:r w:rsidR="00270112">
        <w:rPr>
          <w:color w:val="000000" w:themeColor="text1"/>
          <w:szCs w:val="24"/>
        </w:rPr>
        <w:t>i</w:t>
      </w:r>
      <w:bookmarkEnd w:id="46"/>
    </w:p>
    <w:p w14:paraId="246DA162" w14:textId="706EA064" w:rsidR="00842BE6" w:rsidRDefault="00B3178B" w:rsidP="00F31111">
      <w:r>
        <w:t>Gambar</w:t>
      </w:r>
      <w:r w:rsidR="00460F03">
        <w:t xml:space="preserve"> 4.10 menunjukkan proses pengajuan sem</w:t>
      </w:r>
      <w:r w:rsidR="004551B9">
        <w:t>pro</w:t>
      </w:r>
      <w:r w:rsidR="00460F03">
        <w:t xml:space="preserve"> yang dilakukan oleh mahasiswa.</w:t>
      </w:r>
      <w:r w:rsidR="00CF64AB">
        <w:t xml:space="preserve"> </w:t>
      </w:r>
      <w:r w:rsidR="00C7308A">
        <w:t>Proses pengajuan sidang skripsi ini mirip dengan pengajuan sem</w:t>
      </w:r>
      <w:r w:rsidR="004551B9">
        <w:t>pro</w:t>
      </w:r>
      <w:r w:rsidR="00C7308A">
        <w:t xml:space="preserve">, tetapi hanya beda pada jenis halaman yang dibuka saja. </w:t>
      </w:r>
      <w:r w:rsidR="009335E3">
        <w:t>Di bagian mahasiswa membuka halaman pengajuan ‘Sidang Skripsi’</w:t>
      </w:r>
      <w:r w:rsidR="00DC3A7D">
        <w:t>.</w:t>
      </w:r>
      <w:r w:rsidR="00500BE7">
        <w:t xml:space="preserve"> Sementara itu, pada bagian komite membuka halaman pengajuan ‘Sidang Skripsi’.</w:t>
      </w:r>
      <w:r w:rsidR="00D6530D">
        <w:t xml:space="preserve"> </w:t>
      </w:r>
      <w:r w:rsidR="000E17A1">
        <w:t>Persyaratan mahasiswa untuk mengajukan sidang skripsi ini adalah minimal melaksanakan 10 kali bimbingan logbook.</w:t>
      </w:r>
    </w:p>
    <w:p w14:paraId="52ACC134" w14:textId="195B55BA" w:rsidR="00842BE6" w:rsidRDefault="00842BE6" w:rsidP="005060CA">
      <w:pPr>
        <w:pStyle w:val="ListParagraph"/>
        <w:numPr>
          <w:ilvl w:val="0"/>
          <w:numId w:val="23"/>
        </w:numPr>
      </w:pPr>
      <w:r>
        <w:t>Pe</w:t>
      </w:r>
      <w:r w:rsidR="001A4F99">
        <w:t>laksanaan sidang skripsi</w:t>
      </w:r>
    </w:p>
    <w:p w14:paraId="54C8DC62" w14:textId="77777777" w:rsidR="00C92674" w:rsidRDefault="00053630" w:rsidP="006448FB">
      <w:pPr>
        <w:jc w:val="center"/>
        <w:rPr>
          <w:color w:val="000000" w:themeColor="text1"/>
          <w:szCs w:val="24"/>
        </w:rPr>
      </w:pPr>
      <w:r>
        <w:rPr>
          <w:noProof/>
        </w:rPr>
        <w:lastRenderedPageBreak/>
        <w:drawing>
          <wp:inline distT="0" distB="0" distL="0" distR="0" wp14:anchorId="068D8B37" wp14:editId="649D4A71">
            <wp:extent cx="5029200" cy="6991350"/>
            <wp:effectExtent l="0" t="0" r="0" b="0"/>
            <wp:docPr id="52848626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29200" cy="6991350"/>
                    </a:xfrm>
                    <a:prstGeom prst="rect">
                      <a:avLst/>
                    </a:prstGeom>
                    <a:noFill/>
                    <a:ln>
                      <a:noFill/>
                    </a:ln>
                  </pic:spPr>
                </pic:pic>
              </a:graphicData>
            </a:graphic>
          </wp:inline>
        </w:drawing>
      </w:r>
    </w:p>
    <w:p w14:paraId="589E374F" w14:textId="7CE566D1" w:rsidR="00F24818" w:rsidRPr="0018373D" w:rsidRDefault="00B3178B" w:rsidP="006448FB">
      <w:pPr>
        <w:jc w:val="center"/>
      </w:pPr>
      <w:bookmarkStart w:id="47" w:name="_Toc171756427"/>
      <w:r>
        <w:rPr>
          <w:color w:val="000000" w:themeColor="text1"/>
          <w:szCs w:val="24"/>
        </w:rPr>
        <w:t>Gambar</w:t>
      </w:r>
      <w:r w:rsidR="0018373D" w:rsidRPr="00781EBA">
        <w:rPr>
          <w:color w:val="000000" w:themeColor="text1"/>
          <w:szCs w:val="24"/>
        </w:rPr>
        <w:t xml:space="preserve"> </w:t>
      </w:r>
      <w:r w:rsidR="0018373D" w:rsidRPr="0018373D">
        <w:rPr>
          <w:color w:val="000000" w:themeColor="text1"/>
          <w:szCs w:val="24"/>
        </w:rPr>
        <w:t xml:space="preserve">4. </w:t>
      </w:r>
      <w:r w:rsidR="0018373D" w:rsidRPr="0018373D">
        <w:rPr>
          <w:color w:val="000000" w:themeColor="text1"/>
          <w:szCs w:val="24"/>
        </w:rPr>
        <w:fldChar w:fldCharType="begin"/>
      </w:r>
      <w:r w:rsidR="0018373D" w:rsidRPr="0018373D">
        <w:rPr>
          <w:color w:val="000000" w:themeColor="text1"/>
          <w:szCs w:val="24"/>
        </w:rPr>
        <w:instrText xml:space="preserve"> SEQ Gambar_4. \* ARABIC </w:instrText>
      </w:r>
      <w:r w:rsidR="0018373D" w:rsidRPr="0018373D">
        <w:rPr>
          <w:color w:val="000000" w:themeColor="text1"/>
          <w:szCs w:val="24"/>
        </w:rPr>
        <w:fldChar w:fldCharType="separate"/>
      </w:r>
      <w:r w:rsidR="0067630B">
        <w:rPr>
          <w:noProof/>
          <w:color w:val="000000" w:themeColor="text1"/>
          <w:szCs w:val="24"/>
        </w:rPr>
        <w:t>11</w:t>
      </w:r>
      <w:r w:rsidR="0018373D" w:rsidRPr="0018373D">
        <w:rPr>
          <w:color w:val="000000" w:themeColor="text1"/>
          <w:szCs w:val="24"/>
        </w:rPr>
        <w:fldChar w:fldCharType="end"/>
      </w:r>
      <w:r w:rsidR="0018373D" w:rsidRPr="0018373D">
        <w:rPr>
          <w:color w:val="000000" w:themeColor="text1"/>
          <w:szCs w:val="24"/>
        </w:rPr>
        <w:t xml:space="preserve"> </w:t>
      </w:r>
      <w:r w:rsidR="00732371" w:rsidRPr="00732371">
        <w:rPr>
          <w:i/>
          <w:color w:val="000000" w:themeColor="text1"/>
          <w:szCs w:val="24"/>
        </w:rPr>
        <w:t>Activity diagram</w:t>
      </w:r>
      <w:r w:rsidR="0018373D" w:rsidRPr="00781EBA">
        <w:rPr>
          <w:color w:val="000000" w:themeColor="text1"/>
          <w:szCs w:val="24"/>
        </w:rPr>
        <w:t xml:space="preserve"> sidang skrips</w:t>
      </w:r>
      <w:r w:rsidR="0018373D">
        <w:rPr>
          <w:color w:val="000000" w:themeColor="text1"/>
          <w:szCs w:val="24"/>
        </w:rPr>
        <w:t>i</w:t>
      </w:r>
      <w:bookmarkEnd w:id="47"/>
    </w:p>
    <w:p w14:paraId="08E14F1C" w14:textId="316F6D56" w:rsidR="00AA512C" w:rsidRDefault="00B3178B" w:rsidP="00F31111">
      <w:r>
        <w:t>Gambar</w:t>
      </w:r>
      <w:r w:rsidR="00AA512C">
        <w:t xml:space="preserve"> 4.</w:t>
      </w:r>
      <w:r w:rsidR="00B728D3">
        <w:t>11</w:t>
      </w:r>
      <w:r w:rsidR="00AA512C">
        <w:t xml:space="preserve"> menunjukkan proses </w:t>
      </w:r>
      <w:r w:rsidR="00F72FE4">
        <w:t>pelaksanaan sidang skripsi</w:t>
      </w:r>
      <w:r w:rsidR="00AA512C">
        <w:t xml:space="preserve">. </w:t>
      </w:r>
      <w:r w:rsidR="0010635E">
        <w:t xml:space="preserve">Pada tahap ini seluruh dosen penguji dan dosen pembimbing memberikan kepada mahasiswa yang </w:t>
      </w:r>
      <w:r w:rsidR="0010635E">
        <w:lastRenderedPageBreak/>
        <w:t>melakukan sidang skripsi.</w:t>
      </w:r>
      <w:r w:rsidR="00262B6B">
        <w:t xml:space="preserve"> Kemudian, ketua penguji</w:t>
      </w:r>
      <w:r w:rsidR="00C918A0">
        <w:t xml:space="preserve"> melakukan rekapitulasi seluruh nilai yang diberikan dan mempunyai hak akses untuk merubah nilai jika memang dibutuhkan.</w:t>
      </w:r>
      <w:r w:rsidR="0015112C">
        <w:t xml:space="preserve"> Selanjutnya,</w:t>
      </w:r>
      <w:r w:rsidR="00F24F43">
        <w:t xml:space="preserve"> </w:t>
      </w:r>
      <w:r w:rsidR="00CF3612">
        <w:t>ketua penguji menentukan apakah mahasiswa tersebut lulus, tidak lulus, atau memberikan revisi.</w:t>
      </w:r>
      <w:r w:rsidR="00390AC3">
        <w:t xml:space="preserve"> Untuk kasus lulus dan tidak lulus akan memberikan status di halaman ‘informasi’ mahasiswa.</w:t>
      </w:r>
      <w:r w:rsidR="00CD521E">
        <w:t xml:space="preserve"> Sementara itu, </w:t>
      </w:r>
      <w:r w:rsidR="00B244B8">
        <w:t>jika revisi harus menulis keterangan yang direvisi terlebih dahulu.</w:t>
      </w:r>
    </w:p>
    <w:p w14:paraId="69D7299E" w14:textId="76D4B754" w:rsidR="00C31DCA" w:rsidRDefault="00C31DCA" w:rsidP="005060CA">
      <w:pPr>
        <w:pStyle w:val="ListParagraph"/>
        <w:numPr>
          <w:ilvl w:val="0"/>
          <w:numId w:val="23"/>
        </w:numPr>
      </w:pPr>
      <w:r>
        <w:t>Revisi sidang skripsi</w:t>
      </w:r>
    </w:p>
    <w:p w14:paraId="06CB47EB" w14:textId="77777777" w:rsidR="005503B7" w:rsidRDefault="009715AA" w:rsidP="006448FB">
      <w:pPr>
        <w:jc w:val="center"/>
        <w:rPr>
          <w:color w:val="000000" w:themeColor="text1"/>
          <w:szCs w:val="24"/>
        </w:rPr>
      </w:pPr>
      <w:r>
        <w:rPr>
          <w:noProof/>
        </w:rPr>
        <w:drawing>
          <wp:inline distT="0" distB="0" distL="0" distR="0" wp14:anchorId="43602906" wp14:editId="5A3DC64A">
            <wp:extent cx="5029200" cy="5314950"/>
            <wp:effectExtent l="0" t="0" r="0" b="0"/>
            <wp:docPr id="13257577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29200" cy="5314950"/>
                    </a:xfrm>
                    <a:prstGeom prst="rect">
                      <a:avLst/>
                    </a:prstGeom>
                    <a:noFill/>
                    <a:ln>
                      <a:noFill/>
                    </a:ln>
                  </pic:spPr>
                </pic:pic>
              </a:graphicData>
            </a:graphic>
          </wp:inline>
        </w:drawing>
      </w:r>
    </w:p>
    <w:p w14:paraId="39B6F5B1" w14:textId="31180EE9" w:rsidR="00460F03" w:rsidRDefault="00B3178B" w:rsidP="006448FB">
      <w:pPr>
        <w:jc w:val="center"/>
      </w:pPr>
      <w:bookmarkStart w:id="48" w:name="_Toc171756428"/>
      <w:r>
        <w:rPr>
          <w:color w:val="000000" w:themeColor="text1"/>
          <w:szCs w:val="24"/>
        </w:rPr>
        <w:t>Gambar</w:t>
      </w:r>
      <w:r w:rsidR="00DE27F0" w:rsidRPr="00DE27F0">
        <w:rPr>
          <w:color w:val="000000" w:themeColor="text1"/>
          <w:szCs w:val="24"/>
        </w:rPr>
        <w:t xml:space="preserve"> 4. </w:t>
      </w:r>
      <w:r w:rsidR="00DE27F0" w:rsidRPr="00DE27F0">
        <w:rPr>
          <w:color w:val="000000" w:themeColor="text1"/>
          <w:szCs w:val="24"/>
        </w:rPr>
        <w:fldChar w:fldCharType="begin"/>
      </w:r>
      <w:r w:rsidR="00DE27F0" w:rsidRPr="00DE27F0">
        <w:rPr>
          <w:color w:val="000000" w:themeColor="text1"/>
          <w:szCs w:val="24"/>
        </w:rPr>
        <w:instrText xml:space="preserve"> SEQ Gambar_4. \* ARABIC </w:instrText>
      </w:r>
      <w:r w:rsidR="00DE27F0" w:rsidRPr="00DE27F0">
        <w:rPr>
          <w:color w:val="000000" w:themeColor="text1"/>
          <w:szCs w:val="24"/>
        </w:rPr>
        <w:fldChar w:fldCharType="separate"/>
      </w:r>
      <w:r w:rsidR="0067630B">
        <w:rPr>
          <w:noProof/>
          <w:color w:val="000000" w:themeColor="text1"/>
          <w:szCs w:val="24"/>
        </w:rPr>
        <w:t>12</w:t>
      </w:r>
      <w:r w:rsidR="00DE27F0" w:rsidRPr="00DE27F0">
        <w:rPr>
          <w:color w:val="000000" w:themeColor="text1"/>
          <w:szCs w:val="24"/>
        </w:rPr>
        <w:fldChar w:fldCharType="end"/>
      </w:r>
      <w:r w:rsidR="00DE27F0" w:rsidRPr="00DE27F0">
        <w:rPr>
          <w:color w:val="000000" w:themeColor="text1"/>
          <w:szCs w:val="24"/>
        </w:rPr>
        <w:t xml:space="preserve"> </w:t>
      </w:r>
      <w:r w:rsidR="00732371" w:rsidRPr="00732371">
        <w:rPr>
          <w:i/>
          <w:color w:val="000000" w:themeColor="text1"/>
          <w:szCs w:val="24"/>
        </w:rPr>
        <w:t>Activity diagram</w:t>
      </w:r>
      <w:r w:rsidR="00DE27F0" w:rsidRPr="009715AA">
        <w:rPr>
          <w:color w:val="000000" w:themeColor="text1"/>
          <w:szCs w:val="24"/>
        </w:rPr>
        <w:t xml:space="preserve"> revisi sidang skrips</w:t>
      </w:r>
      <w:r w:rsidR="00DE27F0">
        <w:rPr>
          <w:color w:val="000000" w:themeColor="text1"/>
          <w:szCs w:val="24"/>
        </w:rPr>
        <w:t>i</w:t>
      </w:r>
      <w:bookmarkEnd w:id="48"/>
    </w:p>
    <w:p w14:paraId="42AF649D" w14:textId="67FA3C9A" w:rsidR="00106639" w:rsidRDefault="00B3178B" w:rsidP="00F31111">
      <w:r>
        <w:lastRenderedPageBreak/>
        <w:t>Gambar</w:t>
      </w:r>
      <w:r w:rsidR="00106639">
        <w:t xml:space="preserve"> 4.12 menunjukkan proses pelaksanaan</w:t>
      </w:r>
      <w:r w:rsidR="001E5ABD">
        <w:t xml:space="preserve"> revisi</w:t>
      </w:r>
      <w:r w:rsidR="00106639">
        <w:t xml:space="preserve"> sidang skripsi.</w:t>
      </w:r>
      <w:r w:rsidR="008A1CCF">
        <w:t xml:space="preserve"> Pada tahap ini mahasiswa</w:t>
      </w:r>
      <w:r w:rsidR="00B21F78">
        <w:t xml:space="preserve"> harus</w:t>
      </w:r>
      <w:r w:rsidR="008A1CCF">
        <w:t xml:space="preserve"> </w:t>
      </w:r>
      <w:r w:rsidR="00B21F78">
        <w:t xml:space="preserve">mengerjakan revisi yang diberikan, lalu jika sudah yakin </w:t>
      </w:r>
      <w:r w:rsidR="00AB40B0">
        <w:t>dapat melakukan konfirmasi revisi. Selanjutnya, masing-masing dosen penguji dan pembimbing</w:t>
      </w:r>
      <w:r w:rsidR="00BA10E5">
        <w:t xml:space="preserve"> </w:t>
      </w:r>
      <w:r w:rsidR="00AB40B0">
        <w:t>melakukan pengecekan terhadap revisi yang sudah dikerjakan oleh mahasiswa.</w:t>
      </w:r>
      <w:r w:rsidR="00FB34F3">
        <w:t xml:space="preserve"> Jika </w:t>
      </w:r>
      <w:r w:rsidR="0077597D">
        <w:t xml:space="preserve">menyuruh revisi kembali, dosen </w:t>
      </w:r>
      <w:r w:rsidR="000C36B6">
        <w:t xml:space="preserve">harus </w:t>
      </w:r>
      <w:r w:rsidR="0077597D">
        <w:t>memberikan keterangan pada revisinya. S</w:t>
      </w:r>
      <w:r w:rsidR="00C12EE3">
        <w:t xml:space="preserve">etelah semua dosen mengisi, ketua komite memutuskan </w:t>
      </w:r>
      <w:r w:rsidR="00FF4BA7">
        <w:t>untuk</w:t>
      </w:r>
      <w:r w:rsidR="00C12EE3">
        <w:t xml:space="preserve"> revisi lulus, revisi ulang, atau ditolak.</w:t>
      </w:r>
      <w:r w:rsidR="002F41AB">
        <w:t xml:space="preserve"> Akan tetapi</w:t>
      </w:r>
      <w:r w:rsidR="00595CE9">
        <w:t>, jika semua dosen menerima revisinya, maka ketua komite hanya bisa meluluskan mahasiswa tersebut.</w:t>
      </w:r>
    </w:p>
    <w:p w14:paraId="5664D0C5" w14:textId="7D212A82" w:rsidR="00106639" w:rsidRDefault="007856BB" w:rsidP="005060CA">
      <w:pPr>
        <w:pStyle w:val="ListParagraph"/>
        <w:numPr>
          <w:ilvl w:val="0"/>
          <w:numId w:val="23"/>
        </w:numPr>
      </w:pPr>
      <w:r>
        <w:t>Serah terima alat dan skripsi</w:t>
      </w:r>
    </w:p>
    <w:p w14:paraId="4EE60EC2" w14:textId="77777777" w:rsidR="00F3250B" w:rsidRDefault="007856BB" w:rsidP="006448FB">
      <w:pPr>
        <w:jc w:val="center"/>
        <w:rPr>
          <w:color w:val="000000" w:themeColor="text1"/>
          <w:szCs w:val="24"/>
        </w:rPr>
      </w:pPr>
      <w:r>
        <w:rPr>
          <w:noProof/>
        </w:rPr>
        <w:drawing>
          <wp:inline distT="0" distB="0" distL="0" distR="0" wp14:anchorId="4DD75E5F" wp14:editId="0A94A03D">
            <wp:extent cx="4580255" cy="4961890"/>
            <wp:effectExtent l="0" t="0" r="0" b="0"/>
            <wp:docPr id="52890385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80255" cy="4961890"/>
                    </a:xfrm>
                    <a:prstGeom prst="rect">
                      <a:avLst/>
                    </a:prstGeom>
                    <a:noFill/>
                    <a:ln>
                      <a:noFill/>
                    </a:ln>
                  </pic:spPr>
                </pic:pic>
              </a:graphicData>
            </a:graphic>
          </wp:inline>
        </w:drawing>
      </w:r>
    </w:p>
    <w:p w14:paraId="671C9D0B" w14:textId="7F67101C" w:rsidR="007241D3" w:rsidRPr="003005F1" w:rsidRDefault="00B3178B" w:rsidP="006448FB">
      <w:pPr>
        <w:jc w:val="center"/>
      </w:pPr>
      <w:bookmarkStart w:id="49" w:name="_Toc171756429"/>
      <w:r>
        <w:rPr>
          <w:color w:val="000000" w:themeColor="text1"/>
          <w:szCs w:val="24"/>
        </w:rPr>
        <w:t>Gambar</w:t>
      </w:r>
      <w:r w:rsidR="003005F1" w:rsidRPr="00FD0283">
        <w:rPr>
          <w:color w:val="000000" w:themeColor="text1"/>
          <w:szCs w:val="24"/>
        </w:rPr>
        <w:t xml:space="preserve"> </w:t>
      </w:r>
      <w:r w:rsidR="003005F1" w:rsidRPr="003005F1">
        <w:rPr>
          <w:color w:val="000000" w:themeColor="text1"/>
          <w:szCs w:val="24"/>
        </w:rPr>
        <w:t xml:space="preserve">4. </w:t>
      </w:r>
      <w:r w:rsidR="003005F1" w:rsidRPr="003005F1">
        <w:rPr>
          <w:color w:val="000000" w:themeColor="text1"/>
          <w:szCs w:val="24"/>
        </w:rPr>
        <w:fldChar w:fldCharType="begin"/>
      </w:r>
      <w:r w:rsidR="003005F1" w:rsidRPr="003005F1">
        <w:rPr>
          <w:color w:val="000000" w:themeColor="text1"/>
          <w:szCs w:val="24"/>
        </w:rPr>
        <w:instrText xml:space="preserve"> SEQ Gambar_4. \* ARABIC </w:instrText>
      </w:r>
      <w:r w:rsidR="003005F1" w:rsidRPr="003005F1">
        <w:rPr>
          <w:color w:val="000000" w:themeColor="text1"/>
          <w:szCs w:val="24"/>
        </w:rPr>
        <w:fldChar w:fldCharType="separate"/>
      </w:r>
      <w:r w:rsidR="0067630B">
        <w:rPr>
          <w:noProof/>
          <w:color w:val="000000" w:themeColor="text1"/>
          <w:szCs w:val="24"/>
        </w:rPr>
        <w:t>13</w:t>
      </w:r>
      <w:r w:rsidR="003005F1" w:rsidRPr="003005F1">
        <w:rPr>
          <w:color w:val="000000" w:themeColor="text1"/>
          <w:szCs w:val="24"/>
        </w:rPr>
        <w:fldChar w:fldCharType="end"/>
      </w:r>
      <w:r w:rsidR="003005F1" w:rsidRPr="003005F1">
        <w:rPr>
          <w:color w:val="000000" w:themeColor="text1"/>
          <w:szCs w:val="24"/>
        </w:rPr>
        <w:t xml:space="preserve"> </w:t>
      </w:r>
      <w:r w:rsidR="00732371" w:rsidRPr="00732371">
        <w:rPr>
          <w:i/>
          <w:color w:val="000000" w:themeColor="text1"/>
          <w:szCs w:val="24"/>
        </w:rPr>
        <w:t>Activity diagram</w:t>
      </w:r>
      <w:r w:rsidR="003005F1" w:rsidRPr="00FD0283">
        <w:rPr>
          <w:color w:val="000000" w:themeColor="text1"/>
          <w:szCs w:val="24"/>
        </w:rPr>
        <w:t xml:space="preserve"> serah terima alat dan skrips</w:t>
      </w:r>
      <w:r w:rsidR="003005F1">
        <w:rPr>
          <w:color w:val="000000" w:themeColor="text1"/>
          <w:szCs w:val="24"/>
        </w:rPr>
        <w:t>i</w:t>
      </w:r>
      <w:bookmarkEnd w:id="49"/>
    </w:p>
    <w:p w14:paraId="56991724" w14:textId="3668BF5E" w:rsidR="008924CA" w:rsidRDefault="00B3178B" w:rsidP="00E80E0E">
      <w:r>
        <w:lastRenderedPageBreak/>
        <w:t>Gambar</w:t>
      </w:r>
      <w:r w:rsidR="008924CA">
        <w:t xml:space="preserve"> 4.13 menunjukkan proses pelaksanaan revisi sidang skripsi. </w:t>
      </w:r>
      <w:r w:rsidR="00AE77B0">
        <w:t>Pada proses ini mahasiswa mengunggah form F12, F13, dan F14 yang sudah di</w:t>
      </w:r>
      <w:r w:rsidR="006A1E6C">
        <w:t>lengkapi</w:t>
      </w:r>
      <w:r w:rsidR="00AE77B0">
        <w:t xml:space="preserve"> </w:t>
      </w:r>
      <w:r w:rsidR="00926BC8">
        <w:t>pada halaman pengajuan ‘Serah terima alat &amp; skripsi</w:t>
      </w:r>
      <w:r w:rsidR="006A1E6C">
        <w:t>’. Setelah</w:t>
      </w:r>
      <w:r w:rsidR="00DB587A">
        <w:t xml:space="preserve"> itu, komite melakukan validasi form tersebut. Jika </w:t>
      </w:r>
      <w:r w:rsidR="00C830A5">
        <w:t>ditolak oleh komite, maka mahassiwa harus mengajukan formnya ulang</w:t>
      </w:r>
      <w:r w:rsidR="00BF3E27">
        <w:t>.</w:t>
      </w:r>
    </w:p>
    <w:p w14:paraId="2DC93FE6" w14:textId="641B76B8" w:rsidR="00535B5E" w:rsidRDefault="002075C6" w:rsidP="00535B5E">
      <w:pPr>
        <w:pStyle w:val="Heading2"/>
        <w:numPr>
          <w:ilvl w:val="0"/>
          <w:numId w:val="22"/>
        </w:numPr>
      </w:pPr>
      <w:bookmarkStart w:id="50" w:name="_Toc171756328"/>
      <w:r>
        <w:t>Class Diagram</w:t>
      </w:r>
      <w:bookmarkEnd w:id="50"/>
    </w:p>
    <w:p w14:paraId="31517CB3" w14:textId="77777777" w:rsidR="00D109FD" w:rsidRDefault="004D4D3B" w:rsidP="00775B15">
      <w:pPr>
        <w:jc w:val="center"/>
      </w:pPr>
      <w:r>
        <w:rPr>
          <w:noProof/>
        </w:rPr>
        <w:drawing>
          <wp:inline distT="0" distB="0" distL="0" distR="0" wp14:anchorId="26796B08" wp14:editId="3C45D2D6">
            <wp:extent cx="5034915" cy="5546090"/>
            <wp:effectExtent l="0" t="0" r="0" b="0"/>
            <wp:docPr id="145230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4915" cy="5546090"/>
                    </a:xfrm>
                    <a:prstGeom prst="rect">
                      <a:avLst/>
                    </a:prstGeom>
                    <a:noFill/>
                    <a:ln>
                      <a:noFill/>
                    </a:ln>
                  </pic:spPr>
                </pic:pic>
              </a:graphicData>
            </a:graphic>
          </wp:inline>
        </w:drawing>
      </w:r>
    </w:p>
    <w:p w14:paraId="352028C8" w14:textId="35ABB971" w:rsidR="00535B5E" w:rsidRDefault="00B3178B" w:rsidP="00775B15">
      <w:pPr>
        <w:jc w:val="center"/>
      </w:pPr>
      <w:bookmarkStart w:id="51" w:name="_Toc171756430"/>
      <w:r>
        <w:t>Gambar</w:t>
      </w:r>
      <w:r w:rsidR="00CB7BBC">
        <w:t xml:space="preserve"> 4. </w:t>
      </w:r>
      <w:r w:rsidR="00CB7BBC">
        <w:fldChar w:fldCharType="begin"/>
      </w:r>
      <w:r w:rsidR="00CB7BBC">
        <w:instrText xml:space="preserve"> SEQ Gambar_4. \* ARABIC </w:instrText>
      </w:r>
      <w:r w:rsidR="00CB7BBC">
        <w:fldChar w:fldCharType="separate"/>
      </w:r>
      <w:r w:rsidR="0067630B">
        <w:rPr>
          <w:noProof/>
        </w:rPr>
        <w:t>14</w:t>
      </w:r>
      <w:r w:rsidR="00CB7BBC">
        <w:fldChar w:fldCharType="end"/>
      </w:r>
      <w:r w:rsidR="00CB7BBC">
        <w:t xml:space="preserve"> </w:t>
      </w:r>
      <w:r w:rsidR="00732371" w:rsidRPr="00732371">
        <w:rPr>
          <w:i/>
        </w:rPr>
        <w:t>Class diagram</w:t>
      </w:r>
      <w:bookmarkEnd w:id="51"/>
    </w:p>
    <w:p w14:paraId="491C9346" w14:textId="5D2F7AC4" w:rsidR="00E205E8" w:rsidRDefault="00B3178B" w:rsidP="00E80E0E">
      <w:r>
        <w:lastRenderedPageBreak/>
        <w:t>Gambar</w:t>
      </w:r>
      <w:r w:rsidR="00E205E8">
        <w:t xml:space="preserve"> 4.14 me</w:t>
      </w:r>
      <w:r w:rsidR="00FE25F7">
        <w:t xml:space="preserve">nunjukkan </w:t>
      </w:r>
      <w:r w:rsidR="00732371" w:rsidRPr="00732371">
        <w:rPr>
          <w:i/>
        </w:rPr>
        <w:t>class diagram</w:t>
      </w:r>
      <w:r w:rsidR="00CD72E6">
        <w:t xml:space="preserve"> pada aplikasi pengelolaan skripsi</w:t>
      </w:r>
      <w:r w:rsidR="00BE1210">
        <w:t xml:space="preserve">. </w:t>
      </w:r>
      <w:r w:rsidR="00732371" w:rsidRPr="00732371">
        <w:rPr>
          <w:i/>
        </w:rPr>
        <w:t>Class diagram</w:t>
      </w:r>
      <w:r w:rsidR="00BE1210">
        <w:t xml:space="preserve"> ini memberikan </w:t>
      </w:r>
      <w:r>
        <w:t>Gambar</w:t>
      </w:r>
      <w:r w:rsidR="00BE1210">
        <w:t xml:space="preserve">an tentang struktur dan interaksi antar class </w:t>
      </w:r>
      <w:r w:rsidR="003F0554">
        <w:t xml:space="preserve">dengan lengkap yang </w:t>
      </w:r>
      <w:r w:rsidR="00064CAC">
        <w:t>tentunya berperang sangat penting dalam pembangunan aplikasi ini</w:t>
      </w:r>
      <w:r w:rsidR="00F777F2">
        <w:t>.</w:t>
      </w:r>
    </w:p>
    <w:p w14:paraId="361AB1AB" w14:textId="77A8AD1F" w:rsidR="00A97621" w:rsidRDefault="00622FC9" w:rsidP="005060CA">
      <w:pPr>
        <w:pStyle w:val="Heading2"/>
        <w:numPr>
          <w:ilvl w:val="0"/>
          <w:numId w:val="12"/>
        </w:numPr>
        <w:rPr>
          <w:i/>
          <w:iCs/>
        </w:rPr>
      </w:pPr>
      <w:bookmarkStart w:id="52" w:name="_Toc171756329"/>
      <w:r>
        <w:t xml:space="preserve">Evaluasi </w:t>
      </w:r>
      <w:r w:rsidRPr="00622FC9">
        <w:rPr>
          <w:i/>
          <w:iCs/>
        </w:rPr>
        <w:t>Prototyp</w:t>
      </w:r>
      <w:r w:rsidR="002752A9">
        <w:rPr>
          <w:i/>
          <w:iCs/>
        </w:rPr>
        <w:t>ing</w:t>
      </w:r>
      <w:bookmarkEnd w:id="52"/>
    </w:p>
    <w:p w14:paraId="40FB760A" w14:textId="721A5DC6" w:rsidR="000C308B" w:rsidRDefault="005B2838" w:rsidP="000C308B">
      <w:pPr>
        <w:rPr>
          <w:rFonts w:eastAsiaTheme="majorEastAsia" w:cstheme="majorBidi"/>
          <w:bCs/>
          <w:color w:val="000000" w:themeColor="text1"/>
          <w:szCs w:val="26"/>
        </w:rPr>
      </w:pPr>
      <w:r>
        <w:rPr>
          <w:rFonts w:eastAsiaTheme="majorEastAsia" w:cstheme="majorBidi"/>
          <w:bCs/>
          <w:color w:val="000000" w:themeColor="text1"/>
          <w:szCs w:val="26"/>
        </w:rPr>
        <w:t>T</w:t>
      </w:r>
      <w:r w:rsidR="00F0710E">
        <w:rPr>
          <w:rFonts w:eastAsiaTheme="majorEastAsia" w:cstheme="majorBidi"/>
          <w:bCs/>
          <w:color w:val="000000" w:themeColor="text1"/>
          <w:szCs w:val="26"/>
        </w:rPr>
        <w:t xml:space="preserve">ahap ini melakukan evaluasi pada pembangunan </w:t>
      </w:r>
      <w:r w:rsidR="00F0710E" w:rsidRPr="00464E44">
        <w:rPr>
          <w:rFonts w:eastAsiaTheme="majorEastAsia" w:cstheme="majorBidi"/>
          <w:bCs/>
          <w:i/>
          <w:iCs/>
          <w:color w:val="000000" w:themeColor="text1"/>
          <w:szCs w:val="26"/>
        </w:rPr>
        <w:t>prototype</w:t>
      </w:r>
      <w:r w:rsidR="00F0710E">
        <w:rPr>
          <w:rFonts w:eastAsiaTheme="majorEastAsia" w:cstheme="majorBidi"/>
          <w:bCs/>
          <w:color w:val="000000" w:themeColor="text1"/>
          <w:szCs w:val="26"/>
        </w:rPr>
        <w:t xml:space="preserve"> yang sudah dibuat sebelumnya.</w:t>
      </w:r>
      <w:r w:rsidR="00B953BF">
        <w:rPr>
          <w:rFonts w:eastAsiaTheme="majorEastAsia" w:cstheme="majorBidi"/>
          <w:bCs/>
          <w:color w:val="000000" w:themeColor="text1"/>
          <w:szCs w:val="26"/>
        </w:rPr>
        <w:t xml:space="preserve"> </w:t>
      </w:r>
      <w:r w:rsidR="00C614CB">
        <w:rPr>
          <w:rFonts w:eastAsiaTheme="majorEastAsia" w:cstheme="majorBidi"/>
          <w:bCs/>
          <w:color w:val="000000" w:themeColor="text1"/>
          <w:szCs w:val="26"/>
        </w:rPr>
        <w:t>J</w:t>
      </w:r>
      <w:r w:rsidR="00B953BF">
        <w:rPr>
          <w:rFonts w:eastAsiaTheme="majorEastAsia" w:cstheme="majorBidi"/>
          <w:bCs/>
          <w:color w:val="000000" w:themeColor="text1"/>
          <w:szCs w:val="26"/>
        </w:rPr>
        <w:t xml:space="preserve">ika </w:t>
      </w:r>
      <w:r w:rsidR="00341913" w:rsidRPr="00464E44">
        <w:rPr>
          <w:rFonts w:eastAsiaTheme="majorEastAsia" w:cstheme="majorBidi"/>
          <w:bCs/>
          <w:i/>
          <w:iCs/>
          <w:color w:val="000000" w:themeColor="text1"/>
          <w:szCs w:val="26"/>
        </w:rPr>
        <w:t>prototype</w:t>
      </w:r>
      <w:r w:rsidR="00B953BF" w:rsidRPr="00464E44">
        <w:rPr>
          <w:rFonts w:eastAsiaTheme="majorEastAsia" w:cstheme="majorBidi"/>
          <w:bCs/>
          <w:i/>
          <w:iCs/>
          <w:color w:val="000000" w:themeColor="text1"/>
          <w:szCs w:val="26"/>
        </w:rPr>
        <w:t xml:space="preserve"> </w:t>
      </w:r>
      <w:r w:rsidR="00B953BF">
        <w:rPr>
          <w:rFonts w:eastAsiaTheme="majorEastAsia" w:cstheme="majorBidi"/>
          <w:bCs/>
          <w:color w:val="000000" w:themeColor="text1"/>
          <w:szCs w:val="26"/>
        </w:rPr>
        <w:t>belum sesuai</w:t>
      </w:r>
      <w:r w:rsidR="00341913">
        <w:rPr>
          <w:rFonts w:eastAsiaTheme="majorEastAsia" w:cstheme="majorBidi"/>
          <w:bCs/>
          <w:color w:val="000000" w:themeColor="text1"/>
          <w:szCs w:val="26"/>
        </w:rPr>
        <w:t xml:space="preserve"> dengan yang diharapkan</w:t>
      </w:r>
      <w:r w:rsidR="00B953BF">
        <w:rPr>
          <w:rFonts w:eastAsiaTheme="majorEastAsia" w:cstheme="majorBidi"/>
          <w:bCs/>
          <w:color w:val="000000" w:themeColor="text1"/>
          <w:szCs w:val="26"/>
        </w:rPr>
        <w:t xml:space="preserve">, maka dilakukan perbaikan </w:t>
      </w:r>
      <w:r w:rsidR="00F7540B">
        <w:rPr>
          <w:rFonts w:eastAsiaTheme="majorEastAsia" w:cstheme="majorBidi"/>
          <w:bCs/>
          <w:color w:val="000000" w:themeColor="text1"/>
          <w:szCs w:val="26"/>
        </w:rPr>
        <w:t>dengan cara mengulangi langkah-langkah sebelumnya.</w:t>
      </w:r>
      <w:r w:rsidR="00341913">
        <w:rPr>
          <w:rFonts w:eastAsiaTheme="majorEastAsia" w:cstheme="majorBidi"/>
          <w:bCs/>
          <w:color w:val="000000" w:themeColor="text1"/>
          <w:szCs w:val="26"/>
        </w:rPr>
        <w:t xml:space="preserve"> Selain itu</w:t>
      </w:r>
      <w:r w:rsidR="00F246C8">
        <w:rPr>
          <w:rFonts w:eastAsiaTheme="majorEastAsia" w:cstheme="majorBidi"/>
          <w:bCs/>
          <w:color w:val="000000" w:themeColor="text1"/>
          <w:szCs w:val="26"/>
        </w:rPr>
        <w:t xml:space="preserve">, jika </w:t>
      </w:r>
      <w:r w:rsidR="00F246C8" w:rsidRPr="00464E44">
        <w:rPr>
          <w:rFonts w:eastAsiaTheme="majorEastAsia" w:cstheme="majorBidi"/>
          <w:bCs/>
          <w:i/>
          <w:iCs/>
          <w:color w:val="000000" w:themeColor="text1"/>
          <w:szCs w:val="26"/>
        </w:rPr>
        <w:t>prototype</w:t>
      </w:r>
      <w:r w:rsidR="00F246C8">
        <w:rPr>
          <w:rFonts w:eastAsiaTheme="majorEastAsia" w:cstheme="majorBidi"/>
          <w:bCs/>
          <w:color w:val="000000" w:themeColor="text1"/>
          <w:szCs w:val="26"/>
        </w:rPr>
        <w:t xml:space="preserve"> sudah sesuai dengan yang diharapkan, maka dapat melanjutkan ke langkah berikutnya, yaitu tahap</w:t>
      </w:r>
      <w:r w:rsidR="00B67AFC">
        <w:rPr>
          <w:rFonts w:eastAsiaTheme="majorEastAsia" w:cstheme="majorBidi"/>
          <w:bCs/>
          <w:color w:val="000000" w:themeColor="text1"/>
          <w:szCs w:val="26"/>
        </w:rPr>
        <w:t xml:space="preserve"> mengkodekan sistem untuk pembuatan desain aplikasi antarmuka (UI) </w:t>
      </w:r>
      <w:r w:rsidR="0005251A">
        <w:rPr>
          <w:rFonts w:eastAsiaTheme="majorEastAsia" w:cstheme="majorBidi"/>
          <w:bCs/>
          <w:color w:val="000000" w:themeColor="text1"/>
          <w:szCs w:val="26"/>
        </w:rPr>
        <w:t>dan logika pada aplikasi</w:t>
      </w:r>
      <w:r w:rsidR="00B67AFC">
        <w:rPr>
          <w:rFonts w:eastAsiaTheme="majorEastAsia" w:cstheme="majorBidi"/>
          <w:bCs/>
          <w:color w:val="000000" w:themeColor="text1"/>
          <w:szCs w:val="26"/>
        </w:rPr>
        <w:t>.</w:t>
      </w:r>
    </w:p>
    <w:p w14:paraId="15EFFC45" w14:textId="7708E61A" w:rsidR="00E878F7" w:rsidRPr="00E878F7" w:rsidRDefault="00B67263" w:rsidP="000C308B">
      <w:pPr>
        <w:pStyle w:val="Heading2"/>
        <w:numPr>
          <w:ilvl w:val="0"/>
          <w:numId w:val="12"/>
        </w:numPr>
        <w:rPr>
          <w:i/>
          <w:iCs/>
        </w:rPr>
      </w:pPr>
      <w:bookmarkStart w:id="53" w:name="_Toc171756330"/>
      <w:r>
        <w:t>Mengkodekan Sistem</w:t>
      </w:r>
      <w:bookmarkEnd w:id="53"/>
    </w:p>
    <w:p w14:paraId="6D113B35" w14:textId="21D4625F" w:rsidR="001360BE" w:rsidRPr="00AA1612" w:rsidRDefault="00F771C4" w:rsidP="007D3083">
      <w:pPr>
        <w:pStyle w:val="Heading2"/>
        <w:numPr>
          <w:ilvl w:val="0"/>
          <w:numId w:val="26"/>
        </w:numPr>
      </w:pPr>
      <w:bookmarkStart w:id="54" w:name="_Toc171756331"/>
      <w:r>
        <w:t>UI/</w:t>
      </w:r>
      <w:r w:rsidR="00B20E06">
        <w:t>Desain Antarmuka</w:t>
      </w:r>
      <w:bookmarkEnd w:id="54"/>
    </w:p>
    <w:p w14:paraId="67C8141C" w14:textId="5BEE065B" w:rsidR="00FE254D" w:rsidRDefault="005B2838" w:rsidP="00E80E0E">
      <w:r>
        <w:t>T</w:t>
      </w:r>
      <w:r w:rsidR="009F7418">
        <w:t>ahap</w:t>
      </w:r>
      <w:r w:rsidR="002B35E5">
        <w:t xml:space="preserve"> ini</w:t>
      </w:r>
      <w:r w:rsidR="00B30207">
        <w:t xml:space="preserve"> melakukan desain sistem </w:t>
      </w:r>
      <w:r w:rsidR="003C5517">
        <w:t>berdasarkan informasi yang sudah dimiliki pada tahap perancangan</w:t>
      </w:r>
      <w:r w:rsidR="009F7418">
        <w:t xml:space="preserve"> sistem sebelumnya</w:t>
      </w:r>
      <w:r w:rsidR="002F564D">
        <w:t>.</w:t>
      </w:r>
      <w:r w:rsidR="00600A7F">
        <w:t xml:space="preserve"> Tahap ini berfo</w:t>
      </w:r>
      <w:r w:rsidR="00102ED8">
        <w:t>kus pada desain antarmuka penggun</w:t>
      </w:r>
      <w:r w:rsidR="003756EA">
        <w:t xml:space="preserve">a. Tahap ini bertujuan untuk membantu pengguna dalam memahami </w:t>
      </w:r>
      <w:r w:rsidR="009920DD">
        <w:t>pengguna aplikasi melalui tampilan antarmuka.</w:t>
      </w:r>
    </w:p>
    <w:p w14:paraId="71D82A4F" w14:textId="1DB3BED0" w:rsidR="0086320D" w:rsidRPr="00E30E36" w:rsidRDefault="00E30E36" w:rsidP="005060CA">
      <w:pPr>
        <w:pStyle w:val="ListParagraph"/>
        <w:numPr>
          <w:ilvl w:val="0"/>
          <w:numId w:val="24"/>
        </w:numPr>
      </w:pPr>
      <w:r>
        <w:t xml:space="preserve">Halaman untuk </w:t>
      </w:r>
      <w:r w:rsidRPr="00E30E36">
        <w:rPr>
          <w:i/>
          <w:iCs/>
        </w:rPr>
        <w:t>login</w:t>
      </w:r>
    </w:p>
    <w:p w14:paraId="2A0B9F3C" w14:textId="77777777" w:rsidR="00D109FD" w:rsidRDefault="00201EA7" w:rsidP="00D87D40">
      <w:pPr>
        <w:jc w:val="center"/>
        <w:rPr>
          <w:color w:val="000000" w:themeColor="text1"/>
          <w:szCs w:val="24"/>
        </w:rPr>
      </w:pPr>
      <w:r>
        <w:rPr>
          <w:noProof/>
        </w:rPr>
        <w:drawing>
          <wp:inline distT="0" distB="0" distL="0" distR="0" wp14:anchorId="4E84E309" wp14:editId="21300A60">
            <wp:extent cx="5029200" cy="2295525"/>
            <wp:effectExtent l="0" t="0" r="0" b="9525"/>
            <wp:docPr id="1708254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24651F0C" w14:textId="78110A82" w:rsidR="00106639" w:rsidRPr="005A6C36" w:rsidRDefault="00B3178B" w:rsidP="00D87D40">
      <w:pPr>
        <w:jc w:val="center"/>
      </w:pPr>
      <w:bookmarkStart w:id="55" w:name="_Toc171756431"/>
      <w:r>
        <w:rPr>
          <w:color w:val="000000" w:themeColor="text1"/>
          <w:szCs w:val="24"/>
        </w:rPr>
        <w:t>Gambar</w:t>
      </w:r>
      <w:r w:rsidR="005A6C36" w:rsidRPr="005A6C36">
        <w:rPr>
          <w:color w:val="000000" w:themeColor="text1"/>
          <w:szCs w:val="24"/>
        </w:rPr>
        <w:t xml:space="preserve"> 4. </w:t>
      </w:r>
      <w:r w:rsidR="005A6C36" w:rsidRPr="005A6C36">
        <w:rPr>
          <w:color w:val="000000" w:themeColor="text1"/>
          <w:szCs w:val="24"/>
        </w:rPr>
        <w:fldChar w:fldCharType="begin"/>
      </w:r>
      <w:r w:rsidR="005A6C36" w:rsidRPr="005A6C36">
        <w:rPr>
          <w:color w:val="000000" w:themeColor="text1"/>
          <w:szCs w:val="24"/>
        </w:rPr>
        <w:instrText xml:space="preserve"> SEQ Gambar_4. \* ARABIC </w:instrText>
      </w:r>
      <w:r w:rsidR="005A6C36" w:rsidRPr="005A6C36">
        <w:rPr>
          <w:color w:val="000000" w:themeColor="text1"/>
          <w:szCs w:val="24"/>
        </w:rPr>
        <w:fldChar w:fldCharType="separate"/>
      </w:r>
      <w:r w:rsidR="0067630B">
        <w:rPr>
          <w:noProof/>
          <w:color w:val="000000" w:themeColor="text1"/>
          <w:szCs w:val="24"/>
        </w:rPr>
        <w:t>15</w:t>
      </w:r>
      <w:r w:rsidR="005A6C36" w:rsidRPr="005A6C36">
        <w:rPr>
          <w:color w:val="000000" w:themeColor="text1"/>
          <w:szCs w:val="24"/>
        </w:rPr>
        <w:fldChar w:fldCharType="end"/>
      </w:r>
      <w:r w:rsidR="005A6C36" w:rsidRPr="005A6C36">
        <w:rPr>
          <w:color w:val="000000" w:themeColor="text1"/>
          <w:szCs w:val="24"/>
        </w:rPr>
        <w:t xml:space="preserve"> Desain halaman </w:t>
      </w:r>
      <w:r w:rsidR="005A6C36" w:rsidRPr="005A6C36">
        <w:rPr>
          <w:i/>
          <w:iCs/>
          <w:color w:val="000000" w:themeColor="text1"/>
          <w:szCs w:val="24"/>
        </w:rPr>
        <w:t>login</w:t>
      </w:r>
      <w:bookmarkEnd w:id="55"/>
    </w:p>
    <w:p w14:paraId="47E6DA87" w14:textId="4FB1A385" w:rsidR="0023205C" w:rsidRDefault="00B3178B" w:rsidP="00E80E0E">
      <w:r>
        <w:lastRenderedPageBreak/>
        <w:t>Gambar</w:t>
      </w:r>
      <w:r w:rsidR="00421356">
        <w:t xml:space="preserve"> 4.1</w:t>
      </w:r>
      <w:r w:rsidR="001E4031">
        <w:t>5</w:t>
      </w:r>
      <w:r w:rsidR="00421356">
        <w:t xml:space="preserve"> menunjukkan desain halaman </w:t>
      </w:r>
      <w:r w:rsidR="00421356" w:rsidRPr="00096661">
        <w:rPr>
          <w:i/>
          <w:iCs/>
        </w:rPr>
        <w:t>login</w:t>
      </w:r>
      <w:r w:rsidR="00421356">
        <w:t xml:space="preserve"> untuk </w:t>
      </w:r>
      <w:r w:rsidR="00096661">
        <w:t xml:space="preserve">seluruh </w:t>
      </w:r>
      <w:r w:rsidR="00096661" w:rsidRPr="00567191">
        <w:rPr>
          <w:i/>
          <w:iCs/>
        </w:rPr>
        <w:t>role</w:t>
      </w:r>
      <w:r w:rsidR="00096661">
        <w:t xml:space="preserve">, yaitu </w:t>
      </w:r>
      <w:r w:rsidR="00920874">
        <w:t>admin, ketua komite, komite, ketua penguji,</w:t>
      </w:r>
      <w:r w:rsidR="001D5F58">
        <w:t xml:space="preserve"> dosen penguji</w:t>
      </w:r>
      <w:r w:rsidR="00F338E2">
        <w:t>, dosen pembimbing, dan mahasiswa.</w:t>
      </w:r>
      <w:r w:rsidR="002D5365">
        <w:t xml:space="preserve"> </w:t>
      </w:r>
      <w:r w:rsidR="003556B7">
        <w:t>Pada halaman ini pengguna memasukkan email dan password untuk bisa masuk ke aplikasi pengelolaan skripsi.</w:t>
      </w:r>
      <w:r w:rsidR="00B7274C">
        <w:t xml:space="preserve"> </w:t>
      </w:r>
      <w:r w:rsidR="00431CF3">
        <w:t xml:space="preserve">Bila </w:t>
      </w:r>
      <w:r w:rsidR="008941BF">
        <w:t>email</w:t>
      </w:r>
      <w:r w:rsidR="00431CF3">
        <w:t xml:space="preserve"> atau passwor</w:t>
      </w:r>
      <w:r w:rsidR="008941BF">
        <w:t>d</w:t>
      </w:r>
      <w:r w:rsidR="00431CF3">
        <w:t xml:space="preserve"> salah, maka akan memberikan pesan </w:t>
      </w:r>
      <w:r w:rsidR="00431CF3" w:rsidRPr="00431CF3">
        <w:rPr>
          <w:i/>
          <w:iCs/>
        </w:rPr>
        <w:t>error</w:t>
      </w:r>
      <w:r w:rsidR="00431CF3">
        <w:t xml:space="preserve"> “</w:t>
      </w:r>
      <w:r w:rsidR="008941BF">
        <w:t>Email</w:t>
      </w:r>
      <w:r w:rsidR="00431CF3">
        <w:t xml:space="preserve"> atau Password salah!</w:t>
      </w:r>
      <w:r w:rsidR="00947689">
        <w:t>”</w:t>
      </w:r>
      <w:r w:rsidR="001D5C74">
        <w:t xml:space="preserve"> Setelah pengguna berhasil </w:t>
      </w:r>
      <w:r w:rsidR="001D5C74" w:rsidRPr="00577FC7">
        <w:rPr>
          <w:i/>
          <w:iCs/>
        </w:rPr>
        <w:t>login</w:t>
      </w:r>
      <w:r w:rsidR="00577FC7">
        <w:t xml:space="preserve">, maka langsung diarahkan ke halaman </w:t>
      </w:r>
      <w:r w:rsidR="00A115E4">
        <w:t>beranda</w:t>
      </w:r>
      <w:r w:rsidR="00577FC7">
        <w:t xml:space="preserve"> sesuai dengan </w:t>
      </w:r>
      <w:r w:rsidR="00577FC7" w:rsidRPr="00577FC7">
        <w:rPr>
          <w:i/>
          <w:iCs/>
        </w:rPr>
        <w:t>role</w:t>
      </w:r>
      <w:r w:rsidR="00577FC7">
        <w:t xml:space="preserve"> pengguna masing-masing dan tidak bisa mengakses halaman ini lag</w:t>
      </w:r>
      <w:r w:rsidR="00686B9B">
        <w:t xml:space="preserve">i sebelum melakukan </w:t>
      </w:r>
      <w:r w:rsidR="00686B9B" w:rsidRPr="00686B9B">
        <w:rPr>
          <w:i/>
          <w:iCs/>
        </w:rPr>
        <w:t>logout</w:t>
      </w:r>
      <w:r w:rsidR="00686B9B">
        <w:t>.</w:t>
      </w:r>
    </w:p>
    <w:p w14:paraId="08997ABE" w14:textId="77777777" w:rsidR="00E80E0E" w:rsidRDefault="00E80E0E" w:rsidP="00E80E0E"/>
    <w:p w14:paraId="162D10E7" w14:textId="3BF0208C" w:rsidR="000461AE" w:rsidRDefault="00B2462D" w:rsidP="00E80E0E">
      <w:pPr>
        <w:pStyle w:val="ListParagraph"/>
        <w:numPr>
          <w:ilvl w:val="0"/>
          <w:numId w:val="24"/>
        </w:numPr>
      </w:pPr>
      <w:r>
        <w:t>Halam</w:t>
      </w:r>
      <w:r w:rsidR="004D2BC1">
        <w:t>a</w:t>
      </w:r>
      <w:r>
        <w:t>n beranda</w:t>
      </w:r>
    </w:p>
    <w:p w14:paraId="51AF3261" w14:textId="77777777" w:rsidR="00BA7596" w:rsidRDefault="00B7274C" w:rsidP="00D87D40">
      <w:pPr>
        <w:jc w:val="center"/>
        <w:rPr>
          <w:color w:val="000000" w:themeColor="text1"/>
          <w:szCs w:val="24"/>
        </w:rPr>
      </w:pPr>
      <w:r>
        <w:rPr>
          <w:noProof/>
        </w:rPr>
        <w:drawing>
          <wp:inline distT="0" distB="0" distL="0" distR="0" wp14:anchorId="42DF1495" wp14:editId="4AD0A116">
            <wp:extent cx="5029200" cy="2295525"/>
            <wp:effectExtent l="0" t="0" r="0" b="0"/>
            <wp:docPr id="16678136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16E9D66B" w14:textId="2D8B7C94" w:rsidR="004A28C1" w:rsidRPr="00E30E36" w:rsidRDefault="00B3178B" w:rsidP="00D87D40">
      <w:pPr>
        <w:jc w:val="center"/>
      </w:pPr>
      <w:bookmarkStart w:id="56" w:name="_Toc171756432"/>
      <w:r>
        <w:rPr>
          <w:color w:val="000000" w:themeColor="text1"/>
          <w:szCs w:val="24"/>
        </w:rPr>
        <w:t>Gambar</w:t>
      </w:r>
      <w:r w:rsidR="00AD7EEF" w:rsidRPr="00EC1F17">
        <w:rPr>
          <w:color w:val="000000" w:themeColor="text1"/>
          <w:szCs w:val="24"/>
        </w:rPr>
        <w:t xml:space="preserve"> 4. </w:t>
      </w:r>
      <w:r w:rsidR="00AD7EEF" w:rsidRPr="00EC1F17">
        <w:rPr>
          <w:color w:val="000000" w:themeColor="text1"/>
          <w:szCs w:val="24"/>
        </w:rPr>
        <w:fldChar w:fldCharType="begin"/>
      </w:r>
      <w:r w:rsidR="00AD7EEF" w:rsidRPr="00EC1F17">
        <w:rPr>
          <w:color w:val="000000" w:themeColor="text1"/>
          <w:szCs w:val="24"/>
        </w:rPr>
        <w:instrText xml:space="preserve"> SEQ Gambar_4. \* ARABIC </w:instrText>
      </w:r>
      <w:r w:rsidR="00AD7EEF" w:rsidRPr="00EC1F17">
        <w:rPr>
          <w:color w:val="000000" w:themeColor="text1"/>
          <w:szCs w:val="24"/>
        </w:rPr>
        <w:fldChar w:fldCharType="separate"/>
      </w:r>
      <w:r w:rsidR="0067630B">
        <w:rPr>
          <w:noProof/>
          <w:color w:val="000000" w:themeColor="text1"/>
          <w:szCs w:val="24"/>
        </w:rPr>
        <w:t>16</w:t>
      </w:r>
      <w:r w:rsidR="00AD7EEF" w:rsidRPr="00EC1F17">
        <w:rPr>
          <w:color w:val="000000" w:themeColor="text1"/>
          <w:szCs w:val="24"/>
        </w:rPr>
        <w:fldChar w:fldCharType="end"/>
      </w:r>
      <w:r w:rsidR="00AD7EEF" w:rsidRPr="00EC1F17">
        <w:rPr>
          <w:color w:val="000000" w:themeColor="text1"/>
          <w:szCs w:val="24"/>
        </w:rPr>
        <w:t xml:space="preserve"> Desain halaman beranda untuk admin dan komite</w:t>
      </w:r>
      <w:bookmarkEnd w:id="56"/>
    </w:p>
    <w:p w14:paraId="1E58FBEE" w14:textId="77777777" w:rsidR="00BA7596" w:rsidRDefault="00D56B70" w:rsidP="00D87D40">
      <w:pPr>
        <w:jc w:val="center"/>
        <w:rPr>
          <w:color w:val="000000" w:themeColor="text1"/>
          <w:szCs w:val="24"/>
        </w:rPr>
      </w:pPr>
      <w:r>
        <w:rPr>
          <w:noProof/>
        </w:rPr>
        <w:drawing>
          <wp:inline distT="0" distB="0" distL="0" distR="0" wp14:anchorId="3FF4735C" wp14:editId="084FCB19">
            <wp:extent cx="5029200" cy="2314575"/>
            <wp:effectExtent l="0" t="0" r="0" b="0"/>
            <wp:docPr id="6307672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29200" cy="2314575"/>
                    </a:xfrm>
                    <a:prstGeom prst="rect">
                      <a:avLst/>
                    </a:prstGeom>
                    <a:noFill/>
                    <a:ln>
                      <a:noFill/>
                    </a:ln>
                  </pic:spPr>
                </pic:pic>
              </a:graphicData>
            </a:graphic>
          </wp:inline>
        </w:drawing>
      </w:r>
    </w:p>
    <w:p w14:paraId="24BD3807" w14:textId="19E1FF45" w:rsidR="003B07C2" w:rsidRDefault="00B3178B" w:rsidP="00D87D40">
      <w:pPr>
        <w:jc w:val="center"/>
        <w:rPr>
          <w:color w:val="000000" w:themeColor="text1"/>
          <w:szCs w:val="24"/>
        </w:rPr>
      </w:pPr>
      <w:bookmarkStart w:id="57" w:name="_Toc171756433"/>
      <w:r>
        <w:rPr>
          <w:color w:val="000000" w:themeColor="text1"/>
          <w:szCs w:val="24"/>
        </w:rPr>
        <w:lastRenderedPageBreak/>
        <w:t>Gambar</w:t>
      </w:r>
      <w:r w:rsidR="00D05FB9" w:rsidRPr="00D05FB9">
        <w:rPr>
          <w:color w:val="000000" w:themeColor="text1"/>
          <w:szCs w:val="24"/>
        </w:rPr>
        <w:t xml:space="preserve"> 4. </w:t>
      </w:r>
      <w:r w:rsidR="00D05FB9" w:rsidRPr="00D05FB9">
        <w:rPr>
          <w:color w:val="000000" w:themeColor="text1"/>
          <w:szCs w:val="24"/>
        </w:rPr>
        <w:fldChar w:fldCharType="begin"/>
      </w:r>
      <w:r w:rsidR="00D05FB9" w:rsidRPr="00D05FB9">
        <w:rPr>
          <w:color w:val="000000" w:themeColor="text1"/>
          <w:szCs w:val="24"/>
        </w:rPr>
        <w:instrText xml:space="preserve"> SEQ Gambar_4. \* ARABIC </w:instrText>
      </w:r>
      <w:r w:rsidR="00D05FB9" w:rsidRPr="00D05FB9">
        <w:rPr>
          <w:color w:val="000000" w:themeColor="text1"/>
          <w:szCs w:val="24"/>
        </w:rPr>
        <w:fldChar w:fldCharType="separate"/>
      </w:r>
      <w:r w:rsidR="0067630B">
        <w:rPr>
          <w:noProof/>
          <w:color w:val="000000" w:themeColor="text1"/>
          <w:szCs w:val="24"/>
        </w:rPr>
        <w:t>17</w:t>
      </w:r>
      <w:r w:rsidR="00D05FB9" w:rsidRPr="00D05FB9">
        <w:rPr>
          <w:color w:val="000000" w:themeColor="text1"/>
          <w:szCs w:val="24"/>
        </w:rPr>
        <w:fldChar w:fldCharType="end"/>
      </w:r>
      <w:r w:rsidR="00D05FB9" w:rsidRPr="00D05FB9">
        <w:rPr>
          <w:color w:val="000000" w:themeColor="text1"/>
          <w:szCs w:val="24"/>
        </w:rPr>
        <w:t xml:space="preserve"> Desain halaman beranda untuk dosen dan mahasiswa</w:t>
      </w:r>
      <w:bookmarkEnd w:id="57"/>
    </w:p>
    <w:p w14:paraId="67F6CF09" w14:textId="77777777" w:rsidR="003C663F" w:rsidRDefault="009878DA" w:rsidP="00D87D40">
      <w:pPr>
        <w:jc w:val="center"/>
        <w:rPr>
          <w:color w:val="000000" w:themeColor="text1"/>
          <w:szCs w:val="24"/>
        </w:rPr>
      </w:pPr>
      <w:r>
        <w:rPr>
          <w:noProof/>
        </w:rPr>
        <w:drawing>
          <wp:inline distT="0" distB="0" distL="0" distR="0" wp14:anchorId="61307932" wp14:editId="158977E2">
            <wp:extent cx="5028972" cy="2048256"/>
            <wp:effectExtent l="0" t="0" r="635" b="9525"/>
            <wp:docPr id="21324366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28972" cy="2048256"/>
                    </a:xfrm>
                    <a:prstGeom prst="rect">
                      <a:avLst/>
                    </a:prstGeom>
                    <a:noFill/>
                    <a:ln>
                      <a:noFill/>
                    </a:ln>
                  </pic:spPr>
                </pic:pic>
              </a:graphicData>
            </a:graphic>
          </wp:inline>
        </w:drawing>
      </w:r>
    </w:p>
    <w:p w14:paraId="732EE135" w14:textId="36C239CE" w:rsidR="00EC1F17" w:rsidRPr="00D05FB9" w:rsidRDefault="00B3178B" w:rsidP="00D87D40">
      <w:pPr>
        <w:jc w:val="center"/>
      </w:pPr>
      <w:bookmarkStart w:id="58" w:name="_Toc171756434"/>
      <w:r>
        <w:rPr>
          <w:color w:val="000000" w:themeColor="text1"/>
          <w:szCs w:val="24"/>
        </w:rPr>
        <w:t>Gambar</w:t>
      </w:r>
      <w:r w:rsidR="00D55B1C" w:rsidRPr="00D55B1C">
        <w:rPr>
          <w:color w:val="000000" w:themeColor="text1"/>
          <w:szCs w:val="24"/>
        </w:rPr>
        <w:t xml:space="preserve"> 4. </w:t>
      </w:r>
      <w:r w:rsidR="00D55B1C" w:rsidRPr="00D55B1C">
        <w:rPr>
          <w:color w:val="000000" w:themeColor="text1"/>
          <w:szCs w:val="24"/>
        </w:rPr>
        <w:fldChar w:fldCharType="begin"/>
      </w:r>
      <w:r w:rsidR="00D55B1C" w:rsidRPr="00D55B1C">
        <w:rPr>
          <w:color w:val="000000" w:themeColor="text1"/>
          <w:szCs w:val="24"/>
        </w:rPr>
        <w:instrText xml:space="preserve"> SEQ Gambar_4. \* ARABIC </w:instrText>
      </w:r>
      <w:r w:rsidR="00D55B1C" w:rsidRPr="00D55B1C">
        <w:rPr>
          <w:color w:val="000000" w:themeColor="text1"/>
          <w:szCs w:val="24"/>
        </w:rPr>
        <w:fldChar w:fldCharType="separate"/>
      </w:r>
      <w:r w:rsidR="0067630B">
        <w:rPr>
          <w:noProof/>
          <w:color w:val="000000" w:themeColor="text1"/>
          <w:szCs w:val="24"/>
        </w:rPr>
        <w:t>18</w:t>
      </w:r>
      <w:r w:rsidR="00D55B1C" w:rsidRPr="00D55B1C">
        <w:rPr>
          <w:color w:val="000000" w:themeColor="text1"/>
          <w:szCs w:val="24"/>
        </w:rPr>
        <w:fldChar w:fldCharType="end"/>
      </w:r>
      <w:r w:rsidR="00D55B1C" w:rsidRPr="00D55B1C">
        <w:rPr>
          <w:color w:val="000000" w:themeColor="text1"/>
          <w:szCs w:val="24"/>
        </w:rPr>
        <w:t xml:space="preserve"> Desain edit konten beranda</w:t>
      </w:r>
      <w:bookmarkEnd w:id="58"/>
    </w:p>
    <w:p w14:paraId="2EFC5FBC" w14:textId="68525D11" w:rsidR="000958E2" w:rsidRDefault="00B3178B" w:rsidP="00E80E49">
      <w:r>
        <w:t>Gambar</w:t>
      </w:r>
      <w:r w:rsidR="00FA1F30">
        <w:t xml:space="preserve"> 4.1</w:t>
      </w:r>
      <w:r w:rsidR="001E4031">
        <w:t>6</w:t>
      </w:r>
      <w:r w:rsidR="00FA1F30">
        <w:t xml:space="preserve"> menunjukkan desain halaman beranda untuk admin dan komite yang mempunyai fitur untuk mengedit konten beranda. </w:t>
      </w:r>
      <w:r w:rsidR="00BC752E">
        <w:t xml:space="preserve">Ini adalah halaman pertama yang diakses setelah melakukan </w:t>
      </w:r>
      <w:r w:rsidR="00BC752E" w:rsidRPr="00C805E1">
        <w:rPr>
          <w:i/>
          <w:iCs/>
        </w:rPr>
        <w:t>login</w:t>
      </w:r>
      <w:r w:rsidR="00BC752E">
        <w:t xml:space="preserve">. </w:t>
      </w:r>
      <w:r w:rsidR="00FA1F30">
        <w:t xml:space="preserve">Sementara itu, pada </w:t>
      </w:r>
      <w:r>
        <w:t>Gambar</w:t>
      </w:r>
      <w:r w:rsidR="00FA1F30">
        <w:t xml:space="preserve"> 4.1</w:t>
      </w:r>
      <w:r w:rsidR="001E4031">
        <w:t>7</w:t>
      </w:r>
      <w:r w:rsidR="00FA1F30">
        <w:t xml:space="preserve"> adalah halaman beranda untuk dosen dan mahasiswa yang hanya dapat melihat isi konten tanpa mempunyai akses untuk mengubah. </w:t>
      </w:r>
      <w:r w:rsidR="006D5B94">
        <w:t>Untuk melakukan perubahan</w:t>
      </w:r>
      <w:r w:rsidR="00607E19">
        <w:t xml:space="preserve"> tersebut</w:t>
      </w:r>
      <w:r w:rsidR="006D5B94">
        <w:t xml:space="preserve"> </w:t>
      </w:r>
      <w:r w:rsidR="00607E19">
        <w:t xml:space="preserve">terdapat pada </w:t>
      </w:r>
      <w:r>
        <w:t>Gambar</w:t>
      </w:r>
      <w:r w:rsidR="000958E2">
        <w:t xml:space="preserve"> 4.1</w:t>
      </w:r>
      <w:r w:rsidR="001E4031">
        <w:t>8</w:t>
      </w:r>
      <w:r w:rsidR="0007002C">
        <w:t>, yaitu</w:t>
      </w:r>
      <w:r w:rsidR="00631EAB">
        <w:t xml:space="preserve"> </w:t>
      </w:r>
      <w:r w:rsidR="007D2AA1">
        <w:t>ketika admin atau komite ingin mengedit konten. Terdapat dua konten yang dapat diubah, yaitu timeline skripsi dan alur skripsi</w:t>
      </w:r>
      <w:r w:rsidR="0090416D">
        <w:t xml:space="preserve"> dengan format file PNG, JPG</w:t>
      </w:r>
      <w:r w:rsidR="00366F9D">
        <w:t xml:space="preserve"> dan JPEG.</w:t>
      </w:r>
      <w:r w:rsidR="000958E2">
        <w:t xml:space="preserve"> </w:t>
      </w:r>
      <w:r w:rsidR="00397055">
        <w:t xml:space="preserve">Sementara itu, untuk melakukan </w:t>
      </w:r>
      <w:r w:rsidR="00397055" w:rsidRPr="00C805E1">
        <w:rPr>
          <w:i/>
          <w:iCs/>
        </w:rPr>
        <w:t>logout</w:t>
      </w:r>
      <w:r w:rsidR="00397055">
        <w:t xml:space="preserve"> terdapat di sebelah pojok kanan atas.</w:t>
      </w:r>
    </w:p>
    <w:p w14:paraId="5B4CD017" w14:textId="40EB906D" w:rsidR="00B60B0D" w:rsidRDefault="00801179" w:rsidP="005060CA">
      <w:pPr>
        <w:pStyle w:val="ListParagraph"/>
        <w:numPr>
          <w:ilvl w:val="0"/>
          <w:numId w:val="24"/>
        </w:numPr>
      </w:pPr>
      <w:r>
        <w:t>Halam</w:t>
      </w:r>
      <w:r w:rsidR="00F45F70">
        <w:t xml:space="preserve">an </w:t>
      </w:r>
      <w:r w:rsidR="00A67779">
        <w:t>daftar mahasiswa untuk admin dan komite</w:t>
      </w:r>
    </w:p>
    <w:p w14:paraId="2BCE25F7" w14:textId="77777777" w:rsidR="003C663F" w:rsidRDefault="00506C1B" w:rsidP="00EE432E">
      <w:pPr>
        <w:jc w:val="center"/>
      </w:pPr>
      <w:r>
        <w:rPr>
          <w:noProof/>
        </w:rPr>
        <w:drawing>
          <wp:inline distT="0" distB="0" distL="0" distR="0" wp14:anchorId="5FD943B7" wp14:editId="2D07B034">
            <wp:extent cx="5029200" cy="2333625"/>
            <wp:effectExtent l="0" t="0" r="0" b="9525"/>
            <wp:docPr id="208838389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29200" cy="2333625"/>
                    </a:xfrm>
                    <a:prstGeom prst="rect">
                      <a:avLst/>
                    </a:prstGeom>
                    <a:noFill/>
                    <a:ln>
                      <a:noFill/>
                    </a:ln>
                  </pic:spPr>
                </pic:pic>
              </a:graphicData>
            </a:graphic>
          </wp:inline>
        </w:drawing>
      </w:r>
    </w:p>
    <w:p w14:paraId="7914D2D1" w14:textId="571D80A9" w:rsidR="001F55BC" w:rsidRDefault="00B3178B" w:rsidP="00EE432E">
      <w:pPr>
        <w:jc w:val="center"/>
      </w:pPr>
      <w:bookmarkStart w:id="59" w:name="_Toc171756435"/>
      <w:r>
        <w:lastRenderedPageBreak/>
        <w:t>Gambar</w:t>
      </w:r>
      <w:r w:rsidR="00585A84" w:rsidRPr="00345111">
        <w:t xml:space="preserve"> 4. </w:t>
      </w:r>
      <w:r w:rsidR="00585A84" w:rsidRPr="00345111">
        <w:fldChar w:fldCharType="begin"/>
      </w:r>
      <w:r w:rsidR="00585A84" w:rsidRPr="00345111">
        <w:instrText xml:space="preserve"> SEQ Gambar_4. \* ARABIC </w:instrText>
      </w:r>
      <w:r w:rsidR="00585A84" w:rsidRPr="00345111">
        <w:fldChar w:fldCharType="separate"/>
      </w:r>
      <w:r w:rsidR="0067630B">
        <w:rPr>
          <w:noProof/>
        </w:rPr>
        <w:t>19</w:t>
      </w:r>
      <w:r w:rsidR="00585A84" w:rsidRPr="00345111">
        <w:fldChar w:fldCharType="end"/>
      </w:r>
      <w:r w:rsidR="00585A84" w:rsidRPr="00345111">
        <w:t xml:space="preserve"> Desain halaman </w:t>
      </w:r>
      <w:r w:rsidR="00585A84">
        <w:t xml:space="preserve">daftar </w:t>
      </w:r>
      <w:r w:rsidR="00585A84" w:rsidRPr="00345111">
        <w:t>mahasiswa untuk admi</w:t>
      </w:r>
      <w:r w:rsidR="00585A84">
        <w:t>n</w:t>
      </w:r>
      <w:bookmarkEnd w:id="59"/>
    </w:p>
    <w:p w14:paraId="54D6A739" w14:textId="77777777" w:rsidR="00DD29B2" w:rsidRDefault="00EE432E" w:rsidP="00EE432E">
      <w:pPr>
        <w:jc w:val="center"/>
      </w:pPr>
      <w:r w:rsidRPr="00585A84">
        <w:rPr>
          <w:noProof/>
        </w:rPr>
        <w:drawing>
          <wp:inline distT="0" distB="0" distL="0" distR="0" wp14:anchorId="6F708CA2" wp14:editId="4BD010C5">
            <wp:extent cx="5033010" cy="2289810"/>
            <wp:effectExtent l="0" t="0" r="0" b="0"/>
            <wp:docPr id="123613925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3010" cy="2289810"/>
                    </a:xfrm>
                    <a:prstGeom prst="rect">
                      <a:avLst/>
                    </a:prstGeom>
                    <a:noFill/>
                    <a:ln>
                      <a:noFill/>
                    </a:ln>
                  </pic:spPr>
                </pic:pic>
              </a:graphicData>
            </a:graphic>
          </wp:inline>
        </w:drawing>
      </w:r>
    </w:p>
    <w:p w14:paraId="6C41AB14" w14:textId="0736E172" w:rsidR="00E875A3" w:rsidRPr="006F4D28" w:rsidRDefault="00B3178B" w:rsidP="00EE432E">
      <w:pPr>
        <w:jc w:val="center"/>
      </w:pPr>
      <w:bookmarkStart w:id="60" w:name="_Toc171756436"/>
      <w:r>
        <w:t>Gambar</w:t>
      </w:r>
      <w:r w:rsidR="00EE432E" w:rsidRPr="006F4D28">
        <w:t xml:space="preserve"> 4. </w:t>
      </w:r>
      <w:r w:rsidR="00EE432E" w:rsidRPr="006F4D28">
        <w:fldChar w:fldCharType="begin"/>
      </w:r>
      <w:r w:rsidR="00EE432E" w:rsidRPr="006F4D28">
        <w:instrText xml:space="preserve"> SEQ Gambar_4. \* ARABIC </w:instrText>
      </w:r>
      <w:r w:rsidR="00EE432E" w:rsidRPr="006F4D28">
        <w:fldChar w:fldCharType="separate"/>
      </w:r>
      <w:r w:rsidR="0067630B">
        <w:rPr>
          <w:noProof/>
        </w:rPr>
        <w:t>20</w:t>
      </w:r>
      <w:r w:rsidR="00EE432E" w:rsidRPr="006F4D28">
        <w:fldChar w:fldCharType="end"/>
      </w:r>
      <w:r w:rsidR="00EE432E" w:rsidRPr="006F4D28">
        <w:t xml:space="preserve"> Desain halaman daftar mahasiswa untuk komit</w:t>
      </w:r>
      <w:r w:rsidR="002726DA">
        <w:t>e</w:t>
      </w:r>
      <w:bookmarkEnd w:id="60"/>
    </w:p>
    <w:p w14:paraId="06FC638F" w14:textId="77777777" w:rsidR="00DD29B2" w:rsidRDefault="00497F33" w:rsidP="00CC425E">
      <w:pPr>
        <w:jc w:val="center"/>
        <w:rPr>
          <w:color w:val="000000" w:themeColor="text1"/>
          <w:szCs w:val="24"/>
        </w:rPr>
      </w:pPr>
      <w:r>
        <w:rPr>
          <w:noProof/>
        </w:rPr>
        <w:drawing>
          <wp:inline distT="0" distB="0" distL="0" distR="0" wp14:anchorId="281337AF" wp14:editId="044BF1A5">
            <wp:extent cx="5029200" cy="2314575"/>
            <wp:effectExtent l="0" t="0" r="0" b="9525"/>
            <wp:docPr id="136917580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29200" cy="2314575"/>
                    </a:xfrm>
                    <a:prstGeom prst="rect">
                      <a:avLst/>
                    </a:prstGeom>
                    <a:noFill/>
                    <a:ln>
                      <a:noFill/>
                    </a:ln>
                  </pic:spPr>
                </pic:pic>
              </a:graphicData>
            </a:graphic>
          </wp:inline>
        </w:drawing>
      </w:r>
    </w:p>
    <w:p w14:paraId="77BB821E" w14:textId="34856D05" w:rsidR="00FC6ADD" w:rsidRPr="000B3773" w:rsidRDefault="00B3178B" w:rsidP="00CC425E">
      <w:pPr>
        <w:jc w:val="center"/>
        <w:rPr>
          <w:color w:val="000000" w:themeColor="text1"/>
          <w:szCs w:val="24"/>
        </w:rPr>
      </w:pPr>
      <w:bookmarkStart w:id="61" w:name="_Toc171756437"/>
      <w:r>
        <w:rPr>
          <w:color w:val="000000" w:themeColor="text1"/>
          <w:szCs w:val="24"/>
        </w:rPr>
        <w:t>Gambar</w:t>
      </w:r>
      <w:r w:rsidR="000B3773" w:rsidRPr="00CC425E">
        <w:rPr>
          <w:color w:val="000000" w:themeColor="text1"/>
          <w:szCs w:val="24"/>
        </w:rPr>
        <w:t xml:space="preserve"> 4. </w:t>
      </w:r>
      <w:r w:rsidR="000B3773" w:rsidRPr="00CC425E">
        <w:rPr>
          <w:color w:val="000000" w:themeColor="text1"/>
          <w:szCs w:val="24"/>
        </w:rPr>
        <w:fldChar w:fldCharType="begin"/>
      </w:r>
      <w:r w:rsidR="000B3773" w:rsidRPr="00CC425E">
        <w:rPr>
          <w:color w:val="000000" w:themeColor="text1"/>
          <w:szCs w:val="24"/>
        </w:rPr>
        <w:instrText xml:space="preserve"> SEQ Gambar_4. \* ARABIC </w:instrText>
      </w:r>
      <w:r w:rsidR="000B3773" w:rsidRPr="00CC425E">
        <w:rPr>
          <w:color w:val="000000" w:themeColor="text1"/>
          <w:szCs w:val="24"/>
        </w:rPr>
        <w:fldChar w:fldCharType="separate"/>
      </w:r>
      <w:r w:rsidR="0067630B">
        <w:rPr>
          <w:noProof/>
          <w:color w:val="000000" w:themeColor="text1"/>
          <w:szCs w:val="24"/>
        </w:rPr>
        <w:t>21</w:t>
      </w:r>
      <w:r w:rsidR="000B3773" w:rsidRPr="00CC425E">
        <w:rPr>
          <w:color w:val="000000" w:themeColor="text1"/>
          <w:szCs w:val="24"/>
        </w:rPr>
        <w:fldChar w:fldCharType="end"/>
      </w:r>
      <w:r w:rsidR="000B3773" w:rsidRPr="00CC425E">
        <w:rPr>
          <w:color w:val="000000" w:themeColor="text1"/>
          <w:szCs w:val="24"/>
        </w:rPr>
        <w:t xml:space="preserve"> Desain halaman </w:t>
      </w:r>
      <w:r w:rsidR="000B3773" w:rsidRPr="006F7581">
        <w:rPr>
          <w:i/>
          <w:iCs/>
          <w:color w:val="000000" w:themeColor="text1"/>
          <w:szCs w:val="24"/>
        </w:rPr>
        <w:t>create</w:t>
      </w:r>
      <w:r w:rsidR="000B3773" w:rsidRPr="00CC425E">
        <w:rPr>
          <w:color w:val="000000" w:themeColor="text1"/>
          <w:szCs w:val="24"/>
        </w:rPr>
        <w:t xml:space="preserve"> mahasiswa</w:t>
      </w:r>
      <w:bookmarkEnd w:id="61"/>
    </w:p>
    <w:p w14:paraId="510A24FB" w14:textId="44FEFC84" w:rsidR="00CB534F" w:rsidRDefault="00B3178B" w:rsidP="00022E50">
      <w:r>
        <w:t>Gambar</w:t>
      </w:r>
      <w:r w:rsidR="00FC6ADD">
        <w:t xml:space="preserve"> 4.1</w:t>
      </w:r>
      <w:r w:rsidR="001E4031">
        <w:t>9</w:t>
      </w:r>
      <w:r w:rsidR="007333CF">
        <w:t xml:space="preserve"> </w:t>
      </w:r>
      <w:r w:rsidR="006F7581">
        <w:t xml:space="preserve">menunjukkan halaman daftar </w:t>
      </w:r>
      <w:r w:rsidR="002726DA">
        <w:t xml:space="preserve">halaman mahasiswa </w:t>
      </w:r>
      <w:r w:rsidR="003562F2">
        <w:t xml:space="preserve">untuk </w:t>
      </w:r>
      <w:r w:rsidR="003562F2" w:rsidRPr="003562F2">
        <w:rPr>
          <w:i/>
          <w:iCs/>
        </w:rPr>
        <w:t>role</w:t>
      </w:r>
      <w:r w:rsidR="003562F2">
        <w:t xml:space="preserve"> admin. Begitu</w:t>
      </w:r>
      <w:r w:rsidR="006F497D">
        <w:t xml:space="preserve"> juga dengan </w:t>
      </w:r>
      <w:r>
        <w:t>Gambar</w:t>
      </w:r>
      <w:r w:rsidR="006F497D">
        <w:t xml:space="preserve"> 4.</w:t>
      </w:r>
      <w:r w:rsidR="001E4031">
        <w:t>20</w:t>
      </w:r>
      <w:r w:rsidR="006F497D">
        <w:t xml:space="preserve"> yang ditujukan untuk</w:t>
      </w:r>
      <w:r w:rsidR="00727C6E">
        <w:t xml:space="preserve"> </w:t>
      </w:r>
      <w:r w:rsidR="00727C6E" w:rsidRPr="00727C6E">
        <w:rPr>
          <w:i/>
          <w:iCs/>
        </w:rPr>
        <w:t>role</w:t>
      </w:r>
      <w:r w:rsidR="006F497D">
        <w:t xml:space="preserve"> </w:t>
      </w:r>
      <w:r w:rsidR="00C84738">
        <w:t>komite.</w:t>
      </w:r>
      <w:r w:rsidR="00727C6E">
        <w:t xml:space="preserve"> Perbedaannya terdapat pada fitur yang diberikan, yaitu admin dapat melakukan pengolahan data mahasiswa, seperti CRUD (</w:t>
      </w:r>
      <w:r w:rsidR="00727C6E" w:rsidRPr="00727C6E">
        <w:rPr>
          <w:i/>
          <w:iCs/>
        </w:rPr>
        <w:t>Create</w:t>
      </w:r>
      <w:r w:rsidR="00727C6E">
        <w:t xml:space="preserve">, </w:t>
      </w:r>
      <w:r w:rsidR="00727C6E" w:rsidRPr="00727C6E">
        <w:rPr>
          <w:i/>
          <w:iCs/>
        </w:rPr>
        <w:t>Read</w:t>
      </w:r>
      <w:r w:rsidR="00727C6E">
        <w:t xml:space="preserve">, </w:t>
      </w:r>
      <w:r w:rsidR="00727C6E" w:rsidRPr="00727C6E">
        <w:rPr>
          <w:i/>
          <w:iCs/>
        </w:rPr>
        <w:t>Update</w:t>
      </w:r>
      <w:r w:rsidR="00727C6E">
        <w:t xml:space="preserve">, </w:t>
      </w:r>
      <w:r w:rsidR="00727C6E" w:rsidRPr="00727C6E">
        <w:rPr>
          <w:i/>
          <w:iCs/>
        </w:rPr>
        <w:t>Delete</w:t>
      </w:r>
      <w:r w:rsidR="00727C6E">
        <w:t xml:space="preserve">), sedangkan </w:t>
      </w:r>
      <w:r w:rsidR="00CA3BCD">
        <w:t xml:space="preserve">komite hanya bisa melakukan </w:t>
      </w:r>
      <w:r w:rsidR="00CA3BCD" w:rsidRPr="00CA3BCD">
        <w:rPr>
          <w:i/>
          <w:iCs/>
        </w:rPr>
        <w:t>read</w:t>
      </w:r>
      <w:r w:rsidR="00CA3BCD">
        <w:t xml:space="preserve"> saja.</w:t>
      </w:r>
      <w:r w:rsidR="00745DE2">
        <w:t xml:space="preserve"> Untuk </w:t>
      </w:r>
      <w:r w:rsidR="00EA6578">
        <w:t xml:space="preserve">tampilan </w:t>
      </w:r>
      <w:r w:rsidR="00EA6578" w:rsidRPr="00EA6578">
        <w:rPr>
          <w:i/>
          <w:iCs/>
        </w:rPr>
        <w:t>Create</w:t>
      </w:r>
      <w:r w:rsidR="00EA6578">
        <w:t xml:space="preserve"> ditunjukkan pada </w:t>
      </w:r>
      <w:r>
        <w:t>Gambar</w:t>
      </w:r>
      <w:r w:rsidR="00EA6578">
        <w:t xml:space="preserve"> 4.2</w:t>
      </w:r>
      <w:r w:rsidR="00BD7FBA">
        <w:t>1</w:t>
      </w:r>
      <w:r w:rsidR="00EA6578">
        <w:t>, yaitu admin mengisi form data mahasiswa</w:t>
      </w:r>
      <w:r w:rsidR="00041AE0">
        <w:t>.</w:t>
      </w:r>
    </w:p>
    <w:p w14:paraId="5F5B4387" w14:textId="4B32B110" w:rsidR="00523119" w:rsidRDefault="00523119" w:rsidP="005060CA">
      <w:pPr>
        <w:pStyle w:val="ListParagraph"/>
        <w:numPr>
          <w:ilvl w:val="0"/>
          <w:numId w:val="24"/>
        </w:numPr>
      </w:pPr>
      <w:r>
        <w:t xml:space="preserve">Halaman </w:t>
      </w:r>
      <w:r w:rsidR="003A1911">
        <w:t>pengajuan judul &amp; dosen pembimbing untuk mahasiswa</w:t>
      </w:r>
    </w:p>
    <w:p w14:paraId="331900BC" w14:textId="77777777" w:rsidR="00F04451" w:rsidRDefault="00187E3C" w:rsidP="00CF3656">
      <w:pPr>
        <w:jc w:val="center"/>
        <w:rPr>
          <w:color w:val="000000" w:themeColor="text1"/>
          <w:szCs w:val="24"/>
        </w:rPr>
      </w:pPr>
      <w:r>
        <w:rPr>
          <w:noProof/>
        </w:rPr>
        <w:lastRenderedPageBreak/>
        <w:drawing>
          <wp:inline distT="0" distB="0" distL="0" distR="0" wp14:anchorId="3E89A8A1" wp14:editId="0E2DEB31">
            <wp:extent cx="5029200" cy="2305050"/>
            <wp:effectExtent l="0" t="0" r="0" b="0"/>
            <wp:docPr id="1126613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400769D5" w14:textId="167D2F69" w:rsidR="009A0C21" w:rsidRPr="00523119" w:rsidRDefault="00B3178B" w:rsidP="00CF3656">
      <w:pPr>
        <w:jc w:val="center"/>
        <w:rPr>
          <w:color w:val="000000" w:themeColor="text1"/>
          <w:szCs w:val="24"/>
        </w:rPr>
      </w:pPr>
      <w:bookmarkStart w:id="62" w:name="_Toc171756438"/>
      <w:r>
        <w:rPr>
          <w:color w:val="000000" w:themeColor="text1"/>
          <w:szCs w:val="24"/>
        </w:rPr>
        <w:t>Gambar</w:t>
      </w:r>
      <w:r w:rsidR="00851AC3" w:rsidRPr="00523119">
        <w:rPr>
          <w:color w:val="000000" w:themeColor="text1"/>
          <w:szCs w:val="24"/>
        </w:rPr>
        <w:t xml:space="preserve"> 4. </w:t>
      </w:r>
      <w:r w:rsidR="00851AC3" w:rsidRPr="00523119">
        <w:rPr>
          <w:color w:val="000000" w:themeColor="text1"/>
          <w:szCs w:val="24"/>
        </w:rPr>
        <w:fldChar w:fldCharType="begin"/>
      </w:r>
      <w:r w:rsidR="00851AC3" w:rsidRPr="00523119">
        <w:rPr>
          <w:color w:val="000000" w:themeColor="text1"/>
          <w:szCs w:val="24"/>
        </w:rPr>
        <w:instrText xml:space="preserve"> SEQ Gambar_4. \* ARABIC </w:instrText>
      </w:r>
      <w:r w:rsidR="00851AC3" w:rsidRPr="00523119">
        <w:rPr>
          <w:color w:val="000000" w:themeColor="text1"/>
          <w:szCs w:val="24"/>
        </w:rPr>
        <w:fldChar w:fldCharType="separate"/>
      </w:r>
      <w:r w:rsidR="0067630B">
        <w:rPr>
          <w:noProof/>
          <w:color w:val="000000" w:themeColor="text1"/>
          <w:szCs w:val="24"/>
        </w:rPr>
        <w:t>22</w:t>
      </w:r>
      <w:r w:rsidR="00851AC3" w:rsidRPr="00523119">
        <w:rPr>
          <w:color w:val="000000" w:themeColor="text1"/>
          <w:szCs w:val="24"/>
        </w:rPr>
        <w:fldChar w:fldCharType="end"/>
      </w:r>
      <w:r w:rsidR="009D3169" w:rsidRPr="00523119">
        <w:rPr>
          <w:color w:val="000000" w:themeColor="text1"/>
          <w:szCs w:val="24"/>
        </w:rPr>
        <w:t xml:space="preserve"> Desain halaman pengajuan judul untuk mahasiswa</w:t>
      </w:r>
      <w:bookmarkEnd w:id="62"/>
    </w:p>
    <w:p w14:paraId="2FA00442" w14:textId="0BD47B6B" w:rsidR="00410597" w:rsidRDefault="00B3178B" w:rsidP="00E80E49">
      <w:r>
        <w:t>Gambar</w:t>
      </w:r>
      <w:r w:rsidR="00523119">
        <w:t xml:space="preserve"> 4.2</w:t>
      </w:r>
      <w:r w:rsidR="00BD7FBA">
        <w:t>2</w:t>
      </w:r>
      <w:r w:rsidR="00523119">
        <w:t xml:space="preserve"> merupakan tampilan ketik</w:t>
      </w:r>
      <w:r w:rsidR="003A1911">
        <w:t>a</w:t>
      </w:r>
      <w:r w:rsidR="00D8636A">
        <w:t xml:space="preserve"> mahasiswa ingin mengajukan judul &amp; dosen pembimbing. Mahasiswa akan mengisi form yang diberikan, lalu lakukan pengajuan jika sudah mengisi dengan benar.</w:t>
      </w:r>
    </w:p>
    <w:p w14:paraId="50CDCD10" w14:textId="6DDE171D" w:rsidR="00410597" w:rsidRDefault="00410597" w:rsidP="00CB534F">
      <w:pPr>
        <w:pStyle w:val="ListParagraph"/>
        <w:numPr>
          <w:ilvl w:val="0"/>
          <w:numId w:val="24"/>
        </w:numPr>
      </w:pPr>
      <w:r>
        <w:t xml:space="preserve">Halaman pengajuan judul &amp; dosen pembimbing untuk </w:t>
      </w:r>
      <w:r w:rsidR="000F69C4">
        <w:t>komite</w:t>
      </w:r>
    </w:p>
    <w:p w14:paraId="2BEF13AD" w14:textId="77777777" w:rsidR="00F04451" w:rsidRDefault="005824C0" w:rsidP="00784CA7">
      <w:pPr>
        <w:jc w:val="center"/>
        <w:rPr>
          <w:color w:val="000000" w:themeColor="text1"/>
          <w:szCs w:val="24"/>
        </w:rPr>
      </w:pPr>
      <w:r>
        <w:rPr>
          <w:noProof/>
        </w:rPr>
        <w:drawing>
          <wp:inline distT="0" distB="0" distL="0" distR="0" wp14:anchorId="110FE6D5" wp14:editId="184445C6">
            <wp:extent cx="5029200" cy="2305050"/>
            <wp:effectExtent l="0" t="0" r="0" b="0"/>
            <wp:docPr id="5827246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43F38FA1" w14:textId="231900B5" w:rsidR="005060CA" w:rsidRDefault="00B3178B" w:rsidP="00784CA7">
      <w:pPr>
        <w:jc w:val="center"/>
      </w:pPr>
      <w:bookmarkStart w:id="63" w:name="_Toc171756439"/>
      <w:r>
        <w:rPr>
          <w:color w:val="000000" w:themeColor="text1"/>
          <w:szCs w:val="24"/>
        </w:rPr>
        <w:t>Gambar</w:t>
      </w:r>
      <w:r w:rsidR="00DF03D0" w:rsidRPr="00DF03D0">
        <w:rPr>
          <w:color w:val="000000" w:themeColor="text1"/>
          <w:szCs w:val="24"/>
        </w:rPr>
        <w:t xml:space="preserve"> 4. </w:t>
      </w:r>
      <w:r w:rsidR="00DF03D0" w:rsidRPr="00DF03D0">
        <w:rPr>
          <w:color w:val="000000" w:themeColor="text1"/>
          <w:szCs w:val="24"/>
        </w:rPr>
        <w:fldChar w:fldCharType="begin"/>
      </w:r>
      <w:r w:rsidR="00DF03D0" w:rsidRPr="00DF03D0">
        <w:rPr>
          <w:color w:val="000000" w:themeColor="text1"/>
          <w:szCs w:val="24"/>
        </w:rPr>
        <w:instrText xml:space="preserve"> SEQ Gambar_4. \* ARABIC </w:instrText>
      </w:r>
      <w:r w:rsidR="00DF03D0" w:rsidRPr="00DF03D0">
        <w:rPr>
          <w:color w:val="000000" w:themeColor="text1"/>
          <w:szCs w:val="24"/>
        </w:rPr>
        <w:fldChar w:fldCharType="separate"/>
      </w:r>
      <w:r w:rsidR="0067630B">
        <w:rPr>
          <w:noProof/>
          <w:color w:val="000000" w:themeColor="text1"/>
          <w:szCs w:val="24"/>
        </w:rPr>
        <w:t>23</w:t>
      </w:r>
      <w:r w:rsidR="00DF03D0" w:rsidRPr="00DF03D0">
        <w:rPr>
          <w:color w:val="000000" w:themeColor="text1"/>
          <w:szCs w:val="24"/>
        </w:rPr>
        <w:fldChar w:fldCharType="end"/>
      </w:r>
      <w:r w:rsidR="00DF03D0" w:rsidRPr="00DF03D0">
        <w:rPr>
          <w:color w:val="000000" w:themeColor="text1"/>
          <w:szCs w:val="24"/>
        </w:rPr>
        <w:t xml:space="preserve"> Desain halaman pengajuan judul untuk komit</w:t>
      </w:r>
      <w:r w:rsidR="00DF03D0" w:rsidRPr="00DF03D0">
        <w:t>e</w:t>
      </w:r>
      <w:bookmarkEnd w:id="63"/>
    </w:p>
    <w:p w14:paraId="3F9DA6A4" w14:textId="77777777" w:rsidR="00F04451" w:rsidRDefault="00DB4488" w:rsidP="00EC4B72">
      <w:pPr>
        <w:jc w:val="center"/>
        <w:rPr>
          <w:color w:val="000000" w:themeColor="text1"/>
          <w:szCs w:val="24"/>
        </w:rPr>
      </w:pPr>
      <w:r>
        <w:rPr>
          <w:noProof/>
        </w:rPr>
        <w:lastRenderedPageBreak/>
        <w:drawing>
          <wp:inline distT="0" distB="0" distL="0" distR="0" wp14:anchorId="06D8C8CF" wp14:editId="661932BE">
            <wp:extent cx="5029200" cy="2305050"/>
            <wp:effectExtent l="0" t="0" r="0" b="0"/>
            <wp:docPr id="21085045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3D58F5E2" w14:textId="3B99F573" w:rsidR="00DB4488" w:rsidRDefault="00B3178B" w:rsidP="00EC4B72">
      <w:pPr>
        <w:jc w:val="center"/>
      </w:pPr>
      <w:bookmarkStart w:id="64" w:name="_Toc171756440"/>
      <w:r>
        <w:rPr>
          <w:color w:val="000000" w:themeColor="text1"/>
          <w:szCs w:val="24"/>
        </w:rPr>
        <w:t>Gambar</w:t>
      </w:r>
      <w:r w:rsidR="00DB4488" w:rsidRPr="0021167D">
        <w:rPr>
          <w:color w:val="000000" w:themeColor="text1"/>
          <w:szCs w:val="24"/>
        </w:rPr>
        <w:t xml:space="preserve"> 4. </w:t>
      </w:r>
      <w:r w:rsidR="00DB4488" w:rsidRPr="0021167D">
        <w:rPr>
          <w:color w:val="000000" w:themeColor="text1"/>
          <w:szCs w:val="24"/>
        </w:rPr>
        <w:fldChar w:fldCharType="begin"/>
      </w:r>
      <w:r w:rsidR="00DB4488" w:rsidRPr="0021167D">
        <w:rPr>
          <w:color w:val="000000" w:themeColor="text1"/>
          <w:szCs w:val="24"/>
        </w:rPr>
        <w:instrText xml:space="preserve"> SEQ Gambar_4. \* ARABIC </w:instrText>
      </w:r>
      <w:r w:rsidR="00DB4488" w:rsidRPr="0021167D">
        <w:rPr>
          <w:color w:val="000000" w:themeColor="text1"/>
          <w:szCs w:val="24"/>
        </w:rPr>
        <w:fldChar w:fldCharType="separate"/>
      </w:r>
      <w:r w:rsidR="0067630B">
        <w:rPr>
          <w:noProof/>
          <w:color w:val="000000" w:themeColor="text1"/>
          <w:szCs w:val="24"/>
        </w:rPr>
        <w:t>24</w:t>
      </w:r>
      <w:r w:rsidR="00DB4488" w:rsidRPr="0021167D">
        <w:rPr>
          <w:color w:val="000000" w:themeColor="text1"/>
          <w:szCs w:val="24"/>
        </w:rPr>
        <w:fldChar w:fldCharType="end"/>
      </w:r>
      <w:r w:rsidR="00DB4488" w:rsidRPr="0021167D">
        <w:rPr>
          <w:color w:val="000000" w:themeColor="text1"/>
          <w:szCs w:val="24"/>
        </w:rPr>
        <w:t xml:space="preserve"> Desain halaman </w:t>
      </w:r>
      <w:r w:rsidR="00DC07FF" w:rsidRPr="0021167D">
        <w:rPr>
          <w:color w:val="000000" w:themeColor="text1"/>
          <w:szCs w:val="24"/>
        </w:rPr>
        <w:t>terima pengajuan judul untuk komite</w:t>
      </w:r>
      <w:bookmarkEnd w:id="64"/>
    </w:p>
    <w:p w14:paraId="324909DC" w14:textId="17818B03" w:rsidR="00022E50" w:rsidRDefault="00AC6774" w:rsidP="00E80E49">
      <w:r>
        <w:t>Setelah mahasiswa melakukan pengajuan judul sebelumnya, maka akan muncul di komite</w:t>
      </w:r>
      <w:r w:rsidR="004D7D5F">
        <w:t xml:space="preserve"> seperti yang ditunjukkan pada</w:t>
      </w:r>
      <w:r w:rsidR="00740356">
        <w:t xml:space="preserve"> </w:t>
      </w:r>
      <w:r w:rsidR="00B3178B">
        <w:t>Gambar</w:t>
      </w:r>
      <w:r w:rsidR="00740356">
        <w:t xml:space="preserve"> 4.2</w:t>
      </w:r>
      <w:r w:rsidR="00BD7FBA">
        <w:t>3</w:t>
      </w:r>
      <w:r w:rsidR="00740356">
        <w:t>.</w:t>
      </w:r>
      <w:r w:rsidR="0042072D">
        <w:t xml:space="preserve"> Jika diterima, maka komite harus memilih dosen pembimbing untuk mahasiswa seperti yang ditunjukkan pada </w:t>
      </w:r>
      <w:r w:rsidR="00B3178B">
        <w:t>Gambar</w:t>
      </w:r>
      <w:r w:rsidR="0042072D">
        <w:t xml:space="preserve"> 4.2</w:t>
      </w:r>
      <w:r w:rsidR="00BD7FBA">
        <w:t>4</w:t>
      </w:r>
      <w:r w:rsidR="00474F6F">
        <w:t xml:space="preserve">. </w:t>
      </w:r>
      <w:r w:rsidR="00F71C0E">
        <w:t>Pilihan dosen pembimbing yang ingin dipilih oleh mahasiswa akan ditampilkan, tetapi komite bebas menentukan pilihan dosen pembimbing yang akan dipilih untuk mahasiswa tersebut.</w:t>
      </w:r>
    </w:p>
    <w:p w14:paraId="2800E410" w14:textId="24F8AA32" w:rsidR="00AE0D9C" w:rsidRDefault="00AE0D9C" w:rsidP="00AE0D9C">
      <w:pPr>
        <w:pStyle w:val="ListParagraph"/>
        <w:numPr>
          <w:ilvl w:val="0"/>
          <w:numId w:val="24"/>
        </w:numPr>
      </w:pPr>
      <w:r>
        <w:t>Halaman skripsi untuk mahasiswa</w:t>
      </w:r>
    </w:p>
    <w:p w14:paraId="2468AACD" w14:textId="77777777" w:rsidR="00F04451" w:rsidRDefault="00B26652" w:rsidP="00164AFF">
      <w:pPr>
        <w:jc w:val="center"/>
        <w:rPr>
          <w:color w:val="000000" w:themeColor="text1"/>
        </w:rPr>
      </w:pPr>
      <w:r w:rsidRPr="00DE1D46">
        <w:rPr>
          <w:noProof/>
        </w:rPr>
        <w:drawing>
          <wp:inline distT="0" distB="0" distL="0" distR="0" wp14:anchorId="4DC79EB2" wp14:editId="6B342B79">
            <wp:extent cx="5029200" cy="2305050"/>
            <wp:effectExtent l="0" t="0" r="0" b="0"/>
            <wp:docPr id="12251055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58305DB9" w14:textId="19739155" w:rsidR="00CF3656" w:rsidRDefault="00B3178B" w:rsidP="00164AFF">
      <w:pPr>
        <w:jc w:val="center"/>
        <w:rPr>
          <w:color w:val="000000" w:themeColor="text1"/>
        </w:rPr>
      </w:pPr>
      <w:bookmarkStart w:id="65" w:name="_Toc171756441"/>
      <w:r>
        <w:rPr>
          <w:color w:val="000000" w:themeColor="text1"/>
        </w:rPr>
        <w:t>Gambar</w:t>
      </w:r>
      <w:r w:rsidR="005361D0" w:rsidRPr="005361D0">
        <w:rPr>
          <w:color w:val="000000" w:themeColor="text1"/>
        </w:rPr>
        <w:t xml:space="preserve"> 4. </w:t>
      </w:r>
      <w:r w:rsidR="005361D0" w:rsidRPr="005361D0">
        <w:rPr>
          <w:color w:val="000000" w:themeColor="text1"/>
        </w:rPr>
        <w:fldChar w:fldCharType="begin"/>
      </w:r>
      <w:r w:rsidR="005361D0" w:rsidRPr="005361D0">
        <w:rPr>
          <w:color w:val="000000" w:themeColor="text1"/>
        </w:rPr>
        <w:instrText xml:space="preserve"> SEQ Gambar_4. \* ARABIC </w:instrText>
      </w:r>
      <w:r w:rsidR="005361D0" w:rsidRPr="005361D0">
        <w:rPr>
          <w:color w:val="000000" w:themeColor="text1"/>
        </w:rPr>
        <w:fldChar w:fldCharType="separate"/>
      </w:r>
      <w:r w:rsidR="0067630B">
        <w:rPr>
          <w:noProof/>
          <w:color w:val="000000" w:themeColor="text1"/>
        </w:rPr>
        <w:t>25</w:t>
      </w:r>
      <w:r w:rsidR="005361D0" w:rsidRPr="005361D0">
        <w:rPr>
          <w:color w:val="000000" w:themeColor="text1"/>
        </w:rPr>
        <w:fldChar w:fldCharType="end"/>
      </w:r>
      <w:r w:rsidR="005361D0" w:rsidRPr="005361D0">
        <w:rPr>
          <w:color w:val="000000" w:themeColor="text1"/>
        </w:rPr>
        <w:t xml:space="preserve"> Desain halaman skripsi untuk mahasis</w:t>
      </w:r>
      <w:r w:rsidR="005361D0">
        <w:rPr>
          <w:color w:val="000000" w:themeColor="text1"/>
        </w:rPr>
        <w:t>wa</w:t>
      </w:r>
      <w:bookmarkEnd w:id="65"/>
    </w:p>
    <w:p w14:paraId="09B01A3E" w14:textId="77777777" w:rsidR="00F04451" w:rsidRDefault="00992D70" w:rsidP="00E93552">
      <w:pPr>
        <w:pStyle w:val="Caption"/>
        <w:spacing w:line="360" w:lineRule="auto"/>
        <w:jc w:val="center"/>
        <w:rPr>
          <w:i w:val="0"/>
          <w:iCs w:val="0"/>
          <w:color w:val="000000" w:themeColor="text1"/>
          <w:sz w:val="24"/>
          <w:szCs w:val="24"/>
        </w:rPr>
      </w:pPr>
      <w:r w:rsidRPr="00E93552">
        <w:rPr>
          <w:i w:val="0"/>
          <w:iCs w:val="0"/>
          <w:noProof/>
          <w:color w:val="000000" w:themeColor="text1"/>
          <w:sz w:val="24"/>
          <w:szCs w:val="24"/>
        </w:rPr>
        <w:lastRenderedPageBreak/>
        <w:drawing>
          <wp:inline distT="0" distB="0" distL="0" distR="0" wp14:anchorId="6B5FB9F4" wp14:editId="56B45DA1">
            <wp:extent cx="5029200" cy="2314575"/>
            <wp:effectExtent l="0" t="0" r="0" b="9525"/>
            <wp:docPr id="727990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29200" cy="2314575"/>
                    </a:xfrm>
                    <a:prstGeom prst="rect">
                      <a:avLst/>
                    </a:prstGeom>
                    <a:noFill/>
                    <a:ln>
                      <a:noFill/>
                    </a:ln>
                  </pic:spPr>
                </pic:pic>
              </a:graphicData>
            </a:graphic>
          </wp:inline>
        </w:drawing>
      </w:r>
    </w:p>
    <w:p w14:paraId="00B231F1" w14:textId="1D310224" w:rsidR="00992D70" w:rsidRPr="00E93552" w:rsidRDefault="00B3178B" w:rsidP="00E93552">
      <w:pPr>
        <w:pStyle w:val="Caption"/>
        <w:spacing w:line="360" w:lineRule="auto"/>
        <w:jc w:val="center"/>
        <w:rPr>
          <w:i w:val="0"/>
          <w:iCs w:val="0"/>
          <w:color w:val="000000" w:themeColor="text1"/>
          <w:sz w:val="24"/>
          <w:szCs w:val="24"/>
        </w:rPr>
      </w:pPr>
      <w:bookmarkStart w:id="66" w:name="_Toc171756442"/>
      <w:r>
        <w:rPr>
          <w:i w:val="0"/>
          <w:iCs w:val="0"/>
          <w:color w:val="000000" w:themeColor="text1"/>
          <w:sz w:val="24"/>
          <w:szCs w:val="24"/>
        </w:rPr>
        <w:t>Gambar</w:t>
      </w:r>
      <w:r w:rsidR="00992D70" w:rsidRPr="00E93552">
        <w:rPr>
          <w:i w:val="0"/>
          <w:iCs w:val="0"/>
          <w:color w:val="000000" w:themeColor="text1"/>
          <w:sz w:val="24"/>
          <w:szCs w:val="24"/>
        </w:rPr>
        <w:t xml:space="preserve"> 4. </w:t>
      </w:r>
      <w:r w:rsidR="00992D70" w:rsidRPr="00E93552">
        <w:rPr>
          <w:i w:val="0"/>
          <w:iCs w:val="0"/>
          <w:color w:val="000000" w:themeColor="text1"/>
          <w:sz w:val="24"/>
          <w:szCs w:val="24"/>
        </w:rPr>
        <w:fldChar w:fldCharType="begin"/>
      </w:r>
      <w:r w:rsidR="00992D70" w:rsidRPr="00E93552">
        <w:rPr>
          <w:i w:val="0"/>
          <w:iCs w:val="0"/>
          <w:color w:val="000000" w:themeColor="text1"/>
          <w:sz w:val="24"/>
          <w:szCs w:val="24"/>
        </w:rPr>
        <w:instrText xml:space="preserve"> SEQ Gambar_4. \* ARABIC </w:instrText>
      </w:r>
      <w:r w:rsidR="00992D70" w:rsidRPr="00E93552">
        <w:rPr>
          <w:i w:val="0"/>
          <w:iCs w:val="0"/>
          <w:color w:val="000000" w:themeColor="text1"/>
          <w:sz w:val="24"/>
          <w:szCs w:val="24"/>
        </w:rPr>
        <w:fldChar w:fldCharType="separate"/>
      </w:r>
      <w:r w:rsidR="0067630B">
        <w:rPr>
          <w:i w:val="0"/>
          <w:iCs w:val="0"/>
          <w:noProof/>
          <w:color w:val="000000" w:themeColor="text1"/>
          <w:sz w:val="24"/>
          <w:szCs w:val="24"/>
        </w:rPr>
        <w:t>26</w:t>
      </w:r>
      <w:r w:rsidR="00992D70" w:rsidRPr="00E93552">
        <w:rPr>
          <w:i w:val="0"/>
          <w:iCs w:val="0"/>
          <w:color w:val="000000" w:themeColor="text1"/>
          <w:sz w:val="24"/>
          <w:szCs w:val="24"/>
        </w:rPr>
        <w:fldChar w:fldCharType="end"/>
      </w:r>
      <w:r w:rsidR="00992D70" w:rsidRPr="00E93552">
        <w:rPr>
          <w:i w:val="0"/>
          <w:iCs w:val="0"/>
          <w:color w:val="000000" w:themeColor="text1"/>
          <w:sz w:val="24"/>
          <w:szCs w:val="24"/>
        </w:rPr>
        <w:t xml:space="preserve"> Desain halaman edit skripsi untuk mahasiswa</w:t>
      </w:r>
      <w:bookmarkEnd w:id="66"/>
    </w:p>
    <w:p w14:paraId="23626605" w14:textId="23B8F22B" w:rsidR="00E624AD" w:rsidRDefault="00B3178B" w:rsidP="00E80E49">
      <w:r>
        <w:t>Gambar</w:t>
      </w:r>
      <w:r w:rsidR="00164AFF">
        <w:t xml:space="preserve"> 4.2</w:t>
      </w:r>
      <w:r w:rsidR="00BD7FBA">
        <w:t>5</w:t>
      </w:r>
      <w:r w:rsidR="00164AFF">
        <w:t xml:space="preserve"> merupaka</w:t>
      </w:r>
      <w:r w:rsidR="00F3600F">
        <w:t>n</w:t>
      </w:r>
      <w:r w:rsidR="00D55E8C">
        <w:t xml:space="preserve"> halaman untuk mahasiswa mengedit file skripsi mereka. Untuk detail </w:t>
      </w:r>
      <w:r w:rsidR="001332CC">
        <w:t xml:space="preserve">yang bisa diedit terdapat pada </w:t>
      </w:r>
      <w:r>
        <w:t>Gambar</w:t>
      </w:r>
      <w:r w:rsidR="001332CC">
        <w:t xml:space="preserve"> 4.2</w:t>
      </w:r>
      <w:r w:rsidR="00BD7FBA">
        <w:t>6</w:t>
      </w:r>
      <w:r w:rsidR="007A76A6">
        <w:t xml:space="preserve"> yang berisi judul, sub judul, anggota skripsi (jika ada), dan file skripsi</w:t>
      </w:r>
      <w:r w:rsidR="00EB6459">
        <w:t>.</w:t>
      </w:r>
      <w:r w:rsidR="00B9779E">
        <w:t xml:space="preserve"> Untuk upload file skripsi, format yang didukung adalah pdf.</w:t>
      </w:r>
    </w:p>
    <w:p w14:paraId="05FBEE51" w14:textId="37A770AE" w:rsidR="00164AFF" w:rsidRDefault="000A0A4D" w:rsidP="00164AFF">
      <w:pPr>
        <w:pStyle w:val="ListParagraph"/>
        <w:numPr>
          <w:ilvl w:val="0"/>
          <w:numId w:val="24"/>
        </w:numPr>
      </w:pPr>
      <w:r>
        <w:t xml:space="preserve">Halaman </w:t>
      </w:r>
      <w:r w:rsidR="006D0154" w:rsidRPr="00484FDC">
        <w:rPr>
          <w:i/>
          <w:iCs/>
        </w:rPr>
        <w:t>profile</w:t>
      </w:r>
      <w:r w:rsidR="006D0154">
        <w:t xml:space="preserve"> untuk mahasiswa</w:t>
      </w:r>
    </w:p>
    <w:p w14:paraId="52A32CA2" w14:textId="77777777" w:rsidR="00F04451" w:rsidRDefault="006D0154" w:rsidP="00F26D76">
      <w:pPr>
        <w:pStyle w:val="Caption"/>
        <w:spacing w:line="360" w:lineRule="auto"/>
        <w:jc w:val="center"/>
        <w:rPr>
          <w:i w:val="0"/>
          <w:iCs w:val="0"/>
          <w:color w:val="000000" w:themeColor="text1"/>
          <w:sz w:val="24"/>
          <w:szCs w:val="24"/>
        </w:rPr>
      </w:pPr>
      <w:r>
        <w:rPr>
          <w:noProof/>
        </w:rPr>
        <w:drawing>
          <wp:inline distT="0" distB="0" distL="0" distR="0" wp14:anchorId="1F04302A" wp14:editId="2D9AA4B2">
            <wp:extent cx="5029200" cy="2295525"/>
            <wp:effectExtent l="0" t="0" r="0" b="9525"/>
            <wp:docPr id="17685643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41CF6809" w14:textId="2C9BBFC0" w:rsidR="00B55EF7" w:rsidRDefault="00B3178B" w:rsidP="00F26D76">
      <w:pPr>
        <w:pStyle w:val="Caption"/>
        <w:spacing w:line="360" w:lineRule="auto"/>
        <w:jc w:val="center"/>
        <w:rPr>
          <w:i w:val="0"/>
          <w:iCs w:val="0"/>
          <w:color w:val="000000" w:themeColor="text1"/>
          <w:sz w:val="24"/>
          <w:szCs w:val="24"/>
        </w:rPr>
      </w:pPr>
      <w:bookmarkStart w:id="67" w:name="_Toc171756443"/>
      <w:r>
        <w:rPr>
          <w:i w:val="0"/>
          <w:iCs w:val="0"/>
          <w:color w:val="000000" w:themeColor="text1"/>
          <w:sz w:val="24"/>
          <w:szCs w:val="24"/>
        </w:rPr>
        <w:t>Gambar</w:t>
      </w:r>
      <w:r w:rsidR="00F40569" w:rsidRPr="00F26D76">
        <w:rPr>
          <w:i w:val="0"/>
          <w:iCs w:val="0"/>
          <w:color w:val="000000" w:themeColor="text1"/>
          <w:sz w:val="24"/>
          <w:szCs w:val="24"/>
        </w:rPr>
        <w:t xml:space="preserve"> 4. </w:t>
      </w:r>
      <w:r w:rsidR="00F40569" w:rsidRPr="00F26D76">
        <w:rPr>
          <w:i w:val="0"/>
          <w:iCs w:val="0"/>
          <w:color w:val="000000" w:themeColor="text1"/>
          <w:sz w:val="24"/>
          <w:szCs w:val="24"/>
        </w:rPr>
        <w:fldChar w:fldCharType="begin"/>
      </w:r>
      <w:r w:rsidR="00F40569" w:rsidRPr="00F26D76">
        <w:rPr>
          <w:i w:val="0"/>
          <w:iCs w:val="0"/>
          <w:color w:val="000000" w:themeColor="text1"/>
          <w:sz w:val="24"/>
          <w:szCs w:val="24"/>
        </w:rPr>
        <w:instrText xml:space="preserve"> SEQ Gambar_4. \* ARABIC </w:instrText>
      </w:r>
      <w:r w:rsidR="00F40569" w:rsidRPr="00F26D76">
        <w:rPr>
          <w:i w:val="0"/>
          <w:iCs w:val="0"/>
          <w:color w:val="000000" w:themeColor="text1"/>
          <w:sz w:val="24"/>
          <w:szCs w:val="24"/>
        </w:rPr>
        <w:fldChar w:fldCharType="separate"/>
      </w:r>
      <w:r w:rsidR="0067630B">
        <w:rPr>
          <w:i w:val="0"/>
          <w:iCs w:val="0"/>
          <w:noProof/>
          <w:color w:val="000000" w:themeColor="text1"/>
          <w:sz w:val="24"/>
          <w:szCs w:val="24"/>
        </w:rPr>
        <w:t>27</w:t>
      </w:r>
      <w:r w:rsidR="00F40569" w:rsidRPr="00F26D76">
        <w:rPr>
          <w:i w:val="0"/>
          <w:iCs w:val="0"/>
          <w:color w:val="000000" w:themeColor="text1"/>
          <w:sz w:val="24"/>
          <w:szCs w:val="24"/>
        </w:rPr>
        <w:fldChar w:fldCharType="end"/>
      </w:r>
      <w:r w:rsidR="00F40569" w:rsidRPr="00F26D76">
        <w:rPr>
          <w:i w:val="0"/>
          <w:iCs w:val="0"/>
          <w:color w:val="000000" w:themeColor="text1"/>
          <w:sz w:val="24"/>
          <w:szCs w:val="24"/>
        </w:rPr>
        <w:t xml:space="preserve"> Desain halaman </w:t>
      </w:r>
      <w:r w:rsidR="00F40569" w:rsidRPr="00484FDC">
        <w:rPr>
          <w:color w:val="000000" w:themeColor="text1"/>
          <w:sz w:val="24"/>
          <w:szCs w:val="24"/>
        </w:rPr>
        <w:t>profile</w:t>
      </w:r>
      <w:r w:rsidR="00F40569" w:rsidRPr="00F26D76">
        <w:rPr>
          <w:i w:val="0"/>
          <w:iCs w:val="0"/>
          <w:color w:val="000000" w:themeColor="text1"/>
          <w:sz w:val="24"/>
          <w:szCs w:val="24"/>
        </w:rPr>
        <w:t xml:space="preserve"> untuk mahasiswa</w:t>
      </w:r>
      <w:bookmarkEnd w:id="67"/>
    </w:p>
    <w:p w14:paraId="4132AB05" w14:textId="77777777" w:rsidR="00AF3AA0" w:rsidRDefault="00AB6EEF" w:rsidP="006B05B7">
      <w:pPr>
        <w:jc w:val="center"/>
      </w:pPr>
      <w:r>
        <w:rPr>
          <w:noProof/>
        </w:rPr>
        <w:lastRenderedPageBreak/>
        <w:drawing>
          <wp:inline distT="0" distB="0" distL="0" distR="0" wp14:anchorId="4734A546" wp14:editId="6C0520E3">
            <wp:extent cx="5029200" cy="2286000"/>
            <wp:effectExtent l="0" t="0" r="0" b="0"/>
            <wp:docPr id="5935979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14:paraId="371923CA" w14:textId="3CCAE643" w:rsidR="00AB6EEF" w:rsidRDefault="00B3178B" w:rsidP="006B05B7">
      <w:pPr>
        <w:jc w:val="center"/>
      </w:pPr>
      <w:bookmarkStart w:id="68" w:name="_Toc171756444"/>
      <w:r>
        <w:t>Gambar</w:t>
      </w:r>
      <w:r w:rsidR="00C66A8D">
        <w:t xml:space="preserve"> 4. </w:t>
      </w:r>
      <w:r w:rsidR="00C66A8D">
        <w:fldChar w:fldCharType="begin"/>
      </w:r>
      <w:r w:rsidR="00C66A8D">
        <w:instrText xml:space="preserve"> SEQ Gambar_4. \* ARABIC </w:instrText>
      </w:r>
      <w:r w:rsidR="00C66A8D">
        <w:fldChar w:fldCharType="separate"/>
      </w:r>
      <w:r w:rsidR="0067630B">
        <w:rPr>
          <w:noProof/>
        </w:rPr>
        <w:t>28</w:t>
      </w:r>
      <w:r w:rsidR="00C66A8D">
        <w:fldChar w:fldCharType="end"/>
      </w:r>
      <w:r w:rsidR="00C66A8D">
        <w:t xml:space="preserve"> Desain halaman edit </w:t>
      </w:r>
      <w:r w:rsidR="00C66A8D" w:rsidRPr="00484FDC">
        <w:rPr>
          <w:i/>
          <w:iCs/>
        </w:rPr>
        <w:t>profile</w:t>
      </w:r>
      <w:r w:rsidR="00C66A8D">
        <w:t xml:space="preserve"> untuk mahasiswa</w:t>
      </w:r>
      <w:bookmarkEnd w:id="68"/>
    </w:p>
    <w:p w14:paraId="55245402" w14:textId="277320C3" w:rsidR="00D653A0" w:rsidRDefault="00B3178B" w:rsidP="00106CB5">
      <w:r>
        <w:t>Gambar</w:t>
      </w:r>
      <w:r w:rsidR="00484FDC">
        <w:t xml:space="preserve"> 4.2</w:t>
      </w:r>
      <w:r w:rsidR="009443A5">
        <w:t>7</w:t>
      </w:r>
      <w:r w:rsidR="00484FDC">
        <w:t xml:space="preserve"> merupakan tampilan jika mahasiswa membuka halaman </w:t>
      </w:r>
      <w:r w:rsidR="00484FDC" w:rsidRPr="00484FDC">
        <w:rPr>
          <w:i/>
          <w:iCs/>
        </w:rPr>
        <w:t>profile</w:t>
      </w:r>
      <w:r w:rsidR="00484FDC">
        <w:t xml:space="preserve"> mereka</w:t>
      </w:r>
      <w:r w:rsidR="00804EBD">
        <w:t xml:space="preserve">. </w:t>
      </w:r>
      <w:r w:rsidR="00450237">
        <w:t>Data ini akan otomatis terisi jika mahasiswa sudah mengajukan pengajuan judul sebelumnya</w:t>
      </w:r>
      <w:r w:rsidR="003220AE">
        <w:t xml:space="preserve">. </w:t>
      </w:r>
      <w:r w:rsidR="003835ED">
        <w:t xml:space="preserve">Untuk melakukan perubahan biodata, mahasiswa dapat mengubahnya seperti yang ditunjukkan pada </w:t>
      </w:r>
      <w:r>
        <w:t>Gambar</w:t>
      </w:r>
      <w:r w:rsidR="003835ED">
        <w:t xml:space="preserve"> 4.2</w:t>
      </w:r>
      <w:r w:rsidR="009443A5">
        <w:t>8</w:t>
      </w:r>
      <w:r w:rsidR="003835ED">
        <w:t>.</w:t>
      </w:r>
      <w:r w:rsidR="00BA5105">
        <w:t xml:space="preserve"> Selain itu,</w:t>
      </w:r>
      <w:r w:rsidR="003835ED">
        <w:t xml:space="preserve"> </w:t>
      </w:r>
      <w:r w:rsidR="00BA5105">
        <w:t>m</w:t>
      </w:r>
      <w:r w:rsidR="003220AE">
        <w:t xml:space="preserve">ahasiswa </w:t>
      </w:r>
      <w:r w:rsidR="00BA5105">
        <w:t xml:space="preserve">juga </w:t>
      </w:r>
      <w:r w:rsidR="003220AE">
        <w:t xml:space="preserve">bisa menambahkan </w:t>
      </w:r>
      <w:r w:rsidR="003220AE" w:rsidRPr="00BA5105">
        <w:rPr>
          <w:i/>
          <w:iCs/>
        </w:rPr>
        <w:t>photo profile</w:t>
      </w:r>
      <w:r w:rsidR="003220AE">
        <w:t xml:space="preserve"> jika diinginkan</w:t>
      </w:r>
      <w:r w:rsidR="003835ED">
        <w:t>.</w:t>
      </w:r>
    </w:p>
    <w:p w14:paraId="41217154" w14:textId="76662883" w:rsidR="00350923" w:rsidRDefault="000277BA" w:rsidP="00DB6D30">
      <w:pPr>
        <w:pStyle w:val="ListParagraph"/>
        <w:numPr>
          <w:ilvl w:val="0"/>
          <w:numId w:val="24"/>
        </w:numPr>
      </w:pPr>
      <w:r>
        <w:t xml:space="preserve">Halaman </w:t>
      </w:r>
      <w:r w:rsidRPr="00484FDC">
        <w:rPr>
          <w:i/>
          <w:iCs/>
        </w:rPr>
        <w:t>profile</w:t>
      </w:r>
      <w:r>
        <w:t xml:space="preserve"> untuk </w:t>
      </w:r>
      <w:r w:rsidR="009D2FBB">
        <w:t>dosen</w:t>
      </w:r>
    </w:p>
    <w:p w14:paraId="048A0673" w14:textId="353CC97F" w:rsidR="00DB6D30" w:rsidRDefault="00DB6D30" w:rsidP="00DB6D30">
      <w:r>
        <w:rPr>
          <w:noProof/>
        </w:rPr>
        <w:drawing>
          <wp:inline distT="0" distB="0" distL="0" distR="0" wp14:anchorId="780AE699" wp14:editId="553D7723">
            <wp:extent cx="5029200" cy="2286000"/>
            <wp:effectExtent l="0" t="0" r="0" b="0"/>
            <wp:docPr id="12713115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14:paraId="26FA9672" w14:textId="26D198D3" w:rsidR="00152D9E" w:rsidRDefault="00B3178B" w:rsidP="00C86F1E">
      <w:pPr>
        <w:jc w:val="center"/>
      </w:pPr>
      <w:bookmarkStart w:id="69" w:name="_Toc171756445"/>
      <w:r>
        <w:t>Gambar</w:t>
      </w:r>
      <w:r w:rsidR="00781214">
        <w:t xml:space="preserve"> 4. </w:t>
      </w:r>
      <w:r w:rsidR="00781214">
        <w:fldChar w:fldCharType="begin"/>
      </w:r>
      <w:r w:rsidR="00781214">
        <w:instrText xml:space="preserve"> SEQ Gambar_4. \* ARABIC </w:instrText>
      </w:r>
      <w:r w:rsidR="00781214">
        <w:fldChar w:fldCharType="separate"/>
      </w:r>
      <w:r w:rsidR="0067630B">
        <w:rPr>
          <w:noProof/>
        </w:rPr>
        <w:t>29</w:t>
      </w:r>
      <w:r w:rsidR="00781214">
        <w:fldChar w:fldCharType="end"/>
      </w:r>
      <w:r w:rsidR="0052460E">
        <w:t xml:space="preserve"> Desain halaman </w:t>
      </w:r>
      <w:r w:rsidR="0052460E" w:rsidRPr="00EA6B22">
        <w:rPr>
          <w:i/>
          <w:iCs/>
        </w:rPr>
        <w:t>profile</w:t>
      </w:r>
      <w:r w:rsidR="0052460E">
        <w:t xml:space="preserve"> untuk dosen</w:t>
      </w:r>
      <w:bookmarkEnd w:id="69"/>
    </w:p>
    <w:p w14:paraId="2DDF26C1" w14:textId="66095FA0" w:rsidR="00152D9E" w:rsidRDefault="00EA6B22" w:rsidP="00EA6B22">
      <w:pPr>
        <w:jc w:val="center"/>
      </w:pPr>
      <w:bookmarkStart w:id="70" w:name="_Toc171756446"/>
      <w:r>
        <w:rPr>
          <w:noProof/>
        </w:rPr>
        <w:lastRenderedPageBreak/>
        <w:drawing>
          <wp:inline distT="0" distB="0" distL="0" distR="0" wp14:anchorId="3F5E5202" wp14:editId="45A5CADA">
            <wp:extent cx="5029200" cy="2295525"/>
            <wp:effectExtent l="0" t="0" r="0" b="9525"/>
            <wp:docPr id="11470905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r>
        <w:br/>
      </w:r>
      <w:r w:rsidR="00B3178B">
        <w:t>Gambar</w:t>
      </w:r>
      <w:r>
        <w:t xml:space="preserve"> 4. </w:t>
      </w:r>
      <w:r>
        <w:fldChar w:fldCharType="begin"/>
      </w:r>
      <w:r>
        <w:instrText xml:space="preserve"> SEQ Gambar_4. \* ARABIC </w:instrText>
      </w:r>
      <w:r>
        <w:fldChar w:fldCharType="separate"/>
      </w:r>
      <w:r w:rsidR="0067630B">
        <w:rPr>
          <w:noProof/>
        </w:rPr>
        <w:t>30</w:t>
      </w:r>
      <w:r>
        <w:fldChar w:fldCharType="end"/>
      </w:r>
      <w:r>
        <w:t xml:space="preserve"> Desain halaman edit </w:t>
      </w:r>
      <w:r w:rsidRPr="00EA6B22">
        <w:rPr>
          <w:i/>
          <w:iCs/>
        </w:rPr>
        <w:t>profile</w:t>
      </w:r>
      <w:r>
        <w:t xml:space="preserve"> untuk dosen</w:t>
      </w:r>
      <w:bookmarkEnd w:id="70"/>
    </w:p>
    <w:p w14:paraId="78B8263C" w14:textId="7AE2EB35" w:rsidR="002F4A47" w:rsidRDefault="00B3178B" w:rsidP="00106CB5">
      <w:r>
        <w:t>Gambar</w:t>
      </w:r>
      <w:r w:rsidR="00FE6439">
        <w:t xml:space="preserve"> 4.2</w:t>
      </w:r>
      <w:r w:rsidR="005E28C7">
        <w:t>9</w:t>
      </w:r>
      <w:r w:rsidR="00FE6439">
        <w:t xml:space="preserve"> merupakan tampilan jika </w:t>
      </w:r>
      <w:r w:rsidR="00521E5B">
        <w:t>dosen</w:t>
      </w:r>
      <w:r w:rsidR="00FE6439">
        <w:t xml:space="preserve"> membuka halaman </w:t>
      </w:r>
      <w:r w:rsidR="00FE6439" w:rsidRPr="00484FDC">
        <w:rPr>
          <w:i/>
          <w:iCs/>
        </w:rPr>
        <w:t>profile</w:t>
      </w:r>
      <w:r w:rsidR="00FE6439">
        <w:t xml:space="preserve">. Data ini </w:t>
      </w:r>
      <w:r w:rsidR="007D3448">
        <w:t xml:space="preserve">hanya dapat diubah oleh admin karena </w:t>
      </w:r>
      <w:r w:rsidR="00020EFA">
        <w:t>diisi saat pertama kali memasukkan data dosen</w:t>
      </w:r>
      <w:r w:rsidR="00FE6439">
        <w:t xml:space="preserve">. </w:t>
      </w:r>
      <w:r w:rsidR="00CE675E">
        <w:t xml:space="preserve">Dosen hanya bisa mengubah tanda tangan dan </w:t>
      </w:r>
      <w:r w:rsidR="00CE675E" w:rsidRPr="00CE675E">
        <w:rPr>
          <w:i/>
          <w:iCs/>
        </w:rPr>
        <w:t>photo profile</w:t>
      </w:r>
      <w:r w:rsidR="00CE675E">
        <w:t xml:space="preserve"> seperti yang ditunjukkan pada </w:t>
      </w:r>
      <w:r>
        <w:t>Gambar</w:t>
      </w:r>
      <w:r w:rsidR="00CE675E">
        <w:t xml:space="preserve"> 4.</w:t>
      </w:r>
      <w:r w:rsidR="005E28C7">
        <w:t>30</w:t>
      </w:r>
      <w:r w:rsidR="00CE675E">
        <w:t>.</w:t>
      </w:r>
    </w:p>
    <w:p w14:paraId="5374D06E" w14:textId="77777777" w:rsidR="00FE6439" w:rsidRDefault="003517F0" w:rsidP="001F6BE0">
      <w:pPr>
        <w:pStyle w:val="ListParagraph"/>
        <w:numPr>
          <w:ilvl w:val="0"/>
          <w:numId w:val="24"/>
        </w:numPr>
      </w:pPr>
      <w:r>
        <w:t xml:space="preserve">Halaman </w:t>
      </w:r>
      <w:r w:rsidR="00DE1D15">
        <w:t>logboo</w:t>
      </w:r>
      <w:r w:rsidR="008A7A42">
        <w:t>k</w:t>
      </w:r>
      <w:r>
        <w:t xml:space="preserve"> untuk </w:t>
      </w:r>
      <w:r w:rsidR="001F6BE0">
        <w:t>mahasiswa</w:t>
      </w:r>
    </w:p>
    <w:p w14:paraId="4F70C86B" w14:textId="77777777" w:rsidR="00AF3AA0" w:rsidRDefault="005E35A4" w:rsidP="00DF6653">
      <w:pPr>
        <w:jc w:val="center"/>
      </w:pPr>
      <w:r>
        <w:rPr>
          <w:noProof/>
        </w:rPr>
        <w:drawing>
          <wp:inline distT="0" distB="0" distL="0" distR="0" wp14:anchorId="2D7B5197" wp14:editId="75B68436">
            <wp:extent cx="5029200" cy="2305050"/>
            <wp:effectExtent l="0" t="0" r="0" b="0"/>
            <wp:docPr id="2458471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6849A982" w14:textId="17E523A0" w:rsidR="001F6BE0" w:rsidRDefault="00B3178B" w:rsidP="00DF6653">
      <w:pPr>
        <w:jc w:val="center"/>
      </w:pPr>
      <w:bookmarkStart w:id="71" w:name="_Toc171756447"/>
      <w:r>
        <w:t>Gambar</w:t>
      </w:r>
      <w:r w:rsidR="005E35A4">
        <w:t xml:space="preserve"> 4. </w:t>
      </w:r>
      <w:r w:rsidR="005E35A4">
        <w:fldChar w:fldCharType="begin"/>
      </w:r>
      <w:r w:rsidR="005E35A4">
        <w:instrText xml:space="preserve"> SEQ Gambar_4. \* ARABIC </w:instrText>
      </w:r>
      <w:r w:rsidR="005E35A4">
        <w:fldChar w:fldCharType="separate"/>
      </w:r>
      <w:r w:rsidR="0067630B">
        <w:rPr>
          <w:noProof/>
        </w:rPr>
        <w:t>31</w:t>
      </w:r>
      <w:r w:rsidR="005E35A4">
        <w:fldChar w:fldCharType="end"/>
      </w:r>
      <w:r w:rsidR="00764DAF">
        <w:t xml:space="preserve"> Desain halaman logbook untuk mahasiswa</w:t>
      </w:r>
      <w:bookmarkEnd w:id="71"/>
    </w:p>
    <w:p w14:paraId="62E3252F" w14:textId="77777777" w:rsidR="00AF3AA0" w:rsidRDefault="005C141C" w:rsidP="003A0BB4">
      <w:pPr>
        <w:jc w:val="center"/>
      </w:pPr>
      <w:r>
        <w:rPr>
          <w:noProof/>
        </w:rPr>
        <w:lastRenderedPageBreak/>
        <w:drawing>
          <wp:inline distT="0" distB="0" distL="0" distR="0" wp14:anchorId="39A3FEEF" wp14:editId="00E00E52">
            <wp:extent cx="5029200" cy="2295525"/>
            <wp:effectExtent l="0" t="0" r="0" b="9525"/>
            <wp:docPr id="21166631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45176266" w14:textId="5FD5A99D" w:rsidR="003E6A40" w:rsidRDefault="00B3178B" w:rsidP="003A0BB4">
      <w:pPr>
        <w:jc w:val="center"/>
      </w:pPr>
      <w:bookmarkStart w:id="72" w:name="_Toc171756448"/>
      <w:r>
        <w:t>Gambar</w:t>
      </w:r>
      <w:r w:rsidR="005C141C">
        <w:t xml:space="preserve"> 4. </w:t>
      </w:r>
      <w:r w:rsidR="005C141C">
        <w:fldChar w:fldCharType="begin"/>
      </w:r>
      <w:r w:rsidR="005C141C">
        <w:instrText xml:space="preserve"> SEQ Gambar_4. \* ARABIC </w:instrText>
      </w:r>
      <w:r w:rsidR="005C141C">
        <w:fldChar w:fldCharType="separate"/>
      </w:r>
      <w:r w:rsidR="0067630B">
        <w:rPr>
          <w:noProof/>
        </w:rPr>
        <w:t>32</w:t>
      </w:r>
      <w:r w:rsidR="005C141C">
        <w:fldChar w:fldCharType="end"/>
      </w:r>
      <w:r w:rsidR="005C141C">
        <w:t xml:space="preserve"> De</w:t>
      </w:r>
      <w:r w:rsidR="003A0BB4">
        <w:t xml:space="preserve">sain halaman </w:t>
      </w:r>
      <w:r w:rsidR="003A0BB4" w:rsidRPr="00EB235E">
        <w:rPr>
          <w:i/>
          <w:iCs/>
        </w:rPr>
        <w:t>create</w:t>
      </w:r>
      <w:r w:rsidR="003A0BB4">
        <w:t xml:space="preserve"> logbook untuk mahasiswa</w:t>
      </w:r>
      <w:bookmarkEnd w:id="72"/>
    </w:p>
    <w:p w14:paraId="4E76A075" w14:textId="57490D6E" w:rsidR="00BB6304" w:rsidRDefault="00B3178B" w:rsidP="00106CB5">
      <w:r>
        <w:t>Gambar</w:t>
      </w:r>
      <w:r w:rsidR="0049211C">
        <w:t xml:space="preserve"> 4.3</w:t>
      </w:r>
      <w:r w:rsidR="005E28C7">
        <w:t>1</w:t>
      </w:r>
      <w:r w:rsidR="0049211C">
        <w:t xml:space="preserve"> menunjukkan semua daftar logbook yang sudah pernah diajukan oleh mahasiswa</w:t>
      </w:r>
      <w:r w:rsidR="007772CD">
        <w:t xml:space="preserve">. Logbook tersebut memiliki beberapa status pemberitahuan seperti ‘Menunggu persetujuan pembimbing’, ‘diterima’, dan ‘ditolak.’ </w:t>
      </w:r>
      <w:r w:rsidR="00664495">
        <w:t xml:space="preserve">Sementara itu, untuk desain pengajuan logbook tersebut ditunjukkan pada </w:t>
      </w:r>
      <w:r>
        <w:t>Gambar</w:t>
      </w:r>
      <w:r w:rsidR="00664495">
        <w:t xml:space="preserve"> 4.3</w:t>
      </w:r>
      <w:r w:rsidR="005E28C7">
        <w:t>2</w:t>
      </w:r>
      <w:r w:rsidR="00664495">
        <w:t>.</w:t>
      </w:r>
    </w:p>
    <w:p w14:paraId="4054E741" w14:textId="7B00750C" w:rsidR="00BB6304" w:rsidRDefault="00BB6304" w:rsidP="00BB6304">
      <w:pPr>
        <w:pStyle w:val="ListParagraph"/>
        <w:numPr>
          <w:ilvl w:val="0"/>
          <w:numId w:val="24"/>
        </w:numPr>
      </w:pPr>
      <w:r>
        <w:t xml:space="preserve">Halaman logbook untuk </w:t>
      </w:r>
      <w:r w:rsidR="00A36054">
        <w:t>dosen pembimbing</w:t>
      </w:r>
      <w:r w:rsidR="00776B98">
        <w:t xml:space="preserve"> </w:t>
      </w:r>
    </w:p>
    <w:p w14:paraId="5BB77597" w14:textId="77777777" w:rsidR="00AF3AA0" w:rsidRDefault="00A36054" w:rsidP="00154622">
      <w:pPr>
        <w:jc w:val="center"/>
      </w:pPr>
      <w:r>
        <w:rPr>
          <w:noProof/>
        </w:rPr>
        <w:drawing>
          <wp:inline distT="0" distB="0" distL="0" distR="0" wp14:anchorId="22CE0936" wp14:editId="6CBA3D2A">
            <wp:extent cx="5029200" cy="2305050"/>
            <wp:effectExtent l="0" t="0" r="0" b="0"/>
            <wp:docPr id="10462243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087597CD" w14:textId="368A7CCB" w:rsidR="007B4D96" w:rsidRDefault="00B3178B" w:rsidP="00154622">
      <w:pPr>
        <w:jc w:val="center"/>
      </w:pPr>
      <w:bookmarkStart w:id="73" w:name="_Toc171756449"/>
      <w:r>
        <w:t>Gambar</w:t>
      </w:r>
      <w:r w:rsidR="00776B98">
        <w:t xml:space="preserve"> 4. </w:t>
      </w:r>
      <w:r w:rsidR="00776B98">
        <w:fldChar w:fldCharType="begin"/>
      </w:r>
      <w:r w:rsidR="00776B98">
        <w:instrText xml:space="preserve"> SEQ Gambar_4. \* ARABIC </w:instrText>
      </w:r>
      <w:r w:rsidR="00776B98">
        <w:fldChar w:fldCharType="separate"/>
      </w:r>
      <w:r w:rsidR="0067630B">
        <w:rPr>
          <w:noProof/>
        </w:rPr>
        <w:t>33</w:t>
      </w:r>
      <w:r w:rsidR="00776B98">
        <w:fldChar w:fldCharType="end"/>
      </w:r>
      <w:r w:rsidR="00776B98">
        <w:t xml:space="preserve"> Desain halaman logbook untuk dosen pembimbing</w:t>
      </w:r>
      <w:bookmarkEnd w:id="73"/>
    </w:p>
    <w:p w14:paraId="024B38B6" w14:textId="3D6FB2C0" w:rsidR="00154622" w:rsidRDefault="00B3178B" w:rsidP="00106CB5">
      <w:r>
        <w:t>Gambar</w:t>
      </w:r>
      <w:r w:rsidR="007B4D96">
        <w:t xml:space="preserve"> 4.</w:t>
      </w:r>
      <w:r w:rsidR="008C372F">
        <w:t>3</w:t>
      </w:r>
      <w:r w:rsidR="00574227">
        <w:t>3</w:t>
      </w:r>
      <w:r w:rsidR="008C372F">
        <w:t xml:space="preserve"> berisi daftar pengajuan</w:t>
      </w:r>
      <w:r w:rsidR="00F352C0">
        <w:t xml:space="preserve"> logbook yang telah diajukan mahasiswa sebelumnya</w:t>
      </w:r>
      <w:r w:rsidR="00651A92">
        <w:t xml:space="preserve">. </w:t>
      </w:r>
      <w:r w:rsidR="00DC0189">
        <w:t>Dosen pembimbing memiliki  pilihan untuk menerima atau menolak logbook tersebut</w:t>
      </w:r>
      <w:r w:rsidR="00480929">
        <w:t xml:space="preserve">. Jika logbook diterima akan dihitung sebagai satu kali </w:t>
      </w:r>
      <w:r w:rsidR="00593BB0">
        <w:t xml:space="preserve">bimbingan, </w:t>
      </w:r>
      <w:r w:rsidR="00593BB0">
        <w:lastRenderedPageBreak/>
        <w:t>tetapi jika ditolak tidak akan dihitung sebagai bimbingan</w:t>
      </w:r>
      <w:r w:rsidR="0056694C">
        <w:t xml:space="preserve"> dan mahasiswa harus mengajukan logbook lagi</w:t>
      </w:r>
      <w:r w:rsidR="00E5744F">
        <w:t>.</w:t>
      </w:r>
    </w:p>
    <w:p w14:paraId="18F01870" w14:textId="30E032D2" w:rsidR="007B4D96" w:rsidRDefault="00154622" w:rsidP="00154622">
      <w:pPr>
        <w:pStyle w:val="ListParagraph"/>
        <w:numPr>
          <w:ilvl w:val="0"/>
          <w:numId w:val="24"/>
        </w:numPr>
      </w:pPr>
      <w:r>
        <w:t>Halaman pengajuan sem</w:t>
      </w:r>
      <w:r w:rsidR="004551B9">
        <w:t>pro</w:t>
      </w:r>
      <w:r>
        <w:t xml:space="preserve"> untuk mahasiswa </w:t>
      </w:r>
    </w:p>
    <w:p w14:paraId="3C472A84" w14:textId="77777777" w:rsidR="00AF3AA0" w:rsidRDefault="00D27926" w:rsidP="00B1479A">
      <w:pPr>
        <w:jc w:val="center"/>
      </w:pPr>
      <w:r>
        <w:rPr>
          <w:noProof/>
        </w:rPr>
        <w:drawing>
          <wp:inline distT="0" distB="0" distL="0" distR="0" wp14:anchorId="586A764E" wp14:editId="4B6E1E63">
            <wp:extent cx="5029200" cy="2295525"/>
            <wp:effectExtent l="0" t="0" r="0" b="9525"/>
            <wp:docPr id="15357223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6F315F10" w14:textId="68FD9D01" w:rsidR="00B1479A" w:rsidRDefault="005B2838" w:rsidP="00B1479A">
      <w:pPr>
        <w:jc w:val="center"/>
      </w:pPr>
      <w:bookmarkStart w:id="74" w:name="_Toc171756450"/>
      <w:r>
        <w:t>G</w:t>
      </w:r>
      <w:r w:rsidR="00D27926">
        <w:t xml:space="preserve">ambar 4. </w:t>
      </w:r>
      <w:r w:rsidR="00D27926">
        <w:fldChar w:fldCharType="begin"/>
      </w:r>
      <w:r w:rsidR="00D27926">
        <w:instrText xml:space="preserve"> SEQ Gambar_4. \* ARABIC </w:instrText>
      </w:r>
      <w:r w:rsidR="00D27926">
        <w:fldChar w:fldCharType="separate"/>
      </w:r>
      <w:r w:rsidR="0067630B">
        <w:rPr>
          <w:noProof/>
        </w:rPr>
        <w:t>34</w:t>
      </w:r>
      <w:r w:rsidR="00D27926">
        <w:fldChar w:fldCharType="end"/>
      </w:r>
      <w:r w:rsidR="002578FC">
        <w:t xml:space="preserve"> Desain halaman pengajuan sem</w:t>
      </w:r>
      <w:r w:rsidR="004551B9">
        <w:t>pro</w:t>
      </w:r>
      <w:r w:rsidR="002578FC">
        <w:t xml:space="preserve"> untuk mahassiwa</w:t>
      </w:r>
      <w:bookmarkEnd w:id="74"/>
    </w:p>
    <w:p w14:paraId="4EEAB71D" w14:textId="66D01831" w:rsidR="007B4D96" w:rsidRDefault="00647310" w:rsidP="00106CB5">
      <w:r>
        <w:t xml:space="preserve">Setelah melakukan bimbingan minimal 3 kali, </w:t>
      </w:r>
      <w:r w:rsidR="008C5B22">
        <w:t xml:space="preserve">maka </w:t>
      </w:r>
      <w:r>
        <w:t>mahasiswa dapat melakukan pengajuan sem</w:t>
      </w:r>
      <w:r w:rsidR="004551B9">
        <w:t>pro</w:t>
      </w:r>
      <w:r w:rsidR="008C5B22">
        <w:t xml:space="preserve">. Mahasiswa akan mengisi formulir seperti yang ditunjukkan pada </w:t>
      </w:r>
      <w:r w:rsidR="00B3178B">
        <w:t>Gambar</w:t>
      </w:r>
      <w:r w:rsidR="008C5B22">
        <w:t xml:space="preserve"> 4.34</w:t>
      </w:r>
      <w:r w:rsidR="00031443">
        <w:t>.</w:t>
      </w:r>
    </w:p>
    <w:p w14:paraId="01305C9A" w14:textId="77777777" w:rsidR="008F2028" w:rsidRDefault="008F2028" w:rsidP="008F2028">
      <w:pPr>
        <w:pStyle w:val="ListParagraph"/>
        <w:numPr>
          <w:ilvl w:val="0"/>
          <w:numId w:val="24"/>
        </w:numPr>
      </w:pPr>
      <w:r>
        <w:t>Halaman persetujuan sidang untuk dosen pembimbing</w:t>
      </w:r>
    </w:p>
    <w:p w14:paraId="009CEB7C" w14:textId="77777777" w:rsidR="00AF3AA0" w:rsidRDefault="0063353B" w:rsidP="00031443">
      <w:pPr>
        <w:jc w:val="center"/>
      </w:pPr>
      <w:r>
        <w:rPr>
          <w:noProof/>
        </w:rPr>
        <w:drawing>
          <wp:inline distT="0" distB="0" distL="0" distR="0" wp14:anchorId="2EA3572B" wp14:editId="2C79B3F9">
            <wp:extent cx="5038725" cy="2305050"/>
            <wp:effectExtent l="0" t="0" r="9525" b="0"/>
            <wp:docPr id="17275087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8725" cy="2305050"/>
                    </a:xfrm>
                    <a:prstGeom prst="rect">
                      <a:avLst/>
                    </a:prstGeom>
                    <a:noFill/>
                    <a:ln>
                      <a:noFill/>
                    </a:ln>
                  </pic:spPr>
                </pic:pic>
              </a:graphicData>
            </a:graphic>
          </wp:inline>
        </w:drawing>
      </w:r>
    </w:p>
    <w:p w14:paraId="49F3FFEA" w14:textId="18960260" w:rsidR="0063353B" w:rsidRDefault="005B2838" w:rsidP="00031443">
      <w:pPr>
        <w:jc w:val="center"/>
      </w:pPr>
      <w:bookmarkStart w:id="75" w:name="_Toc171756451"/>
      <w:r>
        <w:t>G</w:t>
      </w:r>
      <w:r w:rsidR="0063353B">
        <w:t xml:space="preserve">ambar 4. </w:t>
      </w:r>
      <w:r w:rsidR="0063353B">
        <w:fldChar w:fldCharType="begin"/>
      </w:r>
      <w:r w:rsidR="0063353B">
        <w:instrText xml:space="preserve"> SEQ Gambar_4. \* ARABIC </w:instrText>
      </w:r>
      <w:r w:rsidR="0063353B">
        <w:fldChar w:fldCharType="separate"/>
      </w:r>
      <w:r w:rsidR="0067630B">
        <w:rPr>
          <w:noProof/>
        </w:rPr>
        <w:t>35</w:t>
      </w:r>
      <w:r w:rsidR="0063353B">
        <w:fldChar w:fldCharType="end"/>
      </w:r>
      <w:r w:rsidR="0063353B">
        <w:t xml:space="preserve"> Desain halaman persetujuan sidang untuk dosen pembimbing</w:t>
      </w:r>
      <w:bookmarkEnd w:id="75"/>
    </w:p>
    <w:p w14:paraId="62890C98" w14:textId="357FB75F" w:rsidR="00154622" w:rsidRDefault="00031443" w:rsidP="00106CB5">
      <w:r>
        <w:lastRenderedPageBreak/>
        <w:t>Setelah mahasiswa melakukan pengajuan sem</w:t>
      </w:r>
      <w:r w:rsidR="005A21DC">
        <w:t>pro</w:t>
      </w:r>
      <w:r w:rsidR="00C936C2">
        <w:t xml:space="preserve">, maka akan masuk ke daftar persetujuan sidang, seperti yang ditampilkan pada </w:t>
      </w:r>
      <w:r w:rsidR="00B3178B">
        <w:t>Gambar</w:t>
      </w:r>
      <w:r w:rsidR="00C936C2">
        <w:t xml:space="preserve"> 4.35. Di sini dosen memberi keputusan untuk mengizinkan mahasiswa bimbingannya mengikuti sem</w:t>
      </w:r>
      <w:r w:rsidR="005A21DC">
        <w:t>pro</w:t>
      </w:r>
      <w:r w:rsidR="00C936C2">
        <w:t xml:space="preserve"> atau tidak.</w:t>
      </w:r>
      <w:r w:rsidR="00B435E6">
        <w:t xml:space="preserve"> Jika ditolak maka mahasiswa harus mengajuan pengajuan sem</w:t>
      </w:r>
      <w:r w:rsidR="005A21DC">
        <w:t>pro</w:t>
      </w:r>
      <w:r w:rsidR="00B435E6">
        <w:t xml:space="preserve"> ulang.</w:t>
      </w:r>
      <w:r w:rsidR="00871127">
        <w:t xml:space="preserve"> Tampilan ini juga berlaku untuk pengajuan sidang skripsi.</w:t>
      </w:r>
    </w:p>
    <w:p w14:paraId="76ED0B7D" w14:textId="161E6A52" w:rsidR="00154622" w:rsidRDefault="008B1AD5" w:rsidP="008B1AD5">
      <w:pPr>
        <w:pStyle w:val="ListParagraph"/>
        <w:numPr>
          <w:ilvl w:val="0"/>
          <w:numId w:val="24"/>
        </w:numPr>
      </w:pPr>
      <w:r>
        <w:t>Halaman persetujuan sidang untuk komite</w:t>
      </w:r>
    </w:p>
    <w:p w14:paraId="07A65EEE" w14:textId="77777777" w:rsidR="00AF3AA0" w:rsidRDefault="00B95C0A" w:rsidP="00676C10">
      <w:pPr>
        <w:jc w:val="center"/>
      </w:pPr>
      <w:r>
        <w:rPr>
          <w:noProof/>
        </w:rPr>
        <w:drawing>
          <wp:inline distT="0" distB="0" distL="0" distR="0" wp14:anchorId="7065527D" wp14:editId="4E2FB9BF">
            <wp:extent cx="5029200" cy="2305050"/>
            <wp:effectExtent l="0" t="0" r="0" b="0"/>
            <wp:docPr id="190012078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5D512B59" w14:textId="49C8BCA6" w:rsidR="00676C10" w:rsidRDefault="00B3178B" w:rsidP="00676C10">
      <w:pPr>
        <w:jc w:val="center"/>
      </w:pPr>
      <w:bookmarkStart w:id="76" w:name="_Toc171756452"/>
      <w:r>
        <w:t>Gambar</w:t>
      </w:r>
      <w:r w:rsidR="00727726">
        <w:t xml:space="preserve"> 4. </w:t>
      </w:r>
      <w:r w:rsidR="00727726">
        <w:fldChar w:fldCharType="begin"/>
      </w:r>
      <w:r w:rsidR="00727726">
        <w:instrText xml:space="preserve"> SEQ Gambar_4. \* ARABIC </w:instrText>
      </w:r>
      <w:r w:rsidR="00727726">
        <w:fldChar w:fldCharType="separate"/>
      </w:r>
      <w:r w:rsidR="0067630B">
        <w:rPr>
          <w:noProof/>
        </w:rPr>
        <w:t>36</w:t>
      </w:r>
      <w:r w:rsidR="00727726">
        <w:fldChar w:fldCharType="end"/>
      </w:r>
      <w:r w:rsidR="009D28D0">
        <w:t xml:space="preserve"> Desain halaman persetujuan s</w:t>
      </w:r>
      <w:r w:rsidR="00C13CAE">
        <w:t>em</w:t>
      </w:r>
      <w:r w:rsidR="00EA00BE">
        <w:t>pro</w:t>
      </w:r>
      <w:r w:rsidR="009D28D0">
        <w:t xml:space="preserve"> untuk </w:t>
      </w:r>
      <w:r w:rsidR="00600026">
        <w:t>komit</w:t>
      </w:r>
      <w:r w:rsidR="00B95C37">
        <w:t>e</w:t>
      </w:r>
      <w:bookmarkEnd w:id="76"/>
    </w:p>
    <w:p w14:paraId="574A9445" w14:textId="77777777" w:rsidR="00AF3AA0" w:rsidRDefault="00402547" w:rsidP="000641AA">
      <w:pPr>
        <w:jc w:val="center"/>
      </w:pPr>
      <w:r>
        <w:rPr>
          <w:noProof/>
        </w:rPr>
        <w:drawing>
          <wp:inline distT="0" distB="0" distL="0" distR="0" wp14:anchorId="09A5EF41" wp14:editId="49824D71">
            <wp:extent cx="5029200" cy="2305050"/>
            <wp:effectExtent l="0" t="0" r="0" b="0"/>
            <wp:docPr id="31382408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1275C038" w14:textId="1EAA4C22" w:rsidR="000641AA" w:rsidRDefault="00B3178B" w:rsidP="000641AA">
      <w:pPr>
        <w:jc w:val="center"/>
      </w:pPr>
      <w:bookmarkStart w:id="77" w:name="_Toc171756453"/>
      <w:r>
        <w:t>Gambar</w:t>
      </w:r>
      <w:r w:rsidR="00D41B2D">
        <w:t xml:space="preserve"> 4. </w:t>
      </w:r>
      <w:r w:rsidR="00D41B2D">
        <w:fldChar w:fldCharType="begin"/>
      </w:r>
      <w:r w:rsidR="00D41B2D">
        <w:instrText xml:space="preserve"> SEQ Gambar_4. \* ARABIC </w:instrText>
      </w:r>
      <w:r w:rsidR="00D41B2D">
        <w:fldChar w:fldCharType="separate"/>
      </w:r>
      <w:r w:rsidR="0067630B">
        <w:rPr>
          <w:noProof/>
        </w:rPr>
        <w:t>37</w:t>
      </w:r>
      <w:r w:rsidR="00D41B2D">
        <w:fldChar w:fldCharType="end"/>
      </w:r>
      <w:r w:rsidR="00D41B2D">
        <w:t xml:space="preserve"> Desain halaman penerimaan</w:t>
      </w:r>
      <w:r w:rsidR="00F94F4B">
        <w:t xml:space="preserve"> pengajuan</w:t>
      </w:r>
      <w:r w:rsidR="00697548">
        <w:t xml:space="preserve"> sempro</w:t>
      </w:r>
      <w:r w:rsidR="004453A8">
        <w:t xml:space="preserve"> untuk komite</w:t>
      </w:r>
      <w:bookmarkEnd w:id="77"/>
    </w:p>
    <w:p w14:paraId="018DC156" w14:textId="16AB558C" w:rsidR="000641AA" w:rsidRDefault="000641AA" w:rsidP="00106CB5">
      <w:r>
        <w:t xml:space="preserve">Setelah </w:t>
      </w:r>
      <w:r w:rsidR="004C51FF">
        <w:t xml:space="preserve">pengajuan </w:t>
      </w:r>
      <w:r w:rsidR="00EA00BE">
        <w:t>sempro</w:t>
      </w:r>
      <w:r w:rsidR="004C51FF">
        <w:t xml:space="preserve"> disetujui oleh dosen pembimbing, selanjutnya masuk ke daftar pengajuan s</w:t>
      </w:r>
      <w:r w:rsidR="00AA7691">
        <w:t>e</w:t>
      </w:r>
      <w:r w:rsidR="00EA00BE">
        <w:t>mpro</w:t>
      </w:r>
      <w:r w:rsidR="004C51FF">
        <w:t xml:space="preserve"> di komite seperti yang ditunjukkan pada </w:t>
      </w:r>
      <w:r w:rsidR="00B3178B">
        <w:t>Gambar</w:t>
      </w:r>
      <w:r w:rsidR="004C51FF">
        <w:t xml:space="preserve"> 4.3</w:t>
      </w:r>
      <w:r w:rsidR="00300DE2">
        <w:t>6</w:t>
      </w:r>
      <w:r w:rsidR="004C51FF">
        <w:t>.</w:t>
      </w:r>
      <w:r w:rsidR="00012EB7">
        <w:t xml:space="preserve"> Jika diterima, komite menentukan tiga orang penguji</w:t>
      </w:r>
      <w:r w:rsidR="00387483">
        <w:t xml:space="preserve"> termasuk ketua sidang</w:t>
      </w:r>
      <w:r w:rsidR="00012EB7">
        <w:t xml:space="preserve"> d</w:t>
      </w:r>
      <w:r w:rsidR="00387483">
        <w:t xml:space="preserve">an </w:t>
      </w:r>
      <w:r w:rsidR="00387483">
        <w:lastRenderedPageBreak/>
        <w:t>menentukan waktu pelaksanaan sem</w:t>
      </w:r>
      <w:r w:rsidR="00EA00BE">
        <w:t>pro</w:t>
      </w:r>
      <w:r w:rsidR="00300DE2">
        <w:t xml:space="preserve">, seperti yang ditunjukkan pada </w:t>
      </w:r>
      <w:r w:rsidR="00B3178B">
        <w:t>Gambar</w:t>
      </w:r>
      <w:r w:rsidR="00300DE2">
        <w:t xml:space="preserve"> 4.37</w:t>
      </w:r>
      <w:r w:rsidR="00387483">
        <w:t>. Dosen penguji pertama akan otomatis dijadikan sebagai ketua sidang</w:t>
      </w:r>
      <w:r w:rsidR="008B7DA6">
        <w:t>.</w:t>
      </w:r>
      <w:r w:rsidR="00886C30">
        <w:t xml:space="preserve"> </w:t>
      </w:r>
      <w:r w:rsidR="006B4454">
        <w:t>Tampilan ini juga berlaku untuk pengajuan sidang skripsi</w:t>
      </w:r>
    </w:p>
    <w:p w14:paraId="36DB7011" w14:textId="4EEFE701" w:rsidR="00934738" w:rsidRDefault="00934738" w:rsidP="00780D9A">
      <w:pPr>
        <w:pStyle w:val="ListParagraph"/>
        <w:numPr>
          <w:ilvl w:val="0"/>
          <w:numId w:val="24"/>
        </w:numPr>
      </w:pPr>
      <w:r>
        <w:t xml:space="preserve">Halaman </w:t>
      </w:r>
      <w:r w:rsidR="009560DE">
        <w:t xml:space="preserve">pengujian sidang sempro untuk </w:t>
      </w:r>
      <w:r w:rsidR="00E40B58">
        <w:t>penguji dan pembimbing</w:t>
      </w:r>
    </w:p>
    <w:p w14:paraId="42C779C1" w14:textId="77777777" w:rsidR="00AF3AA0" w:rsidRDefault="00BA3443" w:rsidP="00BF774F">
      <w:pPr>
        <w:jc w:val="center"/>
      </w:pPr>
      <w:r>
        <w:rPr>
          <w:noProof/>
        </w:rPr>
        <w:drawing>
          <wp:inline distT="0" distB="0" distL="0" distR="0" wp14:anchorId="758EC0A0" wp14:editId="3CA00157">
            <wp:extent cx="5029200" cy="2295525"/>
            <wp:effectExtent l="0" t="0" r="0" b="9525"/>
            <wp:docPr id="21080351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3FA6E4CA" w14:textId="12A1DB57" w:rsidR="00DA7653" w:rsidRDefault="00B3178B" w:rsidP="00BF774F">
      <w:pPr>
        <w:jc w:val="center"/>
      </w:pPr>
      <w:bookmarkStart w:id="78" w:name="_Toc171756454"/>
      <w:r>
        <w:t>Gambar</w:t>
      </w:r>
      <w:r w:rsidR="00397BCD">
        <w:t xml:space="preserve"> 4. </w:t>
      </w:r>
      <w:r w:rsidR="00397BCD">
        <w:fldChar w:fldCharType="begin"/>
      </w:r>
      <w:r w:rsidR="00397BCD">
        <w:instrText xml:space="preserve"> SEQ Gambar_4. \* ARABIC </w:instrText>
      </w:r>
      <w:r w:rsidR="00397BCD">
        <w:fldChar w:fldCharType="separate"/>
      </w:r>
      <w:r w:rsidR="0067630B">
        <w:rPr>
          <w:noProof/>
        </w:rPr>
        <w:t>38</w:t>
      </w:r>
      <w:r w:rsidR="00397BCD">
        <w:fldChar w:fldCharType="end"/>
      </w:r>
      <w:r w:rsidR="00CB2E6A">
        <w:t xml:space="preserve"> Desain halaman pengujian sem</w:t>
      </w:r>
      <w:r w:rsidR="00EA00BE">
        <w:t>pro</w:t>
      </w:r>
      <w:r w:rsidR="00CB2E6A">
        <w:t xml:space="preserve"> untuk </w:t>
      </w:r>
      <w:r w:rsidR="006A0502">
        <w:t>ketua</w:t>
      </w:r>
      <w:r w:rsidR="00CB2E6A">
        <w:t xml:space="preserve"> penguji</w:t>
      </w:r>
      <w:bookmarkEnd w:id="78"/>
    </w:p>
    <w:p w14:paraId="51145B14" w14:textId="77777777" w:rsidR="00AF3AA0" w:rsidRDefault="006A0502" w:rsidP="00190795">
      <w:pPr>
        <w:jc w:val="center"/>
      </w:pPr>
      <w:r>
        <w:rPr>
          <w:noProof/>
        </w:rPr>
        <w:drawing>
          <wp:inline distT="0" distB="0" distL="0" distR="0" wp14:anchorId="58CE0B2C" wp14:editId="13291E23">
            <wp:extent cx="5029200" cy="2295525"/>
            <wp:effectExtent l="0" t="0" r="0" b="9525"/>
            <wp:docPr id="9590308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4424AE4D" w14:textId="29E9AA8A" w:rsidR="00595D63" w:rsidRDefault="00B3178B" w:rsidP="00190795">
      <w:pPr>
        <w:jc w:val="center"/>
      </w:pPr>
      <w:bookmarkStart w:id="79" w:name="_Toc171756455"/>
      <w:r>
        <w:t>Gambar</w:t>
      </w:r>
      <w:r w:rsidR="006A0502">
        <w:t xml:space="preserve"> 4. </w:t>
      </w:r>
      <w:r w:rsidR="006A0502">
        <w:fldChar w:fldCharType="begin"/>
      </w:r>
      <w:r w:rsidR="006A0502">
        <w:instrText xml:space="preserve"> SEQ Gambar_4. \* ARABIC </w:instrText>
      </w:r>
      <w:r w:rsidR="006A0502">
        <w:fldChar w:fldCharType="separate"/>
      </w:r>
      <w:r w:rsidR="0067630B">
        <w:rPr>
          <w:noProof/>
        </w:rPr>
        <w:t>39</w:t>
      </w:r>
      <w:r w:rsidR="006A0502">
        <w:fldChar w:fldCharType="end"/>
      </w:r>
      <w:r w:rsidR="006A0502">
        <w:t xml:space="preserve"> </w:t>
      </w:r>
      <w:r w:rsidR="002C6D4F">
        <w:t>D</w:t>
      </w:r>
      <w:r w:rsidR="006A0502">
        <w:t>esain hal</w:t>
      </w:r>
      <w:r w:rsidR="0048776E">
        <w:t>aman pengujian sempro untuk penguji dan pembimbing</w:t>
      </w:r>
      <w:bookmarkEnd w:id="79"/>
    </w:p>
    <w:p w14:paraId="7178AE96" w14:textId="77777777" w:rsidR="00AF3AA0" w:rsidRDefault="00D3483A" w:rsidP="00190795">
      <w:pPr>
        <w:jc w:val="center"/>
      </w:pPr>
      <w:r>
        <w:rPr>
          <w:noProof/>
        </w:rPr>
        <w:lastRenderedPageBreak/>
        <w:drawing>
          <wp:inline distT="0" distB="0" distL="0" distR="0" wp14:anchorId="27FC7343" wp14:editId="1ADE984D">
            <wp:extent cx="5029200" cy="2295525"/>
            <wp:effectExtent l="0" t="0" r="0" b="9525"/>
            <wp:docPr id="76732177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7F971377" w14:textId="6CD1A934" w:rsidR="00E57C1B" w:rsidRDefault="00B3178B" w:rsidP="00190795">
      <w:pPr>
        <w:jc w:val="center"/>
      </w:pPr>
      <w:bookmarkStart w:id="80" w:name="_Toc171756456"/>
      <w:r>
        <w:t>Gambar</w:t>
      </w:r>
      <w:r w:rsidR="00DA7653">
        <w:t xml:space="preserve"> 4. </w:t>
      </w:r>
      <w:r w:rsidR="00DA7653">
        <w:fldChar w:fldCharType="begin"/>
      </w:r>
      <w:r w:rsidR="00DA7653">
        <w:instrText xml:space="preserve"> SEQ Gambar_4. \* ARABIC </w:instrText>
      </w:r>
      <w:r w:rsidR="00DA7653">
        <w:fldChar w:fldCharType="separate"/>
      </w:r>
      <w:r w:rsidR="0067630B">
        <w:rPr>
          <w:noProof/>
        </w:rPr>
        <w:t>40</w:t>
      </w:r>
      <w:r w:rsidR="00DA7653">
        <w:fldChar w:fldCharType="end"/>
      </w:r>
      <w:r w:rsidR="00DA7653">
        <w:t xml:space="preserve"> </w:t>
      </w:r>
      <w:r w:rsidR="002C6D4F">
        <w:t>D</w:t>
      </w:r>
      <w:r w:rsidR="00DA7653">
        <w:t>esain halaman penilaian sidang sempro untuk ketua penguji</w:t>
      </w:r>
      <w:bookmarkEnd w:id="80"/>
    </w:p>
    <w:p w14:paraId="4AD118B9" w14:textId="0980C380" w:rsidR="00C90945" w:rsidRDefault="00B3178B" w:rsidP="00106CB5">
      <w:r>
        <w:t>Gambar</w:t>
      </w:r>
      <w:r w:rsidR="005A068C">
        <w:t xml:space="preserve"> 4.3</w:t>
      </w:r>
      <w:r w:rsidR="006C3F64">
        <w:t>8</w:t>
      </w:r>
      <w:r w:rsidR="009A1E11">
        <w:t xml:space="preserve"> dan 4.3</w:t>
      </w:r>
      <w:r w:rsidR="006C3F64">
        <w:t>9</w:t>
      </w:r>
      <w:r w:rsidR="005A068C">
        <w:t xml:space="preserve"> </w:t>
      </w:r>
      <w:r w:rsidR="009A1E11">
        <w:t>adalah</w:t>
      </w:r>
      <w:r w:rsidR="005A068C">
        <w:t xml:space="preserve"> daftar sidang yang </w:t>
      </w:r>
      <w:r w:rsidR="001F3BB2">
        <w:t>akan dilaksanakan oleh mahasiswa</w:t>
      </w:r>
      <w:r w:rsidR="009A1E11">
        <w:t xml:space="preserve"> yang bersangkutan</w:t>
      </w:r>
      <w:r w:rsidR="001F3BB2">
        <w:t xml:space="preserve">. </w:t>
      </w:r>
      <w:r w:rsidR="009A1E11">
        <w:t xml:space="preserve">Perbedaannya adalah untuk </w:t>
      </w:r>
      <w:r>
        <w:t>Gambar</w:t>
      </w:r>
      <w:r w:rsidR="009A1E11">
        <w:t xml:space="preserve"> </w:t>
      </w:r>
      <w:r w:rsidR="00E20616">
        <w:t>4.3</w:t>
      </w:r>
      <w:r w:rsidR="002107B7">
        <w:t>8</w:t>
      </w:r>
      <w:r w:rsidR="00E20616">
        <w:t xml:space="preserve"> hanya d</w:t>
      </w:r>
      <w:r w:rsidR="001E1EC6">
        <w:t>itujukan</w:t>
      </w:r>
      <w:r w:rsidR="00E20616">
        <w:t xml:space="preserve"> </w:t>
      </w:r>
      <w:r w:rsidR="001E1EC6">
        <w:t>untuk</w:t>
      </w:r>
      <w:r w:rsidR="00E20616">
        <w:t xml:space="preserve"> ketua sidang karena mempunyai hak untuk memberikan nilai sempro. Sementara itu, </w:t>
      </w:r>
      <w:r>
        <w:t>Gambar</w:t>
      </w:r>
      <w:r w:rsidR="00E20616">
        <w:t xml:space="preserve"> 4.3</w:t>
      </w:r>
      <w:r w:rsidR="002107B7">
        <w:t>9</w:t>
      </w:r>
      <w:r w:rsidR="00E20616">
        <w:t xml:space="preserve"> d</w:t>
      </w:r>
      <w:r w:rsidR="001E1EC6">
        <w:t>itujukan  untuk dosen penguji dan dosen pembimbing karena tidak dapat melakukan penilaian sempro.</w:t>
      </w:r>
      <w:r w:rsidR="00DB4A73">
        <w:t xml:space="preserve"> </w:t>
      </w:r>
      <w:r w:rsidR="00545AE3">
        <w:t xml:space="preserve">Tampilan ini juga berlaku untuk pengujian sidang skripsi. </w:t>
      </w:r>
      <w:r w:rsidR="00DB4A73">
        <w:t xml:space="preserve">Untuk detail penilaiannya ditampilkan pada </w:t>
      </w:r>
      <w:r>
        <w:t>Gambar</w:t>
      </w:r>
      <w:r w:rsidR="00DB4A73">
        <w:t xml:space="preserve"> 4.</w:t>
      </w:r>
      <w:r w:rsidR="002107B7">
        <w:t>40</w:t>
      </w:r>
      <w:r w:rsidR="00DB4A73">
        <w:t xml:space="preserve"> yang akan diisi oleh ketua sidang saja. Jika</w:t>
      </w:r>
      <w:r w:rsidR="00322AA0">
        <w:t xml:space="preserve"> total nilai </w:t>
      </w:r>
      <w:r w:rsidR="00DB7A38">
        <w:t xml:space="preserve"> ‘&gt;= 400’, maka mahasiswa akan dinyatakan lulus , sedangkan jika sebaliknya maka mahasiswa dinyatakan tidak lulus dan harus mengikuti sidang sempro ulang.</w:t>
      </w:r>
      <w:r w:rsidR="008D2210">
        <w:t xml:space="preserve"> Ketua sidang juga dapat memberikan keterangan tambahan jika dib</w:t>
      </w:r>
      <w:r w:rsidR="00412401">
        <w:t>utuhkan.</w:t>
      </w:r>
    </w:p>
    <w:p w14:paraId="76988C06" w14:textId="561A2DA8" w:rsidR="005D404A" w:rsidRDefault="00C90945" w:rsidP="00C90945">
      <w:pPr>
        <w:pStyle w:val="ListParagraph"/>
        <w:numPr>
          <w:ilvl w:val="0"/>
          <w:numId w:val="24"/>
        </w:numPr>
      </w:pPr>
      <w:r>
        <w:t xml:space="preserve">Halaman </w:t>
      </w:r>
      <w:r w:rsidR="00D23624">
        <w:t>pengajuan</w:t>
      </w:r>
      <w:r>
        <w:t xml:space="preserve"> sidang s</w:t>
      </w:r>
      <w:r w:rsidR="00EC1786">
        <w:t>kripsi</w:t>
      </w:r>
      <w:r>
        <w:t xml:space="preserve"> untuk mahasiswa</w:t>
      </w:r>
    </w:p>
    <w:p w14:paraId="4E224109" w14:textId="77777777" w:rsidR="00AF3AA0" w:rsidRDefault="00CF5FDD" w:rsidP="00A756E4">
      <w:pPr>
        <w:jc w:val="center"/>
      </w:pPr>
      <w:r>
        <w:rPr>
          <w:noProof/>
        </w:rPr>
        <w:lastRenderedPageBreak/>
        <w:drawing>
          <wp:inline distT="0" distB="0" distL="0" distR="0" wp14:anchorId="7132B0A6" wp14:editId="265E6EA8">
            <wp:extent cx="5029200" cy="2295525"/>
            <wp:effectExtent l="0" t="0" r="0" b="9525"/>
            <wp:docPr id="120944974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296C331B" w14:textId="7EADBDD1" w:rsidR="00A756E4" w:rsidRDefault="005B2838" w:rsidP="00A756E4">
      <w:pPr>
        <w:jc w:val="center"/>
      </w:pPr>
      <w:bookmarkStart w:id="81" w:name="_Toc171756457"/>
      <w:r>
        <w:t>G</w:t>
      </w:r>
      <w:r w:rsidR="00C850CD">
        <w:t xml:space="preserve">ambar 4. </w:t>
      </w:r>
      <w:r w:rsidR="00C850CD">
        <w:fldChar w:fldCharType="begin"/>
      </w:r>
      <w:r w:rsidR="00C850CD">
        <w:instrText xml:space="preserve"> SEQ Gambar_4. \* ARABIC </w:instrText>
      </w:r>
      <w:r w:rsidR="00C850CD">
        <w:fldChar w:fldCharType="separate"/>
      </w:r>
      <w:r w:rsidR="0067630B">
        <w:rPr>
          <w:noProof/>
        </w:rPr>
        <w:t>41</w:t>
      </w:r>
      <w:r w:rsidR="00C850CD">
        <w:fldChar w:fldCharType="end"/>
      </w:r>
      <w:r w:rsidR="00304713">
        <w:t xml:space="preserve"> </w:t>
      </w:r>
      <w:r w:rsidR="002C6D4F">
        <w:t>Desain halaman p</w:t>
      </w:r>
      <w:r w:rsidR="00304713">
        <w:t>engajuan sidang skripsi untuk mahasiswa</w:t>
      </w:r>
      <w:bookmarkEnd w:id="81"/>
    </w:p>
    <w:p w14:paraId="2E34A5B5" w14:textId="79AE06D7" w:rsidR="00E71BD1" w:rsidRDefault="00B3178B" w:rsidP="003964DC">
      <w:r>
        <w:t>Gambar</w:t>
      </w:r>
      <w:r w:rsidR="00A756E4">
        <w:t xml:space="preserve"> 4.</w:t>
      </w:r>
      <w:r w:rsidR="0076001D">
        <w:t>4</w:t>
      </w:r>
      <w:r w:rsidR="002107B7">
        <w:t>1</w:t>
      </w:r>
      <w:r w:rsidR="00877B75">
        <w:t xml:space="preserve"> </w:t>
      </w:r>
      <w:r w:rsidR="00B12832">
        <w:t>mahasiswa melakukan pengajuan sidang skripsi setelah lulus sidang sempro sebelumnya. Selain</w:t>
      </w:r>
      <w:r w:rsidR="00705933">
        <w:t xml:space="preserve"> itu, mahasiswa juga</w:t>
      </w:r>
      <w:r w:rsidR="000E385C">
        <w:t xml:space="preserve"> harus menyelesaikan bimbingan sekurang-kurangnya sepuluh kali bimbingan.</w:t>
      </w:r>
      <w:r w:rsidR="00007FFB">
        <w:t xml:space="preserve"> Untuk persetujuan mengikuti sidang skripsi dan pembagian dosen penguji, mekanismenya sama dengan pengajuan sidang sempro sebelumnya.</w:t>
      </w:r>
    </w:p>
    <w:p w14:paraId="594E0582" w14:textId="706B41E3" w:rsidR="00987105" w:rsidRDefault="00F92762" w:rsidP="00872CF5">
      <w:pPr>
        <w:pStyle w:val="ListParagraph"/>
        <w:numPr>
          <w:ilvl w:val="0"/>
          <w:numId w:val="24"/>
        </w:numPr>
      </w:pPr>
      <w:r>
        <w:t>Halaman pen</w:t>
      </w:r>
      <w:r w:rsidR="008E03AA">
        <w:t>ilaian</w:t>
      </w:r>
      <w:r>
        <w:t xml:space="preserve"> sidang skripsi</w:t>
      </w:r>
      <w:r w:rsidR="00621EB3">
        <w:t xml:space="preserve"> untuk penguji dan pembimbing</w:t>
      </w:r>
    </w:p>
    <w:p w14:paraId="550E2A7C" w14:textId="77777777" w:rsidR="00AF3AA0" w:rsidRDefault="00C0764E" w:rsidP="00C0764E">
      <w:pPr>
        <w:jc w:val="center"/>
        <w:rPr>
          <w:color w:val="000000" w:themeColor="text1"/>
        </w:rPr>
      </w:pPr>
      <w:r>
        <w:rPr>
          <w:noProof/>
        </w:rPr>
        <w:drawing>
          <wp:inline distT="0" distB="0" distL="0" distR="0" wp14:anchorId="24F9073F" wp14:editId="5C005D1A">
            <wp:extent cx="5029200" cy="2295525"/>
            <wp:effectExtent l="0" t="0" r="0" b="9525"/>
            <wp:docPr id="195738589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1BB02E43" w14:textId="74F827FB" w:rsidR="008012AB" w:rsidRDefault="00B3178B" w:rsidP="00C0764E">
      <w:pPr>
        <w:jc w:val="center"/>
        <w:rPr>
          <w:color w:val="000000" w:themeColor="text1"/>
        </w:rPr>
      </w:pPr>
      <w:bookmarkStart w:id="82" w:name="_Toc171756458"/>
      <w:r>
        <w:rPr>
          <w:color w:val="000000" w:themeColor="text1"/>
        </w:rPr>
        <w:t>Gambar</w:t>
      </w:r>
      <w:r w:rsidR="00C971AF" w:rsidRPr="00C971AF">
        <w:rPr>
          <w:color w:val="000000" w:themeColor="text1"/>
        </w:rPr>
        <w:t xml:space="preserve"> 4. </w:t>
      </w:r>
      <w:r w:rsidR="00C971AF" w:rsidRPr="00C971AF">
        <w:rPr>
          <w:color w:val="000000" w:themeColor="text1"/>
        </w:rPr>
        <w:fldChar w:fldCharType="begin"/>
      </w:r>
      <w:r w:rsidR="00C971AF" w:rsidRPr="00C971AF">
        <w:rPr>
          <w:color w:val="000000" w:themeColor="text1"/>
        </w:rPr>
        <w:instrText xml:space="preserve"> SEQ Gambar_4. \* ARABIC </w:instrText>
      </w:r>
      <w:r w:rsidR="00C971AF" w:rsidRPr="00C971AF">
        <w:rPr>
          <w:color w:val="000000" w:themeColor="text1"/>
        </w:rPr>
        <w:fldChar w:fldCharType="separate"/>
      </w:r>
      <w:r w:rsidR="0067630B">
        <w:rPr>
          <w:noProof/>
          <w:color w:val="000000" w:themeColor="text1"/>
        </w:rPr>
        <w:t>42</w:t>
      </w:r>
      <w:r w:rsidR="00C971AF" w:rsidRPr="00C971AF">
        <w:rPr>
          <w:color w:val="000000" w:themeColor="text1"/>
        </w:rPr>
        <w:fldChar w:fldCharType="end"/>
      </w:r>
      <w:r w:rsidR="00C971AF" w:rsidRPr="00C971AF">
        <w:rPr>
          <w:color w:val="000000" w:themeColor="text1"/>
        </w:rPr>
        <w:t xml:space="preserve"> Desain halaman pe</w:t>
      </w:r>
      <w:r w:rsidR="00675884">
        <w:rPr>
          <w:color w:val="000000" w:themeColor="text1"/>
        </w:rPr>
        <w:t>nilaian</w:t>
      </w:r>
      <w:r w:rsidR="00C971AF" w:rsidRPr="00C971AF">
        <w:rPr>
          <w:color w:val="000000" w:themeColor="text1"/>
        </w:rPr>
        <w:t xml:space="preserve"> sidang skripsi untuk </w:t>
      </w:r>
      <w:r w:rsidR="00621EB3">
        <w:rPr>
          <w:color w:val="000000" w:themeColor="text1"/>
        </w:rPr>
        <w:t>penguji</w:t>
      </w:r>
      <w:bookmarkEnd w:id="82"/>
    </w:p>
    <w:p w14:paraId="3B34A32F" w14:textId="77777777" w:rsidR="00AF3AA0" w:rsidRDefault="004E7212" w:rsidP="00C227E0">
      <w:pPr>
        <w:jc w:val="center"/>
      </w:pPr>
      <w:r>
        <w:rPr>
          <w:noProof/>
        </w:rPr>
        <w:lastRenderedPageBreak/>
        <w:drawing>
          <wp:inline distT="0" distB="0" distL="0" distR="0" wp14:anchorId="12E89C10" wp14:editId="7A186B0C">
            <wp:extent cx="5029200" cy="2295525"/>
            <wp:effectExtent l="0" t="0" r="0" b="9525"/>
            <wp:docPr id="87262196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1654138B" w14:textId="3858AA4A" w:rsidR="001022A4" w:rsidRDefault="00B3178B" w:rsidP="00C227E0">
      <w:pPr>
        <w:jc w:val="center"/>
      </w:pPr>
      <w:bookmarkStart w:id="83" w:name="_Toc171756459"/>
      <w:r>
        <w:t>Gambar</w:t>
      </w:r>
      <w:r w:rsidR="00675884">
        <w:t xml:space="preserve"> 4. </w:t>
      </w:r>
      <w:r w:rsidR="00675884">
        <w:fldChar w:fldCharType="begin"/>
      </w:r>
      <w:r w:rsidR="00675884">
        <w:instrText xml:space="preserve"> SEQ Gambar_4. \* ARABIC </w:instrText>
      </w:r>
      <w:r w:rsidR="00675884">
        <w:fldChar w:fldCharType="separate"/>
      </w:r>
      <w:r w:rsidR="0067630B">
        <w:rPr>
          <w:noProof/>
        </w:rPr>
        <w:t>43</w:t>
      </w:r>
      <w:r w:rsidR="00675884">
        <w:fldChar w:fldCharType="end"/>
      </w:r>
      <w:r w:rsidR="00675884">
        <w:t xml:space="preserve"> Desain halaman penilaian sidang skripsi untuk pembimbing</w:t>
      </w:r>
      <w:bookmarkEnd w:id="83"/>
    </w:p>
    <w:p w14:paraId="18B8C49E" w14:textId="2BD9D579" w:rsidR="00610E65" w:rsidRDefault="00C223BA" w:rsidP="003964DC">
      <w:r>
        <w:t xml:space="preserve">Halaman yang ditampilkan kali ini adalah fase penilaian sidang skripsi. Untuk </w:t>
      </w:r>
      <w:r w:rsidR="00B3178B">
        <w:t>Gambar</w:t>
      </w:r>
      <w:r>
        <w:t xml:space="preserve"> 4.4</w:t>
      </w:r>
      <w:r w:rsidR="002107B7">
        <w:t>2</w:t>
      </w:r>
      <w:r>
        <w:t xml:space="preserve"> diisi oleh seluruh dosen penguji, lalu </w:t>
      </w:r>
      <w:r w:rsidR="00B9046B">
        <w:t xml:space="preserve">akan diambil nilai rata-ratanya. Sementara itu, untuk </w:t>
      </w:r>
      <w:r w:rsidR="00B3178B">
        <w:t>Gambar</w:t>
      </w:r>
      <w:r w:rsidR="00B9046B">
        <w:t xml:space="preserve"> 4.4</w:t>
      </w:r>
      <w:r w:rsidR="002107B7">
        <w:t>3</w:t>
      </w:r>
      <w:r w:rsidR="00B9046B">
        <w:t xml:space="preserve"> adalah point penilaian yang akan diisi oleh dosen pembimbing mahasiswa tersebut.</w:t>
      </w:r>
      <w:r w:rsidR="00C5014A">
        <w:t xml:space="preserve"> Untuk memasukkan penilaian harus mengikuti format angka yang sudah d</w:t>
      </w:r>
      <w:r w:rsidR="0064152A">
        <w:t>itentukan</w:t>
      </w:r>
      <w:r w:rsidR="00C5014A">
        <w:t xml:space="preserve"> oleh form.</w:t>
      </w:r>
    </w:p>
    <w:p w14:paraId="449FB84B" w14:textId="7DA2B1CE" w:rsidR="00350923" w:rsidRDefault="00F16222" w:rsidP="00E930ED">
      <w:pPr>
        <w:pStyle w:val="ListParagraph"/>
        <w:numPr>
          <w:ilvl w:val="0"/>
          <w:numId w:val="24"/>
        </w:numPr>
      </w:pPr>
      <w:r>
        <w:t xml:space="preserve">Halaman </w:t>
      </w:r>
      <w:r w:rsidR="003021E9">
        <w:t>monitoring sidang sempro dan sidang skripsi</w:t>
      </w:r>
      <w:r w:rsidR="00163506">
        <w:t xml:space="preserve"> untuk admin dan komite</w:t>
      </w:r>
    </w:p>
    <w:p w14:paraId="4E096760" w14:textId="5C58FC40" w:rsidR="00E930ED" w:rsidRDefault="00E930ED" w:rsidP="00E930ED">
      <w:r>
        <w:rPr>
          <w:noProof/>
        </w:rPr>
        <w:drawing>
          <wp:inline distT="0" distB="0" distL="0" distR="0" wp14:anchorId="5CD204E1" wp14:editId="00121F95">
            <wp:extent cx="5029200" cy="2295525"/>
            <wp:effectExtent l="0" t="0" r="0" b="9525"/>
            <wp:docPr id="142976496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002557E6" w14:textId="7B42D7E2" w:rsidR="003021E9" w:rsidRDefault="00B3178B" w:rsidP="00E079BC">
      <w:pPr>
        <w:jc w:val="center"/>
      </w:pPr>
      <w:bookmarkStart w:id="84" w:name="_Toc171756460"/>
      <w:r>
        <w:t>Gambar</w:t>
      </w:r>
      <w:r w:rsidR="00E079BC">
        <w:t xml:space="preserve"> 4. </w:t>
      </w:r>
      <w:r w:rsidR="00E079BC">
        <w:fldChar w:fldCharType="begin"/>
      </w:r>
      <w:r w:rsidR="00E079BC">
        <w:instrText xml:space="preserve"> SEQ Gambar_4. \* ARABIC </w:instrText>
      </w:r>
      <w:r w:rsidR="00E079BC">
        <w:fldChar w:fldCharType="separate"/>
      </w:r>
      <w:r w:rsidR="0067630B">
        <w:rPr>
          <w:noProof/>
        </w:rPr>
        <w:t>44</w:t>
      </w:r>
      <w:r w:rsidR="00E079BC">
        <w:fldChar w:fldCharType="end"/>
      </w:r>
      <w:r w:rsidR="00E079BC">
        <w:t xml:space="preserve"> </w:t>
      </w:r>
      <w:r w:rsidR="00EB598E">
        <w:t>D</w:t>
      </w:r>
      <w:r w:rsidR="00E079BC">
        <w:t>esain halaman monitoring sidang</w:t>
      </w:r>
      <w:r w:rsidR="00163506">
        <w:t xml:space="preserve"> untuk admin dan komite</w:t>
      </w:r>
      <w:bookmarkEnd w:id="84"/>
    </w:p>
    <w:p w14:paraId="024608F9" w14:textId="1DE92D73" w:rsidR="002D5F72" w:rsidRDefault="00B3178B" w:rsidP="003964DC">
      <w:r>
        <w:t>Gambar</w:t>
      </w:r>
      <w:r w:rsidR="002D5F72">
        <w:t xml:space="preserve"> 4.4</w:t>
      </w:r>
      <w:r w:rsidR="002107B7">
        <w:t>4</w:t>
      </w:r>
      <w:r w:rsidR="002D5F72">
        <w:t xml:space="preserve"> adalah halaman</w:t>
      </w:r>
      <w:r w:rsidR="00163506">
        <w:t xml:space="preserve"> untuk melihat seluruh sidang sempro yang berjalan. Halaman ini hanya dapat dilihat oleh admin dan komite. Tampilan ini juga </w:t>
      </w:r>
      <w:r w:rsidR="003C4FFB">
        <w:t xml:space="preserve">sama seperti monitoring sidang skripsi, hanya </w:t>
      </w:r>
      <w:r w:rsidR="00EE3EAE">
        <w:t>berbeda pada halaman saja</w:t>
      </w:r>
      <w:r w:rsidR="003C4FFB">
        <w:t>.</w:t>
      </w:r>
    </w:p>
    <w:p w14:paraId="7EDD3053" w14:textId="7F1D84CF" w:rsidR="00595178" w:rsidRDefault="00595178" w:rsidP="00595178">
      <w:pPr>
        <w:pStyle w:val="ListParagraph"/>
        <w:numPr>
          <w:ilvl w:val="0"/>
          <w:numId w:val="24"/>
        </w:numPr>
      </w:pPr>
      <w:r>
        <w:lastRenderedPageBreak/>
        <w:t xml:space="preserve">Halaman </w:t>
      </w:r>
      <w:r w:rsidR="00EB598E">
        <w:t>rekapitulasi nilai untuk ketua sidang</w:t>
      </w:r>
    </w:p>
    <w:p w14:paraId="14805885" w14:textId="3E584503" w:rsidR="007F01E6" w:rsidRDefault="00EB598E" w:rsidP="007F01E6">
      <w:pPr>
        <w:jc w:val="center"/>
      </w:pPr>
      <w:bookmarkStart w:id="85" w:name="_Toc171756461"/>
      <w:r>
        <w:rPr>
          <w:noProof/>
        </w:rPr>
        <w:drawing>
          <wp:inline distT="0" distB="0" distL="0" distR="0" wp14:anchorId="04F22114" wp14:editId="152E4649">
            <wp:extent cx="5029200" cy="2286000"/>
            <wp:effectExtent l="0" t="0" r="0" b="0"/>
            <wp:docPr id="10933638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r>
        <w:br/>
      </w:r>
      <w:r w:rsidR="00B3178B">
        <w:t>Gambar</w:t>
      </w:r>
      <w:r>
        <w:t xml:space="preserve"> 4. </w:t>
      </w:r>
      <w:r>
        <w:fldChar w:fldCharType="begin"/>
      </w:r>
      <w:r>
        <w:instrText xml:space="preserve"> SEQ Gambar_4. \* ARABIC </w:instrText>
      </w:r>
      <w:r>
        <w:fldChar w:fldCharType="separate"/>
      </w:r>
      <w:r w:rsidR="0067630B">
        <w:rPr>
          <w:noProof/>
        </w:rPr>
        <w:t>45</w:t>
      </w:r>
      <w:r>
        <w:fldChar w:fldCharType="end"/>
      </w:r>
      <w:r>
        <w:t xml:space="preserve"> Desain halaman rekapitulasi nilai untuk ketua sidang</w:t>
      </w:r>
      <w:bookmarkEnd w:id="85"/>
    </w:p>
    <w:p w14:paraId="137EAFD5" w14:textId="77777777" w:rsidR="00AF3AA0" w:rsidRDefault="00C22FF7" w:rsidP="00C22FF7">
      <w:pPr>
        <w:jc w:val="center"/>
      </w:pPr>
      <w:r>
        <w:rPr>
          <w:noProof/>
        </w:rPr>
        <w:drawing>
          <wp:inline distT="0" distB="0" distL="0" distR="0" wp14:anchorId="1B6A4BEB" wp14:editId="1A621FA0">
            <wp:extent cx="5029200" cy="2305050"/>
            <wp:effectExtent l="0" t="0" r="0" b="0"/>
            <wp:docPr id="102266421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67C7627E" w14:textId="226076A7" w:rsidR="00C22FF7" w:rsidRDefault="00B3178B" w:rsidP="00C22FF7">
      <w:pPr>
        <w:jc w:val="center"/>
      </w:pPr>
      <w:bookmarkStart w:id="86" w:name="_Toc171756462"/>
      <w:r>
        <w:t>Gambar</w:t>
      </w:r>
      <w:r w:rsidR="00C22FF7">
        <w:t xml:space="preserve"> 4. </w:t>
      </w:r>
      <w:r w:rsidR="00C22FF7">
        <w:fldChar w:fldCharType="begin"/>
      </w:r>
      <w:r w:rsidR="00C22FF7">
        <w:instrText xml:space="preserve"> SEQ Gambar_4. \* ARABIC </w:instrText>
      </w:r>
      <w:r w:rsidR="00C22FF7">
        <w:fldChar w:fldCharType="separate"/>
      </w:r>
      <w:r w:rsidR="0067630B">
        <w:rPr>
          <w:noProof/>
        </w:rPr>
        <w:t>46</w:t>
      </w:r>
      <w:r w:rsidR="00C22FF7">
        <w:fldChar w:fldCharType="end"/>
      </w:r>
      <w:r w:rsidR="00C22FF7">
        <w:t xml:space="preserve"> Desain halaman konfirmasi rekapitulasi nilai untuk ketua sidang</w:t>
      </w:r>
      <w:bookmarkEnd w:id="86"/>
    </w:p>
    <w:p w14:paraId="742EEF64" w14:textId="6B63DE1F" w:rsidR="00395471" w:rsidRDefault="007F01E6" w:rsidP="003964DC">
      <w:r>
        <w:t xml:space="preserve">Setelah melalui tahap pengisian nilai untuk masing-masing dosen penguji dan pembimbing, </w:t>
      </w:r>
      <w:r w:rsidR="00876210">
        <w:t>maka ketua sidang harus melakukan rekapitulasi untuk menentukan nilai akhir</w:t>
      </w:r>
      <w:r w:rsidR="00A1499A">
        <w:t xml:space="preserve"> seperti yang ditunjukkan pada </w:t>
      </w:r>
      <w:r w:rsidR="00B3178B">
        <w:t>Gambar</w:t>
      </w:r>
      <w:r w:rsidR="00A1499A">
        <w:t xml:space="preserve"> 4.4</w:t>
      </w:r>
      <w:r w:rsidR="002107B7">
        <w:t>5</w:t>
      </w:r>
      <w:r>
        <w:t>.</w:t>
      </w:r>
      <w:r w:rsidR="00154BF3">
        <w:t xml:space="preserve"> </w:t>
      </w:r>
      <w:r w:rsidR="002877EF">
        <w:t xml:space="preserve">Nilai total akan dihasilkan dengan rumus perhitungan </w:t>
      </w:r>
      <w:r w:rsidR="00785472">
        <w:t>yang sudah ditentukan pada form</w:t>
      </w:r>
      <w:r w:rsidR="00D47CD3">
        <w:t xml:space="preserve">. </w:t>
      </w:r>
      <w:r w:rsidR="00154BF3">
        <w:t>Akan tetapi, ketua pengu</w:t>
      </w:r>
      <w:r w:rsidR="00A667F8">
        <w:t>ji</w:t>
      </w:r>
      <w:r w:rsidR="00154BF3">
        <w:t xml:space="preserve"> </w:t>
      </w:r>
      <w:r w:rsidR="003335F1">
        <w:t xml:space="preserve">masih dapat mengubah penilaian dari masing-masing dosen jika memang dibutuhkan seperti yang ditunjukkan pada </w:t>
      </w:r>
      <w:r w:rsidR="00B3178B">
        <w:t>Gambar</w:t>
      </w:r>
      <w:r w:rsidR="003335F1">
        <w:t xml:space="preserve"> 4.4</w:t>
      </w:r>
      <w:r w:rsidR="002107B7">
        <w:t>6</w:t>
      </w:r>
    </w:p>
    <w:p w14:paraId="7F42CC3B" w14:textId="5D79EF76" w:rsidR="007F01E6" w:rsidRDefault="002D7FF6" w:rsidP="00243252">
      <w:pPr>
        <w:pStyle w:val="ListParagraph"/>
        <w:numPr>
          <w:ilvl w:val="0"/>
          <w:numId w:val="24"/>
        </w:numPr>
      </w:pPr>
      <w:r>
        <w:t xml:space="preserve">Halaman </w:t>
      </w:r>
      <w:r w:rsidR="00243252">
        <w:t xml:space="preserve">penentuan kelulusan </w:t>
      </w:r>
      <w:r w:rsidR="009417BA">
        <w:t>untuk</w:t>
      </w:r>
      <w:r w:rsidR="00243252">
        <w:t xml:space="preserve"> ketua penguji</w:t>
      </w:r>
    </w:p>
    <w:p w14:paraId="4B31472D" w14:textId="77777777" w:rsidR="00AF3AA0" w:rsidRDefault="0093633E" w:rsidP="00D835CF">
      <w:pPr>
        <w:jc w:val="center"/>
      </w:pPr>
      <w:r>
        <w:rPr>
          <w:noProof/>
        </w:rPr>
        <w:lastRenderedPageBreak/>
        <w:drawing>
          <wp:inline distT="0" distB="0" distL="0" distR="0" wp14:anchorId="3750566D" wp14:editId="3E8CAD7D">
            <wp:extent cx="5029200" cy="2295525"/>
            <wp:effectExtent l="0" t="0" r="0" b="9525"/>
            <wp:docPr id="139233263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3CC30C97" w14:textId="351A6D5B" w:rsidR="002450C1" w:rsidRDefault="00B3178B" w:rsidP="00D835CF">
      <w:pPr>
        <w:jc w:val="center"/>
      </w:pPr>
      <w:bookmarkStart w:id="87" w:name="_Toc171756463"/>
      <w:r>
        <w:t>Gambar</w:t>
      </w:r>
      <w:r w:rsidR="00940311">
        <w:t xml:space="preserve"> 4. </w:t>
      </w:r>
      <w:r w:rsidR="00940311">
        <w:fldChar w:fldCharType="begin"/>
      </w:r>
      <w:r w:rsidR="00940311">
        <w:instrText xml:space="preserve"> SEQ Gambar_4. \* ARABIC </w:instrText>
      </w:r>
      <w:r w:rsidR="00940311">
        <w:fldChar w:fldCharType="separate"/>
      </w:r>
      <w:r w:rsidR="0067630B">
        <w:rPr>
          <w:noProof/>
        </w:rPr>
        <w:t>47</w:t>
      </w:r>
      <w:r w:rsidR="00940311">
        <w:fldChar w:fldCharType="end"/>
      </w:r>
      <w:r w:rsidR="00940311">
        <w:t xml:space="preserve"> Desain halaman penentuan kelulusan </w:t>
      </w:r>
      <w:r w:rsidR="009417BA">
        <w:t>untuk</w:t>
      </w:r>
      <w:r w:rsidR="00940311">
        <w:t xml:space="preserve"> ketua penguji</w:t>
      </w:r>
      <w:bookmarkEnd w:id="87"/>
    </w:p>
    <w:p w14:paraId="21472886" w14:textId="77777777" w:rsidR="00AF3AA0" w:rsidRDefault="00E401D8" w:rsidP="005E17CF">
      <w:pPr>
        <w:jc w:val="center"/>
      </w:pPr>
      <w:r>
        <w:rPr>
          <w:noProof/>
        </w:rPr>
        <w:drawing>
          <wp:inline distT="0" distB="0" distL="0" distR="0" wp14:anchorId="3F2CF273" wp14:editId="77E1FA35">
            <wp:extent cx="5039995" cy="2299335"/>
            <wp:effectExtent l="0" t="0" r="8255" b="5715"/>
            <wp:docPr id="194092754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299335"/>
                    </a:xfrm>
                    <a:prstGeom prst="rect">
                      <a:avLst/>
                    </a:prstGeom>
                    <a:noFill/>
                    <a:ln>
                      <a:noFill/>
                    </a:ln>
                  </pic:spPr>
                </pic:pic>
              </a:graphicData>
            </a:graphic>
          </wp:inline>
        </w:drawing>
      </w:r>
    </w:p>
    <w:p w14:paraId="26286AB3" w14:textId="6158D0FB" w:rsidR="00E401D8" w:rsidRDefault="00B3178B" w:rsidP="005E17CF">
      <w:pPr>
        <w:jc w:val="center"/>
      </w:pPr>
      <w:bookmarkStart w:id="88" w:name="_Toc171756464"/>
      <w:r>
        <w:t>Gambar</w:t>
      </w:r>
      <w:r w:rsidR="00E401D8">
        <w:t xml:space="preserve"> 4. </w:t>
      </w:r>
      <w:r w:rsidR="00E401D8">
        <w:fldChar w:fldCharType="begin"/>
      </w:r>
      <w:r w:rsidR="00E401D8">
        <w:instrText xml:space="preserve"> SEQ Gambar_4. \* ARABIC </w:instrText>
      </w:r>
      <w:r w:rsidR="00E401D8">
        <w:fldChar w:fldCharType="separate"/>
      </w:r>
      <w:r w:rsidR="0067630B">
        <w:rPr>
          <w:noProof/>
        </w:rPr>
        <w:t>48</w:t>
      </w:r>
      <w:r w:rsidR="00E401D8">
        <w:fldChar w:fldCharType="end"/>
      </w:r>
      <w:r w:rsidR="00E401D8">
        <w:t xml:space="preserve"> Desain halaman revisi</w:t>
      </w:r>
      <w:r w:rsidR="009417BA">
        <w:t xml:space="preserve"> untuk ketua penguji</w:t>
      </w:r>
      <w:bookmarkEnd w:id="88"/>
    </w:p>
    <w:p w14:paraId="13EDA417" w14:textId="595FC1B5" w:rsidR="000C7F36" w:rsidRDefault="0064234D" w:rsidP="003964DC">
      <w:r>
        <w:t xml:space="preserve">Setelah melalui proses rekapitulasi nilai, selanjutnya ketua penguji melakukan penentuan kelulusan yang ditampilkan pada </w:t>
      </w:r>
      <w:r w:rsidR="00B3178B">
        <w:t>Gambar</w:t>
      </w:r>
      <w:r>
        <w:t xml:space="preserve"> 4.4</w:t>
      </w:r>
      <w:r w:rsidR="002107B7">
        <w:t>7</w:t>
      </w:r>
      <w:r>
        <w:t xml:space="preserve"> di atas. </w:t>
      </w:r>
      <w:r w:rsidR="00022EDE">
        <w:t>Keputusan yang bisa diambil adalah lulus, tolak, atau revisi. Jika m</w:t>
      </w:r>
      <w:r w:rsidR="00B8119D">
        <w:t>emilih</w:t>
      </w:r>
      <w:r w:rsidR="00022EDE">
        <w:t xml:space="preserve"> penolakan, maka mahasiswa harus mengikuti sidang skripsi dari awal. Selain itu, jika me</w:t>
      </w:r>
      <w:r w:rsidR="00B8119D">
        <w:t xml:space="preserve">milih revisi, maka ketua penguji harus mengisi keternagan revisi pada form yang sudah disediakan pada </w:t>
      </w:r>
      <w:r w:rsidR="00B3178B">
        <w:t>Gambar</w:t>
      </w:r>
      <w:r w:rsidR="00B8119D">
        <w:t xml:space="preserve"> 4.4</w:t>
      </w:r>
      <w:r w:rsidR="002107B7">
        <w:t>8</w:t>
      </w:r>
      <w:r w:rsidR="00B8119D">
        <w:t xml:space="preserve"> di atas</w:t>
      </w:r>
      <w:r w:rsidR="00B87458">
        <w:t>.</w:t>
      </w:r>
      <w:r w:rsidR="006E6878">
        <w:t xml:space="preserve"> </w:t>
      </w:r>
      <w:r w:rsidR="002F3FAF">
        <w:t>Minimal ketua sidang mengisi salah satu dari keterangan revisi yang disediakan.</w:t>
      </w:r>
    </w:p>
    <w:p w14:paraId="776DF9BF" w14:textId="2764FEB8" w:rsidR="001A2A30" w:rsidRDefault="001A2A30" w:rsidP="001A2A30">
      <w:pPr>
        <w:pStyle w:val="ListParagraph"/>
        <w:numPr>
          <w:ilvl w:val="0"/>
          <w:numId w:val="24"/>
        </w:numPr>
      </w:pPr>
      <w:r>
        <w:t xml:space="preserve">Halaman </w:t>
      </w:r>
      <w:r w:rsidR="008330F2">
        <w:t>revisi untuk mahasiswa</w:t>
      </w:r>
    </w:p>
    <w:p w14:paraId="36C5E968" w14:textId="77777777" w:rsidR="00AF3AA0" w:rsidRDefault="00905DE5" w:rsidP="0047165B">
      <w:pPr>
        <w:jc w:val="center"/>
      </w:pPr>
      <w:r w:rsidRPr="00905DE5">
        <w:rPr>
          <w:noProof/>
        </w:rPr>
        <w:lastRenderedPageBreak/>
        <w:drawing>
          <wp:inline distT="0" distB="0" distL="0" distR="0" wp14:anchorId="5F0798E9" wp14:editId="04F83F98">
            <wp:extent cx="5039995" cy="2294255"/>
            <wp:effectExtent l="0" t="0" r="8255" b="0"/>
            <wp:docPr id="23303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03370" name=""/>
                    <pic:cNvPicPr/>
                  </pic:nvPicPr>
                  <pic:blipFill>
                    <a:blip r:embed="rId104"/>
                    <a:stretch>
                      <a:fillRect/>
                    </a:stretch>
                  </pic:blipFill>
                  <pic:spPr>
                    <a:xfrm>
                      <a:off x="0" y="0"/>
                      <a:ext cx="5039995" cy="2294255"/>
                    </a:xfrm>
                    <a:prstGeom prst="rect">
                      <a:avLst/>
                    </a:prstGeom>
                  </pic:spPr>
                </pic:pic>
              </a:graphicData>
            </a:graphic>
          </wp:inline>
        </w:drawing>
      </w:r>
    </w:p>
    <w:p w14:paraId="7F746720" w14:textId="64CAEE59" w:rsidR="00D835CF" w:rsidRDefault="00B3178B" w:rsidP="0047165B">
      <w:pPr>
        <w:jc w:val="center"/>
      </w:pPr>
      <w:bookmarkStart w:id="89" w:name="_Toc171756465"/>
      <w:r>
        <w:t>Gambar</w:t>
      </w:r>
      <w:r w:rsidR="00616A5E">
        <w:t xml:space="preserve"> 4. </w:t>
      </w:r>
      <w:r w:rsidR="00616A5E">
        <w:fldChar w:fldCharType="begin"/>
      </w:r>
      <w:r w:rsidR="00616A5E">
        <w:instrText xml:space="preserve"> SEQ Gambar_4. \* ARABIC </w:instrText>
      </w:r>
      <w:r w:rsidR="00616A5E">
        <w:fldChar w:fldCharType="separate"/>
      </w:r>
      <w:r w:rsidR="0067630B">
        <w:rPr>
          <w:noProof/>
        </w:rPr>
        <w:t>49</w:t>
      </w:r>
      <w:r w:rsidR="00616A5E">
        <w:fldChar w:fldCharType="end"/>
      </w:r>
      <w:r w:rsidR="00616A5E">
        <w:t xml:space="preserve"> Desain halama</w:t>
      </w:r>
      <w:r w:rsidR="0047165B">
        <w:t>n revisi pada mahasiswa</w:t>
      </w:r>
      <w:bookmarkEnd w:id="89"/>
    </w:p>
    <w:p w14:paraId="03E45D38" w14:textId="77777777" w:rsidR="00AF3AA0" w:rsidRDefault="006B65BF" w:rsidP="006B65BF">
      <w:pPr>
        <w:jc w:val="center"/>
      </w:pPr>
      <w:r>
        <w:rPr>
          <w:noProof/>
        </w:rPr>
        <w:drawing>
          <wp:inline distT="0" distB="0" distL="0" distR="0" wp14:anchorId="2035BEAB" wp14:editId="780A562B">
            <wp:extent cx="5029200" cy="2305050"/>
            <wp:effectExtent l="0" t="0" r="0" b="0"/>
            <wp:docPr id="89443744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53FDA56F" w14:textId="56B6FAE7" w:rsidR="006B65BF" w:rsidRDefault="00B3178B" w:rsidP="006B65BF">
      <w:pPr>
        <w:jc w:val="center"/>
      </w:pPr>
      <w:bookmarkStart w:id="90" w:name="_Toc171756466"/>
      <w:r>
        <w:t>Gambar</w:t>
      </w:r>
      <w:r w:rsidR="006B65BF">
        <w:t xml:space="preserve"> 4. </w:t>
      </w:r>
      <w:r w:rsidR="006B65BF">
        <w:fldChar w:fldCharType="begin"/>
      </w:r>
      <w:r w:rsidR="006B65BF">
        <w:instrText xml:space="preserve"> SEQ Gambar_4. \* ARABIC </w:instrText>
      </w:r>
      <w:r w:rsidR="006B65BF">
        <w:fldChar w:fldCharType="separate"/>
      </w:r>
      <w:r w:rsidR="0067630B">
        <w:rPr>
          <w:noProof/>
        </w:rPr>
        <w:t>50</w:t>
      </w:r>
      <w:r w:rsidR="006B65BF">
        <w:fldChar w:fldCharType="end"/>
      </w:r>
      <w:r w:rsidR="006B65BF">
        <w:t xml:space="preserve"> Desain halaman konfirmasi revisi pada mahasiswa</w:t>
      </w:r>
      <w:bookmarkEnd w:id="90"/>
    </w:p>
    <w:p w14:paraId="25D37E0C" w14:textId="7BEF06FC" w:rsidR="00CE47AE" w:rsidRDefault="00F34C38" w:rsidP="003964DC">
      <w:r>
        <w:t xml:space="preserve">Setelah sidang skripsi selesai dan ketua sidang memutuskan untuk revisi, maka keterangan revisi akan masuk pada </w:t>
      </w:r>
      <w:r w:rsidR="009F5CDE">
        <w:t xml:space="preserve">halaman ‘Revisi Sidang’ seperti yang ditunjukka pada </w:t>
      </w:r>
      <w:r w:rsidR="00B3178B">
        <w:t>Gambar</w:t>
      </w:r>
      <w:r w:rsidR="009F5CDE">
        <w:t xml:space="preserve"> 4.4</w:t>
      </w:r>
      <w:r w:rsidR="000537F2">
        <w:t>9</w:t>
      </w:r>
      <w:r w:rsidR="009F5CDE">
        <w:t xml:space="preserve"> di atas. Revisi sidang memiliki batas waktu maksimal sepuluh hari setelah pelaksanaan sidang skripsi.</w:t>
      </w:r>
      <w:r w:rsidR="006D2BC9">
        <w:t xml:space="preserve"> Jika mahasiswa sudah selesai mengerjakan revisi, maka mahasiswa harus melakukan konfirmasi seperti </w:t>
      </w:r>
      <w:r w:rsidR="00B3178B">
        <w:t>Gambar</w:t>
      </w:r>
      <w:r w:rsidR="006D2BC9">
        <w:t xml:space="preserve"> 4.</w:t>
      </w:r>
      <w:r w:rsidR="000537F2">
        <w:t>50</w:t>
      </w:r>
      <w:r w:rsidR="006D2BC9">
        <w:t xml:space="preserve"> di atas. </w:t>
      </w:r>
      <w:r w:rsidR="00550B31">
        <w:t>Mahasiswa</w:t>
      </w:r>
      <w:r w:rsidR="00156384">
        <w:t xml:space="preserve"> harus</w:t>
      </w:r>
      <w:r w:rsidR="00550B31">
        <w:t xml:space="preserve"> </w:t>
      </w:r>
      <w:r w:rsidR="00156384">
        <w:t>menyelesaikan revisi sesuai dengan keterangan revisi yang diberikan oleh dosen</w:t>
      </w:r>
      <w:r w:rsidR="00396622">
        <w:t>.</w:t>
      </w:r>
    </w:p>
    <w:p w14:paraId="6ED4A605" w14:textId="77777777" w:rsidR="00844534" w:rsidRDefault="004F6C7E" w:rsidP="00844534">
      <w:pPr>
        <w:pStyle w:val="ListParagraph"/>
        <w:numPr>
          <w:ilvl w:val="0"/>
          <w:numId w:val="24"/>
        </w:numPr>
      </w:pPr>
      <w:r>
        <w:t>Halaman pen</w:t>
      </w:r>
      <w:r w:rsidR="006D61A9">
        <w:t>gajuan revisi untuk dosen penguji dan pembimbing</w:t>
      </w:r>
    </w:p>
    <w:p w14:paraId="56262D49" w14:textId="77777777" w:rsidR="00AF3AA0" w:rsidRDefault="00844534" w:rsidP="00594D24">
      <w:pPr>
        <w:jc w:val="center"/>
      </w:pPr>
      <w:r>
        <w:rPr>
          <w:noProof/>
        </w:rPr>
        <w:lastRenderedPageBreak/>
        <w:drawing>
          <wp:inline distT="0" distB="0" distL="0" distR="0" wp14:anchorId="5B1A7A34" wp14:editId="21CF1215">
            <wp:extent cx="5029200" cy="2305050"/>
            <wp:effectExtent l="0" t="0" r="0" b="0"/>
            <wp:docPr id="19031374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0C1AE218" w14:textId="0E2F76B7" w:rsidR="00BA082E" w:rsidRDefault="00B3178B" w:rsidP="00594D24">
      <w:pPr>
        <w:jc w:val="center"/>
      </w:pPr>
      <w:bookmarkStart w:id="91" w:name="_Toc171756467"/>
      <w:r>
        <w:t>Gambar</w:t>
      </w:r>
      <w:r w:rsidR="00594D24">
        <w:t xml:space="preserve"> 4. </w:t>
      </w:r>
      <w:r w:rsidR="00594D24">
        <w:fldChar w:fldCharType="begin"/>
      </w:r>
      <w:r w:rsidR="00594D24">
        <w:instrText xml:space="preserve"> SEQ Gambar_4. \* ARABIC </w:instrText>
      </w:r>
      <w:r w:rsidR="00594D24">
        <w:fldChar w:fldCharType="separate"/>
      </w:r>
      <w:r w:rsidR="0067630B">
        <w:rPr>
          <w:noProof/>
        </w:rPr>
        <w:t>51</w:t>
      </w:r>
      <w:r w:rsidR="00594D24">
        <w:fldChar w:fldCharType="end"/>
      </w:r>
      <w:r w:rsidR="00594D24">
        <w:t xml:space="preserve"> Desain</w:t>
      </w:r>
      <w:r w:rsidR="00DA28C6">
        <w:t xml:space="preserve"> halaman</w:t>
      </w:r>
      <w:r w:rsidR="00594D24">
        <w:t xml:space="preserve"> pengajuan revisi untuk dosen</w:t>
      </w:r>
      <w:r w:rsidR="00D84C1B">
        <w:t xml:space="preserve"> penguji dan pembimbing</w:t>
      </w:r>
      <w:bookmarkEnd w:id="91"/>
    </w:p>
    <w:p w14:paraId="1B45EE28" w14:textId="77777777" w:rsidR="00AF3AA0" w:rsidRDefault="00153102" w:rsidP="00B4368C">
      <w:pPr>
        <w:jc w:val="center"/>
      </w:pPr>
      <w:r>
        <w:rPr>
          <w:noProof/>
        </w:rPr>
        <w:drawing>
          <wp:inline distT="0" distB="0" distL="0" distR="0" wp14:anchorId="7E845CB6" wp14:editId="4A21AFE6">
            <wp:extent cx="5029200" cy="2295525"/>
            <wp:effectExtent l="0" t="0" r="0" b="9525"/>
            <wp:docPr id="278604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244A2F6A" w14:textId="6D4D3CC1" w:rsidR="00153102" w:rsidRDefault="00B3178B" w:rsidP="00B4368C">
      <w:pPr>
        <w:jc w:val="center"/>
      </w:pPr>
      <w:bookmarkStart w:id="92" w:name="_Toc171756468"/>
      <w:r>
        <w:t>Gambar</w:t>
      </w:r>
      <w:r w:rsidR="00153102">
        <w:t xml:space="preserve"> 4. </w:t>
      </w:r>
      <w:r w:rsidR="00153102">
        <w:fldChar w:fldCharType="begin"/>
      </w:r>
      <w:r w:rsidR="00153102">
        <w:instrText xml:space="preserve"> SEQ Gambar_4. \* ARABIC </w:instrText>
      </w:r>
      <w:r w:rsidR="00153102">
        <w:fldChar w:fldCharType="separate"/>
      </w:r>
      <w:r w:rsidR="0067630B">
        <w:rPr>
          <w:noProof/>
        </w:rPr>
        <w:t>52</w:t>
      </w:r>
      <w:r w:rsidR="00153102">
        <w:fldChar w:fldCharType="end"/>
      </w:r>
      <w:r w:rsidR="00153102">
        <w:t xml:space="preserve"> Desain</w:t>
      </w:r>
      <w:r w:rsidR="00DA28C6">
        <w:t xml:space="preserve"> halaman</w:t>
      </w:r>
      <w:r w:rsidR="00153102">
        <w:t xml:space="preserve"> </w:t>
      </w:r>
      <w:r w:rsidR="001C22A4">
        <w:t>penerimaan revisi</w:t>
      </w:r>
      <w:r w:rsidR="00555DC9">
        <w:t xml:space="preserve"> untuk dosen penguji dan pembimbing</w:t>
      </w:r>
      <w:bookmarkEnd w:id="92"/>
    </w:p>
    <w:p w14:paraId="04F3ADA4" w14:textId="3323E34B" w:rsidR="001665DC" w:rsidRDefault="001F4993" w:rsidP="003964DC">
      <w:r>
        <w:t>Setelah mahasiswa mengajukan perbaikan revisi, maka</w:t>
      </w:r>
      <w:r w:rsidR="00945925">
        <w:t xml:space="preserve"> pada </w:t>
      </w:r>
      <w:r w:rsidR="00B3178B">
        <w:t>Gambar</w:t>
      </w:r>
      <w:r w:rsidR="00945925">
        <w:t xml:space="preserve"> 4.5</w:t>
      </w:r>
      <w:r w:rsidR="00207D17">
        <w:t>1</w:t>
      </w:r>
      <w:r w:rsidR="00945925">
        <w:t xml:space="preserve"> </w:t>
      </w:r>
      <w:r w:rsidR="00871CAF">
        <w:t>akan menampilkan seluruh mahasiswa teruji berdasarkan dosen terkait</w:t>
      </w:r>
      <w:r w:rsidR="00945925">
        <w:t>.</w:t>
      </w:r>
      <w:r w:rsidR="00871CAF">
        <w:t xml:space="preserve"> Dosen terkait dapat melakukan penerimaan atau melakukan revisi ulang.</w:t>
      </w:r>
      <w:r w:rsidR="00073094">
        <w:t xml:space="preserve"> Jika dosen memilih untuk revisi ulang, maka dosen harus memasukkan keterangan yang perlu di revisi oleh mahasiswa.</w:t>
      </w:r>
      <w:r w:rsidR="00997C60">
        <w:t xml:space="preserve"> jika dosen sudah memilih terima, maka dosen sudah memutuskan mahasiswa tersebut lolos revisi</w:t>
      </w:r>
      <w:r w:rsidR="0037662E">
        <w:t>, seperti</w:t>
      </w:r>
      <w:r w:rsidR="00B86BCA">
        <w:t xml:space="preserve"> yang ditampilkan pada</w:t>
      </w:r>
      <w:r w:rsidR="0037662E">
        <w:t xml:space="preserve"> </w:t>
      </w:r>
      <w:r w:rsidR="00B3178B">
        <w:t>Gambar</w:t>
      </w:r>
      <w:r w:rsidR="0037662E">
        <w:t xml:space="preserve"> 4.52.</w:t>
      </w:r>
    </w:p>
    <w:p w14:paraId="0F64454E" w14:textId="77777777" w:rsidR="00BA082E" w:rsidRDefault="001665DC" w:rsidP="001665DC">
      <w:pPr>
        <w:pStyle w:val="ListParagraph"/>
        <w:numPr>
          <w:ilvl w:val="0"/>
          <w:numId w:val="24"/>
        </w:numPr>
      </w:pPr>
      <w:r>
        <w:t>Halaman pengajuan revisi untuk dosen penguji dan pembimbing</w:t>
      </w:r>
    </w:p>
    <w:p w14:paraId="2A0895A4" w14:textId="77777777" w:rsidR="00AF3AA0" w:rsidRDefault="00DA28C6" w:rsidP="00583AE4">
      <w:pPr>
        <w:jc w:val="center"/>
      </w:pPr>
      <w:r>
        <w:rPr>
          <w:noProof/>
        </w:rPr>
        <w:lastRenderedPageBreak/>
        <w:drawing>
          <wp:inline distT="0" distB="0" distL="0" distR="0" wp14:anchorId="6BE8AE44" wp14:editId="56570D77">
            <wp:extent cx="5029200" cy="2305050"/>
            <wp:effectExtent l="0" t="0" r="0" b="0"/>
            <wp:docPr id="24154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026F81A2" w14:textId="2EA9C78B" w:rsidR="00776094" w:rsidRDefault="00B3178B" w:rsidP="00583AE4">
      <w:pPr>
        <w:jc w:val="center"/>
      </w:pPr>
      <w:bookmarkStart w:id="93" w:name="_Toc171756469"/>
      <w:r>
        <w:t>Gambar</w:t>
      </w:r>
      <w:r w:rsidR="0044739E">
        <w:t xml:space="preserve"> 4. </w:t>
      </w:r>
      <w:r w:rsidR="0044739E">
        <w:fldChar w:fldCharType="begin"/>
      </w:r>
      <w:r w:rsidR="0044739E">
        <w:instrText xml:space="preserve"> SEQ Gambar_4. \* ARABIC </w:instrText>
      </w:r>
      <w:r w:rsidR="0044739E">
        <w:fldChar w:fldCharType="separate"/>
      </w:r>
      <w:r w:rsidR="0067630B">
        <w:rPr>
          <w:noProof/>
        </w:rPr>
        <w:t>53</w:t>
      </w:r>
      <w:r w:rsidR="0044739E">
        <w:fldChar w:fldCharType="end"/>
      </w:r>
      <w:r w:rsidR="0044739E">
        <w:t xml:space="preserve"> Desain halaman pengajuan revisi untuk ketua komite</w:t>
      </w:r>
      <w:bookmarkEnd w:id="93"/>
    </w:p>
    <w:p w14:paraId="6DA96AC3" w14:textId="77777777" w:rsidR="00AF3AA0" w:rsidRDefault="00776094" w:rsidP="005D5F4B">
      <w:pPr>
        <w:jc w:val="center"/>
      </w:pPr>
      <w:r>
        <w:rPr>
          <w:noProof/>
        </w:rPr>
        <w:drawing>
          <wp:inline distT="0" distB="0" distL="0" distR="0" wp14:anchorId="053012FE" wp14:editId="1FC52A38">
            <wp:extent cx="5029200" cy="2305050"/>
            <wp:effectExtent l="0" t="0" r="0" b="0"/>
            <wp:docPr id="14702378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29200" cy="2305050"/>
                    </a:xfrm>
                    <a:prstGeom prst="rect">
                      <a:avLst/>
                    </a:prstGeom>
                    <a:noFill/>
                    <a:ln>
                      <a:noFill/>
                    </a:ln>
                  </pic:spPr>
                </pic:pic>
              </a:graphicData>
            </a:graphic>
          </wp:inline>
        </w:drawing>
      </w:r>
    </w:p>
    <w:p w14:paraId="1B6680B8" w14:textId="1575388D" w:rsidR="001E707F" w:rsidRDefault="00B3178B" w:rsidP="005D5F4B">
      <w:pPr>
        <w:jc w:val="center"/>
      </w:pPr>
      <w:bookmarkStart w:id="94" w:name="_Toc171756470"/>
      <w:r>
        <w:t>Gambar</w:t>
      </w:r>
      <w:r w:rsidR="00776094">
        <w:t xml:space="preserve"> 4. </w:t>
      </w:r>
      <w:r w:rsidR="00776094">
        <w:fldChar w:fldCharType="begin"/>
      </w:r>
      <w:r w:rsidR="00776094">
        <w:instrText xml:space="preserve"> SEQ Gambar_4. \* ARABIC </w:instrText>
      </w:r>
      <w:r w:rsidR="00776094">
        <w:fldChar w:fldCharType="separate"/>
      </w:r>
      <w:r w:rsidR="0067630B">
        <w:rPr>
          <w:noProof/>
        </w:rPr>
        <w:t>54</w:t>
      </w:r>
      <w:r w:rsidR="00776094">
        <w:fldChar w:fldCharType="end"/>
      </w:r>
      <w:r w:rsidR="00383ECC">
        <w:t xml:space="preserve"> Desain halaman </w:t>
      </w:r>
      <w:r w:rsidR="005D5F4B">
        <w:t>penerimaan revisi untuk ketua komite</w:t>
      </w:r>
      <w:bookmarkEnd w:id="94"/>
    </w:p>
    <w:p w14:paraId="4BA64696" w14:textId="524E64CB" w:rsidR="00F30739" w:rsidRDefault="00B3178B" w:rsidP="003964DC">
      <w:r>
        <w:t>Gambar</w:t>
      </w:r>
      <w:r w:rsidR="00F30739">
        <w:t xml:space="preserve"> 4.5</w:t>
      </w:r>
      <w:r w:rsidR="002F4FC8">
        <w:t>3</w:t>
      </w:r>
      <w:r w:rsidR="00F30739">
        <w:t xml:space="preserve"> menrupakan tam</w:t>
      </w:r>
      <w:r w:rsidR="000C5F64">
        <w:t>pi</w:t>
      </w:r>
      <w:r w:rsidR="00F30739">
        <w:t xml:space="preserve">lan ketika semua dosen penguji dan pembimbiming </w:t>
      </w:r>
      <w:r w:rsidR="000C5F64">
        <w:t>melakukan pengecekan revisi seperti yang dijelaskan sebelumnya.</w:t>
      </w:r>
      <w:r w:rsidR="008725D0">
        <w:t xml:space="preserve"> Selanjutnya, untuk </w:t>
      </w:r>
      <w:r>
        <w:t>Gambar</w:t>
      </w:r>
      <w:r w:rsidR="008725D0">
        <w:t xml:space="preserve"> 4.5</w:t>
      </w:r>
      <w:r w:rsidR="002F4FC8">
        <w:t>4</w:t>
      </w:r>
      <w:r w:rsidR="007966A7">
        <w:t xml:space="preserve"> dapat melihat dosen yang sudah melakukan penerimaan revisi. Jika dosen sudah menerima revisi, maka akan berisi tanda tangan sebagai bukti penerimaan, sedangkan untuk dosen yang menyuruh revisi kembali, maka tanda tangan </w:t>
      </w:r>
      <w:r w:rsidR="00CF4382">
        <w:t>dosen terkait akan kosong</w:t>
      </w:r>
      <w:r w:rsidR="00F31271">
        <w:t>. Jika semua dosen menyetujui revisi atau sudah terdapat tanda tangan, maka komite hanya bisa menerima revisi tersebut, jika salah satu dosen terkait menolak, maka komite mempunyai tiga pilihan, yaitu menerima, menolak, dan revisi.</w:t>
      </w:r>
    </w:p>
    <w:p w14:paraId="4AE39CC7" w14:textId="761AC7EC" w:rsidR="004778AC" w:rsidRDefault="0054104B" w:rsidP="00266329">
      <w:pPr>
        <w:pStyle w:val="ListParagraph"/>
        <w:numPr>
          <w:ilvl w:val="0"/>
          <w:numId w:val="24"/>
        </w:numPr>
      </w:pPr>
      <w:r>
        <w:lastRenderedPageBreak/>
        <w:t>Halaman pengajuan serah terima alat dan skripsi</w:t>
      </w:r>
      <w:r w:rsidR="00642BF3">
        <w:t xml:space="preserve"> untuk mahasiswa</w:t>
      </w:r>
    </w:p>
    <w:p w14:paraId="4A92E2C7" w14:textId="77777777" w:rsidR="00AF3AA0" w:rsidRDefault="0054104B" w:rsidP="0075631E">
      <w:pPr>
        <w:jc w:val="center"/>
      </w:pPr>
      <w:r w:rsidRPr="0054104B">
        <w:rPr>
          <w:noProof/>
        </w:rPr>
        <w:drawing>
          <wp:inline distT="0" distB="0" distL="0" distR="0" wp14:anchorId="6B3B702B" wp14:editId="0D398131">
            <wp:extent cx="5039995" cy="2296795"/>
            <wp:effectExtent l="0" t="0" r="8255" b="8255"/>
            <wp:docPr id="253681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681996" name=""/>
                    <pic:cNvPicPr/>
                  </pic:nvPicPr>
                  <pic:blipFill>
                    <a:blip r:embed="rId110"/>
                    <a:stretch>
                      <a:fillRect/>
                    </a:stretch>
                  </pic:blipFill>
                  <pic:spPr>
                    <a:xfrm>
                      <a:off x="0" y="0"/>
                      <a:ext cx="5039995" cy="2296795"/>
                    </a:xfrm>
                    <a:prstGeom prst="rect">
                      <a:avLst/>
                    </a:prstGeom>
                  </pic:spPr>
                </pic:pic>
              </a:graphicData>
            </a:graphic>
          </wp:inline>
        </w:drawing>
      </w:r>
    </w:p>
    <w:p w14:paraId="708DB558" w14:textId="41649BA6" w:rsidR="00F727D6" w:rsidRDefault="00B3178B" w:rsidP="0075631E">
      <w:pPr>
        <w:jc w:val="center"/>
      </w:pPr>
      <w:bookmarkStart w:id="95" w:name="_Toc171756471"/>
      <w:r>
        <w:t>Gambar</w:t>
      </w:r>
      <w:r w:rsidR="00F727D6">
        <w:t xml:space="preserve"> 4. </w:t>
      </w:r>
      <w:r w:rsidR="00F727D6">
        <w:fldChar w:fldCharType="begin"/>
      </w:r>
      <w:r w:rsidR="00F727D6">
        <w:instrText xml:space="preserve"> SEQ Gambar_4. \* ARABIC </w:instrText>
      </w:r>
      <w:r w:rsidR="00F727D6">
        <w:fldChar w:fldCharType="separate"/>
      </w:r>
      <w:r w:rsidR="0067630B">
        <w:rPr>
          <w:noProof/>
        </w:rPr>
        <w:t>55</w:t>
      </w:r>
      <w:r w:rsidR="00F727D6">
        <w:fldChar w:fldCharType="end"/>
      </w:r>
      <w:r w:rsidR="00F727D6">
        <w:t xml:space="preserve"> Desain halaman pengajuan alat dan skripsi untuk mahasiswa</w:t>
      </w:r>
      <w:bookmarkEnd w:id="95"/>
    </w:p>
    <w:p w14:paraId="20E559AA" w14:textId="34003B69" w:rsidR="00EF1369" w:rsidRDefault="00EF1369" w:rsidP="003964DC">
      <w:r>
        <w:t>Setelah</w:t>
      </w:r>
      <w:r w:rsidR="00642BF3">
        <w:t xml:space="preserve"> mahasiswa dinyatakan lulus sidang skripsi, langkah selanjutnya adalah melakukan pengajuan serah terima alat dan skripsi seperti yang ditunjukkan pada </w:t>
      </w:r>
      <w:r w:rsidR="00B3178B">
        <w:t>Gambar</w:t>
      </w:r>
      <w:r w:rsidR="00642BF3">
        <w:t xml:space="preserve"> 4.5</w:t>
      </w:r>
      <w:r w:rsidR="002F4FC8">
        <w:t>5</w:t>
      </w:r>
      <w:r w:rsidR="00642BF3">
        <w:t>. Mahasiswa akan mengumpulkan link yang bersisi form.</w:t>
      </w:r>
    </w:p>
    <w:p w14:paraId="71AB750D" w14:textId="05652C53" w:rsidR="00266329" w:rsidRDefault="00266329" w:rsidP="00266329">
      <w:pPr>
        <w:pStyle w:val="ListParagraph"/>
        <w:numPr>
          <w:ilvl w:val="0"/>
          <w:numId w:val="24"/>
        </w:numPr>
      </w:pPr>
      <w:r>
        <w:t xml:space="preserve">Halaman pengajuan revisi </w:t>
      </w:r>
      <w:r w:rsidR="00642BF3">
        <w:t>serah terima alat dan skripsi untuk komite</w:t>
      </w:r>
    </w:p>
    <w:p w14:paraId="04A11B96" w14:textId="77777777" w:rsidR="00AF3AA0" w:rsidRDefault="003B54FE" w:rsidP="00A10455">
      <w:pPr>
        <w:jc w:val="center"/>
      </w:pPr>
      <w:r w:rsidRPr="003B54FE">
        <w:rPr>
          <w:noProof/>
        </w:rPr>
        <w:drawing>
          <wp:inline distT="0" distB="0" distL="0" distR="0" wp14:anchorId="76027BF0" wp14:editId="47BEED13">
            <wp:extent cx="5039995" cy="2294255"/>
            <wp:effectExtent l="0" t="0" r="8255" b="0"/>
            <wp:docPr id="10338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55641" name=""/>
                    <pic:cNvPicPr/>
                  </pic:nvPicPr>
                  <pic:blipFill>
                    <a:blip r:embed="rId111"/>
                    <a:stretch>
                      <a:fillRect/>
                    </a:stretch>
                  </pic:blipFill>
                  <pic:spPr>
                    <a:xfrm>
                      <a:off x="0" y="0"/>
                      <a:ext cx="5039995" cy="2294255"/>
                    </a:xfrm>
                    <a:prstGeom prst="rect">
                      <a:avLst/>
                    </a:prstGeom>
                  </pic:spPr>
                </pic:pic>
              </a:graphicData>
            </a:graphic>
          </wp:inline>
        </w:drawing>
      </w:r>
    </w:p>
    <w:p w14:paraId="56BD2877" w14:textId="0B112DB7" w:rsidR="00B15E18" w:rsidRDefault="00B3178B" w:rsidP="00A10455">
      <w:pPr>
        <w:jc w:val="center"/>
      </w:pPr>
      <w:bookmarkStart w:id="96" w:name="_Toc171756472"/>
      <w:r>
        <w:t>Gambar</w:t>
      </w:r>
      <w:r w:rsidR="003B54FE">
        <w:t xml:space="preserve"> 4. </w:t>
      </w:r>
      <w:r w:rsidR="003B54FE">
        <w:fldChar w:fldCharType="begin"/>
      </w:r>
      <w:r w:rsidR="003B54FE">
        <w:instrText xml:space="preserve"> SEQ Gambar_4. \* ARABIC </w:instrText>
      </w:r>
      <w:r w:rsidR="003B54FE">
        <w:fldChar w:fldCharType="separate"/>
      </w:r>
      <w:r w:rsidR="0067630B">
        <w:rPr>
          <w:noProof/>
        </w:rPr>
        <w:t>56</w:t>
      </w:r>
      <w:r w:rsidR="003B54FE">
        <w:fldChar w:fldCharType="end"/>
      </w:r>
      <w:r w:rsidR="003B54FE">
        <w:t xml:space="preserve"> </w:t>
      </w:r>
      <w:r w:rsidR="00A10455">
        <w:t>Desain halaman pengajuan alat dan skripsi untuk komite</w:t>
      </w:r>
      <w:bookmarkEnd w:id="96"/>
    </w:p>
    <w:p w14:paraId="701C2D8B" w14:textId="2EA1998F" w:rsidR="00B15E18" w:rsidRDefault="00B3178B" w:rsidP="003964DC">
      <w:r>
        <w:t>Gambar</w:t>
      </w:r>
      <w:r w:rsidR="00B15E18">
        <w:t xml:space="preserve"> 4.5</w:t>
      </w:r>
      <w:r w:rsidR="002F4FC8">
        <w:t>6</w:t>
      </w:r>
      <w:r w:rsidR="00B15E18">
        <w:t xml:space="preserve"> </w:t>
      </w:r>
      <w:r w:rsidR="007E680B">
        <w:t xml:space="preserve">adalah tampilan daftar pengajuan alat dan skripsi yang mahasiswa ajukan sebelumnya. Komite mempunyai dua piliham, yaitu terima atau tolak. Jika </w:t>
      </w:r>
      <w:r w:rsidR="007E680B">
        <w:lastRenderedPageBreak/>
        <w:t>ditolak, maka mahasiswa harus mengajukan ulang. Sementara itu, jika diterima maka mahasiswa resmi menyelesaikan tahap skripsi.</w:t>
      </w:r>
    </w:p>
    <w:p w14:paraId="67D3875F" w14:textId="0D70CFCA" w:rsidR="00787521" w:rsidRDefault="00787521" w:rsidP="00787521">
      <w:pPr>
        <w:pStyle w:val="ListParagraph"/>
        <w:numPr>
          <w:ilvl w:val="0"/>
          <w:numId w:val="24"/>
        </w:numPr>
      </w:pPr>
      <w:r>
        <w:t xml:space="preserve">Halaman </w:t>
      </w:r>
      <w:r w:rsidR="00E81011">
        <w:t>daftar mahasiswa bimbingan di dosen pembimbing</w:t>
      </w:r>
    </w:p>
    <w:p w14:paraId="3FF2F486" w14:textId="77777777" w:rsidR="00AF3AA0" w:rsidRDefault="00766BCD" w:rsidP="00EE5D7B">
      <w:pPr>
        <w:jc w:val="center"/>
      </w:pPr>
      <w:r>
        <w:rPr>
          <w:noProof/>
        </w:rPr>
        <w:drawing>
          <wp:inline distT="0" distB="0" distL="0" distR="0" wp14:anchorId="282EC415" wp14:editId="10C3DA56">
            <wp:extent cx="5029200" cy="2295525"/>
            <wp:effectExtent l="0" t="0" r="0" b="9525"/>
            <wp:docPr id="2148501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29200" cy="2295525"/>
                    </a:xfrm>
                    <a:prstGeom prst="rect">
                      <a:avLst/>
                    </a:prstGeom>
                    <a:noFill/>
                    <a:ln>
                      <a:noFill/>
                    </a:ln>
                  </pic:spPr>
                </pic:pic>
              </a:graphicData>
            </a:graphic>
          </wp:inline>
        </w:drawing>
      </w:r>
    </w:p>
    <w:p w14:paraId="22A0615B" w14:textId="2A99E9AD" w:rsidR="00E81011" w:rsidRDefault="00B3178B" w:rsidP="00EE5D7B">
      <w:pPr>
        <w:jc w:val="center"/>
      </w:pPr>
      <w:bookmarkStart w:id="97" w:name="_Toc171756473"/>
      <w:r>
        <w:t>Gambar</w:t>
      </w:r>
      <w:r w:rsidR="00766BCD">
        <w:t xml:space="preserve"> 4. </w:t>
      </w:r>
      <w:r w:rsidR="00766BCD">
        <w:fldChar w:fldCharType="begin"/>
      </w:r>
      <w:r w:rsidR="00766BCD">
        <w:instrText xml:space="preserve"> SEQ Gambar_4. \* ARABIC </w:instrText>
      </w:r>
      <w:r w:rsidR="00766BCD">
        <w:fldChar w:fldCharType="separate"/>
      </w:r>
      <w:r w:rsidR="0067630B">
        <w:rPr>
          <w:noProof/>
        </w:rPr>
        <w:t>57</w:t>
      </w:r>
      <w:r w:rsidR="00766BCD">
        <w:fldChar w:fldCharType="end"/>
      </w:r>
      <w:r w:rsidR="001D39BF">
        <w:t xml:space="preserve"> </w:t>
      </w:r>
      <w:r w:rsidR="00AD70B7">
        <w:t>D</w:t>
      </w:r>
      <w:r w:rsidR="001D39BF">
        <w:t>esain halaman daftar mahasiswa bimbingan di d</w:t>
      </w:r>
      <w:r w:rsidR="00EE5D7B">
        <w:t>osen pembimbing</w:t>
      </w:r>
      <w:bookmarkEnd w:id="97"/>
    </w:p>
    <w:p w14:paraId="71178F13" w14:textId="0CC1196F" w:rsidR="0033133F" w:rsidRDefault="00B3178B" w:rsidP="001F332E">
      <w:r>
        <w:t>Gambar</w:t>
      </w:r>
      <w:r w:rsidR="003E3597">
        <w:t xml:space="preserve"> 4.5</w:t>
      </w:r>
      <w:r w:rsidR="00CD3258">
        <w:t>7</w:t>
      </w:r>
      <w:r w:rsidR="003E3597">
        <w:t xml:space="preserve"> di atas menunjukkan tampilan dosen pembimbiming ketika melihat mahasiswa bimbingannya. Dosen pembimbing dapat mengetahui progres mahasiswa karena terdapat status</w:t>
      </w:r>
      <w:r w:rsidR="0076169A">
        <w:t xml:space="preserve"> masing-masing mahasiswa tersebut. Dosen pembimbing juga dapat melihat biodata mahasiswa pada tombol ‘Detail.’ Selain itu, dosen juga bisa melihat form F1</w:t>
      </w:r>
      <w:r w:rsidR="00936B61">
        <w:t xml:space="preserve"> s.d. </w:t>
      </w:r>
      <w:r w:rsidR="0076169A">
        <w:t>F11 yang telah diperoleh oleh mahasiswa.</w:t>
      </w:r>
    </w:p>
    <w:p w14:paraId="16325A28" w14:textId="33A36DFC" w:rsidR="004322B9" w:rsidRDefault="004322B9" w:rsidP="004322B9">
      <w:pPr>
        <w:pStyle w:val="ListParagraph"/>
        <w:numPr>
          <w:ilvl w:val="0"/>
          <w:numId w:val="24"/>
        </w:numPr>
      </w:pPr>
      <w:r>
        <w:t xml:space="preserve">Halaman </w:t>
      </w:r>
      <w:r w:rsidR="00057838">
        <w:t xml:space="preserve">report akhir </w:t>
      </w:r>
      <w:r w:rsidR="00437BC9">
        <w:t>pelaksanaan sidang skripsi untuk admin</w:t>
      </w:r>
    </w:p>
    <w:p w14:paraId="042C331A" w14:textId="77777777" w:rsidR="00AF3AA0" w:rsidRDefault="00B450CA" w:rsidP="00C51391">
      <w:pPr>
        <w:jc w:val="center"/>
      </w:pPr>
      <w:r w:rsidRPr="00B450CA">
        <w:rPr>
          <w:noProof/>
        </w:rPr>
        <w:drawing>
          <wp:inline distT="0" distB="0" distL="0" distR="0" wp14:anchorId="49114221" wp14:editId="6F4AAE66">
            <wp:extent cx="5039995" cy="2283460"/>
            <wp:effectExtent l="0" t="0" r="8255" b="2540"/>
            <wp:docPr id="1840040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040687" name=""/>
                    <pic:cNvPicPr/>
                  </pic:nvPicPr>
                  <pic:blipFill>
                    <a:blip r:embed="rId113"/>
                    <a:stretch>
                      <a:fillRect/>
                    </a:stretch>
                  </pic:blipFill>
                  <pic:spPr>
                    <a:xfrm>
                      <a:off x="0" y="0"/>
                      <a:ext cx="5039995" cy="2283460"/>
                    </a:xfrm>
                    <a:prstGeom prst="rect">
                      <a:avLst/>
                    </a:prstGeom>
                  </pic:spPr>
                </pic:pic>
              </a:graphicData>
            </a:graphic>
          </wp:inline>
        </w:drawing>
      </w:r>
    </w:p>
    <w:p w14:paraId="454E5B64" w14:textId="6F86CCDB" w:rsidR="00C51391" w:rsidRDefault="00B3178B" w:rsidP="00C51391">
      <w:pPr>
        <w:jc w:val="center"/>
      </w:pPr>
      <w:bookmarkStart w:id="98" w:name="_Toc171756474"/>
      <w:r>
        <w:lastRenderedPageBreak/>
        <w:t>Gambar</w:t>
      </w:r>
      <w:r w:rsidR="00C51391">
        <w:t xml:space="preserve"> 4. </w:t>
      </w:r>
      <w:r w:rsidR="00C51391">
        <w:fldChar w:fldCharType="begin"/>
      </w:r>
      <w:r w:rsidR="00C51391">
        <w:instrText xml:space="preserve"> SEQ Gambar_4. \* ARABIC </w:instrText>
      </w:r>
      <w:r w:rsidR="00C51391">
        <w:fldChar w:fldCharType="separate"/>
      </w:r>
      <w:r w:rsidR="0067630B">
        <w:rPr>
          <w:noProof/>
        </w:rPr>
        <w:t>58</w:t>
      </w:r>
      <w:r w:rsidR="00C51391">
        <w:fldChar w:fldCharType="end"/>
      </w:r>
      <w:r w:rsidR="00C51391">
        <w:t xml:space="preserve"> Desain halaman reprot akhir</w:t>
      </w:r>
      <w:r w:rsidR="00BD4315">
        <w:t xml:space="preserve"> </w:t>
      </w:r>
      <w:r w:rsidR="00C51391">
        <w:t>pelaksanaan sidang skripsi di admin</w:t>
      </w:r>
      <w:bookmarkEnd w:id="98"/>
    </w:p>
    <w:p w14:paraId="6BAD54ED" w14:textId="6D0E42AB" w:rsidR="007A4D4E" w:rsidRDefault="00B3178B" w:rsidP="007A4D4E">
      <w:r>
        <w:t>Gambar</w:t>
      </w:r>
      <w:r w:rsidR="0090691C">
        <w:t xml:space="preserve"> 4.58 merupakan laporan akhir dari seluruh pelaksanaan kegiatan </w:t>
      </w:r>
      <w:r w:rsidR="00E03761">
        <w:t xml:space="preserve">skripsi pada aplikasi pengelolaan skripsi. </w:t>
      </w:r>
      <w:r w:rsidR="004D4E01">
        <w:t xml:space="preserve">Laporan akhir ini hanya dapat diakses oleh </w:t>
      </w:r>
      <w:r w:rsidR="004D4E01" w:rsidRPr="002067A0">
        <w:rPr>
          <w:i/>
          <w:iCs/>
        </w:rPr>
        <w:t>role</w:t>
      </w:r>
      <w:r w:rsidR="004D4E01">
        <w:t xml:space="preserve"> admin dan dapat di </w:t>
      </w:r>
      <w:r w:rsidR="004D4E01" w:rsidRPr="002067A0">
        <w:rPr>
          <w:i/>
          <w:iCs/>
        </w:rPr>
        <w:t>export</w:t>
      </w:r>
      <w:r w:rsidR="004D4E01">
        <w:t xml:space="preserve"> ke data excel untuk </w:t>
      </w:r>
      <w:r w:rsidR="00F5771F">
        <w:t>menjadi laporan yudisium. Format dari laporan akhir tersebut sudah sesuai berdasarkan format laporan akhir yang digunakan sebelumnya.</w:t>
      </w:r>
    </w:p>
    <w:p w14:paraId="491D6F75" w14:textId="1B268DA2" w:rsidR="00803CA0" w:rsidRPr="00A14AE8" w:rsidRDefault="0084266E" w:rsidP="007D3083">
      <w:pPr>
        <w:pStyle w:val="Heading2"/>
        <w:numPr>
          <w:ilvl w:val="0"/>
          <w:numId w:val="26"/>
        </w:numPr>
        <w:rPr>
          <w:i/>
          <w:iCs/>
        </w:rPr>
      </w:pPr>
      <w:bookmarkStart w:id="99" w:name="_Toc171756332"/>
      <w:r w:rsidRPr="00A14AE8">
        <w:rPr>
          <w:i/>
          <w:iCs/>
        </w:rPr>
        <w:t>Coding</w:t>
      </w:r>
      <w:bookmarkEnd w:id="99"/>
    </w:p>
    <w:p w14:paraId="1F2F52B8" w14:textId="7547CAF1" w:rsidR="00106C3C" w:rsidRDefault="00481252" w:rsidP="00106C3C">
      <w:r>
        <w:t>Setelah membuat desain antarmuka</w:t>
      </w:r>
      <w:r w:rsidR="00C55045">
        <w:t xml:space="preserve">, </w:t>
      </w:r>
      <w:r w:rsidR="00B23163">
        <w:t xml:space="preserve">tahap </w:t>
      </w:r>
      <w:r w:rsidR="00C55045">
        <w:t xml:space="preserve">selanjutnya adalah melakukan </w:t>
      </w:r>
      <w:r w:rsidR="00C55045" w:rsidRPr="008D087B">
        <w:rPr>
          <w:i/>
          <w:iCs/>
        </w:rPr>
        <w:t>coding</w:t>
      </w:r>
      <w:r w:rsidR="00C55045">
        <w:t xml:space="preserve"> </w:t>
      </w:r>
      <w:r w:rsidR="00DF54F6">
        <w:t xml:space="preserve">yang berfokus pada logika </w:t>
      </w:r>
      <w:r w:rsidR="00E73CD3">
        <w:t>aplikasi pengelolaan skripsi.</w:t>
      </w:r>
    </w:p>
    <w:p w14:paraId="01A2B2C3" w14:textId="587B099B" w:rsidR="00811D6B" w:rsidRPr="00C241D5" w:rsidRDefault="00CD1405" w:rsidP="007D3083">
      <w:pPr>
        <w:pStyle w:val="ListParagraph"/>
        <w:numPr>
          <w:ilvl w:val="0"/>
          <w:numId w:val="27"/>
        </w:numPr>
        <w:rPr>
          <w:i/>
          <w:iCs/>
        </w:rPr>
      </w:pPr>
      <w:r w:rsidRPr="00C241D5">
        <w:rPr>
          <w:i/>
          <w:iCs/>
        </w:rPr>
        <w:t>Controller</w:t>
      </w:r>
      <w:r w:rsidR="005E1565">
        <w:rPr>
          <w:i/>
          <w:iCs/>
        </w:rPr>
        <w:t>s</w:t>
      </w:r>
    </w:p>
    <w:p w14:paraId="71602E18" w14:textId="0DFD9C00" w:rsidR="00AF3AA0" w:rsidRDefault="00A80592" w:rsidP="00B97970">
      <w:pPr>
        <w:jc w:val="center"/>
      </w:pPr>
      <w:r w:rsidRPr="00A80592">
        <w:rPr>
          <w:noProof/>
        </w:rPr>
        <w:drawing>
          <wp:inline distT="0" distB="0" distL="0" distR="0" wp14:anchorId="555657FB" wp14:editId="6C7A29EC">
            <wp:extent cx="1924319" cy="1219370"/>
            <wp:effectExtent l="0" t="0" r="0" b="0"/>
            <wp:docPr id="34940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405080" name=""/>
                    <pic:cNvPicPr/>
                  </pic:nvPicPr>
                  <pic:blipFill>
                    <a:blip r:embed="rId114"/>
                    <a:stretch>
                      <a:fillRect/>
                    </a:stretch>
                  </pic:blipFill>
                  <pic:spPr>
                    <a:xfrm>
                      <a:off x="0" y="0"/>
                      <a:ext cx="1924319" cy="1219370"/>
                    </a:xfrm>
                    <a:prstGeom prst="rect">
                      <a:avLst/>
                    </a:prstGeom>
                  </pic:spPr>
                </pic:pic>
              </a:graphicData>
            </a:graphic>
          </wp:inline>
        </w:drawing>
      </w:r>
    </w:p>
    <w:p w14:paraId="2D22EAE0" w14:textId="543389EE" w:rsidR="00C14A95" w:rsidRDefault="00B3178B" w:rsidP="00B97970">
      <w:pPr>
        <w:jc w:val="center"/>
        <w:rPr>
          <w:i/>
          <w:iCs/>
        </w:rPr>
      </w:pPr>
      <w:bookmarkStart w:id="100" w:name="_Toc171756475"/>
      <w:r>
        <w:t>Gambar</w:t>
      </w:r>
      <w:r w:rsidR="00C241D5">
        <w:t xml:space="preserve"> 4. </w:t>
      </w:r>
      <w:r w:rsidR="00C241D5">
        <w:fldChar w:fldCharType="begin"/>
      </w:r>
      <w:r w:rsidR="00C241D5">
        <w:instrText xml:space="preserve"> SEQ Gambar_4. \* ARABIC </w:instrText>
      </w:r>
      <w:r w:rsidR="00C241D5">
        <w:fldChar w:fldCharType="separate"/>
      </w:r>
      <w:r w:rsidR="0067630B">
        <w:rPr>
          <w:noProof/>
        </w:rPr>
        <w:t>59</w:t>
      </w:r>
      <w:r w:rsidR="00C241D5">
        <w:fldChar w:fldCharType="end"/>
      </w:r>
      <w:r w:rsidR="00C241D5">
        <w:t xml:space="preserve"> </w:t>
      </w:r>
      <w:r w:rsidR="00C241D5" w:rsidRPr="002C09CE">
        <w:rPr>
          <w:i/>
          <w:iCs/>
        </w:rPr>
        <w:t>Controller</w:t>
      </w:r>
      <w:bookmarkEnd w:id="100"/>
    </w:p>
    <w:p w14:paraId="521A15F0" w14:textId="06739E11" w:rsidR="000872E5" w:rsidRDefault="00B3178B" w:rsidP="002C09CE">
      <w:r>
        <w:t>Gambar</w:t>
      </w:r>
      <w:r w:rsidR="002C09CE">
        <w:t xml:space="preserve"> 4.5</w:t>
      </w:r>
      <w:r w:rsidR="00E5138F">
        <w:t>9</w:t>
      </w:r>
      <w:r w:rsidR="002C09CE">
        <w:t xml:space="preserve"> </w:t>
      </w:r>
      <w:r w:rsidR="00235F90">
        <w:t>ditunjukkan</w:t>
      </w:r>
      <w:r w:rsidR="002C09CE">
        <w:t xml:space="preserve"> daftar </w:t>
      </w:r>
      <w:r w:rsidR="002C09CE" w:rsidRPr="00E702FB">
        <w:rPr>
          <w:i/>
          <w:iCs/>
        </w:rPr>
        <w:t>controller</w:t>
      </w:r>
      <w:r w:rsidR="002C09CE">
        <w:t xml:space="preserve"> yang digunakan</w:t>
      </w:r>
      <w:r w:rsidR="00B33E3E">
        <w:t xml:space="preserve"> </w:t>
      </w:r>
      <w:r w:rsidR="00477307">
        <w:t>untuk</w:t>
      </w:r>
      <w:r w:rsidR="00700CEF">
        <w:t xml:space="preserve"> mengelola </w:t>
      </w:r>
      <w:r w:rsidR="00C169FA">
        <w:t xml:space="preserve">logika </w:t>
      </w:r>
      <w:r w:rsidR="00700CEF" w:rsidRPr="00C169FA">
        <w:rPr>
          <w:i/>
          <w:iCs/>
        </w:rPr>
        <w:t>request</w:t>
      </w:r>
      <w:r w:rsidR="00700CEF">
        <w:t xml:space="preserve"> </w:t>
      </w:r>
      <w:r w:rsidR="00C03B59">
        <w:t>yang dikirim dari sisi pengguna</w:t>
      </w:r>
      <w:r w:rsidR="002E5301">
        <w:t xml:space="preserve">, yaitu </w:t>
      </w:r>
      <w:r w:rsidR="005170ED">
        <w:t>di</w:t>
      </w:r>
      <w:r w:rsidR="0047176F">
        <w:t>gunakan</w:t>
      </w:r>
      <w:r w:rsidR="005170ED">
        <w:t xml:space="preserve"> untuk pengecekan validasi</w:t>
      </w:r>
      <w:r w:rsidR="0047176F">
        <w:t xml:space="preserve"> </w:t>
      </w:r>
      <w:r w:rsidR="005C731C">
        <w:t xml:space="preserve">pada </w:t>
      </w:r>
      <w:r w:rsidR="0047176F">
        <w:t xml:space="preserve">data yang </w:t>
      </w:r>
      <w:r w:rsidR="00213B12">
        <w:t>kirim</w:t>
      </w:r>
      <w:r w:rsidR="00DE78A3">
        <w:t xml:space="preserve"> agar sesuai dengan format yang diinginkan</w:t>
      </w:r>
      <w:r w:rsidR="0047176F">
        <w:t>.</w:t>
      </w:r>
      <w:r w:rsidR="000F5286">
        <w:t xml:space="preserve"> Selain itu, </w:t>
      </w:r>
      <w:r w:rsidR="000F5286" w:rsidRPr="002A385D">
        <w:rPr>
          <w:i/>
          <w:iCs/>
        </w:rPr>
        <w:t>controller</w:t>
      </w:r>
      <w:r w:rsidR="000F5286">
        <w:t xml:space="preserve"> juga dilakukan untuk </w:t>
      </w:r>
      <w:r w:rsidR="00B838D0">
        <w:t>memastikan pengguna sudah</w:t>
      </w:r>
      <w:r w:rsidR="00AF13AA">
        <w:t xml:space="preserve"> melakukan</w:t>
      </w:r>
      <w:r w:rsidR="00B838D0">
        <w:t xml:space="preserve"> login</w:t>
      </w:r>
      <w:r w:rsidR="00CA5154">
        <w:t xml:space="preserve"> ke aplikasi</w:t>
      </w:r>
      <w:r w:rsidR="000F5286">
        <w:t xml:space="preserve"> (</w:t>
      </w:r>
      <w:r w:rsidR="000F5286" w:rsidRPr="00B838D0">
        <w:rPr>
          <w:i/>
          <w:iCs/>
        </w:rPr>
        <w:t>Authentication</w:t>
      </w:r>
      <w:r w:rsidR="000F5286">
        <w:t>)</w:t>
      </w:r>
      <w:r w:rsidR="00B838D0">
        <w:t xml:space="preserve"> dan memberikan hak akses berdasarkan </w:t>
      </w:r>
      <w:r w:rsidR="00B838D0" w:rsidRPr="00543698">
        <w:rPr>
          <w:i/>
          <w:iCs/>
        </w:rPr>
        <w:t>role</w:t>
      </w:r>
      <w:r w:rsidR="00B838D0">
        <w:t xml:space="preserve"> yang dimiliki oleh pengguna tersebut (</w:t>
      </w:r>
      <w:r w:rsidR="00B838D0" w:rsidRPr="00B838D0">
        <w:rPr>
          <w:i/>
          <w:iCs/>
        </w:rPr>
        <w:t>Authorization</w:t>
      </w:r>
      <w:r w:rsidR="00B838D0">
        <w:t>).</w:t>
      </w:r>
      <w:r w:rsidR="00E21B5A">
        <w:t xml:space="preserve"> </w:t>
      </w:r>
      <w:r w:rsidR="00C03B59">
        <w:t xml:space="preserve"> </w:t>
      </w:r>
      <w:r w:rsidR="0066307D">
        <w:t>P</w:t>
      </w:r>
      <w:r w:rsidR="00700CEF">
        <w:t>ada aplikasi</w:t>
      </w:r>
      <w:r w:rsidR="0066307D">
        <w:t xml:space="preserve"> ini, terdapat empat</w:t>
      </w:r>
      <w:r w:rsidR="002C6878">
        <w:t xml:space="preserve"> </w:t>
      </w:r>
      <w:r w:rsidR="007977CD">
        <w:t>buah</w:t>
      </w:r>
      <w:r w:rsidR="0066307D">
        <w:t xml:space="preserve"> </w:t>
      </w:r>
      <w:r w:rsidR="0066307D" w:rsidRPr="002A385D">
        <w:rPr>
          <w:i/>
          <w:iCs/>
        </w:rPr>
        <w:t>controller</w:t>
      </w:r>
      <w:r w:rsidR="004720F5">
        <w:t xml:space="preserve"> yang akan mengatur logika sesuai dengan tugasnya masing-masing</w:t>
      </w:r>
      <w:r w:rsidR="00F820A4">
        <w:t xml:space="preserve">, yaitu </w:t>
      </w:r>
      <w:r w:rsidR="008D634E">
        <w:t>AdminController, DosenController,</w:t>
      </w:r>
      <w:r w:rsidR="002A385D">
        <w:t xml:space="preserve"> MahasiswaController, dan LoginController</w:t>
      </w:r>
      <w:r w:rsidR="000B24DD">
        <w:t>.</w:t>
      </w:r>
      <w:r w:rsidR="00AE22AE">
        <w:t xml:space="preserve"> </w:t>
      </w:r>
    </w:p>
    <w:p w14:paraId="363D6F49" w14:textId="6299F2C7" w:rsidR="007C174A" w:rsidRDefault="00E702FB" w:rsidP="007D3083">
      <w:pPr>
        <w:pStyle w:val="ListParagraph"/>
        <w:numPr>
          <w:ilvl w:val="0"/>
          <w:numId w:val="27"/>
        </w:numPr>
        <w:rPr>
          <w:i/>
          <w:iCs/>
        </w:rPr>
      </w:pPr>
      <w:r>
        <w:rPr>
          <w:i/>
          <w:iCs/>
        </w:rPr>
        <w:t>Services</w:t>
      </w:r>
    </w:p>
    <w:p w14:paraId="425A6398" w14:textId="33BD85A4" w:rsidR="00AF3AA0" w:rsidRDefault="0070555C" w:rsidP="00BA4203">
      <w:pPr>
        <w:jc w:val="center"/>
      </w:pPr>
      <w:r w:rsidRPr="0070555C">
        <w:rPr>
          <w:noProof/>
        </w:rPr>
        <w:drawing>
          <wp:inline distT="0" distB="0" distL="0" distR="0" wp14:anchorId="08BCA4A5" wp14:editId="48050D08">
            <wp:extent cx="1886213" cy="809738"/>
            <wp:effectExtent l="0" t="0" r="0" b="9525"/>
            <wp:docPr id="822795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95823" name=""/>
                    <pic:cNvPicPr/>
                  </pic:nvPicPr>
                  <pic:blipFill>
                    <a:blip r:embed="rId115"/>
                    <a:stretch>
                      <a:fillRect/>
                    </a:stretch>
                  </pic:blipFill>
                  <pic:spPr>
                    <a:xfrm>
                      <a:off x="0" y="0"/>
                      <a:ext cx="1886213" cy="809738"/>
                    </a:xfrm>
                    <a:prstGeom prst="rect">
                      <a:avLst/>
                    </a:prstGeom>
                  </pic:spPr>
                </pic:pic>
              </a:graphicData>
            </a:graphic>
          </wp:inline>
        </w:drawing>
      </w:r>
    </w:p>
    <w:p w14:paraId="71FF0CDD" w14:textId="18E2D2F0" w:rsidR="008E5B82" w:rsidRDefault="00B3178B" w:rsidP="00BA4203">
      <w:pPr>
        <w:jc w:val="center"/>
      </w:pPr>
      <w:bookmarkStart w:id="101" w:name="_Toc171756476"/>
      <w:r>
        <w:lastRenderedPageBreak/>
        <w:t>Gambar</w:t>
      </w:r>
      <w:r w:rsidR="0091492E">
        <w:t xml:space="preserve"> 4. </w:t>
      </w:r>
      <w:r w:rsidR="0091492E">
        <w:fldChar w:fldCharType="begin"/>
      </w:r>
      <w:r w:rsidR="0091492E">
        <w:instrText xml:space="preserve"> SEQ Gambar_4. \* ARABIC </w:instrText>
      </w:r>
      <w:r w:rsidR="0091492E">
        <w:fldChar w:fldCharType="separate"/>
      </w:r>
      <w:r w:rsidR="0067630B">
        <w:rPr>
          <w:noProof/>
        </w:rPr>
        <w:t>60</w:t>
      </w:r>
      <w:r w:rsidR="0091492E">
        <w:fldChar w:fldCharType="end"/>
      </w:r>
      <w:r w:rsidR="0091492E">
        <w:t xml:space="preserve"> Services</w:t>
      </w:r>
      <w:bookmarkEnd w:id="101"/>
    </w:p>
    <w:p w14:paraId="2DEE6892" w14:textId="7DB56489" w:rsidR="00990938" w:rsidRDefault="00B3178B" w:rsidP="00106C3C">
      <w:r>
        <w:t>Gambar</w:t>
      </w:r>
      <w:r w:rsidR="00BA4203">
        <w:t xml:space="preserve"> 4.</w:t>
      </w:r>
      <w:r w:rsidR="00E5138F">
        <w:t>60</w:t>
      </w:r>
      <w:r w:rsidR="00BA4203">
        <w:t xml:space="preserve"> merupakan dafta</w:t>
      </w:r>
      <w:r w:rsidR="00477307">
        <w:t xml:space="preserve">r </w:t>
      </w:r>
      <w:r w:rsidR="00477307" w:rsidRPr="00B22F8F">
        <w:rPr>
          <w:i/>
          <w:iCs/>
        </w:rPr>
        <w:t>service</w:t>
      </w:r>
      <w:r w:rsidR="00477307">
        <w:t xml:space="preserve"> yang digunakan untum membuat logika</w:t>
      </w:r>
      <w:r w:rsidR="00C169FA">
        <w:t xml:space="preserve"> pengelolaan data</w:t>
      </w:r>
      <w:r w:rsidR="00477307">
        <w:t xml:space="preserve"> pada aplikasi</w:t>
      </w:r>
      <w:r w:rsidR="00B22F8F">
        <w:t xml:space="preserve">. </w:t>
      </w:r>
      <w:r w:rsidR="00B22F8F" w:rsidRPr="00CB73BD">
        <w:rPr>
          <w:i/>
          <w:iCs/>
        </w:rPr>
        <w:t>Service</w:t>
      </w:r>
      <w:r w:rsidR="00B22F8F">
        <w:t xml:space="preserve"> ini berhubungan erat dengan </w:t>
      </w:r>
      <w:r w:rsidR="00B22F8F" w:rsidRPr="00CB73BD">
        <w:rPr>
          <w:i/>
          <w:iCs/>
        </w:rPr>
        <w:t>controller</w:t>
      </w:r>
      <w:r w:rsidR="00B22F8F">
        <w:t xml:space="preserve"> karena hasil request yang dikelola oleh </w:t>
      </w:r>
      <w:r w:rsidR="00B22F8F" w:rsidRPr="000E2797">
        <w:rPr>
          <w:i/>
          <w:iCs/>
        </w:rPr>
        <w:t>controller</w:t>
      </w:r>
      <w:r w:rsidR="00B22F8F">
        <w:t xml:space="preserve"> akan dikirimkan ke </w:t>
      </w:r>
      <w:r w:rsidR="00B22F8F" w:rsidRPr="000E2797">
        <w:rPr>
          <w:i/>
          <w:iCs/>
        </w:rPr>
        <w:t>servic</w:t>
      </w:r>
      <w:r w:rsidR="007329A2" w:rsidRPr="000E2797">
        <w:rPr>
          <w:i/>
          <w:iCs/>
        </w:rPr>
        <w:t>e</w:t>
      </w:r>
      <w:r w:rsidR="007329A2">
        <w:t xml:space="preserve"> untuk membuat logika pengelolaan data.</w:t>
      </w:r>
      <w:r w:rsidR="00FD6BD8">
        <w:t xml:space="preserve"> </w:t>
      </w:r>
      <w:r w:rsidR="00AD2316">
        <w:t xml:space="preserve">Dengan demikian, tidak semua logika dilakukan oleh </w:t>
      </w:r>
      <w:r w:rsidR="00AD2316" w:rsidRPr="006C5AB7">
        <w:rPr>
          <w:i/>
          <w:iCs/>
        </w:rPr>
        <w:t>controller</w:t>
      </w:r>
      <w:r w:rsidR="00AD2316">
        <w:t xml:space="preserve"> karena akan menyebabkan terlalu banyak tum</w:t>
      </w:r>
      <w:r w:rsidR="00FF23C7">
        <w:t>pu</w:t>
      </w:r>
      <w:r w:rsidR="00AD2316">
        <w:t>kan code</w:t>
      </w:r>
      <w:r w:rsidR="00F244B0">
        <w:t xml:space="preserve"> </w:t>
      </w:r>
      <w:r w:rsidR="000460B2">
        <w:t>yang</w:t>
      </w:r>
      <w:r w:rsidR="00F244B0">
        <w:t xml:space="preserve"> tentunya akan sulit ketika ingin melakukan </w:t>
      </w:r>
      <w:r w:rsidR="00F244B0" w:rsidRPr="00F244B0">
        <w:rPr>
          <w:i/>
          <w:iCs/>
        </w:rPr>
        <w:t>maintenance</w:t>
      </w:r>
      <w:r w:rsidR="008E299B">
        <w:t xml:space="preserve">, teknik ini biasa disebut </w:t>
      </w:r>
      <w:r w:rsidR="003E22EA">
        <w:t xml:space="preserve">dengan </w:t>
      </w:r>
      <w:r w:rsidR="003E22EA" w:rsidRPr="003E22EA">
        <w:rPr>
          <w:i/>
          <w:iCs/>
        </w:rPr>
        <w:t>dependency injection</w:t>
      </w:r>
      <w:r w:rsidR="00F244B0">
        <w:t>.</w:t>
      </w:r>
      <w:r w:rsidR="007C5B31">
        <w:t xml:space="preserve"> </w:t>
      </w:r>
      <w:r>
        <w:t>Gambar</w:t>
      </w:r>
      <w:r w:rsidR="007C5B31">
        <w:t xml:space="preserve"> 4.59 merupakan </w:t>
      </w:r>
      <w:r w:rsidR="00AB23E1">
        <w:t xml:space="preserve">daftar </w:t>
      </w:r>
      <w:r w:rsidR="00AB23E1" w:rsidRPr="007B2BAD">
        <w:rPr>
          <w:i/>
          <w:iCs/>
        </w:rPr>
        <w:t>services</w:t>
      </w:r>
      <w:r w:rsidR="00AB23E1">
        <w:t xml:space="preserve"> yang dibuat berdasarkan controller sebelumnya kecuali pada logika login. Hal ini ka</w:t>
      </w:r>
      <w:r w:rsidR="00A25EF7">
        <w:t>rena logika</w:t>
      </w:r>
      <w:r w:rsidR="001C745B">
        <w:t xml:space="preserve"> pada</w:t>
      </w:r>
      <w:r w:rsidR="00A25EF7">
        <w:t xml:space="preserve"> login </w:t>
      </w:r>
      <w:r w:rsidR="00884081">
        <w:t>cukup</w:t>
      </w:r>
      <w:r w:rsidR="00A25EF7">
        <w:t xml:space="preserve"> </w:t>
      </w:r>
      <w:r w:rsidR="00D35099">
        <w:t>sederhana</w:t>
      </w:r>
      <w:r w:rsidR="00A25EF7">
        <w:t xml:space="preserve"> dan kurang dibutuhkan pemisahan logika antara request data pengg</w:t>
      </w:r>
      <w:r w:rsidR="00706077">
        <w:t>una dan pengelolahaan data.</w:t>
      </w:r>
    </w:p>
    <w:p w14:paraId="15482473" w14:textId="505142C3" w:rsidR="005B4655" w:rsidRPr="00F22B48" w:rsidRDefault="0078515C" w:rsidP="007D3083">
      <w:pPr>
        <w:pStyle w:val="ListParagraph"/>
        <w:numPr>
          <w:ilvl w:val="0"/>
          <w:numId w:val="27"/>
        </w:numPr>
        <w:rPr>
          <w:i/>
          <w:iCs/>
        </w:rPr>
      </w:pPr>
      <w:r>
        <w:t>Model</w:t>
      </w:r>
      <w:r w:rsidR="005E1565">
        <w:t>s</w:t>
      </w:r>
    </w:p>
    <w:p w14:paraId="582A506F" w14:textId="301BAC0F" w:rsidR="00AF3AA0" w:rsidRDefault="00047DCC" w:rsidP="00E20E58">
      <w:pPr>
        <w:jc w:val="center"/>
      </w:pPr>
      <w:r w:rsidRPr="00047DCC">
        <w:rPr>
          <w:noProof/>
        </w:rPr>
        <w:drawing>
          <wp:inline distT="0" distB="0" distL="0" distR="0" wp14:anchorId="30A48135" wp14:editId="31FDAC37">
            <wp:extent cx="1895740" cy="4191585"/>
            <wp:effectExtent l="0" t="0" r="9525" b="0"/>
            <wp:docPr id="5193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37546" name=""/>
                    <pic:cNvPicPr/>
                  </pic:nvPicPr>
                  <pic:blipFill>
                    <a:blip r:embed="rId116"/>
                    <a:stretch>
                      <a:fillRect/>
                    </a:stretch>
                  </pic:blipFill>
                  <pic:spPr>
                    <a:xfrm>
                      <a:off x="0" y="0"/>
                      <a:ext cx="1895740" cy="4191585"/>
                    </a:xfrm>
                    <a:prstGeom prst="rect">
                      <a:avLst/>
                    </a:prstGeom>
                  </pic:spPr>
                </pic:pic>
              </a:graphicData>
            </a:graphic>
          </wp:inline>
        </w:drawing>
      </w:r>
    </w:p>
    <w:p w14:paraId="16E244E5" w14:textId="70550456" w:rsidR="00F22B48" w:rsidRDefault="00B3178B" w:rsidP="00E20E58">
      <w:pPr>
        <w:jc w:val="center"/>
      </w:pPr>
      <w:bookmarkStart w:id="102" w:name="_Toc171756477"/>
      <w:r>
        <w:t>Gambar</w:t>
      </w:r>
      <w:r w:rsidR="00E20E58">
        <w:t xml:space="preserve"> 4. </w:t>
      </w:r>
      <w:r w:rsidR="00E20E58">
        <w:fldChar w:fldCharType="begin"/>
      </w:r>
      <w:r w:rsidR="00E20E58">
        <w:instrText xml:space="preserve"> SEQ Gambar_4. \* ARABIC </w:instrText>
      </w:r>
      <w:r w:rsidR="00E20E58">
        <w:fldChar w:fldCharType="separate"/>
      </w:r>
      <w:r w:rsidR="0067630B">
        <w:rPr>
          <w:noProof/>
        </w:rPr>
        <w:t>61</w:t>
      </w:r>
      <w:r w:rsidR="00E20E58">
        <w:fldChar w:fldCharType="end"/>
      </w:r>
      <w:r w:rsidR="00E20E58">
        <w:t xml:space="preserve"> Model</w:t>
      </w:r>
      <w:bookmarkEnd w:id="102"/>
    </w:p>
    <w:p w14:paraId="03B7D689" w14:textId="6618984A" w:rsidR="005B4655" w:rsidRDefault="00B3178B" w:rsidP="008C294D">
      <w:r>
        <w:lastRenderedPageBreak/>
        <w:t>Gambar</w:t>
      </w:r>
      <w:r w:rsidR="00D12168">
        <w:t xml:space="preserve"> </w:t>
      </w:r>
      <w:r w:rsidR="00A359E9">
        <w:t>4.6</w:t>
      </w:r>
      <w:r w:rsidR="00AD2EA8">
        <w:t>1</w:t>
      </w:r>
      <w:r w:rsidR="00A359E9">
        <w:t xml:space="preserve"> menunjukkan daftar model yang digunakan dalam aplikasi pengelolaan skripsi. Model </w:t>
      </w:r>
      <w:r w:rsidR="001A3795">
        <w:t>adalah</w:t>
      </w:r>
      <w:r w:rsidR="00491505">
        <w:t xml:space="preserve"> representasi dari </w:t>
      </w:r>
      <w:r w:rsidR="00D80B74">
        <w:t>objek atau entitas</w:t>
      </w:r>
      <w:r w:rsidR="00491505">
        <w:t xml:space="preserve"> dalam database yang digunakan untuk menyimpan data</w:t>
      </w:r>
      <w:r w:rsidR="00D80B74">
        <w:t>.</w:t>
      </w:r>
      <w:r w:rsidR="001B0BD6">
        <w:t xml:space="preserve"> Pada </w:t>
      </w:r>
      <w:r>
        <w:t>Gambar</w:t>
      </w:r>
      <w:r w:rsidR="001B0BD6">
        <w:t xml:space="preserve"> tersebut, nama model merujuk kepada penamaan </w:t>
      </w:r>
      <w:r>
        <w:t>Tabel</w:t>
      </w:r>
      <w:r w:rsidR="001B0BD6">
        <w:t xml:space="preserve"> yang digunakan dalam database</w:t>
      </w:r>
      <w:r w:rsidR="00862159">
        <w:t xml:space="preserve">. Secara </w:t>
      </w:r>
      <w:r w:rsidR="00862159" w:rsidRPr="008C294D">
        <w:rPr>
          <w:i/>
          <w:iCs/>
        </w:rPr>
        <w:t>default</w:t>
      </w:r>
      <w:r w:rsidR="00862159">
        <w:t xml:space="preserve">, nama model menggunakan bentuk </w:t>
      </w:r>
      <w:r w:rsidR="00862159" w:rsidRPr="008C294D">
        <w:rPr>
          <w:i/>
          <w:iCs/>
        </w:rPr>
        <w:t>singular</w:t>
      </w:r>
      <w:r w:rsidR="00862159">
        <w:t xml:space="preserve"> (tunggal)</w:t>
      </w:r>
      <w:r w:rsidR="008C294D">
        <w:t xml:space="preserve"> dan nama </w:t>
      </w:r>
      <w:r>
        <w:t>Tabel</w:t>
      </w:r>
      <w:r w:rsidR="008C294D">
        <w:t xml:space="preserve"> di database akan berbentuk </w:t>
      </w:r>
      <w:r w:rsidR="008C294D" w:rsidRPr="008C294D">
        <w:rPr>
          <w:i/>
          <w:iCs/>
        </w:rPr>
        <w:t>plural</w:t>
      </w:r>
      <w:r w:rsidR="008C294D">
        <w:t xml:space="preserve"> (jamak).</w:t>
      </w:r>
      <w:r w:rsidR="00F91BDC">
        <w:t xml:space="preserve"> Contohnya adalah untuk model bernama “PengajuanSkripsi</w:t>
      </w:r>
      <w:r w:rsidR="005C68FB">
        <w:t>.php</w:t>
      </w:r>
      <w:r w:rsidR="00F91BDC">
        <w:t xml:space="preserve">” akan menjadi </w:t>
      </w:r>
      <w:r w:rsidR="00E955C4">
        <w:t>“</w:t>
      </w:r>
      <w:r w:rsidR="00F91BDC">
        <w:t>pengajuan_skripsis</w:t>
      </w:r>
      <w:r w:rsidR="00E955C4">
        <w:t>”</w:t>
      </w:r>
      <w:r w:rsidR="00F91BDC">
        <w:t xml:space="preserve"> </w:t>
      </w:r>
      <w:r w:rsidR="00A80472">
        <w:t xml:space="preserve">di </w:t>
      </w:r>
      <w:r>
        <w:t>Tabel</w:t>
      </w:r>
      <w:r w:rsidR="00A80472">
        <w:t xml:space="preserve"> database.</w:t>
      </w:r>
    </w:p>
    <w:p w14:paraId="7597E342" w14:textId="1B9C2557" w:rsidR="007E0A08" w:rsidRPr="00DB3AB1" w:rsidRDefault="005E1565" w:rsidP="007D3083">
      <w:pPr>
        <w:pStyle w:val="ListParagraph"/>
        <w:numPr>
          <w:ilvl w:val="0"/>
          <w:numId w:val="27"/>
        </w:numPr>
        <w:rPr>
          <w:i/>
          <w:iCs/>
        </w:rPr>
      </w:pPr>
      <w:r w:rsidRPr="00DB3AB1">
        <w:rPr>
          <w:i/>
          <w:iCs/>
        </w:rPr>
        <w:t>Routes</w:t>
      </w:r>
    </w:p>
    <w:p w14:paraId="61B8689B" w14:textId="154E9674" w:rsidR="00AF3AA0" w:rsidRDefault="00724243" w:rsidP="00AA7E68">
      <w:pPr>
        <w:pStyle w:val="ListParagraph"/>
        <w:ind w:left="360"/>
        <w:jc w:val="center"/>
      </w:pPr>
      <w:r w:rsidRPr="00724243">
        <w:rPr>
          <w:noProof/>
        </w:rPr>
        <w:drawing>
          <wp:inline distT="0" distB="0" distL="0" distR="0" wp14:anchorId="02EE9784" wp14:editId="16375F59">
            <wp:extent cx="2362530" cy="590632"/>
            <wp:effectExtent l="0" t="0" r="0" b="0"/>
            <wp:docPr id="59124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47275" name=""/>
                    <pic:cNvPicPr/>
                  </pic:nvPicPr>
                  <pic:blipFill>
                    <a:blip r:embed="rId117"/>
                    <a:stretch>
                      <a:fillRect/>
                    </a:stretch>
                  </pic:blipFill>
                  <pic:spPr>
                    <a:xfrm>
                      <a:off x="0" y="0"/>
                      <a:ext cx="2362530" cy="590632"/>
                    </a:xfrm>
                    <a:prstGeom prst="rect">
                      <a:avLst/>
                    </a:prstGeom>
                  </pic:spPr>
                </pic:pic>
              </a:graphicData>
            </a:graphic>
          </wp:inline>
        </w:drawing>
      </w:r>
    </w:p>
    <w:p w14:paraId="78B7DE12" w14:textId="1C694399" w:rsidR="007E0A08" w:rsidRDefault="00B3178B" w:rsidP="00AA7E68">
      <w:pPr>
        <w:pStyle w:val="ListParagraph"/>
        <w:ind w:left="360"/>
        <w:jc w:val="center"/>
      </w:pPr>
      <w:bookmarkStart w:id="103" w:name="_Toc171756478"/>
      <w:r>
        <w:t>Gambar</w:t>
      </w:r>
      <w:r w:rsidR="001D03B5">
        <w:t xml:space="preserve"> 4. </w:t>
      </w:r>
      <w:r w:rsidR="001D03B5">
        <w:fldChar w:fldCharType="begin"/>
      </w:r>
      <w:r w:rsidR="001D03B5">
        <w:instrText xml:space="preserve"> SEQ Gambar_4. \* ARABIC </w:instrText>
      </w:r>
      <w:r w:rsidR="001D03B5">
        <w:fldChar w:fldCharType="separate"/>
      </w:r>
      <w:r w:rsidR="0067630B">
        <w:rPr>
          <w:noProof/>
        </w:rPr>
        <w:t>62</w:t>
      </w:r>
      <w:r w:rsidR="001D03B5">
        <w:fldChar w:fldCharType="end"/>
      </w:r>
      <w:r w:rsidR="009057EB">
        <w:t xml:space="preserve"> </w:t>
      </w:r>
      <w:r w:rsidR="005D1BC2">
        <w:t>R</w:t>
      </w:r>
      <w:r w:rsidR="009057EB">
        <w:t>oute login</w:t>
      </w:r>
      <w:bookmarkEnd w:id="103"/>
    </w:p>
    <w:p w14:paraId="19505E09" w14:textId="37945F3B" w:rsidR="00C912AD" w:rsidRDefault="00B3178B" w:rsidP="000A41EF">
      <w:r>
        <w:t>Gambar</w:t>
      </w:r>
      <w:r w:rsidR="000A41EF">
        <w:t xml:space="preserve"> 4.6</w:t>
      </w:r>
      <w:r w:rsidR="00AD2EA8">
        <w:t>2</w:t>
      </w:r>
      <w:r w:rsidR="000A41EF">
        <w:t xml:space="preserve"> menunjukkan </w:t>
      </w:r>
      <w:r w:rsidR="000A41EF" w:rsidRPr="00DB3AB1">
        <w:rPr>
          <w:i/>
          <w:iCs/>
        </w:rPr>
        <w:t>route</w:t>
      </w:r>
      <w:r w:rsidR="000A41EF">
        <w:t xml:space="preserve"> yang digunakan untuk proses </w:t>
      </w:r>
      <w:r w:rsidR="000A41EF" w:rsidRPr="00DB3AB1">
        <w:rPr>
          <w:i/>
          <w:iCs/>
        </w:rPr>
        <w:t>lo</w:t>
      </w:r>
      <w:r w:rsidR="006B5C25" w:rsidRPr="00DB3AB1">
        <w:rPr>
          <w:i/>
          <w:iCs/>
        </w:rPr>
        <w:t>gin</w:t>
      </w:r>
      <w:r w:rsidR="006B5C25">
        <w:t xml:space="preserve"> dan </w:t>
      </w:r>
      <w:r w:rsidR="006B5C25" w:rsidRPr="00DB3AB1">
        <w:rPr>
          <w:i/>
          <w:iCs/>
        </w:rPr>
        <w:t>logout</w:t>
      </w:r>
      <w:r w:rsidR="006B5C25">
        <w:t>.</w:t>
      </w:r>
      <w:r w:rsidR="0040470A">
        <w:t xml:space="preserve"> </w:t>
      </w:r>
      <w:r w:rsidR="00B73955" w:rsidRPr="0004334A">
        <w:rPr>
          <w:i/>
          <w:iCs/>
        </w:rPr>
        <w:t>route</w:t>
      </w:r>
      <w:r w:rsidR="00B73955">
        <w:t xml:space="preserve"> adalah </w:t>
      </w:r>
      <w:r w:rsidR="00874003">
        <w:t>URL atau alamat aplikasi web yang digunakan untuk meng</w:t>
      </w:r>
      <w:r w:rsidR="00450308">
        <w:t xml:space="preserve">akses aplikasi. </w:t>
      </w:r>
      <w:r w:rsidR="00AE4E47">
        <w:t xml:space="preserve">Selain itu, </w:t>
      </w:r>
      <w:r w:rsidR="00AE4E47" w:rsidRPr="00E86F09">
        <w:rPr>
          <w:i/>
          <w:iCs/>
        </w:rPr>
        <w:t>route</w:t>
      </w:r>
      <w:r w:rsidR="00AE4E47">
        <w:t xml:space="preserve"> </w:t>
      </w:r>
      <w:r w:rsidR="00E86F09">
        <w:t>berfungsi</w:t>
      </w:r>
      <w:r w:rsidR="00AE4E47">
        <w:t xml:space="preserve"> untuk mengelola request atau permintaan dari pengguna </w:t>
      </w:r>
      <w:r w:rsidR="00E86F09">
        <w:t xml:space="preserve">untuk dihubungkan ke sisi server. </w:t>
      </w:r>
      <w:r w:rsidR="0040470A" w:rsidRPr="00C301E4">
        <w:rPr>
          <w:i/>
          <w:iCs/>
        </w:rPr>
        <w:t>Route</w:t>
      </w:r>
      <w:r w:rsidR="0040470A">
        <w:t xml:space="preserve"> </w:t>
      </w:r>
      <w:r w:rsidR="001A3218">
        <w:t>login</w:t>
      </w:r>
      <w:r w:rsidR="0040470A">
        <w:t xml:space="preserve"> dibagi menjadi </w:t>
      </w:r>
      <w:r w:rsidR="00DB3AB1">
        <w:t>tiga,</w:t>
      </w:r>
      <w:r w:rsidR="0040470A">
        <w:t xml:space="preserve"> seperti yang ditunjukkan pada </w:t>
      </w:r>
      <w:r>
        <w:t>Gambar</w:t>
      </w:r>
      <w:r w:rsidR="0040470A">
        <w:t xml:space="preserve"> di atas. </w:t>
      </w:r>
      <w:r w:rsidR="001130A2">
        <w:t xml:space="preserve">Semua route tersebut mengarah ke </w:t>
      </w:r>
      <w:r w:rsidR="001130A2" w:rsidRPr="0004334A">
        <w:rPr>
          <w:i/>
          <w:iCs/>
        </w:rPr>
        <w:t>controller</w:t>
      </w:r>
      <w:r w:rsidR="001130A2">
        <w:t xml:space="preserve"> yang sama yaitu “</w:t>
      </w:r>
      <w:r w:rsidR="00850799">
        <w:t>LoginController</w:t>
      </w:r>
      <w:r w:rsidR="00512A3E">
        <w:t>,</w:t>
      </w:r>
      <w:r w:rsidR="00850799">
        <w:t>” sehingga</w:t>
      </w:r>
      <w:r w:rsidR="00512A3E">
        <w:t xml:space="preserve"> dapat dikelompokkan menggunakan </w:t>
      </w:r>
      <w:r w:rsidR="00512A3E" w:rsidRPr="000B0BC2">
        <w:rPr>
          <w:i/>
          <w:iCs/>
        </w:rPr>
        <w:t>group</w:t>
      </w:r>
      <w:r w:rsidR="00622B59">
        <w:t xml:space="preserve"> seperti yang dicontohkan pada </w:t>
      </w:r>
      <w:r>
        <w:t>Gambar</w:t>
      </w:r>
      <w:r w:rsidR="00622B59">
        <w:t xml:space="preserve"> di atas.</w:t>
      </w:r>
      <w:r w:rsidR="00887C10">
        <w:t xml:space="preserve"> Route tersebut juga memiliki middleware</w:t>
      </w:r>
      <w:r w:rsidR="006E768B">
        <w:t>, seperti “auth” untuk memastikan penggunakan sudah melakukan login, sedangkan “guest” untuk memastikan pengguna belum melakukan login.</w:t>
      </w:r>
    </w:p>
    <w:p w14:paraId="6F18F94F" w14:textId="008D2414" w:rsidR="00AF3AA0" w:rsidRDefault="008E1566" w:rsidP="005D1BC2">
      <w:pPr>
        <w:jc w:val="center"/>
      </w:pPr>
      <w:r w:rsidRPr="008E1566">
        <w:rPr>
          <w:noProof/>
        </w:rPr>
        <w:lastRenderedPageBreak/>
        <w:drawing>
          <wp:inline distT="0" distB="0" distL="0" distR="0" wp14:anchorId="41ADBE33" wp14:editId="41668771">
            <wp:extent cx="3639058" cy="4220164"/>
            <wp:effectExtent l="0" t="0" r="0" b="9525"/>
            <wp:docPr id="1671014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014590" name=""/>
                    <pic:cNvPicPr/>
                  </pic:nvPicPr>
                  <pic:blipFill>
                    <a:blip r:embed="rId118"/>
                    <a:stretch>
                      <a:fillRect/>
                    </a:stretch>
                  </pic:blipFill>
                  <pic:spPr>
                    <a:xfrm>
                      <a:off x="0" y="0"/>
                      <a:ext cx="3639058" cy="4220164"/>
                    </a:xfrm>
                    <a:prstGeom prst="rect">
                      <a:avLst/>
                    </a:prstGeom>
                  </pic:spPr>
                </pic:pic>
              </a:graphicData>
            </a:graphic>
          </wp:inline>
        </w:drawing>
      </w:r>
    </w:p>
    <w:p w14:paraId="27E4719C" w14:textId="4EF2A773" w:rsidR="00526D77" w:rsidRDefault="00B3178B" w:rsidP="005D1BC2">
      <w:pPr>
        <w:jc w:val="center"/>
      </w:pPr>
      <w:bookmarkStart w:id="104" w:name="_Toc171756479"/>
      <w:r>
        <w:t>Gambar</w:t>
      </w:r>
      <w:r w:rsidR="005D1BC2">
        <w:t xml:space="preserve"> 4. </w:t>
      </w:r>
      <w:r w:rsidR="005D1BC2">
        <w:fldChar w:fldCharType="begin"/>
      </w:r>
      <w:r w:rsidR="005D1BC2">
        <w:instrText xml:space="preserve"> SEQ Gambar_4. \* ARABIC </w:instrText>
      </w:r>
      <w:r w:rsidR="005D1BC2">
        <w:fldChar w:fldCharType="separate"/>
      </w:r>
      <w:r w:rsidR="0067630B">
        <w:rPr>
          <w:noProof/>
        </w:rPr>
        <w:t>63</w:t>
      </w:r>
      <w:r w:rsidR="005D1BC2">
        <w:fldChar w:fldCharType="end"/>
      </w:r>
      <w:r w:rsidR="005D1BC2">
        <w:t xml:space="preserve"> </w:t>
      </w:r>
      <w:r w:rsidR="005D1BC2" w:rsidRPr="00EB28FB">
        <w:rPr>
          <w:i/>
          <w:iCs/>
        </w:rPr>
        <w:t>Route</w:t>
      </w:r>
      <w:r w:rsidR="005D1BC2">
        <w:t xml:space="preserve"> mahasiswa</w:t>
      </w:r>
      <w:bookmarkEnd w:id="104"/>
    </w:p>
    <w:p w14:paraId="15975E8A" w14:textId="09608395" w:rsidR="006B5C25" w:rsidRPr="00F31C15" w:rsidRDefault="00B3178B" w:rsidP="00735276">
      <w:r>
        <w:t>Gambar</w:t>
      </w:r>
      <w:r w:rsidR="00526D77">
        <w:t xml:space="preserve"> 4.6</w:t>
      </w:r>
      <w:r w:rsidR="00AD2EA8">
        <w:t>3</w:t>
      </w:r>
      <w:r w:rsidR="001F3548">
        <w:t xml:space="preserve"> berisi daftar route yang</w:t>
      </w:r>
      <w:r w:rsidR="00E36522">
        <w:t xml:space="preserve"> digunakan oleh mahasiswa</w:t>
      </w:r>
      <w:r w:rsidR="00E613F0">
        <w:t xml:space="preserve">. </w:t>
      </w:r>
      <w:r w:rsidR="00E613F0" w:rsidRPr="00D40E29">
        <w:rPr>
          <w:i/>
          <w:iCs/>
        </w:rPr>
        <w:t>route</w:t>
      </w:r>
      <w:r w:rsidR="00E613F0">
        <w:t xml:space="preserve"> semua </w:t>
      </w:r>
      <w:r w:rsidR="00E613F0" w:rsidRPr="00D40E29">
        <w:rPr>
          <w:i/>
          <w:iCs/>
        </w:rPr>
        <w:t>route</w:t>
      </w:r>
      <w:r w:rsidR="00E613F0">
        <w:t xml:space="preserve"> tersebut terhubung ke </w:t>
      </w:r>
      <w:r w:rsidR="009168C3">
        <w:t>“MahasiswaController” yang berisi logika aplikasi sama seperti penjelasan sebelumnya.</w:t>
      </w:r>
      <w:r w:rsidR="00735276">
        <w:t xml:space="preserve"> Terdapat 41 </w:t>
      </w:r>
      <w:r w:rsidR="00735276" w:rsidRPr="00D40E29">
        <w:rPr>
          <w:i/>
          <w:iCs/>
        </w:rPr>
        <w:t>route</w:t>
      </w:r>
      <w:r w:rsidR="00735276">
        <w:t xml:space="preserve"> yang digunakan untuk mahasiswa</w:t>
      </w:r>
      <w:r w:rsidR="006F64E3">
        <w:t xml:space="preserve">. </w:t>
      </w:r>
      <w:r w:rsidR="0036163E">
        <w:t xml:space="preserve">Semua </w:t>
      </w:r>
      <w:r w:rsidR="0036163E" w:rsidRPr="00D40E29">
        <w:rPr>
          <w:i/>
          <w:iCs/>
        </w:rPr>
        <w:t>route</w:t>
      </w:r>
      <w:r w:rsidR="0036163E">
        <w:t xml:space="preserve"> tersebut adalah URL yang dapat diakses oleh mahasiswa pada aplikasi pengelolaan skripsi.</w:t>
      </w:r>
    </w:p>
    <w:p w14:paraId="5F41CACD" w14:textId="7F441C0E" w:rsidR="00935989" w:rsidRDefault="00DC6053" w:rsidP="00526D77">
      <w:pPr>
        <w:jc w:val="center"/>
      </w:pPr>
      <w:r w:rsidRPr="00DC6053">
        <w:rPr>
          <w:noProof/>
        </w:rPr>
        <w:lastRenderedPageBreak/>
        <w:drawing>
          <wp:inline distT="0" distB="0" distL="0" distR="0" wp14:anchorId="72F54669" wp14:editId="469B2327">
            <wp:extent cx="3553321" cy="7163800"/>
            <wp:effectExtent l="0" t="0" r="9525" b="0"/>
            <wp:docPr id="992018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018035" name=""/>
                    <pic:cNvPicPr/>
                  </pic:nvPicPr>
                  <pic:blipFill>
                    <a:blip r:embed="rId119"/>
                    <a:stretch>
                      <a:fillRect/>
                    </a:stretch>
                  </pic:blipFill>
                  <pic:spPr>
                    <a:xfrm>
                      <a:off x="0" y="0"/>
                      <a:ext cx="3553321" cy="7163800"/>
                    </a:xfrm>
                    <a:prstGeom prst="rect">
                      <a:avLst/>
                    </a:prstGeom>
                  </pic:spPr>
                </pic:pic>
              </a:graphicData>
            </a:graphic>
          </wp:inline>
        </w:drawing>
      </w:r>
    </w:p>
    <w:p w14:paraId="5474B55E" w14:textId="3494F875" w:rsidR="0050577D" w:rsidRDefault="00B3178B" w:rsidP="00526D77">
      <w:pPr>
        <w:jc w:val="center"/>
      </w:pPr>
      <w:bookmarkStart w:id="105" w:name="_Toc171756480"/>
      <w:r>
        <w:t>Gambar</w:t>
      </w:r>
      <w:r w:rsidR="0004334A">
        <w:t xml:space="preserve"> 4. </w:t>
      </w:r>
      <w:r w:rsidR="0004334A">
        <w:fldChar w:fldCharType="begin"/>
      </w:r>
      <w:r w:rsidR="0004334A">
        <w:instrText xml:space="preserve"> SEQ Gambar_4. \* ARABIC </w:instrText>
      </w:r>
      <w:r w:rsidR="0004334A">
        <w:fldChar w:fldCharType="separate"/>
      </w:r>
      <w:r w:rsidR="0067630B">
        <w:rPr>
          <w:noProof/>
        </w:rPr>
        <w:t>64</w:t>
      </w:r>
      <w:r w:rsidR="0004334A">
        <w:fldChar w:fldCharType="end"/>
      </w:r>
      <w:r w:rsidR="00D321AF">
        <w:t xml:space="preserve"> </w:t>
      </w:r>
      <w:r w:rsidR="00D321AF" w:rsidRPr="001D1593">
        <w:rPr>
          <w:i/>
          <w:iCs/>
        </w:rPr>
        <w:t>Route</w:t>
      </w:r>
      <w:r w:rsidR="00D321AF">
        <w:t xml:space="preserve"> admin</w:t>
      </w:r>
      <w:bookmarkEnd w:id="105"/>
    </w:p>
    <w:p w14:paraId="31029F67" w14:textId="10A76A4A" w:rsidR="00744A2F" w:rsidRDefault="00B3178B" w:rsidP="00744A2F">
      <w:r>
        <w:t>Gambar</w:t>
      </w:r>
      <w:r w:rsidR="00744A2F">
        <w:t xml:space="preserve"> 4.6</w:t>
      </w:r>
      <w:r w:rsidR="00AD2EA8">
        <w:t>4</w:t>
      </w:r>
      <w:r w:rsidR="00744A2F">
        <w:t xml:space="preserve"> menunjukkan </w:t>
      </w:r>
      <w:r w:rsidR="00744A2F" w:rsidRPr="00744A2F">
        <w:rPr>
          <w:i/>
          <w:iCs/>
        </w:rPr>
        <w:t>route</w:t>
      </w:r>
      <w:r w:rsidR="00744A2F">
        <w:t xml:space="preserve"> yang digunakan oleh admin. </w:t>
      </w:r>
      <w:r w:rsidR="00744A2F" w:rsidRPr="00744A2F">
        <w:rPr>
          <w:i/>
          <w:iCs/>
        </w:rPr>
        <w:t>Route</w:t>
      </w:r>
      <w:r w:rsidR="00744A2F">
        <w:t xml:space="preserve"> tersebut dibungkus menggunakan </w:t>
      </w:r>
      <w:r w:rsidR="00744A2F" w:rsidRPr="003C4E4F">
        <w:rPr>
          <w:i/>
          <w:iCs/>
        </w:rPr>
        <w:t>controller</w:t>
      </w:r>
      <w:r w:rsidR="00744A2F">
        <w:t xml:space="preserve"> yang sama, yaitu “AdminController.”</w:t>
      </w:r>
      <w:r w:rsidR="002F3A95">
        <w:t xml:space="preserve"> </w:t>
      </w:r>
      <w:r w:rsidR="0085696C">
        <w:t xml:space="preserve">Terdapat </w:t>
      </w:r>
      <w:r w:rsidR="0085696C">
        <w:lastRenderedPageBreak/>
        <w:t xml:space="preserve">66 </w:t>
      </w:r>
      <w:r w:rsidR="0085696C" w:rsidRPr="00F27C6E">
        <w:rPr>
          <w:i/>
          <w:iCs/>
        </w:rPr>
        <w:t>route</w:t>
      </w:r>
      <w:r w:rsidR="0085696C">
        <w:t xml:space="preserve"> yang disediakan untuk admin. Selain admin, beberapa dari </w:t>
      </w:r>
      <w:r w:rsidR="0085696C" w:rsidRPr="00F27C6E">
        <w:rPr>
          <w:i/>
          <w:iCs/>
        </w:rPr>
        <w:t>route</w:t>
      </w:r>
      <w:r w:rsidR="0085696C">
        <w:t xml:space="preserve"> ini juga digunakan oleh </w:t>
      </w:r>
      <w:r w:rsidR="0016366D">
        <w:t>komite, terutama pada bagian</w:t>
      </w:r>
      <w:r w:rsidR="0026676D">
        <w:t xml:space="preserve"> </w:t>
      </w:r>
      <w:r w:rsidR="00C012D2">
        <w:t>“g</w:t>
      </w:r>
      <w:r w:rsidR="0016366D">
        <w:t>et</w:t>
      </w:r>
      <w:r w:rsidR="00C012D2">
        <w:t>”</w:t>
      </w:r>
      <w:r w:rsidR="0016366D">
        <w:t xml:space="preserve"> yang berfungsi untuk menampilkan</w:t>
      </w:r>
      <w:r w:rsidR="00C012D2">
        <w:t xml:space="preserve"> data atau biasa disebut dengan </w:t>
      </w:r>
      <w:r w:rsidR="00C012D2" w:rsidRPr="00C012D2">
        <w:rPr>
          <w:i/>
          <w:iCs/>
        </w:rPr>
        <w:t>Read</w:t>
      </w:r>
      <w:r w:rsidR="0016366D">
        <w:t>.</w:t>
      </w:r>
      <w:r w:rsidR="00364B07">
        <w:t xml:space="preserve"> Untuk pengelolaan data seperti </w:t>
      </w:r>
      <w:r w:rsidR="00364B07" w:rsidRPr="00F27C6E">
        <w:rPr>
          <w:i/>
          <w:iCs/>
        </w:rPr>
        <w:t>Create</w:t>
      </w:r>
      <w:r w:rsidR="00364B07">
        <w:t xml:space="preserve">, </w:t>
      </w:r>
      <w:r w:rsidR="00364B07" w:rsidRPr="00F27C6E">
        <w:rPr>
          <w:i/>
          <w:iCs/>
        </w:rPr>
        <w:t>Update</w:t>
      </w:r>
      <w:r w:rsidR="00364B07">
        <w:t xml:space="preserve">, dan </w:t>
      </w:r>
      <w:r w:rsidR="00364B07" w:rsidRPr="00F27C6E">
        <w:rPr>
          <w:i/>
          <w:iCs/>
        </w:rPr>
        <w:t>Delete</w:t>
      </w:r>
      <w:r w:rsidR="00364B07">
        <w:t xml:space="preserve"> sebagian besar hanya dilakukan oleh admin.</w:t>
      </w:r>
    </w:p>
    <w:p w14:paraId="631B9289" w14:textId="60D3E69F" w:rsidR="00935989" w:rsidRDefault="008D04C7" w:rsidP="00744A2F">
      <w:pPr>
        <w:jc w:val="center"/>
      </w:pPr>
      <w:r w:rsidRPr="008D04C7">
        <w:rPr>
          <w:noProof/>
        </w:rPr>
        <w:drawing>
          <wp:inline distT="0" distB="0" distL="0" distR="0" wp14:anchorId="3C4349FD" wp14:editId="7C7A3BC9">
            <wp:extent cx="4010585" cy="4048690"/>
            <wp:effectExtent l="0" t="0" r="9525" b="9525"/>
            <wp:docPr id="38566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6755" name=""/>
                    <pic:cNvPicPr/>
                  </pic:nvPicPr>
                  <pic:blipFill>
                    <a:blip r:embed="rId120"/>
                    <a:stretch>
                      <a:fillRect/>
                    </a:stretch>
                  </pic:blipFill>
                  <pic:spPr>
                    <a:xfrm>
                      <a:off x="0" y="0"/>
                      <a:ext cx="4010585" cy="4048690"/>
                    </a:xfrm>
                    <a:prstGeom prst="rect">
                      <a:avLst/>
                    </a:prstGeom>
                  </pic:spPr>
                </pic:pic>
              </a:graphicData>
            </a:graphic>
          </wp:inline>
        </w:drawing>
      </w:r>
    </w:p>
    <w:p w14:paraId="71C871CD" w14:textId="5233E286" w:rsidR="00271DE2" w:rsidRDefault="00B3178B" w:rsidP="00744A2F">
      <w:pPr>
        <w:jc w:val="center"/>
      </w:pPr>
      <w:bookmarkStart w:id="106" w:name="_Toc171756481"/>
      <w:r>
        <w:t>Gambar</w:t>
      </w:r>
      <w:r w:rsidR="00255554">
        <w:t xml:space="preserve"> 4. </w:t>
      </w:r>
      <w:r w:rsidR="00255554">
        <w:fldChar w:fldCharType="begin"/>
      </w:r>
      <w:r w:rsidR="00255554">
        <w:instrText xml:space="preserve"> SEQ Gambar_4. \* ARABIC </w:instrText>
      </w:r>
      <w:r w:rsidR="00255554">
        <w:fldChar w:fldCharType="separate"/>
      </w:r>
      <w:r w:rsidR="0067630B">
        <w:rPr>
          <w:noProof/>
        </w:rPr>
        <w:t>65</w:t>
      </w:r>
      <w:r w:rsidR="00255554">
        <w:fldChar w:fldCharType="end"/>
      </w:r>
      <w:r w:rsidR="00255554">
        <w:t xml:space="preserve"> Route dosen</w:t>
      </w:r>
      <w:bookmarkEnd w:id="106"/>
    </w:p>
    <w:p w14:paraId="31EE7200" w14:textId="5B1BABAE" w:rsidR="00402F8C" w:rsidRDefault="00B3178B" w:rsidP="00402F8C">
      <w:r>
        <w:t>Gambar</w:t>
      </w:r>
      <w:r w:rsidR="00DE5253">
        <w:t xml:space="preserve"> 4.6</w:t>
      </w:r>
      <w:r w:rsidR="00AD2EA8">
        <w:t>5</w:t>
      </w:r>
      <w:r w:rsidR="00DE5253">
        <w:t xml:space="preserve"> menunjukkan </w:t>
      </w:r>
      <w:r w:rsidR="00DE5253" w:rsidRPr="00A2387D">
        <w:rPr>
          <w:i/>
          <w:iCs/>
        </w:rPr>
        <w:t>route</w:t>
      </w:r>
      <w:r w:rsidR="00DE5253">
        <w:t xml:space="preserve"> yang digunakan oleh dosen</w:t>
      </w:r>
      <w:r w:rsidR="00A2387D">
        <w:t xml:space="preserve">. Terdapat 33 </w:t>
      </w:r>
      <w:r w:rsidR="00A2387D" w:rsidRPr="00A2387D">
        <w:rPr>
          <w:i/>
          <w:iCs/>
        </w:rPr>
        <w:t>route</w:t>
      </w:r>
      <w:r w:rsidR="00A2387D">
        <w:t xml:space="preserve"> yang digunakan dan semua terhubung ke </w:t>
      </w:r>
      <w:r w:rsidR="00A2387D" w:rsidRPr="00A2387D">
        <w:rPr>
          <w:i/>
          <w:iCs/>
        </w:rPr>
        <w:t>controller</w:t>
      </w:r>
      <w:r w:rsidR="00A2387D">
        <w:t xml:space="preserve"> yang sama, yaitu “DosenController.”</w:t>
      </w:r>
    </w:p>
    <w:p w14:paraId="368A546E" w14:textId="0D6DEAD9" w:rsidR="00E40732" w:rsidRDefault="00E40732" w:rsidP="00402F8C">
      <w:r>
        <w:t xml:space="preserve">Berdasarkan </w:t>
      </w:r>
      <w:r w:rsidR="00B3178B">
        <w:t>Gambar</w:t>
      </w:r>
      <w:r>
        <w:t xml:space="preserve"> 4.6</w:t>
      </w:r>
      <w:r w:rsidR="00462A16">
        <w:t>2</w:t>
      </w:r>
      <w:r>
        <w:t>, 4.6</w:t>
      </w:r>
      <w:r w:rsidR="00462A16">
        <w:t>3</w:t>
      </w:r>
      <w:r>
        <w:t>, 4.6</w:t>
      </w:r>
      <w:r w:rsidR="00462A16">
        <w:t>4</w:t>
      </w:r>
      <w:r>
        <w:t>, dan 4.6</w:t>
      </w:r>
      <w:r w:rsidR="00462A16">
        <w:t>5</w:t>
      </w:r>
      <w:r>
        <w:t xml:space="preserve"> di atas</w:t>
      </w:r>
      <w:r w:rsidR="00051F1B">
        <w:t xml:space="preserve">, semua route dikelompokkan berdasarkan jumlah controller yang ada. Ini tentunya dapat memudahkan </w:t>
      </w:r>
      <w:r w:rsidR="00125A15">
        <w:t>pengembang untuk mengetahui hubungan antara route dan controller dengan lebih mudah karena sudah teridentifikasi dengan jelas. Selain itu, semua route teersebut menggunakan HTTP method yang umum digunakan</w:t>
      </w:r>
      <w:r w:rsidR="00914494">
        <w:t>, yaitu GET untuk mengirim data menggunakan URL</w:t>
      </w:r>
      <w:r w:rsidR="006179EC">
        <w:t xml:space="preserve"> (data terlihat di URL)</w:t>
      </w:r>
      <w:r w:rsidR="00A90310">
        <w:t xml:space="preserve">, metode ini biasanya digunakan </w:t>
      </w:r>
      <w:r w:rsidR="00A90310">
        <w:lastRenderedPageBreak/>
        <w:t>untuk mengambil data dari server.</w:t>
      </w:r>
      <w:r w:rsidR="00914494">
        <w:t xml:space="preserve"> POST</w:t>
      </w:r>
      <w:r w:rsidR="00731366">
        <w:t xml:space="preserve"> </w:t>
      </w:r>
      <w:r w:rsidR="00914494">
        <w:t>untuk mengirim data tanpa mela</w:t>
      </w:r>
      <w:r w:rsidR="00731366">
        <w:t>lui URL</w:t>
      </w:r>
      <w:r w:rsidR="006179EC">
        <w:t xml:space="preserve"> (data tidak terlihat di URL)</w:t>
      </w:r>
      <w:r w:rsidR="00A90310">
        <w:t>, metode ini biasanya untuk melakukan pengiriman data ke server.</w:t>
      </w:r>
      <w:r w:rsidR="00E0568F">
        <w:t xml:space="preserve"> Selain itu, terdapat </w:t>
      </w:r>
      <w:r w:rsidR="006179EC">
        <w:t xml:space="preserve"> PUT dan</w:t>
      </w:r>
      <w:r w:rsidR="00731366">
        <w:t xml:space="preserve"> DELETE</w:t>
      </w:r>
      <w:r w:rsidR="00037460">
        <w:t xml:space="preserve"> yang</w:t>
      </w:r>
      <w:r w:rsidR="00731366">
        <w:t xml:space="preserve"> </w:t>
      </w:r>
      <w:r w:rsidR="00A5006A">
        <w:t>memiliki konsep sama seperti POST, tetapi hanya beda di penamaan saja.</w:t>
      </w:r>
      <w:r w:rsidR="00E40CDD">
        <w:t xml:space="preserve"> Biasanya PUT digunakan untuk melakukan </w:t>
      </w:r>
      <w:r w:rsidR="00E40CDD" w:rsidRPr="00E40CDD">
        <w:rPr>
          <w:i/>
          <w:iCs/>
        </w:rPr>
        <w:t>update</w:t>
      </w:r>
      <w:r w:rsidR="00E40CDD">
        <w:t xml:space="preserve"> data, sedangkan </w:t>
      </w:r>
      <w:r w:rsidR="00E40CDD" w:rsidRPr="00E40CDD">
        <w:rPr>
          <w:i/>
          <w:iCs/>
        </w:rPr>
        <w:t>DELETE</w:t>
      </w:r>
      <w:r w:rsidR="00E40CDD">
        <w:t xml:space="preserve"> digunakan untuk melakukan penghapusan data.</w:t>
      </w:r>
      <w:r w:rsidR="00E312F3">
        <w:t xml:space="preserve"> </w:t>
      </w:r>
      <w:r w:rsidR="00A86086">
        <w:t>Hal ini bertujuan agar lebih mudah memahami tujuan dari HTTP Method yang digunakan</w:t>
      </w:r>
      <w:r w:rsidR="006B7FE3">
        <w:t xml:space="preserve"> karena sudah mempunyai fungsinya masing-masing</w:t>
      </w:r>
      <w:r w:rsidR="00A86086">
        <w:t xml:space="preserve">, sehingga </w:t>
      </w:r>
      <w:r w:rsidR="00FF7808">
        <w:t>akan lebih mudah dalam melakukan pengembangan</w:t>
      </w:r>
      <w:r w:rsidR="00C37BCD">
        <w:t xml:space="preserve"> aplikasi.</w:t>
      </w:r>
    </w:p>
    <w:p w14:paraId="1BBBF7AF" w14:textId="6E90FEB2" w:rsidR="000928F1" w:rsidRDefault="000928F1" w:rsidP="007D3083">
      <w:pPr>
        <w:pStyle w:val="ListParagraph"/>
        <w:numPr>
          <w:ilvl w:val="0"/>
          <w:numId w:val="27"/>
        </w:numPr>
        <w:rPr>
          <w:i/>
          <w:iCs/>
        </w:rPr>
      </w:pPr>
      <w:r>
        <w:rPr>
          <w:i/>
          <w:iCs/>
        </w:rPr>
        <w:t>View</w:t>
      </w:r>
    </w:p>
    <w:p w14:paraId="70676F2B" w14:textId="6FCE5603" w:rsidR="00C8042F" w:rsidRDefault="00DE76C9" w:rsidP="006A16D8">
      <w:pPr>
        <w:jc w:val="center"/>
      </w:pPr>
      <w:r w:rsidRPr="00DE76C9">
        <w:rPr>
          <w:noProof/>
        </w:rPr>
        <w:drawing>
          <wp:inline distT="0" distB="0" distL="0" distR="0" wp14:anchorId="59C69B0A" wp14:editId="3336A27B">
            <wp:extent cx="1609950" cy="1867161"/>
            <wp:effectExtent l="0" t="0" r="9525" b="0"/>
            <wp:docPr id="1867054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54388" name=""/>
                    <pic:cNvPicPr/>
                  </pic:nvPicPr>
                  <pic:blipFill>
                    <a:blip r:embed="rId121"/>
                    <a:stretch>
                      <a:fillRect/>
                    </a:stretch>
                  </pic:blipFill>
                  <pic:spPr>
                    <a:xfrm>
                      <a:off x="0" y="0"/>
                      <a:ext cx="1609950" cy="1867161"/>
                    </a:xfrm>
                    <a:prstGeom prst="rect">
                      <a:avLst/>
                    </a:prstGeom>
                  </pic:spPr>
                </pic:pic>
              </a:graphicData>
            </a:graphic>
          </wp:inline>
        </w:drawing>
      </w:r>
    </w:p>
    <w:p w14:paraId="39FE5A80" w14:textId="1005738C" w:rsidR="000928F1" w:rsidRDefault="00B3178B" w:rsidP="006A16D8">
      <w:pPr>
        <w:jc w:val="center"/>
      </w:pPr>
      <w:bookmarkStart w:id="107" w:name="_Toc171756482"/>
      <w:r>
        <w:t>Gambar</w:t>
      </w:r>
      <w:r w:rsidR="00294F0C">
        <w:t xml:space="preserve"> 4. </w:t>
      </w:r>
      <w:r w:rsidR="00294F0C">
        <w:fldChar w:fldCharType="begin"/>
      </w:r>
      <w:r w:rsidR="00294F0C">
        <w:instrText xml:space="preserve"> SEQ Gambar_4. \* ARABIC </w:instrText>
      </w:r>
      <w:r w:rsidR="00294F0C">
        <w:fldChar w:fldCharType="separate"/>
      </w:r>
      <w:r w:rsidR="0067630B">
        <w:rPr>
          <w:noProof/>
        </w:rPr>
        <w:t>66</w:t>
      </w:r>
      <w:r w:rsidR="00294F0C">
        <w:fldChar w:fldCharType="end"/>
      </w:r>
      <w:r w:rsidR="004549BE">
        <w:t xml:space="preserve"> View untuk mahasiswa</w:t>
      </w:r>
      <w:bookmarkEnd w:id="107"/>
    </w:p>
    <w:p w14:paraId="4D5BEFF7" w14:textId="2E7D4C5E" w:rsidR="004549BE" w:rsidRDefault="00B3178B" w:rsidP="004549BE">
      <w:r>
        <w:t>Gambar</w:t>
      </w:r>
      <w:r w:rsidR="004549BE">
        <w:t xml:space="preserve"> 4.6</w:t>
      </w:r>
      <w:r w:rsidR="00C8042F">
        <w:t>6</w:t>
      </w:r>
      <w:r w:rsidR="004549BE">
        <w:t xml:space="preserve"> menunjukkan view yang dimiliki oleh mahasiswa. </w:t>
      </w:r>
      <w:r w:rsidR="0060325D">
        <w:t>T</w:t>
      </w:r>
      <w:r w:rsidR="004549BE">
        <w:t xml:space="preserve">erdapat </w:t>
      </w:r>
      <w:r w:rsidR="0060325D">
        <w:t>enam sub folder yang tentunya memiliki perannya masing-masing.</w:t>
      </w:r>
      <w:r w:rsidR="00A64C00">
        <w:t xml:space="preserve"> Sub folder informasi untuk memberikan informasi terkait seluruh pengajuan yang telah dilakukan oleh mahasiswa tersebut, seperti pengajuan judul &amp; dosen pembimbing, pengajuan seminar proposal, pengajuan sidang skripsi, dan pengajuan penyerahan skripsi &amp; alat.</w:t>
      </w:r>
      <w:r w:rsidR="00362157">
        <w:t xml:space="preserve"> </w:t>
      </w:r>
      <w:r w:rsidR="00C37A1F">
        <w:t>Pada s</w:t>
      </w:r>
      <w:r w:rsidR="008631B7">
        <w:t>ub folder logbook</w:t>
      </w:r>
      <w:r w:rsidR="00C37A1F">
        <w:t xml:space="preserve"> mahasiswa dapat melakukan pengajuan logbook</w:t>
      </w:r>
      <w:r w:rsidR="008631B7">
        <w:t xml:space="preserve"> </w:t>
      </w:r>
      <w:r w:rsidR="00C37A1F">
        <w:t>dan</w:t>
      </w:r>
      <w:r w:rsidR="00640F43">
        <w:t xml:space="preserve"> melihat</w:t>
      </w:r>
      <w:r w:rsidR="008631B7">
        <w:t xml:space="preserve"> daftar logbook yang diajukan oleh mahasiswa</w:t>
      </w:r>
      <w:r w:rsidR="009A22B6">
        <w:t xml:space="preserve"> beserta status yang jelas, seperti diterima, ditolak, dan menunggu persetujuan</w:t>
      </w:r>
      <w:r w:rsidR="000F2D46">
        <w:t xml:space="preserve">. Sub folder </w:t>
      </w:r>
      <w:r w:rsidR="00935BF0">
        <w:t>pengajuan berfungsi agar mahasiswa dapat melakukan berbagai macam pengajuan</w:t>
      </w:r>
      <w:r w:rsidR="00A70068">
        <w:t>, seperti yang dijelaskan pada sub folder informasi.</w:t>
      </w:r>
      <w:r w:rsidR="00A16983">
        <w:t xml:space="preserve"> Terdapat beberapa syarat dalam pengajuan ini, yaitu minimal melakukan bimbingan sempro tiga kali untuk melakukan pengajuan seminar proposal, melakukan minimal bimbingan skripsi 10 </w:t>
      </w:r>
      <w:r w:rsidR="00A16983">
        <w:lastRenderedPageBreak/>
        <w:t xml:space="preserve">kali untuk melakukan pengajuan sidang skripsi, dan </w:t>
      </w:r>
      <w:r w:rsidR="00BD34FE">
        <w:t>minimal menyelesaikan sidang skripsi terlebih dahulu untuk melakukan pengajuan penyerahan skripsi dan alat.</w:t>
      </w:r>
      <w:r w:rsidR="00A660D5">
        <w:t xml:space="preserve"> </w:t>
      </w:r>
      <w:r w:rsidR="002F5B7A">
        <w:t>S</w:t>
      </w:r>
      <w:r w:rsidR="00A660D5">
        <w:t>ub</w:t>
      </w:r>
      <w:r w:rsidR="002F5B7A">
        <w:t xml:space="preserve"> folder profile</w:t>
      </w:r>
      <w:r w:rsidR="003D6D9F">
        <w:t xml:space="preserve"> </w:t>
      </w:r>
      <w:r w:rsidR="008D007B">
        <w:t>berisi fitur untuk melakukan ganti photo profile</w:t>
      </w:r>
      <w:r w:rsidR="00905DD0">
        <w:t xml:space="preserve">, </w:t>
      </w:r>
      <w:r w:rsidR="00430716">
        <w:t xml:space="preserve">tanda tangan, dan biodata mahasiswa tersebut. </w:t>
      </w:r>
      <w:r w:rsidR="006239D6">
        <w:t xml:space="preserve">Sub folder revisi berisi untuk memperbaiki revisi jika mahasiswa tersebut mendapatkan revisi saat melakukan sidang skripsi. Terakhir, sub folder skripsi berisi file skripsi </w:t>
      </w:r>
      <w:r w:rsidR="00FE3A55">
        <w:t>yang digunakan oleh mahasiswa, file skripsi ini dapat diganti jika ingin melakukan perbaikan.</w:t>
      </w:r>
    </w:p>
    <w:p w14:paraId="3B8A68A9" w14:textId="7D06A198" w:rsidR="00C8042F" w:rsidRDefault="00651AEC" w:rsidP="00D52174">
      <w:pPr>
        <w:jc w:val="center"/>
      </w:pPr>
      <w:r w:rsidRPr="00651AEC">
        <w:rPr>
          <w:noProof/>
        </w:rPr>
        <w:drawing>
          <wp:inline distT="0" distB="0" distL="0" distR="0" wp14:anchorId="027239EF" wp14:editId="73254715">
            <wp:extent cx="1667108" cy="2305372"/>
            <wp:effectExtent l="0" t="0" r="9525" b="0"/>
            <wp:docPr id="1173700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00678" name=""/>
                    <pic:cNvPicPr/>
                  </pic:nvPicPr>
                  <pic:blipFill>
                    <a:blip r:embed="rId122"/>
                    <a:stretch>
                      <a:fillRect/>
                    </a:stretch>
                  </pic:blipFill>
                  <pic:spPr>
                    <a:xfrm>
                      <a:off x="0" y="0"/>
                      <a:ext cx="1667108" cy="2305372"/>
                    </a:xfrm>
                    <a:prstGeom prst="rect">
                      <a:avLst/>
                    </a:prstGeom>
                  </pic:spPr>
                </pic:pic>
              </a:graphicData>
            </a:graphic>
          </wp:inline>
        </w:drawing>
      </w:r>
    </w:p>
    <w:p w14:paraId="5D070F27" w14:textId="1F00EF05" w:rsidR="00FD059F" w:rsidRDefault="00B3178B" w:rsidP="00D52174">
      <w:pPr>
        <w:jc w:val="center"/>
      </w:pPr>
      <w:bookmarkStart w:id="108" w:name="_Toc171756483"/>
      <w:r>
        <w:t>Gambar</w:t>
      </w:r>
      <w:r w:rsidR="00FD059F">
        <w:t xml:space="preserve"> 4. </w:t>
      </w:r>
      <w:r w:rsidR="00FD059F">
        <w:fldChar w:fldCharType="begin"/>
      </w:r>
      <w:r w:rsidR="00FD059F">
        <w:instrText xml:space="preserve"> SEQ Gambar_4. \* ARABIC </w:instrText>
      </w:r>
      <w:r w:rsidR="00FD059F">
        <w:fldChar w:fldCharType="separate"/>
      </w:r>
      <w:r w:rsidR="0067630B">
        <w:rPr>
          <w:noProof/>
        </w:rPr>
        <w:t>67</w:t>
      </w:r>
      <w:r w:rsidR="00FD059F">
        <w:fldChar w:fldCharType="end"/>
      </w:r>
      <w:r w:rsidR="00DE18AB">
        <w:t xml:space="preserve"> View untuk admin</w:t>
      </w:r>
      <w:bookmarkEnd w:id="108"/>
    </w:p>
    <w:p w14:paraId="5F774CBD" w14:textId="6369D030" w:rsidR="00A8225A" w:rsidRDefault="00B3178B" w:rsidP="00A8225A">
      <w:r>
        <w:t>Gambar</w:t>
      </w:r>
      <w:r w:rsidR="00A8225A">
        <w:t xml:space="preserve"> </w:t>
      </w:r>
      <w:r w:rsidR="00A13BF1">
        <w:t>4.6</w:t>
      </w:r>
      <w:r w:rsidR="00C8042F">
        <w:t>7</w:t>
      </w:r>
      <w:r w:rsidR="00A13BF1">
        <w:t xml:space="preserve"> menunjukkan </w:t>
      </w:r>
      <w:r w:rsidR="00955147">
        <w:t xml:space="preserve">view yang dimiliki oleh admin. Terdapat </w:t>
      </w:r>
      <w:r w:rsidR="00DB5EEF">
        <w:t>tujuh sub folder yang</w:t>
      </w:r>
      <w:r w:rsidR="00147E78">
        <w:t xml:space="preserve"> tentunya memiliki fungsinya masing-masing.</w:t>
      </w:r>
      <w:r w:rsidR="008326B5">
        <w:t xml:space="preserve"> Pertama, sub folder database </w:t>
      </w:r>
      <w:r w:rsidR="006F38EB">
        <w:t>berisi data utama yang harus diisi pertama kali karena berisi data kelas, tahun ajaran, program studi,</w:t>
      </w:r>
      <w:r w:rsidR="009554FD">
        <w:t xml:space="preserve"> jabatan,</w:t>
      </w:r>
      <w:r w:rsidR="00467819">
        <w:t xml:space="preserve"> jabatan fungsional, </w:t>
      </w:r>
      <w:r w:rsidR="009554FD">
        <w:t xml:space="preserve">dan </w:t>
      </w:r>
      <w:r w:rsidR="00CA07D8">
        <w:t>pangkat golongan</w:t>
      </w:r>
      <w:r w:rsidR="009554FD">
        <w:t>.</w:t>
      </w:r>
      <w:r w:rsidR="008C7140">
        <w:t xml:space="preserve"> Kedua, </w:t>
      </w:r>
      <w:r w:rsidR="00410426">
        <w:t>sub folder dosen berfungsi untuk melakukan pengelolaan data dosen</w:t>
      </w:r>
      <w:r w:rsidR="004F776F">
        <w:t>. Ketiga, sub folder mahasiswa juga berf</w:t>
      </w:r>
      <w:r w:rsidR="00D2215B">
        <w:t xml:space="preserve">ungsi untuk melakukan pengelolaan data mahasiswa. </w:t>
      </w:r>
      <w:r w:rsidR="00D13890">
        <w:t>Keempat</w:t>
      </w:r>
      <w:r w:rsidR="00FA12B4">
        <w:t xml:space="preserve">, </w:t>
      </w:r>
      <w:r w:rsidR="00D02CAD">
        <w:t xml:space="preserve">sub folder pengajuan berfungsi untuk menampilkan seluruh pengajuan yang dilakukan oleh mahasiswa, seperti pengajuan judul &amp; </w:t>
      </w:r>
      <w:r w:rsidR="00D167DA">
        <w:t xml:space="preserve">dosen </w:t>
      </w:r>
      <w:r w:rsidR="00D02CAD">
        <w:t>pembimbing</w:t>
      </w:r>
      <w:r w:rsidR="006734D9">
        <w:t>, pengajuan seminar proposal, pengajuan sidang skripsi, dan pengajuan pengembalian alat &amp; skripsi.</w:t>
      </w:r>
      <w:r w:rsidR="00024E41">
        <w:t xml:space="preserve"> Kelima, </w:t>
      </w:r>
      <w:r w:rsidR="001D2C18">
        <w:t xml:space="preserve">sub folder profile untuk melakukan </w:t>
      </w:r>
      <w:r w:rsidR="00C02B7C">
        <w:t>penggantian photo profile dan tanda tangan teruntuk yang memiliki role ‘komite.’</w:t>
      </w:r>
      <w:r w:rsidR="000F188B">
        <w:t xml:space="preserve"> Keenam, </w:t>
      </w:r>
      <w:r w:rsidR="007B7401">
        <w:t>sub folder revisi untuk melakukan penerimaan revisi mahasiswa</w:t>
      </w:r>
      <w:r w:rsidR="006C52A8">
        <w:t xml:space="preserve"> yang telah melewati tahap semua dosen penguji, maupun dosen pembimbing. Terakhir, </w:t>
      </w:r>
      <w:r w:rsidR="006C52A8">
        <w:lastRenderedPageBreak/>
        <w:t>sub folder sidang untuk melihat seluruh daftar sidang yang sedang berjalan, mulai dari awal pengajuan sidang hingga keputusan sidang akhir, yaitu ditolak atau diterima.</w:t>
      </w:r>
      <w:r w:rsidR="00977CB1">
        <w:t xml:space="preserve"> Jika ditolak, maka mahasiswa harus mengajukan sidang kembali.</w:t>
      </w:r>
    </w:p>
    <w:p w14:paraId="21BA7455" w14:textId="5FB46321" w:rsidR="00C8042F" w:rsidRDefault="00651AEC" w:rsidP="00E20F09">
      <w:pPr>
        <w:jc w:val="center"/>
      </w:pPr>
      <w:r w:rsidRPr="00651AEC">
        <w:rPr>
          <w:noProof/>
        </w:rPr>
        <w:drawing>
          <wp:inline distT="0" distB="0" distL="0" distR="0" wp14:anchorId="264BCB39" wp14:editId="44C00234">
            <wp:extent cx="1619476" cy="2095792"/>
            <wp:effectExtent l="0" t="0" r="0" b="0"/>
            <wp:docPr id="844793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793213" name=""/>
                    <pic:cNvPicPr/>
                  </pic:nvPicPr>
                  <pic:blipFill>
                    <a:blip r:embed="rId123"/>
                    <a:stretch>
                      <a:fillRect/>
                    </a:stretch>
                  </pic:blipFill>
                  <pic:spPr>
                    <a:xfrm>
                      <a:off x="0" y="0"/>
                      <a:ext cx="1619476" cy="2095792"/>
                    </a:xfrm>
                    <a:prstGeom prst="rect">
                      <a:avLst/>
                    </a:prstGeom>
                  </pic:spPr>
                </pic:pic>
              </a:graphicData>
            </a:graphic>
          </wp:inline>
        </w:drawing>
      </w:r>
    </w:p>
    <w:p w14:paraId="3D173E68" w14:textId="566DD715" w:rsidR="007C5AB6" w:rsidRDefault="00B3178B" w:rsidP="00E20F09">
      <w:pPr>
        <w:jc w:val="center"/>
      </w:pPr>
      <w:bookmarkStart w:id="109" w:name="_Toc171756484"/>
      <w:r>
        <w:t>Gambar</w:t>
      </w:r>
      <w:r w:rsidR="00E20F09">
        <w:t xml:space="preserve"> 4. </w:t>
      </w:r>
      <w:r w:rsidR="00E20F09">
        <w:fldChar w:fldCharType="begin"/>
      </w:r>
      <w:r w:rsidR="00E20F09">
        <w:instrText xml:space="preserve"> SEQ Gambar_4. \* ARABIC </w:instrText>
      </w:r>
      <w:r w:rsidR="00E20F09">
        <w:fldChar w:fldCharType="separate"/>
      </w:r>
      <w:r w:rsidR="0067630B">
        <w:rPr>
          <w:noProof/>
        </w:rPr>
        <w:t>68</w:t>
      </w:r>
      <w:r w:rsidR="00E20F09">
        <w:fldChar w:fldCharType="end"/>
      </w:r>
      <w:r w:rsidR="00E20F09">
        <w:t xml:space="preserve"> View untuk </w:t>
      </w:r>
      <w:r w:rsidR="005D2C8F">
        <w:t>dosen</w:t>
      </w:r>
      <w:bookmarkEnd w:id="109"/>
    </w:p>
    <w:p w14:paraId="3220463F" w14:textId="5E312AF8" w:rsidR="005C340C" w:rsidRDefault="00B3178B" w:rsidP="005C340C">
      <w:r>
        <w:t>Gambar</w:t>
      </w:r>
      <w:r w:rsidR="005C340C">
        <w:t xml:space="preserve"> 4.6</w:t>
      </w:r>
      <w:r w:rsidR="00615A35">
        <w:t>8</w:t>
      </w:r>
      <w:r w:rsidR="005C340C">
        <w:t xml:space="preserve"> menunjukkan view yang dimiliki oleh dosen. Terdapat enam sub </w:t>
      </w:r>
      <w:r w:rsidR="00A76E1A">
        <w:t>folder yang tentunya</w:t>
      </w:r>
      <w:r w:rsidR="00B86363">
        <w:t xml:space="preserve"> memiliki fungsinya masing-masing.</w:t>
      </w:r>
      <w:r w:rsidR="00D84A84">
        <w:t xml:space="preserve"> Pertama, sub folder bimbingan berfungsi untu</w:t>
      </w:r>
      <w:r w:rsidR="00B7043D">
        <w:t>k melihat daftar bimbingan, me</w:t>
      </w:r>
      <w:r w:rsidR="0015482C">
        <w:t>mberikan persetujuan mengikuti sidang, dan melakukan penerimaan logbook mahasiswa.</w:t>
      </w:r>
      <w:r w:rsidR="003B5CF6">
        <w:t xml:space="preserve"> Kedua, sub folder kelulusan berfungsi untuk</w:t>
      </w:r>
      <w:r w:rsidR="00A30265">
        <w:t xml:space="preserve"> menentukan kelulusan mahasiswa setelah sidang skripsi, </w:t>
      </w:r>
      <w:r w:rsidR="00105BA5">
        <w:t>ada beberapa pilihan seperti meluluskan, merevisi, dan me</w:t>
      </w:r>
      <w:r w:rsidR="000D55DF">
        <w:t>nidak luluskan sidang skripsi.</w:t>
      </w:r>
      <w:r w:rsidR="0093666A">
        <w:t xml:space="preserve"> Akan tetapi,</w:t>
      </w:r>
      <w:r w:rsidR="00B00773">
        <w:t xml:space="preserve"> </w:t>
      </w:r>
      <w:r w:rsidR="0093666A">
        <w:t xml:space="preserve">sub folder ini hanya akan bisa dikelola oleh ketua penguji saja. Ketiga, </w:t>
      </w:r>
      <w:r w:rsidR="000D55DF">
        <w:t xml:space="preserve"> </w:t>
      </w:r>
      <w:r w:rsidR="00DD2A19">
        <w:t>sub folder pengujian berfungsi untuk melihat daftar pengujian yang terse</w:t>
      </w:r>
      <w:r w:rsidR="006650EC">
        <w:t>dia di semua dosen pembimbing</w:t>
      </w:r>
      <w:r w:rsidR="00C9692B">
        <w:t xml:space="preserve"> (list mahasiswa terbimbing)</w:t>
      </w:r>
      <w:r w:rsidR="006650EC">
        <w:t xml:space="preserve"> maupun penguji</w:t>
      </w:r>
      <w:r w:rsidR="00C9692B">
        <w:t xml:space="preserve"> (list mahasiswa teruji)</w:t>
      </w:r>
      <w:r w:rsidR="00966088">
        <w:t xml:space="preserve"> yang bersangkutan dengan dosen tersebut</w:t>
      </w:r>
      <w:r w:rsidR="00C9692B">
        <w:t>.</w:t>
      </w:r>
      <w:r w:rsidR="00B362EA">
        <w:t xml:space="preserve"> Keempat, sub folder profile untuk</w:t>
      </w:r>
      <w:r w:rsidR="004F1375">
        <w:t xml:space="preserve"> memberikan akses untuk mengganti tanda tangan dan photo priofile.</w:t>
      </w:r>
      <w:r w:rsidR="00186FE1">
        <w:t xml:space="preserve"> Kelima, sub solder rekapitulasi berfungsi untuk menentukan nilai total seminar proposal atau sidang skripsi</w:t>
      </w:r>
      <w:r w:rsidR="00FB560F">
        <w:t xml:space="preserve"> </w:t>
      </w:r>
      <w:r w:rsidR="003B2061">
        <w:t xml:space="preserve">yang sudah dinilai oleh masing-masing dosen penguji dan pembimbing. Tahap ini hanya bisa dilakukan oleh ketua penguji dan akan dilanjutkan ke tahap selanjutnya, yaitu </w:t>
      </w:r>
      <w:r w:rsidR="00394CE6">
        <w:t>tahap penentuan kelulusan seperti yang telah dijelaskan sebelumnya.</w:t>
      </w:r>
      <w:r w:rsidR="00927708">
        <w:t xml:space="preserve"> Terakhir, sub folder revisi</w:t>
      </w:r>
      <w:r w:rsidR="001D1FF0">
        <w:t xml:space="preserve"> berguna untuk melakukan penerimaan revisi yang telah diajukan oleh mahasiswa setelah melakukan sidang skripsi.</w:t>
      </w:r>
    </w:p>
    <w:p w14:paraId="48C0992F" w14:textId="7C3B03E6" w:rsidR="00C46427" w:rsidRDefault="00C46427" w:rsidP="007D3083">
      <w:pPr>
        <w:pStyle w:val="ListParagraph"/>
        <w:numPr>
          <w:ilvl w:val="0"/>
          <w:numId w:val="27"/>
        </w:numPr>
        <w:rPr>
          <w:i/>
          <w:iCs/>
        </w:rPr>
      </w:pPr>
      <w:r w:rsidRPr="00C46427">
        <w:rPr>
          <w:i/>
          <w:iCs/>
        </w:rPr>
        <w:lastRenderedPageBreak/>
        <w:t>Migration</w:t>
      </w:r>
    </w:p>
    <w:p w14:paraId="774286B1" w14:textId="7C0036E1" w:rsidR="00615A35" w:rsidRDefault="00F8325C" w:rsidP="009E3007">
      <w:pPr>
        <w:jc w:val="center"/>
      </w:pPr>
      <w:r w:rsidRPr="00F8325C">
        <w:rPr>
          <w:noProof/>
        </w:rPr>
        <w:drawing>
          <wp:inline distT="0" distB="0" distL="0" distR="0" wp14:anchorId="2F464FA6" wp14:editId="376A5B29">
            <wp:extent cx="3924848" cy="5229955"/>
            <wp:effectExtent l="0" t="0" r="0" b="8890"/>
            <wp:docPr id="2077174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174750" name=""/>
                    <pic:cNvPicPr/>
                  </pic:nvPicPr>
                  <pic:blipFill>
                    <a:blip r:embed="rId124"/>
                    <a:stretch>
                      <a:fillRect/>
                    </a:stretch>
                  </pic:blipFill>
                  <pic:spPr>
                    <a:xfrm>
                      <a:off x="0" y="0"/>
                      <a:ext cx="3924848" cy="5229955"/>
                    </a:xfrm>
                    <a:prstGeom prst="rect">
                      <a:avLst/>
                    </a:prstGeom>
                  </pic:spPr>
                </pic:pic>
              </a:graphicData>
            </a:graphic>
          </wp:inline>
        </w:drawing>
      </w:r>
    </w:p>
    <w:p w14:paraId="2E87A671" w14:textId="4F23A1F9" w:rsidR="003C2C0F" w:rsidRDefault="00B3178B" w:rsidP="009E3007">
      <w:pPr>
        <w:jc w:val="center"/>
        <w:rPr>
          <w:i/>
          <w:iCs/>
        </w:rPr>
      </w:pPr>
      <w:bookmarkStart w:id="110" w:name="_Toc171756485"/>
      <w:r>
        <w:t>Gambar</w:t>
      </w:r>
      <w:r w:rsidR="00E90762">
        <w:t xml:space="preserve"> 4. </w:t>
      </w:r>
      <w:r w:rsidR="00E90762">
        <w:fldChar w:fldCharType="begin"/>
      </w:r>
      <w:r w:rsidR="00E90762">
        <w:instrText xml:space="preserve"> SEQ Gambar_4. \* ARABIC </w:instrText>
      </w:r>
      <w:r w:rsidR="00E90762">
        <w:fldChar w:fldCharType="separate"/>
      </w:r>
      <w:r w:rsidR="0067630B">
        <w:rPr>
          <w:noProof/>
        </w:rPr>
        <w:t>69</w:t>
      </w:r>
      <w:r w:rsidR="00E90762">
        <w:fldChar w:fldCharType="end"/>
      </w:r>
      <w:r w:rsidR="009E3007">
        <w:t xml:space="preserve"> </w:t>
      </w:r>
      <w:r w:rsidR="009E3007" w:rsidRPr="009E3007">
        <w:rPr>
          <w:i/>
          <w:iCs/>
        </w:rPr>
        <w:t>Migration</w:t>
      </w:r>
      <w:bookmarkEnd w:id="110"/>
    </w:p>
    <w:p w14:paraId="67DAF965" w14:textId="31A08547" w:rsidR="00B95122" w:rsidRDefault="00B3178B" w:rsidP="005C340C">
      <w:r>
        <w:t>Gambar</w:t>
      </w:r>
      <w:r w:rsidR="003F3C26">
        <w:t xml:space="preserve"> 4.6</w:t>
      </w:r>
      <w:r w:rsidR="00615A35">
        <w:t>9</w:t>
      </w:r>
      <w:r w:rsidR="003F3C26">
        <w:t xml:space="preserve"> merupakan</w:t>
      </w:r>
      <w:r w:rsidR="003F2BC2">
        <w:t xml:space="preserve"> daftar migration yang digunakan. </w:t>
      </w:r>
      <w:r w:rsidR="003F2BC2" w:rsidRPr="003E3056">
        <w:rPr>
          <w:i/>
          <w:iCs/>
        </w:rPr>
        <w:t>Migration</w:t>
      </w:r>
      <w:r w:rsidR="003F2BC2">
        <w:t xml:space="preserve"> </w:t>
      </w:r>
      <w:r w:rsidR="00586C1A">
        <w:t xml:space="preserve">sama seperti </w:t>
      </w:r>
      <w:r>
        <w:t>Tabel</w:t>
      </w:r>
      <w:r w:rsidR="00586C1A">
        <w:t xml:space="preserve"> di database, tetapi membuatnya tidak memasukkan manual ke </w:t>
      </w:r>
      <w:r w:rsidR="00E34D6C">
        <w:t xml:space="preserve">database tersebut melalui sql. </w:t>
      </w:r>
      <w:r w:rsidR="00E34D6C" w:rsidRPr="003E3056">
        <w:rPr>
          <w:i/>
          <w:iCs/>
        </w:rPr>
        <w:t>Migration</w:t>
      </w:r>
      <w:r w:rsidR="00E34D6C">
        <w:t xml:space="preserve"> ini berfungsi agar pengembang selanjutnya dapat me</w:t>
      </w:r>
      <w:r w:rsidR="003E3056">
        <w:t xml:space="preserve">nyesuaikan seluruh </w:t>
      </w:r>
      <w:r>
        <w:t>Tabel</w:t>
      </w:r>
      <w:r w:rsidR="003E3056">
        <w:t xml:space="preserve"> yang digunakan pada aplikasi hanya dengan satu </w:t>
      </w:r>
      <w:r w:rsidR="003E3056" w:rsidRPr="003E3056">
        <w:rPr>
          <w:i/>
          <w:iCs/>
        </w:rPr>
        <w:t>command</w:t>
      </w:r>
      <w:r w:rsidR="00DE7285">
        <w:t xml:space="preserve"> tanpa memasukkannya manual ke database melalui sql.</w:t>
      </w:r>
      <w:r w:rsidR="001D61EB">
        <w:t xml:space="preserve"> Berikut terdapat 2</w:t>
      </w:r>
      <w:r w:rsidR="00421765">
        <w:t>4</w:t>
      </w:r>
      <w:r w:rsidR="001D61EB">
        <w:t xml:space="preserve"> </w:t>
      </w:r>
      <w:r w:rsidR="001D61EB" w:rsidRPr="00CA71B9">
        <w:rPr>
          <w:i/>
          <w:iCs/>
        </w:rPr>
        <w:t>migration</w:t>
      </w:r>
      <w:r w:rsidR="00FA2BAA">
        <w:t xml:space="preserve"> yang berarti akan terbentuk 2</w:t>
      </w:r>
      <w:r w:rsidR="00421765">
        <w:t>4</w:t>
      </w:r>
      <w:r w:rsidR="00FA2BAA">
        <w:t xml:space="preserve"> </w:t>
      </w:r>
      <w:r>
        <w:t>Tabel</w:t>
      </w:r>
      <w:r w:rsidR="00FA2BAA">
        <w:t xml:space="preserve"> di database</w:t>
      </w:r>
      <w:r w:rsidR="000D0D0E">
        <w:t xml:space="preserve"> dengan </w:t>
      </w:r>
      <w:r w:rsidR="003A7956">
        <w:t xml:space="preserve">5 </w:t>
      </w:r>
      <w:r w:rsidR="003A7956" w:rsidRPr="00CA71B9">
        <w:rPr>
          <w:i/>
          <w:iCs/>
        </w:rPr>
        <w:t>migration</w:t>
      </w:r>
      <w:r w:rsidR="003A7956">
        <w:t xml:space="preserve"> bawaan.</w:t>
      </w:r>
    </w:p>
    <w:p w14:paraId="10E9D3D7" w14:textId="72E32133" w:rsidR="00CA5BBC" w:rsidRDefault="00CA5BBC" w:rsidP="007D3083">
      <w:pPr>
        <w:pStyle w:val="ListParagraph"/>
        <w:numPr>
          <w:ilvl w:val="0"/>
          <w:numId w:val="27"/>
        </w:numPr>
        <w:rPr>
          <w:i/>
          <w:iCs/>
        </w:rPr>
      </w:pPr>
      <w:r>
        <w:rPr>
          <w:i/>
          <w:iCs/>
        </w:rPr>
        <w:lastRenderedPageBreak/>
        <w:t>Seeder</w:t>
      </w:r>
    </w:p>
    <w:p w14:paraId="29F6B02F" w14:textId="77777777" w:rsidR="008838D8" w:rsidRDefault="008838D8" w:rsidP="005C340C"/>
    <w:p w14:paraId="0853D6D5" w14:textId="7AE5A6E7" w:rsidR="00615A35" w:rsidRDefault="00482570" w:rsidP="00E22018">
      <w:pPr>
        <w:jc w:val="center"/>
      </w:pPr>
      <w:r w:rsidRPr="00482570">
        <w:rPr>
          <w:noProof/>
        </w:rPr>
        <w:drawing>
          <wp:inline distT="0" distB="0" distL="0" distR="0" wp14:anchorId="5740D724" wp14:editId="6D8A5738">
            <wp:extent cx="1733792" cy="1609950"/>
            <wp:effectExtent l="0" t="0" r="0" b="9525"/>
            <wp:docPr id="336231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231406" name=""/>
                    <pic:cNvPicPr/>
                  </pic:nvPicPr>
                  <pic:blipFill>
                    <a:blip r:embed="rId125"/>
                    <a:stretch>
                      <a:fillRect/>
                    </a:stretch>
                  </pic:blipFill>
                  <pic:spPr>
                    <a:xfrm>
                      <a:off x="0" y="0"/>
                      <a:ext cx="1733792" cy="1609950"/>
                    </a:xfrm>
                    <a:prstGeom prst="rect">
                      <a:avLst/>
                    </a:prstGeom>
                  </pic:spPr>
                </pic:pic>
              </a:graphicData>
            </a:graphic>
          </wp:inline>
        </w:drawing>
      </w:r>
    </w:p>
    <w:p w14:paraId="6CB26E21" w14:textId="2C2F228F" w:rsidR="008838D8" w:rsidRDefault="00B3178B" w:rsidP="00E22018">
      <w:pPr>
        <w:jc w:val="center"/>
      </w:pPr>
      <w:bookmarkStart w:id="111" w:name="_Toc171756486"/>
      <w:r>
        <w:t>Gambar</w:t>
      </w:r>
      <w:r w:rsidR="00CA5BBC">
        <w:t xml:space="preserve"> 4. </w:t>
      </w:r>
      <w:r w:rsidR="00CA5BBC">
        <w:fldChar w:fldCharType="begin"/>
      </w:r>
      <w:r w:rsidR="00CA5BBC">
        <w:instrText xml:space="preserve"> SEQ Gambar_4. \* ARABIC </w:instrText>
      </w:r>
      <w:r w:rsidR="00CA5BBC">
        <w:fldChar w:fldCharType="separate"/>
      </w:r>
      <w:r w:rsidR="0067630B">
        <w:rPr>
          <w:noProof/>
        </w:rPr>
        <w:t>70</w:t>
      </w:r>
      <w:r w:rsidR="00CA5BBC">
        <w:fldChar w:fldCharType="end"/>
      </w:r>
      <w:r w:rsidR="00CA71B9">
        <w:t xml:space="preserve"> Seeder</w:t>
      </w:r>
      <w:bookmarkEnd w:id="111"/>
    </w:p>
    <w:p w14:paraId="5E8971D8" w14:textId="4664D795" w:rsidR="000A42B4" w:rsidRDefault="00B3178B" w:rsidP="005C340C">
      <w:r>
        <w:t>Gambar</w:t>
      </w:r>
      <w:r w:rsidR="00926D00">
        <w:t xml:space="preserve"> </w:t>
      </w:r>
      <w:r w:rsidR="00BE552C">
        <w:t>4</w:t>
      </w:r>
      <w:r w:rsidR="00926D00">
        <w:t>.</w:t>
      </w:r>
      <w:r w:rsidR="00615A35">
        <w:t>70</w:t>
      </w:r>
      <w:r w:rsidR="00BE552C">
        <w:t xml:space="preserve"> merupakan </w:t>
      </w:r>
      <w:r w:rsidR="00BE552C" w:rsidRPr="007643C4">
        <w:rPr>
          <w:i/>
          <w:iCs/>
        </w:rPr>
        <w:t>seeder</w:t>
      </w:r>
      <w:r w:rsidR="00BE552C">
        <w:t xml:space="preserve"> yang digunakan pada aplikasi. </w:t>
      </w:r>
      <w:r w:rsidR="00BE552C" w:rsidRPr="007643C4">
        <w:rPr>
          <w:i/>
          <w:iCs/>
        </w:rPr>
        <w:t>Seeder</w:t>
      </w:r>
      <w:r w:rsidR="00BE552C">
        <w:t xml:space="preserve"> berfungsi untuk memasukkan data </w:t>
      </w:r>
      <w:r w:rsidR="00BE552C" w:rsidRPr="007643C4">
        <w:rPr>
          <w:i/>
          <w:iCs/>
        </w:rPr>
        <w:t>dummy</w:t>
      </w:r>
      <w:r w:rsidR="00BE552C">
        <w:t xml:space="preserve"> atau data awalan yang sangat berguna untuk menjalankan aplikasi, seperti mem</w:t>
      </w:r>
      <w:r w:rsidR="00AE5782">
        <w:t>asukkan pengguna admin, memasukkan role yang tersedia, dan menghubungkan relasi antara pengguna dan role.</w:t>
      </w:r>
    </w:p>
    <w:p w14:paraId="1E93907F" w14:textId="5076971E" w:rsidR="00ED6C6F" w:rsidRDefault="001530D3" w:rsidP="007D3083">
      <w:pPr>
        <w:pStyle w:val="ListParagraph"/>
        <w:numPr>
          <w:ilvl w:val="0"/>
          <w:numId w:val="27"/>
        </w:numPr>
        <w:rPr>
          <w:i/>
          <w:iCs/>
        </w:rPr>
      </w:pPr>
      <w:r>
        <w:t xml:space="preserve">Logika </w:t>
      </w:r>
      <w:r w:rsidR="002D6779">
        <w:t xml:space="preserve">yang terdapat </w:t>
      </w:r>
      <w:r w:rsidR="00123E65">
        <w:t xml:space="preserve">pada </w:t>
      </w:r>
      <w:r w:rsidR="002D6779">
        <w:t>mahasiswa</w:t>
      </w:r>
    </w:p>
    <w:p w14:paraId="68F907ED" w14:textId="023B40B8" w:rsidR="00615A35" w:rsidRDefault="008F5870" w:rsidP="00FE6FF3">
      <w:pPr>
        <w:jc w:val="center"/>
      </w:pPr>
      <w:r w:rsidRPr="008F5870">
        <w:rPr>
          <w:noProof/>
        </w:rPr>
        <w:drawing>
          <wp:inline distT="0" distB="0" distL="0" distR="0" wp14:anchorId="362E9588" wp14:editId="342B4F36">
            <wp:extent cx="2829320" cy="323895"/>
            <wp:effectExtent l="0" t="0" r="9525" b="0"/>
            <wp:docPr id="501507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07320" name=""/>
                    <pic:cNvPicPr/>
                  </pic:nvPicPr>
                  <pic:blipFill>
                    <a:blip r:embed="rId126"/>
                    <a:stretch>
                      <a:fillRect/>
                    </a:stretch>
                  </pic:blipFill>
                  <pic:spPr>
                    <a:xfrm>
                      <a:off x="0" y="0"/>
                      <a:ext cx="2829320" cy="323895"/>
                    </a:xfrm>
                    <a:prstGeom prst="rect">
                      <a:avLst/>
                    </a:prstGeom>
                  </pic:spPr>
                </pic:pic>
              </a:graphicData>
            </a:graphic>
          </wp:inline>
        </w:drawing>
      </w:r>
    </w:p>
    <w:p w14:paraId="376490CB" w14:textId="6B57E370" w:rsidR="00ED6C6F" w:rsidRDefault="00B3178B" w:rsidP="00FE6FF3">
      <w:pPr>
        <w:jc w:val="center"/>
      </w:pPr>
      <w:bookmarkStart w:id="112" w:name="_Toc171756487"/>
      <w:r>
        <w:t>Gambar</w:t>
      </w:r>
      <w:r w:rsidR="00FE6FF3">
        <w:t xml:space="preserve"> 4. </w:t>
      </w:r>
      <w:r w:rsidR="00FE6FF3">
        <w:fldChar w:fldCharType="begin"/>
      </w:r>
      <w:r w:rsidR="00FE6FF3">
        <w:instrText xml:space="preserve"> SEQ Gambar_4. \* ARABIC </w:instrText>
      </w:r>
      <w:r w:rsidR="00FE6FF3">
        <w:fldChar w:fldCharType="separate"/>
      </w:r>
      <w:r w:rsidR="0067630B">
        <w:rPr>
          <w:noProof/>
        </w:rPr>
        <w:t>71</w:t>
      </w:r>
      <w:r w:rsidR="00FE6FF3">
        <w:fldChar w:fldCharType="end"/>
      </w:r>
      <w:r w:rsidR="00FE6FF3">
        <w:t xml:space="preserve"> Constructor mahasiswa</w:t>
      </w:r>
      <w:bookmarkEnd w:id="112"/>
    </w:p>
    <w:p w14:paraId="0BA0A3AC" w14:textId="57C0DD5A" w:rsidR="000B00D0" w:rsidRDefault="00B3178B" w:rsidP="00331DC0">
      <w:r>
        <w:t>Gambar</w:t>
      </w:r>
      <w:r w:rsidR="00FE6FF3">
        <w:t xml:space="preserve"> </w:t>
      </w:r>
      <w:r w:rsidR="00C74361">
        <w:t>4.7</w:t>
      </w:r>
      <w:r w:rsidR="00615A35">
        <w:t>1</w:t>
      </w:r>
      <w:r w:rsidR="00C74361">
        <w:t xml:space="preserve"> merupakan constructor yang dibuat untuk menghubungkan MahasiswaController dengan MahasiswaService</w:t>
      </w:r>
      <w:r w:rsidR="002702C1">
        <w:t xml:space="preserve">. Ini adalah teknik dependency injection yang telah dijelaskan pada </w:t>
      </w:r>
      <w:r>
        <w:t>Gambar</w:t>
      </w:r>
      <w:r w:rsidR="002702C1">
        <w:t xml:space="preserve"> 4.59 sebelumnya</w:t>
      </w:r>
      <w:r w:rsidR="00C12BAB">
        <w:t>. Teknik ini bertujuan agar seluruh logika tidak menumpuk pada satu controller saja.</w:t>
      </w:r>
    </w:p>
    <w:p w14:paraId="6477B3B3" w14:textId="01BD75D7" w:rsidR="00615A35" w:rsidRDefault="006F4D00" w:rsidP="00331DC0">
      <w:pPr>
        <w:jc w:val="center"/>
      </w:pPr>
      <w:r w:rsidRPr="006F4D00">
        <w:rPr>
          <w:noProof/>
        </w:rPr>
        <w:drawing>
          <wp:inline distT="0" distB="0" distL="0" distR="0" wp14:anchorId="5C5E6C5B" wp14:editId="2D6FC231">
            <wp:extent cx="3077004" cy="781159"/>
            <wp:effectExtent l="0" t="0" r="9525" b="0"/>
            <wp:docPr id="1348323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23952" name=""/>
                    <pic:cNvPicPr/>
                  </pic:nvPicPr>
                  <pic:blipFill>
                    <a:blip r:embed="rId127"/>
                    <a:stretch>
                      <a:fillRect/>
                    </a:stretch>
                  </pic:blipFill>
                  <pic:spPr>
                    <a:xfrm>
                      <a:off x="0" y="0"/>
                      <a:ext cx="3077004" cy="781159"/>
                    </a:xfrm>
                    <a:prstGeom prst="rect">
                      <a:avLst/>
                    </a:prstGeom>
                  </pic:spPr>
                </pic:pic>
              </a:graphicData>
            </a:graphic>
          </wp:inline>
        </w:drawing>
      </w:r>
    </w:p>
    <w:p w14:paraId="36D06436" w14:textId="6D0401A0" w:rsidR="00331DC0" w:rsidRDefault="00B3178B" w:rsidP="00331DC0">
      <w:pPr>
        <w:jc w:val="center"/>
      </w:pPr>
      <w:bookmarkStart w:id="113" w:name="_Toc171756488"/>
      <w:r>
        <w:t>Gambar</w:t>
      </w:r>
      <w:r w:rsidR="00331DC0">
        <w:t xml:space="preserve"> 4. </w:t>
      </w:r>
      <w:r w:rsidR="00331DC0">
        <w:fldChar w:fldCharType="begin"/>
      </w:r>
      <w:r w:rsidR="00331DC0">
        <w:instrText xml:space="preserve"> SEQ Gambar_4. \* ARABIC </w:instrText>
      </w:r>
      <w:r w:rsidR="00331DC0">
        <w:fldChar w:fldCharType="separate"/>
      </w:r>
      <w:r w:rsidR="0067630B">
        <w:rPr>
          <w:noProof/>
        </w:rPr>
        <w:t>72</w:t>
      </w:r>
      <w:r w:rsidR="00331DC0">
        <w:fldChar w:fldCharType="end"/>
      </w:r>
      <w:r w:rsidR="00331DC0">
        <w:t xml:space="preserve"> Menampilkan dashboard mahasiswa</w:t>
      </w:r>
      <w:bookmarkEnd w:id="113"/>
    </w:p>
    <w:p w14:paraId="3CBF0CAC" w14:textId="7BDF30D5" w:rsidR="000B4ACE" w:rsidRDefault="00B3178B" w:rsidP="000B4ACE">
      <w:r>
        <w:lastRenderedPageBreak/>
        <w:t>Gambar</w:t>
      </w:r>
      <w:r w:rsidR="000B4ACE">
        <w:t xml:space="preserve"> 4.7</w:t>
      </w:r>
      <w:r w:rsidR="00615A35">
        <w:t>2</w:t>
      </w:r>
      <w:r w:rsidR="000B4ACE">
        <w:t xml:space="preserve"> menunjukkan </w:t>
      </w:r>
      <w:r w:rsidR="00F343A8">
        <w:t>logika untuk menampilkan dashboard mahasiswa. pertama harus</w:t>
      </w:r>
      <w:r w:rsidR="00B666C6">
        <w:t xml:space="preserve"> melakukan validasi apakah pengguna</w:t>
      </w:r>
      <w:r w:rsidR="00FF591F">
        <w:t xml:space="preserve"> yang sekarang</w:t>
      </w:r>
      <w:r w:rsidR="00AB4945">
        <w:t xml:space="preserve"> login memiliki role mahasiswa atau tidak</w:t>
      </w:r>
      <w:r w:rsidR="00FF591F">
        <w:t>.</w:t>
      </w:r>
      <w:r w:rsidR="00AB4945">
        <w:t xml:space="preserve"> Jika tidak memiliki role mahasiswa, maka akan langsung ditampilkan pesan error 404 atau </w:t>
      </w:r>
      <w:r w:rsidR="00D84DDE">
        <w:t>“Not Found</w:t>
      </w:r>
      <w:r w:rsidR="00C93443">
        <w:t>,</w:t>
      </w:r>
      <w:r w:rsidR="00D84DDE">
        <w:t>”</w:t>
      </w:r>
      <w:r w:rsidR="00C93443">
        <w:t xml:space="preserve"> cara ini akan diterapkan oleh semua logika yang akan dibuat selanjutnya</w:t>
      </w:r>
      <w:r w:rsidR="00BC3251">
        <w:t xml:space="preserve"> untuk memastikan </w:t>
      </w:r>
      <w:r w:rsidR="00496C22">
        <w:t>siapa</w:t>
      </w:r>
      <w:r w:rsidR="00BC3251">
        <w:t xml:space="preserve"> pengguna yang sedang login</w:t>
      </w:r>
      <w:r w:rsidR="00496C22">
        <w:t xml:space="preserve"> saat ini agar tidak mengakses hak akses role lain</w:t>
      </w:r>
      <w:r w:rsidR="00BC3251">
        <w:t>. Kedua,</w:t>
      </w:r>
      <w:r w:rsidR="00744DB4">
        <w:t xml:space="preserve"> </w:t>
      </w:r>
      <w:r w:rsidR="00F343A8">
        <w:t>mengambil data</w:t>
      </w:r>
      <w:r w:rsidR="00A01ED0">
        <w:t xml:space="preserve"> </w:t>
      </w:r>
      <w:r>
        <w:t>Tabel</w:t>
      </w:r>
      <w:r w:rsidR="00A01ED0">
        <w:t xml:space="preserve"> Konten lalu memasukkan ke variabel $konten. Setelah itu, data konten yang sudah diambil dikirim</w:t>
      </w:r>
      <w:r w:rsidR="00C31E41">
        <w:t xml:space="preserve"> ke view untuk digunakan pada tampilan.</w:t>
      </w:r>
    </w:p>
    <w:p w14:paraId="6B52D2AC" w14:textId="5B2C362F" w:rsidR="00615A35" w:rsidRDefault="00985A69" w:rsidP="00B305FD">
      <w:pPr>
        <w:jc w:val="center"/>
      </w:pPr>
      <w:r w:rsidRPr="00985A69">
        <w:rPr>
          <w:noProof/>
        </w:rPr>
        <w:drawing>
          <wp:inline distT="0" distB="0" distL="0" distR="0" wp14:anchorId="4A27980B" wp14:editId="6C00B835">
            <wp:extent cx="3315163" cy="4505954"/>
            <wp:effectExtent l="0" t="0" r="0" b="9525"/>
            <wp:docPr id="937886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886027" name=""/>
                    <pic:cNvPicPr/>
                  </pic:nvPicPr>
                  <pic:blipFill>
                    <a:blip r:embed="rId128"/>
                    <a:stretch>
                      <a:fillRect/>
                    </a:stretch>
                  </pic:blipFill>
                  <pic:spPr>
                    <a:xfrm>
                      <a:off x="0" y="0"/>
                      <a:ext cx="3315163" cy="4505954"/>
                    </a:xfrm>
                    <a:prstGeom prst="rect">
                      <a:avLst/>
                    </a:prstGeom>
                  </pic:spPr>
                </pic:pic>
              </a:graphicData>
            </a:graphic>
          </wp:inline>
        </w:drawing>
      </w:r>
    </w:p>
    <w:p w14:paraId="199C54DF" w14:textId="71EE44CA" w:rsidR="00CA7CC0" w:rsidRDefault="00B3178B" w:rsidP="00B305FD">
      <w:pPr>
        <w:jc w:val="center"/>
      </w:pPr>
      <w:bookmarkStart w:id="114" w:name="_Toc171756489"/>
      <w:r>
        <w:t>Gambar</w:t>
      </w:r>
      <w:r w:rsidR="00B305FD">
        <w:t xml:space="preserve"> 4. </w:t>
      </w:r>
      <w:r w:rsidR="00B305FD">
        <w:fldChar w:fldCharType="begin"/>
      </w:r>
      <w:r w:rsidR="00B305FD">
        <w:instrText xml:space="preserve"> SEQ Gambar_4. \* ARABIC </w:instrText>
      </w:r>
      <w:r w:rsidR="00B305FD">
        <w:fldChar w:fldCharType="separate"/>
      </w:r>
      <w:r w:rsidR="0067630B">
        <w:rPr>
          <w:noProof/>
        </w:rPr>
        <w:t>73</w:t>
      </w:r>
      <w:r w:rsidR="00B305FD">
        <w:fldChar w:fldCharType="end"/>
      </w:r>
      <w:r w:rsidR="00B305FD">
        <w:t xml:space="preserve"> Logika profile mahasiswa</w:t>
      </w:r>
      <w:bookmarkEnd w:id="114"/>
    </w:p>
    <w:p w14:paraId="3AF04551" w14:textId="18C3E398" w:rsidR="00C0469B" w:rsidRDefault="00B3178B" w:rsidP="00B305FD">
      <w:r>
        <w:t>Gambar</w:t>
      </w:r>
      <w:r w:rsidR="003057D3">
        <w:t xml:space="preserve"> 4.7</w:t>
      </w:r>
      <w:r w:rsidR="00615A35">
        <w:t>3</w:t>
      </w:r>
      <w:r w:rsidR="003057D3">
        <w:t xml:space="preserve"> menunjukkan logika profile yang digunakan </w:t>
      </w:r>
      <w:r w:rsidR="00256734">
        <w:t xml:space="preserve">pada role mahasiswa. Pertama, getProfile() untuk menampilkan halaman profile mahasiswa tersebut. Kedua, editProfile() untuk </w:t>
      </w:r>
      <w:r w:rsidR="008F0E85">
        <w:t xml:space="preserve">menampilkan halaman edit profile jika mahasiswa ingin </w:t>
      </w:r>
      <w:r w:rsidR="008F0E85">
        <w:lastRenderedPageBreak/>
        <w:t>melakukan edit profile.</w:t>
      </w:r>
      <w:r w:rsidR="00FD50AA">
        <w:t xml:space="preserve"> Terakhir, updateProfile() </w:t>
      </w:r>
      <w:r w:rsidR="00081BFD">
        <w:t>digunakan untuk proses update profile.</w:t>
      </w:r>
      <w:r w:rsidR="002C24DC">
        <w:t xml:space="preserve"> </w:t>
      </w:r>
      <w:r w:rsidR="000C41B7">
        <w:t xml:space="preserve">Semuanya memberikan keterangan “title” yang digunakan untuk memastikan halaman mana yang sedang diakses oleh pengguna saat ini. </w:t>
      </w:r>
      <w:r w:rsidR="00101E2E">
        <w:t>Hal ini bertujuan untuk memberikan tag “</w:t>
      </w:r>
      <w:r w:rsidR="00101E2E" w:rsidRPr="00101E2E">
        <w:rPr>
          <w:i/>
          <w:iCs/>
        </w:rPr>
        <w:t>active</w:t>
      </w:r>
      <w:r w:rsidR="00101E2E">
        <w:t xml:space="preserve">” pada bagian tampilan </w:t>
      </w:r>
      <w:r w:rsidR="00DF03F3">
        <w:t>agar pengguna bisa mengetahui halaman yang sedang diaksesnya pada saat ini.</w:t>
      </w:r>
    </w:p>
    <w:p w14:paraId="46752EE7" w14:textId="24118989" w:rsidR="00B305FD" w:rsidRDefault="002C24DC" w:rsidP="00B305FD">
      <w:r>
        <w:t xml:space="preserve">Di sini ada logika tambahan selain mengecek role pengguna yang login saat ini, yaitu menyocokkan id pengguna yang sedang login dengan id pengguna di </w:t>
      </w:r>
      <w:r w:rsidR="00B3178B">
        <w:t>Tabel</w:t>
      </w:r>
      <w:r>
        <w:t xml:space="preserve"> user. Hal ini bertujuan untuk me</w:t>
      </w:r>
      <w:r w:rsidR="00B87346">
        <w:t xml:space="preserve">ncegah </w:t>
      </w:r>
      <w:r w:rsidR="00B87346" w:rsidRPr="00B87346">
        <w:rPr>
          <w:i/>
          <w:iCs/>
        </w:rPr>
        <w:t>hijacking url</w:t>
      </w:r>
      <w:r w:rsidR="00B87346">
        <w:t xml:space="preserve"> yang menyebabkan pengguna A dapat mengganti data pengguna B. </w:t>
      </w:r>
      <w:r w:rsidR="008119D4">
        <w:t>D</w:t>
      </w:r>
      <w:r w:rsidR="00B87346">
        <w:t xml:space="preserve">engan demikian, </w:t>
      </w:r>
      <w:r w:rsidR="008119D4">
        <w:t xml:space="preserve">logika Auth::user()-&gt; == $user-&gt;id sangat penting </w:t>
      </w:r>
      <w:r w:rsidR="007C633E">
        <w:t>untuk keamanan dan biasanya ditaruh di bagian awal sebelum menjalankan kode program utamanya. Hal ini bertujuan untuk memaksimal performa karena kode program utama tidak akan dieksekusi terlebih dahulu jika pengguna yang login s</w:t>
      </w:r>
      <w:r w:rsidR="00E876C2">
        <w:t>ekarang ingin mengubah data pengguna lain yang bukan miliknya.</w:t>
      </w:r>
    </w:p>
    <w:p w14:paraId="429B517A" w14:textId="4ACE0AC4" w:rsidR="0085358D" w:rsidRDefault="00AE1C3A" w:rsidP="00B305FD">
      <w:r>
        <w:t>Logika dijalankan setelah lolos validasi pengguna seperti yang dijelaskan pada paragraf di atas.</w:t>
      </w:r>
      <w:r w:rsidR="003D422F">
        <w:t xml:space="preserve"> Pertama harus melakukan validasi input</w:t>
      </w:r>
      <w:r w:rsidR="00A630BD">
        <w:t xml:space="preserve"> untuk setiap data</w:t>
      </w:r>
      <w:r w:rsidR="003D422F">
        <w:t xml:space="preserve"> dari pengguna dulu agar sesuai dengan apa yang dibutuhkan, jadi tidak sembarangan data bisa masuk ke dalam </w:t>
      </w:r>
      <w:r w:rsidR="00A630BD">
        <w:t>sistem</w:t>
      </w:r>
      <w:r w:rsidR="003D422F">
        <w:t>.</w:t>
      </w:r>
      <w:r w:rsidR="00A630BD">
        <w:t xml:space="preserve"> </w:t>
      </w:r>
      <w:r w:rsidR="0029579E">
        <w:t>Selanjutnya, memberikan pesan kesalahan yang jelas kepada pengguna jika data yang dimasukkan tidak sesuai dengan kebutuhan sistem.</w:t>
      </w:r>
      <w:r w:rsidR="00310B95">
        <w:t xml:space="preserve"> Setelah itu, ada logika untuk mengganti password yang mengecek apakah pengguna memasukkan password baru atau tidak. Jika memasukkan password baru, maka akan dimasukkan ke validasi input</w:t>
      </w:r>
      <w:r w:rsidR="005C0ABF">
        <w:t xml:space="preserve"> password</w:t>
      </w:r>
      <w:r w:rsidR="006430C1">
        <w:t>, jika tidak maka diabaikan validasi untuk password tersebut.</w:t>
      </w:r>
      <w:r w:rsidR="00F935BA">
        <w:t xml:space="preserve"> Setelah melakukan validasi, data ini akan dikirim ke service melalui constructor yang dibuat untuk memasukkan datanya ke database</w:t>
      </w:r>
      <w:r w:rsidR="00130621">
        <w:t>.</w:t>
      </w:r>
    </w:p>
    <w:p w14:paraId="2903A909" w14:textId="4A4A02A2" w:rsidR="00615A35" w:rsidRDefault="00426BD2" w:rsidP="009E0426">
      <w:pPr>
        <w:jc w:val="center"/>
      </w:pPr>
      <w:r w:rsidRPr="00426BD2">
        <w:rPr>
          <w:noProof/>
        </w:rPr>
        <w:lastRenderedPageBreak/>
        <w:drawing>
          <wp:inline distT="0" distB="0" distL="0" distR="0" wp14:anchorId="1453E329" wp14:editId="713E5B5B">
            <wp:extent cx="4782217" cy="4544059"/>
            <wp:effectExtent l="0" t="0" r="0" b="9525"/>
            <wp:docPr id="69159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91351" name=""/>
                    <pic:cNvPicPr/>
                  </pic:nvPicPr>
                  <pic:blipFill>
                    <a:blip r:embed="rId129"/>
                    <a:stretch>
                      <a:fillRect/>
                    </a:stretch>
                  </pic:blipFill>
                  <pic:spPr>
                    <a:xfrm>
                      <a:off x="0" y="0"/>
                      <a:ext cx="4782217" cy="4544059"/>
                    </a:xfrm>
                    <a:prstGeom prst="rect">
                      <a:avLst/>
                    </a:prstGeom>
                  </pic:spPr>
                </pic:pic>
              </a:graphicData>
            </a:graphic>
          </wp:inline>
        </w:drawing>
      </w:r>
    </w:p>
    <w:p w14:paraId="15ED3205" w14:textId="27F79F21" w:rsidR="006901C4" w:rsidRDefault="00B3178B" w:rsidP="009E0426">
      <w:pPr>
        <w:jc w:val="center"/>
      </w:pPr>
      <w:bookmarkStart w:id="115" w:name="_Toc171756490"/>
      <w:r>
        <w:t>Gambar</w:t>
      </w:r>
      <w:r w:rsidR="009E0426">
        <w:t xml:space="preserve"> 4. </w:t>
      </w:r>
      <w:r w:rsidR="009E0426">
        <w:fldChar w:fldCharType="begin"/>
      </w:r>
      <w:r w:rsidR="009E0426">
        <w:instrText xml:space="preserve"> SEQ Gambar_4. \* ARABIC </w:instrText>
      </w:r>
      <w:r w:rsidR="009E0426">
        <w:fldChar w:fldCharType="separate"/>
      </w:r>
      <w:r w:rsidR="0067630B">
        <w:rPr>
          <w:noProof/>
        </w:rPr>
        <w:t>74</w:t>
      </w:r>
      <w:r w:rsidR="009E0426">
        <w:fldChar w:fldCharType="end"/>
      </w:r>
      <w:r w:rsidR="00B768D5">
        <w:t xml:space="preserve"> Logika skripsi mahasiswa</w:t>
      </w:r>
      <w:bookmarkEnd w:id="115"/>
    </w:p>
    <w:p w14:paraId="3ABE8B6A" w14:textId="49D394A3" w:rsidR="00B768D5" w:rsidRDefault="00B3178B" w:rsidP="00B768D5">
      <w:r>
        <w:t>Gambar</w:t>
      </w:r>
      <w:r w:rsidR="00B768D5">
        <w:t xml:space="preserve"> 4.7</w:t>
      </w:r>
      <w:r w:rsidR="00615A35">
        <w:t>4</w:t>
      </w:r>
      <w:r w:rsidR="00B768D5">
        <w:t xml:space="preserve"> menunjukkan logika </w:t>
      </w:r>
      <w:r w:rsidR="0058477D">
        <w:t>skripsi pada mahasiswa. Logika ini bertujuan untuk mahasiswa memperbaiki dokumen skripsi beserta nama judul, sub judul, dan anggota.</w:t>
      </w:r>
      <w:r w:rsidR="00D244B1">
        <w:t xml:space="preserve"> getSkripsi() bertujuan untuk mengambil data skripsi berdasarkan mahasiswa yang login saat ini.</w:t>
      </w:r>
      <w:r w:rsidR="00D8782E">
        <w:t xml:space="preserve"> Akan tetapi, mahasiswa harus sudah diterima dalam pengajuan judul sebelum mengakses fitur ini, jika belum </w:t>
      </w:r>
      <w:r w:rsidR="00882742">
        <w:t>memiliki judul yang diterima maka akan diberikan pesan kesalahan yang sesuai. editSkripsi() berfungsi untuk menampilkan halaman edit</w:t>
      </w:r>
      <w:r w:rsidR="00200A0C">
        <w:t xml:space="preserve"> skripsi jika mahasiswa ingin mengubah data skripsinya. updateSkripsi</w:t>
      </w:r>
      <w:r w:rsidR="00DE25B1">
        <w:t>() berisi logika untuk melakukan validasi data skripsi yang diinput oleh mahasiswa dan memasukkannya ke database yang dilanjutkan oleh MahasiswaService</w:t>
      </w:r>
      <w:r w:rsidR="00971514">
        <w:t>.</w:t>
      </w:r>
    </w:p>
    <w:p w14:paraId="2A4F330E" w14:textId="17714991" w:rsidR="00615A35" w:rsidRDefault="00A1562D" w:rsidP="00F82DD8">
      <w:pPr>
        <w:jc w:val="center"/>
      </w:pPr>
      <w:r w:rsidRPr="00A1562D">
        <w:rPr>
          <w:noProof/>
        </w:rPr>
        <w:lastRenderedPageBreak/>
        <w:drawing>
          <wp:inline distT="0" distB="0" distL="0" distR="0" wp14:anchorId="701FFE64" wp14:editId="7941FFF4">
            <wp:extent cx="5039995" cy="5099685"/>
            <wp:effectExtent l="0" t="0" r="8255" b="5715"/>
            <wp:docPr id="350301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301349" name=""/>
                    <pic:cNvPicPr/>
                  </pic:nvPicPr>
                  <pic:blipFill>
                    <a:blip r:embed="rId130"/>
                    <a:stretch>
                      <a:fillRect/>
                    </a:stretch>
                  </pic:blipFill>
                  <pic:spPr>
                    <a:xfrm>
                      <a:off x="0" y="0"/>
                      <a:ext cx="5039995" cy="5099685"/>
                    </a:xfrm>
                    <a:prstGeom prst="rect">
                      <a:avLst/>
                    </a:prstGeom>
                  </pic:spPr>
                </pic:pic>
              </a:graphicData>
            </a:graphic>
          </wp:inline>
        </w:drawing>
      </w:r>
    </w:p>
    <w:p w14:paraId="1403A709" w14:textId="1D7B1B25" w:rsidR="00971514" w:rsidRDefault="00B3178B" w:rsidP="00F82DD8">
      <w:pPr>
        <w:jc w:val="center"/>
      </w:pPr>
      <w:bookmarkStart w:id="116" w:name="_Toc171756491"/>
      <w:r>
        <w:t>Gambar</w:t>
      </w:r>
      <w:r w:rsidR="00F82DD8">
        <w:t xml:space="preserve"> 4. </w:t>
      </w:r>
      <w:r w:rsidR="00F82DD8">
        <w:fldChar w:fldCharType="begin"/>
      </w:r>
      <w:r w:rsidR="00F82DD8">
        <w:instrText xml:space="preserve"> SEQ Gambar_4. \* ARABIC </w:instrText>
      </w:r>
      <w:r w:rsidR="00F82DD8">
        <w:fldChar w:fldCharType="separate"/>
      </w:r>
      <w:r w:rsidR="0067630B">
        <w:rPr>
          <w:noProof/>
        </w:rPr>
        <w:t>75</w:t>
      </w:r>
      <w:r w:rsidR="00F82DD8">
        <w:fldChar w:fldCharType="end"/>
      </w:r>
      <w:r w:rsidR="00F82DD8">
        <w:t xml:space="preserve"> Logika pengajuan judul</w:t>
      </w:r>
      <w:r w:rsidR="005E55F1">
        <w:t xml:space="preserve"> mahasiswa</w:t>
      </w:r>
      <w:bookmarkEnd w:id="116"/>
    </w:p>
    <w:p w14:paraId="6DC9EE82" w14:textId="78A2C874" w:rsidR="005E55F1" w:rsidRDefault="00B3178B" w:rsidP="005E55F1">
      <w:r>
        <w:t>Gambar</w:t>
      </w:r>
      <w:r w:rsidR="00B847AC">
        <w:t xml:space="preserve"> 4.7</w:t>
      </w:r>
      <w:r w:rsidR="00615A35">
        <w:t>5</w:t>
      </w:r>
      <w:r w:rsidR="00B847AC">
        <w:t xml:space="preserve"> menunjukkan logika pengajuan judul untuk mahasiswa. </w:t>
      </w:r>
      <w:r w:rsidR="00291AF1">
        <w:t xml:space="preserve">pengajuanJudul() adalah untuk menampilkan halaman yang terdapat form untuk melakukan pengajuan judul. Setelah itu, logika untuk memproses pengajuan judul tersebut terdapat pada </w:t>
      </w:r>
      <w:r w:rsidR="00291AF1" w:rsidRPr="00291AF1">
        <w:rPr>
          <w:i/>
          <w:iCs/>
        </w:rPr>
        <w:t>function</w:t>
      </w:r>
      <w:r w:rsidR="00291AF1">
        <w:t xml:space="preserve"> ajukanJudul().</w:t>
      </w:r>
    </w:p>
    <w:p w14:paraId="42C9CE11" w14:textId="66C01B61" w:rsidR="00615A35" w:rsidRDefault="00313884" w:rsidP="00AA7C6A">
      <w:pPr>
        <w:jc w:val="center"/>
      </w:pPr>
      <w:r w:rsidRPr="00313884">
        <w:rPr>
          <w:noProof/>
        </w:rPr>
        <w:lastRenderedPageBreak/>
        <w:drawing>
          <wp:inline distT="0" distB="0" distL="0" distR="0" wp14:anchorId="72E741BC" wp14:editId="78507B09">
            <wp:extent cx="5039995" cy="2440940"/>
            <wp:effectExtent l="0" t="0" r="8255" b="0"/>
            <wp:docPr id="852218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218894" name=""/>
                    <pic:cNvPicPr/>
                  </pic:nvPicPr>
                  <pic:blipFill>
                    <a:blip r:embed="rId131"/>
                    <a:stretch>
                      <a:fillRect/>
                    </a:stretch>
                  </pic:blipFill>
                  <pic:spPr>
                    <a:xfrm>
                      <a:off x="0" y="0"/>
                      <a:ext cx="5039995" cy="2440940"/>
                    </a:xfrm>
                    <a:prstGeom prst="rect">
                      <a:avLst/>
                    </a:prstGeom>
                  </pic:spPr>
                </pic:pic>
              </a:graphicData>
            </a:graphic>
          </wp:inline>
        </w:drawing>
      </w:r>
    </w:p>
    <w:p w14:paraId="08D3D711" w14:textId="097D1A06" w:rsidR="00BB245E" w:rsidRDefault="00B3178B" w:rsidP="00AA7C6A">
      <w:pPr>
        <w:jc w:val="center"/>
      </w:pPr>
      <w:bookmarkStart w:id="117" w:name="_Toc171756492"/>
      <w:r>
        <w:t>Gambar</w:t>
      </w:r>
      <w:r w:rsidR="00AA7C6A">
        <w:t xml:space="preserve"> 4. </w:t>
      </w:r>
      <w:r w:rsidR="00AA7C6A">
        <w:fldChar w:fldCharType="begin"/>
      </w:r>
      <w:r w:rsidR="00AA7C6A">
        <w:instrText xml:space="preserve"> SEQ Gambar_4. \* ARABIC </w:instrText>
      </w:r>
      <w:r w:rsidR="00AA7C6A">
        <w:fldChar w:fldCharType="separate"/>
      </w:r>
      <w:r w:rsidR="0067630B">
        <w:rPr>
          <w:noProof/>
        </w:rPr>
        <w:t>76</w:t>
      </w:r>
      <w:r w:rsidR="00AA7C6A">
        <w:fldChar w:fldCharType="end"/>
      </w:r>
      <w:r w:rsidR="00AA7C6A">
        <w:t xml:space="preserve"> Logika pengajuan sem</w:t>
      </w:r>
      <w:r w:rsidR="00DE7C79">
        <w:t>inar proposal</w:t>
      </w:r>
      <w:r w:rsidR="00254EB1">
        <w:t xml:space="preserve"> mahasiswa</w:t>
      </w:r>
      <w:bookmarkEnd w:id="117"/>
    </w:p>
    <w:p w14:paraId="7CDC3280" w14:textId="03D43906" w:rsidR="00AA7C6A" w:rsidRDefault="00B3178B" w:rsidP="006770AC">
      <w:r>
        <w:t>Gambar</w:t>
      </w:r>
      <w:r w:rsidR="00DE7C79">
        <w:t xml:space="preserve"> 4.7</w:t>
      </w:r>
      <w:r w:rsidR="00615A35">
        <w:t>6</w:t>
      </w:r>
      <w:r w:rsidR="00DE7C79">
        <w:t xml:space="preserve"> menunjukkan logika pengajuan seminar proposal untuk mahasiswa. pengajuanSempro() adalah untuk menampilkan halaman yang terdapat form untuk melakukan pengajuan seminar proposal. </w:t>
      </w:r>
      <w:r w:rsidR="00DC4537">
        <w:t>Sebelum mahasiswa dapat mengakses halaman ini, minimal mahasiswa harus melakukan tiga kali bimbingan seminar proposal yang bisa dilihat pada halaman “</w:t>
      </w:r>
      <w:r w:rsidR="006571EC">
        <w:t>L</w:t>
      </w:r>
      <w:r w:rsidR="00DC4537">
        <w:t xml:space="preserve">ogbook.” </w:t>
      </w:r>
      <w:r w:rsidR="006571EC">
        <w:t>Bimbingan yang dihitung berdasarkan logbook yang telah memiliki status “Diterima” atau</w:t>
      </w:r>
      <w:r w:rsidR="00170AC1">
        <w:t xml:space="preserve"> yang</w:t>
      </w:r>
      <w:r w:rsidR="006571EC">
        <w:t xml:space="preserve"> telah disetujui oleh dosen pembimbing.</w:t>
      </w:r>
      <w:r w:rsidR="00DC4537">
        <w:t xml:space="preserve"> </w:t>
      </w:r>
      <w:r w:rsidR="00DE7C79">
        <w:t xml:space="preserve">Setelah itu, logika untuk memproses pengajuan seminar proposal tersebut terdapat pada </w:t>
      </w:r>
      <w:r w:rsidR="00DE7C79" w:rsidRPr="00291AF1">
        <w:rPr>
          <w:i/>
          <w:iCs/>
        </w:rPr>
        <w:t>function</w:t>
      </w:r>
      <w:r w:rsidR="00DE7C79">
        <w:t xml:space="preserve"> ajukanSempro().</w:t>
      </w:r>
      <w:r w:rsidR="00E81447">
        <w:t xml:space="preserve"> Selain itu, mahasiswa harus melewati tahap pengajuan judul &amp; dosen pembimbing untuk </w:t>
      </w:r>
      <w:r w:rsidR="00CC50FD">
        <w:t>melakukan</w:t>
      </w:r>
      <w:r w:rsidR="00E81447">
        <w:t xml:space="preserve"> tahap ini.</w:t>
      </w:r>
    </w:p>
    <w:p w14:paraId="0DCD0A9F" w14:textId="10D8F2DA" w:rsidR="00615A35" w:rsidRDefault="00364283" w:rsidP="00254EB1">
      <w:pPr>
        <w:jc w:val="center"/>
      </w:pPr>
      <w:r w:rsidRPr="00364283">
        <w:rPr>
          <w:noProof/>
        </w:rPr>
        <w:drawing>
          <wp:inline distT="0" distB="0" distL="0" distR="0" wp14:anchorId="6DE941B3" wp14:editId="495E03B2">
            <wp:extent cx="5039995" cy="2157730"/>
            <wp:effectExtent l="0" t="0" r="8255" b="0"/>
            <wp:docPr id="152165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65264" name=""/>
                    <pic:cNvPicPr/>
                  </pic:nvPicPr>
                  <pic:blipFill>
                    <a:blip r:embed="rId132"/>
                    <a:stretch>
                      <a:fillRect/>
                    </a:stretch>
                  </pic:blipFill>
                  <pic:spPr>
                    <a:xfrm>
                      <a:off x="0" y="0"/>
                      <a:ext cx="5039995" cy="2157730"/>
                    </a:xfrm>
                    <a:prstGeom prst="rect">
                      <a:avLst/>
                    </a:prstGeom>
                  </pic:spPr>
                </pic:pic>
              </a:graphicData>
            </a:graphic>
          </wp:inline>
        </w:drawing>
      </w:r>
    </w:p>
    <w:p w14:paraId="3A5E1021" w14:textId="6EA2E74C" w:rsidR="00635789" w:rsidRDefault="00B3178B" w:rsidP="00254EB1">
      <w:pPr>
        <w:jc w:val="center"/>
      </w:pPr>
      <w:bookmarkStart w:id="118" w:name="_Toc171756493"/>
      <w:r>
        <w:lastRenderedPageBreak/>
        <w:t>Gambar</w:t>
      </w:r>
      <w:r w:rsidR="00254EB1">
        <w:t xml:space="preserve"> 4. </w:t>
      </w:r>
      <w:r w:rsidR="00254EB1">
        <w:fldChar w:fldCharType="begin"/>
      </w:r>
      <w:r w:rsidR="00254EB1">
        <w:instrText xml:space="preserve"> SEQ Gambar_4. \* ARABIC </w:instrText>
      </w:r>
      <w:r w:rsidR="00254EB1">
        <w:fldChar w:fldCharType="separate"/>
      </w:r>
      <w:r w:rsidR="0067630B">
        <w:rPr>
          <w:noProof/>
        </w:rPr>
        <w:t>77</w:t>
      </w:r>
      <w:r w:rsidR="00254EB1">
        <w:fldChar w:fldCharType="end"/>
      </w:r>
      <w:r w:rsidR="00254EB1">
        <w:t xml:space="preserve"> Logika pengajuan sidang skripsi mahasiswa</w:t>
      </w:r>
      <w:bookmarkEnd w:id="118"/>
    </w:p>
    <w:p w14:paraId="5F8330A7" w14:textId="6BA1BF1B" w:rsidR="009D0CE6" w:rsidRDefault="00B3178B" w:rsidP="00254EB1">
      <w:r>
        <w:t>Gambar</w:t>
      </w:r>
      <w:r w:rsidR="00254EB1">
        <w:t xml:space="preserve"> 4.7</w:t>
      </w:r>
      <w:r w:rsidR="00615A35">
        <w:t>7</w:t>
      </w:r>
      <w:r w:rsidR="00254EB1">
        <w:t xml:space="preserve"> menunjukkan logika pengajuan sidang skripsi untuk mahasiswa. pengajuanSkripsi() adalah untuk menampilkan halaman yang terdapat form untuk melakukan pengajuan </w:t>
      </w:r>
      <w:r w:rsidR="000150E4">
        <w:t>sidang skripsi</w:t>
      </w:r>
      <w:r w:rsidR="00254EB1">
        <w:t xml:space="preserve">. Sebelum mahasiswa dapat mengakses halaman ini, minimal mahasiswa harus melakukan </w:t>
      </w:r>
      <w:r w:rsidR="003B304B">
        <w:t>sepuluh</w:t>
      </w:r>
      <w:r w:rsidR="00254EB1">
        <w:t xml:space="preserve"> kali bimbingan </w:t>
      </w:r>
      <w:r w:rsidR="003B304B">
        <w:t xml:space="preserve">sidang skripsi </w:t>
      </w:r>
      <w:r w:rsidR="00254EB1">
        <w:t xml:space="preserve">yang bisa dilihat pada halaman “Logbook.” Bimbingan yang dihitung berdasarkan logbook yang telah memiliki status “Diterima” atau yang telah disetujui oleh dosen pembimbing. Setelah itu, logika untuk memproses pengajuan </w:t>
      </w:r>
      <w:r w:rsidR="003B304B">
        <w:t>sidang</w:t>
      </w:r>
      <w:r w:rsidR="00254EB1">
        <w:t xml:space="preserve"> tersebut terdapat pada </w:t>
      </w:r>
      <w:r w:rsidR="00254EB1" w:rsidRPr="00291AF1">
        <w:rPr>
          <w:i/>
          <w:iCs/>
        </w:rPr>
        <w:t>function</w:t>
      </w:r>
      <w:r w:rsidR="00254EB1">
        <w:t xml:space="preserve"> ajukanS</w:t>
      </w:r>
      <w:r w:rsidR="003B304B">
        <w:t>kripsi</w:t>
      </w:r>
      <w:r w:rsidR="00254EB1">
        <w:t>()</w:t>
      </w:r>
      <w:r w:rsidR="003B304B">
        <w:t>. Selain itu, mahasiswa harus melewati tahap seminar proposal untuk melakukan ini.</w:t>
      </w:r>
    </w:p>
    <w:p w14:paraId="44759038" w14:textId="40189AC4" w:rsidR="00615A35" w:rsidRDefault="0029632F" w:rsidP="00CB75FF">
      <w:pPr>
        <w:jc w:val="center"/>
      </w:pPr>
      <w:r w:rsidRPr="0029632F">
        <w:rPr>
          <w:noProof/>
        </w:rPr>
        <w:drawing>
          <wp:inline distT="0" distB="0" distL="0" distR="0" wp14:anchorId="0AF62C3F" wp14:editId="778C5594">
            <wp:extent cx="5039995" cy="3744595"/>
            <wp:effectExtent l="0" t="0" r="8255" b="8255"/>
            <wp:docPr id="3151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7611" name=""/>
                    <pic:cNvPicPr/>
                  </pic:nvPicPr>
                  <pic:blipFill>
                    <a:blip r:embed="rId133"/>
                    <a:stretch>
                      <a:fillRect/>
                    </a:stretch>
                  </pic:blipFill>
                  <pic:spPr>
                    <a:xfrm>
                      <a:off x="0" y="0"/>
                      <a:ext cx="5039995" cy="3744595"/>
                    </a:xfrm>
                    <a:prstGeom prst="rect">
                      <a:avLst/>
                    </a:prstGeom>
                  </pic:spPr>
                </pic:pic>
              </a:graphicData>
            </a:graphic>
          </wp:inline>
        </w:drawing>
      </w:r>
    </w:p>
    <w:p w14:paraId="6DDC999B" w14:textId="7A13684C" w:rsidR="00EA5395" w:rsidRDefault="00B3178B" w:rsidP="00CB75FF">
      <w:pPr>
        <w:jc w:val="center"/>
      </w:pPr>
      <w:bookmarkStart w:id="119" w:name="_Toc171756494"/>
      <w:r>
        <w:t>Gambar</w:t>
      </w:r>
      <w:r w:rsidR="00CB75FF">
        <w:t xml:space="preserve"> 4. </w:t>
      </w:r>
      <w:r w:rsidR="00CB75FF">
        <w:fldChar w:fldCharType="begin"/>
      </w:r>
      <w:r w:rsidR="00CB75FF">
        <w:instrText xml:space="preserve"> SEQ Gambar_4. \* ARABIC </w:instrText>
      </w:r>
      <w:r w:rsidR="00CB75FF">
        <w:fldChar w:fldCharType="separate"/>
      </w:r>
      <w:r w:rsidR="0067630B">
        <w:rPr>
          <w:noProof/>
        </w:rPr>
        <w:t>78</w:t>
      </w:r>
      <w:r w:rsidR="00CB75FF">
        <w:fldChar w:fldCharType="end"/>
      </w:r>
      <w:r w:rsidR="00CB75FF">
        <w:t xml:space="preserve"> </w:t>
      </w:r>
      <w:r w:rsidR="00CF7543">
        <w:t>Logika p</w:t>
      </w:r>
      <w:r w:rsidR="00CB75FF">
        <w:t>engajuan penyerahan skripsi &amp; alat mahasiswa</w:t>
      </w:r>
      <w:bookmarkEnd w:id="119"/>
    </w:p>
    <w:p w14:paraId="76A46C4C" w14:textId="4375CF48" w:rsidR="0099704B" w:rsidRDefault="00B3178B" w:rsidP="0099704B">
      <w:r>
        <w:t>Gambar</w:t>
      </w:r>
      <w:r w:rsidR="00A24751">
        <w:t xml:space="preserve"> 4.7</w:t>
      </w:r>
      <w:r w:rsidR="00615A35">
        <w:t>8</w:t>
      </w:r>
      <w:r w:rsidR="00A24751">
        <w:t xml:space="preserve"> menunjukkan logika pengajuan </w:t>
      </w:r>
      <w:r w:rsidR="00E70B02">
        <w:t>penyerahan skripsi &amp; alat</w:t>
      </w:r>
      <w:r w:rsidR="00A24751">
        <w:t xml:space="preserve"> untuk mahasiswa. pengajuan</w:t>
      </w:r>
      <w:r w:rsidR="00F5001D">
        <w:t>Alat</w:t>
      </w:r>
      <w:r w:rsidR="00A24751">
        <w:t xml:space="preserve">() adalah untuk menampilkan halaman yang terdapat form untuk melakukan pengajuan </w:t>
      </w:r>
      <w:r w:rsidR="00280CAA">
        <w:t>penyerahan skripsi &amp; alat</w:t>
      </w:r>
      <w:r w:rsidR="00A24751">
        <w:t xml:space="preserve"> Setelah itu, logika untuk memproses pengajuan </w:t>
      </w:r>
      <w:r w:rsidR="00EE4134">
        <w:t>penyerahan skripsi &amp; alat</w:t>
      </w:r>
      <w:r w:rsidR="00A24751">
        <w:t xml:space="preserve"> tersebut terdapat pada </w:t>
      </w:r>
      <w:r w:rsidR="00A24751" w:rsidRPr="00291AF1">
        <w:rPr>
          <w:i/>
          <w:iCs/>
        </w:rPr>
        <w:lastRenderedPageBreak/>
        <w:t>function</w:t>
      </w:r>
      <w:r w:rsidR="00A24751">
        <w:t xml:space="preserve"> ajukan</w:t>
      </w:r>
      <w:r w:rsidR="00056697">
        <w:t>Alat</w:t>
      </w:r>
      <w:r w:rsidR="00A24751">
        <w:t>(). Selain itu, mahasiswa harus melewati tahap s</w:t>
      </w:r>
      <w:r w:rsidR="00EE4134">
        <w:t xml:space="preserve">idang skripsi </w:t>
      </w:r>
      <w:r w:rsidR="00A24751">
        <w:t>untuk melakukan ini</w:t>
      </w:r>
      <w:r w:rsidR="00B0207A">
        <w:t>.</w:t>
      </w:r>
    </w:p>
    <w:p w14:paraId="5700E0E4" w14:textId="1F91C215" w:rsidR="00305A5B" w:rsidRDefault="00496D68" w:rsidP="00D95025">
      <w:pPr>
        <w:jc w:val="center"/>
      </w:pPr>
      <w:r w:rsidRPr="00496D68">
        <w:rPr>
          <w:noProof/>
        </w:rPr>
        <w:drawing>
          <wp:inline distT="0" distB="0" distL="0" distR="0" wp14:anchorId="35CF5CD9" wp14:editId="4F974295">
            <wp:extent cx="5039995" cy="4600575"/>
            <wp:effectExtent l="0" t="0" r="8255" b="9525"/>
            <wp:docPr id="702240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40456" name=""/>
                    <pic:cNvPicPr/>
                  </pic:nvPicPr>
                  <pic:blipFill>
                    <a:blip r:embed="rId134"/>
                    <a:stretch>
                      <a:fillRect/>
                    </a:stretch>
                  </pic:blipFill>
                  <pic:spPr>
                    <a:xfrm>
                      <a:off x="0" y="0"/>
                      <a:ext cx="5039995" cy="4600575"/>
                    </a:xfrm>
                    <a:prstGeom prst="rect">
                      <a:avLst/>
                    </a:prstGeom>
                  </pic:spPr>
                </pic:pic>
              </a:graphicData>
            </a:graphic>
          </wp:inline>
        </w:drawing>
      </w:r>
    </w:p>
    <w:p w14:paraId="12BF2215" w14:textId="5DA0A0F5" w:rsidR="0005479E" w:rsidRDefault="00B3178B" w:rsidP="00D95025">
      <w:pPr>
        <w:jc w:val="center"/>
      </w:pPr>
      <w:bookmarkStart w:id="120" w:name="_Toc171756495"/>
      <w:r>
        <w:t>Gambar</w:t>
      </w:r>
      <w:r w:rsidR="00D95025">
        <w:t xml:space="preserve"> 4. </w:t>
      </w:r>
      <w:r w:rsidR="00D95025">
        <w:fldChar w:fldCharType="begin"/>
      </w:r>
      <w:r w:rsidR="00D95025">
        <w:instrText xml:space="preserve"> SEQ Gambar_4. \* ARABIC </w:instrText>
      </w:r>
      <w:r w:rsidR="00D95025">
        <w:fldChar w:fldCharType="separate"/>
      </w:r>
      <w:r w:rsidR="0067630B">
        <w:rPr>
          <w:noProof/>
        </w:rPr>
        <w:t>79</w:t>
      </w:r>
      <w:r w:rsidR="00D95025">
        <w:fldChar w:fldCharType="end"/>
      </w:r>
      <w:r w:rsidR="0005479E">
        <w:t xml:space="preserve"> L</w:t>
      </w:r>
      <w:r w:rsidR="00CF7543">
        <w:t>ogika l</w:t>
      </w:r>
      <w:r w:rsidR="0005479E">
        <w:t>ogbook mahasiswa</w:t>
      </w:r>
      <w:bookmarkEnd w:id="120"/>
    </w:p>
    <w:p w14:paraId="4C763E58" w14:textId="1F4A5598" w:rsidR="00B37A99" w:rsidRDefault="00B3178B" w:rsidP="0005479E">
      <w:r>
        <w:t>Gambar</w:t>
      </w:r>
      <w:r w:rsidR="0005479E">
        <w:t xml:space="preserve"> 4.7</w:t>
      </w:r>
      <w:r w:rsidR="00305A5B">
        <w:t>9</w:t>
      </w:r>
      <w:r w:rsidR="0005479E">
        <w:t xml:space="preserve"> menunjukkan </w:t>
      </w:r>
      <w:r w:rsidR="002C038E">
        <w:t>logika yang terjadi pada logbook di mahasiswa. getLogbooks() untuk mengambil semua logbook yang dimiliki oleh mahasiswa tersebut.</w:t>
      </w:r>
      <w:r w:rsidR="009D3FCA">
        <w:t xml:space="preserve"> Syarat untuk mengakses ini harus memiliki judul &amp; dosen pembimbing terlebih dahulu. getLogbook() untuk menampilkan detail</w:t>
      </w:r>
      <w:r w:rsidR="008C3C0E">
        <w:t xml:space="preserve"> lebih lengkap</w:t>
      </w:r>
      <w:r w:rsidR="009D3FCA">
        <w:t xml:space="preserve"> dari logbook </w:t>
      </w:r>
      <w:r w:rsidR="008C3C0E">
        <w:t>yang dipilih. createLogbook() untuk</w:t>
      </w:r>
      <w:r w:rsidR="001230D3">
        <w:t xml:space="preserve"> menampilkan halaman yang terdapat form</w:t>
      </w:r>
      <w:r w:rsidR="00F74B06">
        <w:t xml:space="preserve"> untuk melakukan pengisian logbook berdasarkan bimbingan yang telah dilakukan bersama dosen pembimbing.</w:t>
      </w:r>
      <w:r w:rsidR="00232110">
        <w:t xml:space="preserve"> storeLogbook() berisi logika </w:t>
      </w:r>
      <w:r w:rsidR="00D716E9">
        <w:t>untuk validasi data logbook yang diinput mahasiswa dan memasukkannya ke database.</w:t>
      </w:r>
    </w:p>
    <w:p w14:paraId="2ECC27A6" w14:textId="1BA5B26E" w:rsidR="00305A5B" w:rsidRDefault="00E66947" w:rsidP="00CA55D6">
      <w:pPr>
        <w:jc w:val="center"/>
      </w:pPr>
      <w:r w:rsidRPr="00E66947">
        <w:rPr>
          <w:noProof/>
        </w:rPr>
        <w:lastRenderedPageBreak/>
        <w:drawing>
          <wp:inline distT="0" distB="0" distL="0" distR="0" wp14:anchorId="3EBADB76" wp14:editId="1D529A1A">
            <wp:extent cx="5039995" cy="4035425"/>
            <wp:effectExtent l="0" t="0" r="8255" b="3175"/>
            <wp:docPr id="1533218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218379" name=""/>
                    <pic:cNvPicPr/>
                  </pic:nvPicPr>
                  <pic:blipFill>
                    <a:blip r:embed="rId135"/>
                    <a:stretch>
                      <a:fillRect/>
                    </a:stretch>
                  </pic:blipFill>
                  <pic:spPr>
                    <a:xfrm>
                      <a:off x="0" y="0"/>
                      <a:ext cx="5039995" cy="4035425"/>
                    </a:xfrm>
                    <a:prstGeom prst="rect">
                      <a:avLst/>
                    </a:prstGeom>
                  </pic:spPr>
                </pic:pic>
              </a:graphicData>
            </a:graphic>
          </wp:inline>
        </w:drawing>
      </w:r>
    </w:p>
    <w:p w14:paraId="076C23A3" w14:textId="30E8EF57" w:rsidR="00AA6C9C" w:rsidRDefault="00B3178B" w:rsidP="00CA55D6">
      <w:pPr>
        <w:jc w:val="center"/>
      </w:pPr>
      <w:bookmarkStart w:id="121" w:name="_Toc171756496"/>
      <w:r>
        <w:t>Gambar</w:t>
      </w:r>
      <w:r w:rsidR="00CA55D6">
        <w:t xml:space="preserve"> 4. </w:t>
      </w:r>
      <w:r w:rsidR="00CA55D6">
        <w:fldChar w:fldCharType="begin"/>
      </w:r>
      <w:r w:rsidR="00CA55D6">
        <w:instrText xml:space="preserve"> SEQ Gambar_4. \* ARABIC </w:instrText>
      </w:r>
      <w:r w:rsidR="00CA55D6">
        <w:fldChar w:fldCharType="separate"/>
      </w:r>
      <w:r w:rsidR="0067630B">
        <w:rPr>
          <w:noProof/>
        </w:rPr>
        <w:t>80</w:t>
      </w:r>
      <w:r w:rsidR="00CA55D6">
        <w:fldChar w:fldCharType="end"/>
      </w:r>
      <w:r w:rsidR="000D6183">
        <w:t xml:space="preserve"> </w:t>
      </w:r>
      <w:r w:rsidR="00CF7543">
        <w:t>Logika i</w:t>
      </w:r>
      <w:r w:rsidR="000D6183">
        <w:t>nformasi mahasiswa</w:t>
      </w:r>
      <w:bookmarkEnd w:id="121"/>
    </w:p>
    <w:p w14:paraId="3DE84894" w14:textId="4330676D" w:rsidR="00DE0933" w:rsidRDefault="00B3178B" w:rsidP="00DE0933">
      <w:r>
        <w:t>Gambar</w:t>
      </w:r>
      <w:r w:rsidR="00DE0933">
        <w:t xml:space="preserve"> 4.</w:t>
      </w:r>
      <w:r w:rsidR="00305A5B">
        <w:t>80</w:t>
      </w:r>
      <w:r w:rsidR="00721027">
        <w:t xml:space="preserve"> menunjukkan logika yang terjadi pada</w:t>
      </w:r>
      <w:r w:rsidR="00C6500A">
        <w:t xml:space="preserve"> informasi di mahasiswa.</w:t>
      </w:r>
      <w:r w:rsidR="00352854">
        <w:t xml:space="preserve"> </w:t>
      </w:r>
      <w:r w:rsidR="0059566E">
        <w:t xml:space="preserve">getInformations() untuk menampilkan seluruh informasi </w:t>
      </w:r>
      <w:r w:rsidR="00900EEB">
        <w:t>pengajuan yang telah dilakukan mahasiswa</w:t>
      </w:r>
      <w:r w:rsidR="00A43521">
        <w:t>, seperti menampilkan seluruh pengajuan judul &amp; dosen pembimbing, seminar proposal, sidang skripsi, dan penyerahan skripsi &amp; alat</w:t>
      </w:r>
      <w:r w:rsidR="00900EEB">
        <w:t>.</w:t>
      </w:r>
      <w:r w:rsidR="006D1E30">
        <w:t xml:space="preserve"> getPengajuanJudul(), getPengajuanSempro(), getPengajuan</w:t>
      </w:r>
      <w:r w:rsidR="00FA7BE4">
        <w:t>Skripsi(), dan getPengajuanAlat() berisi untuk menampilkan detail dari masing-masing pengajuan</w:t>
      </w:r>
      <w:r w:rsidR="00F515AD">
        <w:t xml:space="preserve"> yang dilakukan.</w:t>
      </w:r>
    </w:p>
    <w:p w14:paraId="06B935B8" w14:textId="29444C0E" w:rsidR="00E04375" w:rsidRDefault="001F4116" w:rsidP="000D6183">
      <w:pPr>
        <w:jc w:val="center"/>
      </w:pPr>
      <w:r w:rsidRPr="001F4116">
        <w:rPr>
          <w:noProof/>
        </w:rPr>
        <w:lastRenderedPageBreak/>
        <w:drawing>
          <wp:inline distT="0" distB="0" distL="0" distR="0" wp14:anchorId="3C267740" wp14:editId="1CE68096">
            <wp:extent cx="5039995" cy="6436995"/>
            <wp:effectExtent l="0" t="0" r="8255" b="1905"/>
            <wp:docPr id="1897941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941173" name=""/>
                    <pic:cNvPicPr/>
                  </pic:nvPicPr>
                  <pic:blipFill>
                    <a:blip r:embed="rId136"/>
                    <a:stretch>
                      <a:fillRect/>
                    </a:stretch>
                  </pic:blipFill>
                  <pic:spPr>
                    <a:xfrm>
                      <a:off x="0" y="0"/>
                      <a:ext cx="5039995" cy="6436995"/>
                    </a:xfrm>
                    <a:prstGeom prst="rect">
                      <a:avLst/>
                    </a:prstGeom>
                  </pic:spPr>
                </pic:pic>
              </a:graphicData>
            </a:graphic>
          </wp:inline>
        </w:drawing>
      </w:r>
    </w:p>
    <w:p w14:paraId="4C6C0632" w14:textId="1D8816C7" w:rsidR="00FE5133" w:rsidRDefault="00B3178B" w:rsidP="000D6183">
      <w:pPr>
        <w:jc w:val="center"/>
      </w:pPr>
      <w:bookmarkStart w:id="122" w:name="_Toc171756497"/>
      <w:r>
        <w:t>Gambar</w:t>
      </w:r>
      <w:r w:rsidR="000D6183">
        <w:t xml:space="preserve"> 4. </w:t>
      </w:r>
      <w:r w:rsidR="000D6183">
        <w:fldChar w:fldCharType="begin"/>
      </w:r>
      <w:r w:rsidR="000D6183">
        <w:instrText xml:space="preserve"> SEQ Gambar_4. \* ARABIC </w:instrText>
      </w:r>
      <w:r w:rsidR="000D6183">
        <w:fldChar w:fldCharType="separate"/>
      </w:r>
      <w:r w:rsidR="0067630B">
        <w:rPr>
          <w:noProof/>
        </w:rPr>
        <w:t>81</w:t>
      </w:r>
      <w:r w:rsidR="000D6183">
        <w:fldChar w:fldCharType="end"/>
      </w:r>
      <w:r w:rsidR="000D6183">
        <w:t xml:space="preserve"> </w:t>
      </w:r>
      <w:r w:rsidR="00CF7543">
        <w:t>Logika f</w:t>
      </w:r>
      <w:r w:rsidR="000D6183">
        <w:t>orm f1</w:t>
      </w:r>
      <w:r w:rsidR="00EB4DF9">
        <w:t xml:space="preserve"> s.d. </w:t>
      </w:r>
      <w:r w:rsidR="005973E4">
        <w:t>f6 mahasiswa</w:t>
      </w:r>
      <w:bookmarkEnd w:id="122"/>
    </w:p>
    <w:p w14:paraId="79F5AEBF" w14:textId="610C58DF" w:rsidR="00E04375" w:rsidRDefault="00412256" w:rsidP="00442108">
      <w:pPr>
        <w:jc w:val="center"/>
      </w:pPr>
      <w:r w:rsidRPr="00412256">
        <w:rPr>
          <w:noProof/>
        </w:rPr>
        <w:lastRenderedPageBreak/>
        <w:drawing>
          <wp:inline distT="0" distB="0" distL="0" distR="0" wp14:anchorId="31BA476B" wp14:editId="46B251B4">
            <wp:extent cx="5039995" cy="5663565"/>
            <wp:effectExtent l="0" t="0" r="8255" b="0"/>
            <wp:docPr id="825622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622869" name=""/>
                    <pic:cNvPicPr/>
                  </pic:nvPicPr>
                  <pic:blipFill>
                    <a:blip r:embed="rId137"/>
                    <a:stretch>
                      <a:fillRect/>
                    </a:stretch>
                  </pic:blipFill>
                  <pic:spPr>
                    <a:xfrm>
                      <a:off x="0" y="0"/>
                      <a:ext cx="5039995" cy="5663565"/>
                    </a:xfrm>
                    <a:prstGeom prst="rect">
                      <a:avLst/>
                    </a:prstGeom>
                  </pic:spPr>
                </pic:pic>
              </a:graphicData>
            </a:graphic>
          </wp:inline>
        </w:drawing>
      </w:r>
    </w:p>
    <w:p w14:paraId="4EEF4E42" w14:textId="7C5B79C8" w:rsidR="001040C2" w:rsidRDefault="00B3178B" w:rsidP="00442108">
      <w:pPr>
        <w:jc w:val="center"/>
      </w:pPr>
      <w:bookmarkStart w:id="123" w:name="_Toc171756498"/>
      <w:r>
        <w:t>Gambar</w:t>
      </w:r>
      <w:r w:rsidR="00442108">
        <w:t xml:space="preserve"> 4. </w:t>
      </w:r>
      <w:r w:rsidR="00442108">
        <w:fldChar w:fldCharType="begin"/>
      </w:r>
      <w:r w:rsidR="00442108">
        <w:instrText xml:space="preserve"> SEQ Gambar_4. \* ARABIC </w:instrText>
      </w:r>
      <w:r w:rsidR="00442108">
        <w:fldChar w:fldCharType="separate"/>
      </w:r>
      <w:r w:rsidR="0067630B">
        <w:rPr>
          <w:noProof/>
        </w:rPr>
        <w:t>82</w:t>
      </w:r>
      <w:r w:rsidR="00442108">
        <w:fldChar w:fldCharType="end"/>
      </w:r>
      <w:r w:rsidR="00442108">
        <w:t xml:space="preserve"> </w:t>
      </w:r>
      <w:r w:rsidR="00CF7543">
        <w:t>Logika f</w:t>
      </w:r>
      <w:r w:rsidR="00442108">
        <w:t>orm f7</w:t>
      </w:r>
      <w:r w:rsidR="00EB4DF9">
        <w:t xml:space="preserve"> s.d. </w:t>
      </w:r>
      <w:r w:rsidR="008B1F11">
        <w:t>f11 mahasiswa</w:t>
      </w:r>
      <w:bookmarkEnd w:id="123"/>
    </w:p>
    <w:p w14:paraId="2BEC5ADE" w14:textId="0366D4E7" w:rsidR="008B1F11" w:rsidRDefault="00B3178B" w:rsidP="008A194D">
      <w:r>
        <w:t>Gambar</w:t>
      </w:r>
      <w:r w:rsidR="008A194D">
        <w:t xml:space="preserve"> 4.8</w:t>
      </w:r>
      <w:r w:rsidR="00E04375">
        <w:t>1</w:t>
      </w:r>
      <w:r w:rsidR="008A194D">
        <w:t xml:space="preserve"> dan 4.8</w:t>
      </w:r>
      <w:r w:rsidR="00E04375">
        <w:t>2</w:t>
      </w:r>
      <w:r w:rsidR="008A194D">
        <w:t xml:space="preserve"> berisi logika untuk menampilkan form f1</w:t>
      </w:r>
      <w:r w:rsidR="007C2720">
        <w:t xml:space="preserve"> s.d. </w:t>
      </w:r>
      <w:r w:rsidR="008A194D">
        <w:t>f11</w:t>
      </w:r>
      <w:r w:rsidR="006C7603">
        <w:t xml:space="preserve"> yang dimiliki oleh mahasiswa tersebut. Form f1 </w:t>
      </w:r>
      <w:r w:rsidR="000C4345">
        <w:t xml:space="preserve">dan f4 </w:t>
      </w:r>
      <w:r w:rsidR="006C7603">
        <w:t>akan muncul setelah dosen pembimbing menyetu</w:t>
      </w:r>
      <w:r w:rsidR="000C4345">
        <w:t>jui</w:t>
      </w:r>
      <w:r w:rsidR="006C7603">
        <w:t xml:space="preserve"> persetujuan mengikuti sidang</w:t>
      </w:r>
      <w:r w:rsidR="007C5369">
        <w:t>, f1 untuk persetujuan mengikuti seminar proposal, sedangkan f4 untuk persetujuan mengikuti sidang skripsi</w:t>
      </w:r>
      <w:r w:rsidR="000C4345">
        <w:t>.</w:t>
      </w:r>
      <w:r w:rsidR="006C7603">
        <w:t xml:space="preserve"> </w:t>
      </w:r>
      <w:r w:rsidR="0079421B">
        <w:t xml:space="preserve">Form </w:t>
      </w:r>
      <w:r w:rsidR="00A6596D">
        <w:t>f2 dan f3 akan muncul setelah menyelesaikan seminar proposal. Form f5</w:t>
      </w:r>
      <w:r w:rsidR="007C2720">
        <w:t xml:space="preserve"> s.d. </w:t>
      </w:r>
      <w:r w:rsidR="00A6596D">
        <w:t xml:space="preserve">f9 akan muncul setelah menyelesaikan sidang skripsi. Sementara itu, form </w:t>
      </w:r>
      <w:r w:rsidR="00A6596D">
        <w:lastRenderedPageBreak/>
        <w:t>f10</w:t>
      </w:r>
      <w:r w:rsidR="007C2720">
        <w:t xml:space="preserve"> s.d. </w:t>
      </w:r>
      <w:r w:rsidR="00A6596D">
        <w:t>f11 akan muncul setelah mahasiswa menyelesaikan revisi yang diberikan pada sidang skripsi.</w:t>
      </w:r>
    </w:p>
    <w:p w14:paraId="38439A2D" w14:textId="4AE65C72" w:rsidR="00E04375" w:rsidRDefault="00CF0637" w:rsidP="00CF7543">
      <w:pPr>
        <w:jc w:val="center"/>
      </w:pPr>
      <w:r w:rsidRPr="00CF0637">
        <w:rPr>
          <w:noProof/>
        </w:rPr>
        <w:drawing>
          <wp:inline distT="0" distB="0" distL="0" distR="0" wp14:anchorId="02755B42" wp14:editId="7DED6E0F">
            <wp:extent cx="5039995" cy="2662555"/>
            <wp:effectExtent l="0" t="0" r="8255" b="4445"/>
            <wp:docPr id="31288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88746" name=""/>
                    <pic:cNvPicPr/>
                  </pic:nvPicPr>
                  <pic:blipFill>
                    <a:blip r:embed="rId138"/>
                    <a:stretch>
                      <a:fillRect/>
                    </a:stretch>
                  </pic:blipFill>
                  <pic:spPr>
                    <a:xfrm>
                      <a:off x="0" y="0"/>
                      <a:ext cx="5039995" cy="2662555"/>
                    </a:xfrm>
                    <a:prstGeom prst="rect">
                      <a:avLst/>
                    </a:prstGeom>
                  </pic:spPr>
                </pic:pic>
              </a:graphicData>
            </a:graphic>
          </wp:inline>
        </w:drawing>
      </w:r>
    </w:p>
    <w:p w14:paraId="6DE10AAB" w14:textId="0D123ABF" w:rsidR="00CF7543" w:rsidRDefault="00B3178B" w:rsidP="00CF7543">
      <w:pPr>
        <w:jc w:val="center"/>
      </w:pPr>
      <w:bookmarkStart w:id="124" w:name="_Toc171756499"/>
      <w:r>
        <w:t>Gambar</w:t>
      </w:r>
      <w:r w:rsidR="00CF7543">
        <w:t xml:space="preserve"> 4. </w:t>
      </w:r>
      <w:r w:rsidR="00CF7543">
        <w:fldChar w:fldCharType="begin"/>
      </w:r>
      <w:r w:rsidR="00CF7543">
        <w:instrText xml:space="preserve"> SEQ Gambar_4. \* ARABIC </w:instrText>
      </w:r>
      <w:r w:rsidR="00CF7543">
        <w:fldChar w:fldCharType="separate"/>
      </w:r>
      <w:r w:rsidR="0067630B">
        <w:rPr>
          <w:noProof/>
        </w:rPr>
        <w:t>83</w:t>
      </w:r>
      <w:r w:rsidR="00CF7543">
        <w:fldChar w:fldCharType="end"/>
      </w:r>
      <w:r w:rsidR="00CF7543">
        <w:t xml:space="preserve"> Logika revisi mahasiswa</w:t>
      </w:r>
      <w:bookmarkEnd w:id="124"/>
    </w:p>
    <w:p w14:paraId="66A9D4BB" w14:textId="41C0F231" w:rsidR="00CF7543" w:rsidRDefault="00B3178B" w:rsidP="00CF7543">
      <w:r>
        <w:t>Gambar</w:t>
      </w:r>
      <w:r w:rsidR="00CF7543">
        <w:t xml:space="preserve"> 4.8</w:t>
      </w:r>
      <w:r w:rsidR="00E04375">
        <w:t>3</w:t>
      </w:r>
      <w:r w:rsidR="00CF7543">
        <w:t xml:space="preserve"> menunjukkan logika revisi pada mahasiswa. getAllRevisi() berfungsi untuk mengambil daftar revisi yang diterima oleh mahasiswa. getRevisi() berfungsi untuk melihat detail revisi yang diberikan kepada mahasiswa dari dosen penguji maupun pembimbing. terimaRevisi() adalah logika untuk perbaikan revisi yang dilakukan oleh mahasiswa, ada dua jenis revisi yaitu laporan dan alat, tetapi mahasiswa dapat mengisi salah satu sesuai revisi yang diterima oleh mahasiswa.</w:t>
      </w:r>
    </w:p>
    <w:p w14:paraId="5F2BAB32" w14:textId="0DFA0E85" w:rsidR="00123E65" w:rsidRPr="00123E65" w:rsidRDefault="00123E65" w:rsidP="007D3083">
      <w:pPr>
        <w:pStyle w:val="ListParagraph"/>
        <w:numPr>
          <w:ilvl w:val="0"/>
          <w:numId w:val="27"/>
        </w:numPr>
        <w:rPr>
          <w:i/>
          <w:iCs/>
        </w:rPr>
      </w:pPr>
      <w:r>
        <w:t>Logika yang terdapat pada admin dan komite</w:t>
      </w:r>
    </w:p>
    <w:p w14:paraId="35CC93CA" w14:textId="15397741" w:rsidR="00E04375" w:rsidRDefault="00B52C9B" w:rsidP="00123E65">
      <w:pPr>
        <w:jc w:val="center"/>
      </w:pPr>
      <w:r w:rsidRPr="00B52C9B">
        <w:rPr>
          <w:noProof/>
        </w:rPr>
        <w:drawing>
          <wp:inline distT="0" distB="0" distL="0" distR="0" wp14:anchorId="58A0B5FA" wp14:editId="28722EF5">
            <wp:extent cx="2419688" cy="304843"/>
            <wp:effectExtent l="0" t="0" r="0" b="0"/>
            <wp:docPr id="179971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71649" name=""/>
                    <pic:cNvPicPr/>
                  </pic:nvPicPr>
                  <pic:blipFill>
                    <a:blip r:embed="rId139"/>
                    <a:stretch>
                      <a:fillRect/>
                    </a:stretch>
                  </pic:blipFill>
                  <pic:spPr>
                    <a:xfrm>
                      <a:off x="0" y="0"/>
                      <a:ext cx="2419688" cy="304843"/>
                    </a:xfrm>
                    <a:prstGeom prst="rect">
                      <a:avLst/>
                    </a:prstGeom>
                  </pic:spPr>
                </pic:pic>
              </a:graphicData>
            </a:graphic>
          </wp:inline>
        </w:drawing>
      </w:r>
    </w:p>
    <w:p w14:paraId="03C60325" w14:textId="0E0AFB88" w:rsidR="00123E65" w:rsidRDefault="00B3178B" w:rsidP="00123E65">
      <w:pPr>
        <w:jc w:val="center"/>
      </w:pPr>
      <w:bookmarkStart w:id="125" w:name="_Toc171756500"/>
      <w:r>
        <w:t>Gambar</w:t>
      </w:r>
      <w:r w:rsidR="00123E65">
        <w:t xml:space="preserve"> 4. </w:t>
      </w:r>
      <w:r w:rsidR="00123E65">
        <w:fldChar w:fldCharType="begin"/>
      </w:r>
      <w:r w:rsidR="00123E65">
        <w:instrText xml:space="preserve"> SEQ Gambar_4. \* ARABIC </w:instrText>
      </w:r>
      <w:r w:rsidR="00123E65">
        <w:fldChar w:fldCharType="separate"/>
      </w:r>
      <w:r w:rsidR="0067630B">
        <w:rPr>
          <w:noProof/>
        </w:rPr>
        <w:t>84</w:t>
      </w:r>
      <w:r w:rsidR="00123E65">
        <w:fldChar w:fldCharType="end"/>
      </w:r>
      <w:r w:rsidR="00123E65">
        <w:t xml:space="preserve"> Constructor admin</w:t>
      </w:r>
      <w:bookmarkEnd w:id="125"/>
    </w:p>
    <w:p w14:paraId="62E2045E" w14:textId="21ED9AFF" w:rsidR="00123E65" w:rsidRDefault="00B3178B" w:rsidP="00123E65">
      <w:r>
        <w:t>Gambar</w:t>
      </w:r>
      <w:r w:rsidR="00123E65">
        <w:t xml:space="preserve"> 4.8</w:t>
      </w:r>
      <w:r w:rsidR="00E04375">
        <w:t>4</w:t>
      </w:r>
      <w:r w:rsidR="00123E65">
        <w:t xml:space="preserve"> merupakan constructor yang dibuat untuk menghubungkan AdminController dengan AdminService. Ini adalah teknik dependency injection yang telah dijelaskan pada </w:t>
      </w:r>
      <w:r>
        <w:t>Gambar</w:t>
      </w:r>
      <w:r w:rsidR="00123E65">
        <w:t xml:space="preserve"> 4.59 sebelumnya. Teknik ini bertujuan agar seluruh logika tidak menumpuk pada satu controller saja</w:t>
      </w:r>
      <w:r w:rsidR="005B03FA">
        <w:t>.</w:t>
      </w:r>
    </w:p>
    <w:p w14:paraId="2232B8D2" w14:textId="1F6D4614" w:rsidR="00E04375" w:rsidRDefault="00550860" w:rsidP="005B03FA">
      <w:pPr>
        <w:jc w:val="center"/>
      </w:pPr>
      <w:r w:rsidRPr="00550860">
        <w:rPr>
          <w:noProof/>
        </w:rPr>
        <w:lastRenderedPageBreak/>
        <w:drawing>
          <wp:inline distT="0" distB="0" distL="0" distR="0" wp14:anchorId="3E263F63" wp14:editId="5C5A95CD">
            <wp:extent cx="3324689" cy="4077269"/>
            <wp:effectExtent l="0" t="0" r="9525" b="0"/>
            <wp:docPr id="563244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44093" name=""/>
                    <pic:cNvPicPr/>
                  </pic:nvPicPr>
                  <pic:blipFill>
                    <a:blip r:embed="rId140"/>
                    <a:stretch>
                      <a:fillRect/>
                    </a:stretch>
                  </pic:blipFill>
                  <pic:spPr>
                    <a:xfrm>
                      <a:off x="0" y="0"/>
                      <a:ext cx="3324689" cy="4077269"/>
                    </a:xfrm>
                    <a:prstGeom prst="rect">
                      <a:avLst/>
                    </a:prstGeom>
                  </pic:spPr>
                </pic:pic>
              </a:graphicData>
            </a:graphic>
          </wp:inline>
        </w:drawing>
      </w:r>
    </w:p>
    <w:p w14:paraId="3E73FDBF" w14:textId="7F83A99C" w:rsidR="005B03FA" w:rsidRDefault="00B3178B" w:rsidP="005B03FA">
      <w:pPr>
        <w:jc w:val="center"/>
      </w:pPr>
      <w:bookmarkStart w:id="126" w:name="_Toc171756501"/>
      <w:r>
        <w:t>Gambar</w:t>
      </w:r>
      <w:r w:rsidR="005B03FA">
        <w:t xml:space="preserve"> 4. </w:t>
      </w:r>
      <w:r w:rsidR="005B03FA">
        <w:fldChar w:fldCharType="begin"/>
      </w:r>
      <w:r w:rsidR="005B03FA">
        <w:instrText xml:space="preserve"> SEQ Gambar_4. \* ARABIC </w:instrText>
      </w:r>
      <w:r w:rsidR="005B03FA">
        <w:fldChar w:fldCharType="separate"/>
      </w:r>
      <w:r w:rsidR="0067630B">
        <w:rPr>
          <w:noProof/>
        </w:rPr>
        <w:t>85</w:t>
      </w:r>
      <w:r w:rsidR="005B03FA">
        <w:fldChar w:fldCharType="end"/>
      </w:r>
      <w:r w:rsidR="005B03FA">
        <w:t xml:space="preserve"> Logika konten admin dan komite</w:t>
      </w:r>
      <w:bookmarkEnd w:id="126"/>
    </w:p>
    <w:p w14:paraId="7EC6BAFF" w14:textId="6C34CD18" w:rsidR="005B03FA" w:rsidRDefault="00B3178B" w:rsidP="00123E65">
      <w:r>
        <w:t>Gambar</w:t>
      </w:r>
      <w:r w:rsidR="005B03FA">
        <w:t xml:space="preserve"> 4.8</w:t>
      </w:r>
      <w:r w:rsidR="00E04375">
        <w:t>5</w:t>
      </w:r>
      <w:r w:rsidR="005B03FA">
        <w:t xml:space="preserve"> menunjukkan logika konten pada admin dan komite. index() menunjukkan logika untuk memunculkan halaman konten dan menampilkan data konten yang diambil dari </w:t>
      </w:r>
      <w:r>
        <w:t>Tabel</w:t>
      </w:r>
      <w:r w:rsidR="005B03FA">
        <w:t xml:space="preserve"> Konten. updateKonten() berfungsi untuk melakukan update konten yang diinginkan, dapat memilih salah satu atau dua-duanya sekaligus antara konten timeline skripsi dan alur skripsi.</w:t>
      </w:r>
    </w:p>
    <w:p w14:paraId="3802F75F" w14:textId="0E462187" w:rsidR="00E31468" w:rsidRDefault="008627F1" w:rsidP="0073594D">
      <w:pPr>
        <w:jc w:val="center"/>
      </w:pPr>
      <w:r w:rsidRPr="008627F1">
        <w:rPr>
          <w:noProof/>
        </w:rPr>
        <w:lastRenderedPageBreak/>
        <w:drawing>
          <wp:inline distT="0" distB="0" distL="0" distR="0" wp14:anchorId="3380F87B" wp14:editId="75C9689D">
            <wp:extent cx="3296110" cy="3324689"/>
            <wp:effectExtent l="0" t="0" r="0" b="9525"/>
            <wp:docPr id="1311697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97667" name=""/>
                    <pic:cNvPicPr/>
                  </pic:nvPicPr>
                  <pic:blipFill>
                    <a:blip r:embed="rId141"/>
                    <a:stretch>
                      <a:fillRect/>
                    </a:stretch>
                  </pic:blipFill>
                  <pic:spPr>
                    <a:xfrm>
                      <a:off x="0" y="0"/>
                      <a:ext cx="3296110" cy="3324689"/>
                    </a:xfrm>
                    <a:prstGeom prst="rect">
                      <a:avLst/>
                    </a:prstGeom>
                  </pic:spPr>
                </pic:pic>
              </a:graphicData>
            </a:graphic>
          </wp:inline>
        </w:drawing>
      </w:r>
    </w:p>
    <w:p w14:paraId="01742FFD" w14:textId="047D9399" w:rsidR="0057478D" w:rsidRDefault="00B3178B" w:rsidP="0073594D">
      <w:pPr>
        <w:jc w:val="center"/>
      </w:pPr>
      <w:bookmarkStart w:id="127" w:name="_Toc171756502"/>
      <w:r>
        <w:t>Gambar</w:t>
      </w:r>
      <w:r w:rsidR="0073594D">
        <w:t xml:space="preserve"> 4. </w:t>
      </w:r>
      <w:r w:rsidR="0073594D">
        <w:fldChar w:fldCharType="begin"/>
      </w:r>
      <w:r w:rsidR="0073594D">
        <w:instrText xml:space="preserve"> SEQ Gambar_4. \* ARABIC </w:instrText>
      </w:r>
      <w:r w:rsidR="0073594D">
        <w:fldChar w:fldCharType="separate"/>
      </w:r>
      <w:r w:rsidR="0067630B">
        <w:rPr>
          <w:noProof/>
        </w:rPr>
        <w:t>86</w:t>
      </w:r>
      <w:r w:rsidR="0073594D">
        <w:fldChar w:fldCharType="end"/>
      </w:r>
      <w:r w:rsidR="0073594D">
        <w:t xml:space="preserve"> </w:t>
      </w:r>
      <w:r w:rsidR="00377598">
        <w:t>L</w:t>
      </w:r>
      <w:r w:rsidR="0073594D">
        <w:t xml:space="preserve">ogika </w:t>
      </w:r>
      <w:r w:rsidR="00377598">
        <w:t>p</w:t>
      </w:r>
      <w:r w:rsidR="0073594D">
        <w:t>rofile komite</w:t>
      </w:r>
      <w:bookmarkEnd w:id="127"/>
    </w:p>
    <w:p w14:paraId="1F74260F" w14:textId="4707A7DE" w:rsidR="0073594D" w:rsidRDefault="00B3178B" w:rsidP="0073594D">
      <w:r>
        <w:t>Gambar</w:t>
      </w:r>
      <w:r w:rsidR="0073594D">
        <w:t xml:space="preserve"> 4.8</w:t>
      </w:r>
      <w:r w:rsidR="00E31468">
        <w:t>6</w:t>
      </w:r>
      <w:r w:rsidR="0073594D">
        <w:t xml:space="preserve"> menunjukkan logika profile yang terdapat pada komite. logika ini sama dengan logika profile di mahasiswa, hanya terdapat perbedaan di jenis data yang dapat dirubah, yaitu</w:t>
      </w:r>
      <w:r w:rsidR="003B78EE">
        <w:t xml:space="preserve"> hanya</w:t>
      </w:r>
      <w:r w:rsidR="0073594D">
        <w:t xml:space="preserve"> photo profil</w:t>
      </w:r>
      <w:r w:rsidR="008A2F8B">
        <w:t xml:space="preserve">, </w:t>
      </w:r>
      <w:r w:rsidR="0073594D">
        <w:t>tanda tangan</w:t>
      </w:r>
      <w:r w:rsidR="008A2F8B">
        <w:t>, dan rubah password apabila diinginkan</w:t>
      </w:r>
      <w:r w:rsidR="0073594D">
        <w:t>.</w:t>
      </w:r>
    </w:p>
    <w:p w14:paraId="386E7C29" w14:textId="72B0B75A" w:rsidR="00E31468" w:rsidRDefault="009C7004" w:rsidP="00F541F1">
      <w:pPr>
        <w:jc w:val="center"/>
      </w:pPr>
      <w:r w:rsidRPr="009C7004">
        <w:rPr>
          <w:noProof/>
        </w:rPr>
        <w:lastRenderedPageBreak/>
        <w:drawing>
          <wp:inline distT="0" distB="0" distL="0" distR="0" wp14:anchorId="0076FC3F" wp14:editId="6FB7BCCC">
            <wp:extent cx="4991797" cy="4544059"/>
            <wp:effectExtent l="0" t="0" r="0" b="9525"/>
            <wp:docPr id="18018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832438" name=""/>
                    <pic:cNvPicPr/>
                  </pic:nvPicPr>
                  <pic:blipFill>
                    <a:blip r:embed="rId142"/>
                    <a:stretch>
                      <a:fillRect/>
                    </a:stretch>
                  </pic:blipFill>
                  <pic:spPr>
                    <a:xfrm>
                      <a:off x="0" y="0"/>
                      <a:ext cx="4991797" cy="4544059"/>
                    </a:xfrm>
                    <a:prstGeom prst="rect">
                      <a:avLst/>
                    </a:prstGeom>
                  </pic:spPr>
                </pic:pic>
              </a:graphicData>
            </a:graphic>
          </wp:inline>
        </w:drawing>
      </w:r>
    </w:p>
    <w:p w14:paraId="7E18D5EB" w14:textId="79DB989C" w:rsidR="001D3D16" w:rsidRDefault="00B3178B" w:rsidP="00F541F1">
      <w:pPr>
        <w:jc w:val="center"/>
      </w:pPr>
      <w:bookmarkStart w:id="128" w:name="_Toc171756503"/>
      <w:r>
        <w:t>Gambar</w:t>
      </w:r>
      <w:r w:rsidR="0024276D">
        <w:t xml:space="preserve"> 4. </w:t>
      </w:r>
      <w:r w:rsidR="0024276D">
        <w:fldChar w:fldCharType="begin"/>
      </w:r>
      <w:r w:rsidR="0024276D">
        <w:instrText xml:space="preserve"> SEQ Gambar_4. \* ARABIC </w:instrText>
      </w:r>
      <w:r w:rsidR="0024276D">
        <w:fldChar w:fldCharType="separate"/>
      </w:r>
      <w:r w:rsidR="0067630B">
        <w:rPr>
          <w:noProof/>
        </w:rPr>
        <w:t>87</w:t>
      </w:r>
      <w:r w:rsidR="0024276D">
        <w:fldChar w:fldCharType="end"/>
      </w:r>
      <w:r w:rsidR="0024276D">
        <w:t xml:space="preserve"> Logika </w:t>
      </w:r>
      <w:r w:rsidR="0016594E">
        <w:t>melihat data mahasiswa untuk admin dan komite</w:t>
      </w:r>
      <w:bookmarkEnd w:id="128"/>
    </w:p>
    <w:p w14:paraId="4E814A3F" w14:textId="69E0A5BF" w:rsidR="00385241" w:rsidRDefault="00B3178B" w:rsidP="00A57683">
      <w:r>
        <w:t>Gambar</w:t>
      </w:r>
      <w:r w:rsidR="00A57683">
        <w:t xml:space="preserve"> 4.8</w:t>
      </w:r>
      <w:r w:rsidR="00E31468">
        <w:t>7</w:t>
      </w:r>
      <w:r w:rsidR="00A57683">
        <w:t xml:space="preserve"> menunjukkan logika pe</w:t>
      </w:r>
      <w:r w:rsidR="005C70F3">
        <w:t xml:space="preserve">ngelolaan data mahasiswa untuk admin dan komite. getStudents() berfungsi untuk </w:t>
      </w:r>
      <w:r w:rsidR="00A95FD0">
        <w:t xml:space="preserve">mengambil seluruh data mahasiswa </w:t>
      </w:r>
      <w:r w:rsidR="00AE02B6">
        <w:t>yang tersedia. Terdapat fungsi tambahan untuk melakukan filter pencarian nama,</w:t>
      </w:r>
      <w:r w:rsidR="00FC0898">
        <w:t xml:space="preserve"> prodi, status, dan tahun pada mahasiswa.</w:t>
      </w:r>
      <w:r w:rsidR="00A23C28">
        <w:t xml:space="preserve"> getStudent() untuk mengambil detail </w:t>
      </w:r>
      <w:r w:rsidR="00D978DE">
        <w:t>dari data salah satu mahasiswa yang ingin dilihat.</w:t>
      </w:r>
    </w:p>
    <w:p w14:paraId="0A78A449" w14:textId="2CA4F2C6" w:rsidR="00E31468" w:rsidRDefault="00421D0E" w:rsidP="00810035">
      <w:pPr>
        <w:jc w:val="center"/>
      </w:pPr>
      <w:r w:rsidRPr="00421D0E">
        <w:rPr>
          <w:noProof/>
        </w:rPr>
        <w:lastRenderedPageBreak/>
        <w:drawing>
          <wp:inline distT="0" distB="0" distL="0" distR="0" wp14:anchorId="4F026F52" wp14:editId="2B756B04">
            <wp:extent cx="4420217" cy="4677428"/>
            <wp:effectExtent l="0" t="0" r="0" b="8890"/>
            <wp:docPr id="778564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64068" name=""/>
                    <pic:cNvPicPr/>
                  </pic:nvPicPr>
                  <pic:blipFill>
                    <a:blip r:embed="rId143"/>
                    <a:stretch>
                      <a:fillRect/>
                    </a:stretch>
                  </pic:blipFill>
                  <pic:spPr>
                    <a:xfrm>
                      <a:off x="0" y="0"/>
                      <a:ext cx="4420217" cy="4677428"/>
                    </a:xfrm>
                    <a:prstGeom prst="rect">
                      <a:avLst/>
                    </a:prstGeom>
                  </pic:spPr>
                </pic:pic>
              </a:graphicData>
            </a:graphic>
          </wp:inline>
        </w:drawing>
      </w:r>
    </w:p>
    <w:p w14:paraId="5B92D121" w14:textId="4CB338C7" w:rsidR="00A57683" w:rsidRDefault="00B3178B" w:rsidP="00810035">
      <w:pPr>
        <w:jc w:val="center"/>
      </w:pPr>
      <w:bookmarkStart w:id="129" w:name="_Toc171756504"/>
      <w:r>
        <w:t>Gambar</w:t>
      </w:r>
      <w:r w:rsidR="00FF1415">
        <w:t xml:space="preserve"> 4. </w:t>
      </w:r>
      <w:r w:rsidR="00FF1415">
        <w:fldChar w:fldCharType="begin"/>
      </w:r>
      <w:r w:rsidR="00FF1415">
        <w:instrText xml:space="preserve"> SEQ Gambar_4. \* ARABIC </w:instrText>
      </w:r>
      <w:r w:rsidR="00FF1415">
        <w:fldChar w:fldCharType="separate"/>
      </w:r>
      <w:r w:rsidR="0067630B">
        <w:rPr>
          <w:noProof/>
        </w:rPr>
        <w:t>88</w:t>
      </w:r>
      <w:r w:rsidR="00FF1415">
        <w:fldChar w:fldCharType="end"/>
      </w:r>
      <w:r w:rsidR="00FF1415">
        <w:t xml:space="preserve"> </w:t>
      </w:r>
      <w:r w:rsidR="003D2E45">
        <w:t xml:space="preserve">Logika </w:t>
      </w:r>
      <w:r w:rsidR="00D66141">
        <w:t>tambah data mahasiswa untuk admin</w:t>
      </w:r>
      <w:bookmarkEnd w:id="129"/>
    </w:p>
    <w:p w14:paraId="5D33CAA4" w14:textId="4D8C197F" w:rsidR="00FF1415" w:rsidRDefault="00B3178B" w:rsidP="00FF1415">
      <w:r>
        <w:t>Gambar</w:t>
      </w:r>
      <w:r w:rsidR="00FF1415">
        <w:t xml:space="preserve"> 4.8</w:t>
      </w:r>
      <w:r w:rsidR="00E31468">
        <w:t>8</w:t>
      </w:r>
      <w:r w:rsidR="00FF1415">
        <w:t xml:space="preserve"> menunjukkan logika untuk menambahkan data mahasiswa di admin.</w:t>
      </w:r>
      <w:r w:rsidR="001258F6">
        <w:t xml:space="preserve"> Fitur ini hanya dapat dilakukan oleh admin, yaitu admin dapat menambahkan data manusia berdasarkan form </w:t>
      </w:r>
      <w:r w:rsidR="002375F5">
        <w:t>yang tersedia</w:t>
      </w:r>
      <w:r w:rsidR="00937E2C">
        <w:t xml:space="preserve"> yang ditampilkan oleh createStudent()</w:t>
      </w:r>
      <w:r w:rsidR="002375F5">
        <w:t>.</w:t>
      </w:r>
      <w:r w:rsidR="00235FF8">
        <w:t xml:space="preserve"> </w:t>
      </w:r>
      <w:r w:rsidR="0068208A">
        <w:t>storeStudent() berisi logika yang berfungsi untuk melakukan validasi data yang telah diinput di form mahasiswa dan memasukkan datanya ke database</w:t>
      </w:r>
      <w:r w:rsidR="00BA71AF">
        <w:t>.</w:t>
      </w:r>
      <w:r w:rsidR="00F55A84">
        <w:t xml:space="preserve"> Selain itu, setiap data mahasiswa yang ditambahkan akan langsung diberikan role mahasiswa secara otomatis.</w:t>
      </w:r>
    </w:p>
    <w:p w14:paraId="7B9CBECA" w14:textId="4905D735" w:rsidR="00E31468" w:rsidRDefault="00677A69" w:rsidP="003E7AD9">
      <w:pPr>
        <w:jc w:val="center"/>
      </w:pPr>
      <w:r w:rsidRPr="00677A69">
        <w:rPr>
          <w:noProof/>
        </w:rPr>
        <w:lastRenderedPageBreak/>
        <w:drawing>
          <wp:inline distT="0" distB="0" distL="0" distR="0" wp14:anchorId="001DEECA" wp14:editId="52599651">
            <wp:extent cx="5039995" cy="7610475"/>
            <wp:effectExtent l="0" t="0" r="8255" b="9525"/>
            <wp:docPr id="1358245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245651" name=""/>
                    <pic:cNvPicPr/>
                  </pic:nvPicPr>
                  <pic:blipFill>
                    <a:blip r:embed="rId144"/>
                    <a:stretch>
                      <a:fillRect/>
                    </a:stretch>
                  </pic:blipFill>
                  <pic:spPr>
                    <a:xfrm>
                      <a:off x="0" y="0"/>
                      <a:ext cx="5039995" cy="7610475"/>
                    </a:xfrm>
                    <a:prstGeom prst="rect">
                      <a:avLst/>
                    </a:prstGeom>
                  </pic:spPr>
                </pic:pic>
              </a:graphicData>
            </a:graphic>
          </wp:inline>
        </w:drawing>
      </w:r>
    </w:p>
    <w:p w14:paraId="77249416" w14:textId="6A48685F" w:rsidR="00BF73D4" w:rsidRDefault="00B3178B" w:rsidP="003E7AD9">
      <w:pPr>
        <w:jc w:val="center"/>
      </w:pPr>
      <w:bookmarkStart w:id="130" w:name="_Toc171756505"/>
      <w:r>
        <w:t>Gambar</w:t>
      </w:r>
      <w:r w:rsidR="003E7AD9">
        <w:t xml:space="preserve"> 4. </w:t>
      </w:r>
      <w:r w:rsidR="003E7AD9">
        <w:fldChar w:fldCharType="begin"/>
      </w:r>
      <w:r w:rsidR="003E7AD9">
        <w:instrText xml:space="preserve"> SEQ Gambar_4. \* ARABIC </w:instrText>
      </w:r>
      <w:r w:rsidR="003E7AD9">
        <w:fldChar w:fldCharType="separate"/>
      </w:r>
      <w:r w:rsidR="0067630B">
        <w:rPr>
          <w:noProof/>
        </w:rPr>
        <w:t>89</w:t>
      </w:r>
      <w:r w:rsidR="003E7AD9">
        <w:fldChar w:fldCharType="end"/>
      </w:r>
      <w:r w:rsidR="003E7AD9">
        <w:t xml:space="preserve"> Logika tambah data mahasiswa dengan excel untuk admin</w:t>
      </w:r>
      <w:bookmarkEnd w:id="130"/>
    </w:p>
    <w:p w14:paraId="0B1627AF" w14:textId="2B8B0AB8" w:rsidR="00103E5C" w:rsidRDefault="00B3178B" w:rsidP="00103E5C">
      <w:r>
        <w:lastRenderedPageBreak/>
        <w:t>Gambar</w:t>
      </w:r>
      <w:r w:rsidR="00103E5C">
        <w:t xml:space="preserve"> 4.8</w:t>
      </w:r>
      <w:r w:rsidR="00E31468">
        <w:t>9</w:t>
      </w:r>
      <w:r w:rsidR="00103E5C">
        <w:t xml:space="preserve"> menunjukkan logia tambah data mahasiswa menggunakan excel</w:t>
      </w:r>
      <w:r w:rsidR="00664121">
        <w:t xml:space="preserve">. Pertama, ambil data </w:t>
      </w:r>
      <w:r w:rsidR="00232A30">
        <w:t>yang dibutuhkan dari</w:t>
      </w:r>
      <w:r w:rsidR="00765594">
        <w:t xml:space="preserve"> beberapa </w:t>
      </w:r>
      <w:r>
        <w:t>Tabel</w:t>
      </w:r>
      <w:r w:rsidR="00765594">
        <w:t xml:space="preserve"> terlebih dahulu untuk menentukan relasi pada setiap mahasiswa.</w:t>
      </w:r>
      <w:r w:rsidR="00F71D02">
        <w:t xml:space="preserve"> </w:t>
      </w:r>
      <w:r w:rsidR="0064247F">
        <w:t xml:space="preserve">data yang diambil adalah masing-masing id dari </w:t>
      </w:r>
      <w:r>
        <w:t>Tabel</w:t>
      </w:r>
      <w:r w:rsidR="008A122E">
        <w:t xml:space="preserve"> kelas, prodi, dan tahun ajaran.</w:t>
      </w:r>
      <w:r w:rsidR="00DA1764">
        <w:t xml:space="preserve"> Saat memasukkan data menggunakan excel, id yang dimasukkan</w:t>
      </w:r>
      <w:r w:rsidR="002D4568">
        <w:t xml:space="preserve"> di excel</w:t>
      </w:r>
      <w:r w:rsidR="00DA1764">
        <w:t xml:space="preserve"> harus sesuai </w:t>
      </w:r>
      <w:r w:rsidR="002D4568">
        <w:t>berdasarkan data yang tersedia di database</w:t>
      </w:r>
      <w:r w:rsidR="00061A94">
        <w:t xml:space="preserve">. Untuk format excel tersebut akan ditunjukkan pada </w:t>
      </w:r>
      <w:r>
        <w:t>Gambar</w:t>
      </w:r>
      <w:r w:rsidR="00061A94">
        <w:t xml:space="preserve"> di bawah ini.</w:t>
      </w:r>
    </w:p>
    <w:p w14:paraId="2F820C13" w14:textId="77777777" w:rsidR="00E31468" w:rsidRDefault="00786E9F" w:rsidP="00786E9F">
      <w:pPr>
        <w:jc w:val="center"/>
      </w:pPr>
      <w:r w:rsidRPr="00786E9F">
        <w:rPr>
          <w:noProof/>
        </w:rPr>
        <w:drawing>
          <wp:inline distT="0" distB="0" distL="0" distR="0" wp14:anchorId="115EED7A" wp14:editId="73418E79">
            <wp:extent cx="5039995" cy="1640840"/>
            <wp:effectExtent l="0" t="0" r="8255" b="0"/>
            <wp:docPr id="1598746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746369" name=""/>
                    <pic:cNvPicPr/>
                  </pic:nvPicPr>
                  <pic:blipFill>
                    <a:blip r:embed="rId145"/>
                    <a:stretch>
                      <a:fillRect/>
                    </a:stretch>
                  </pic:blipFill>
                  <pic:spPr>
                    <a:xfrm>
                      <a:off x="0" y="0"/>
                      <a:ext cx="5039995" cy="1640840"/>
                    </a:xfrm>
                    <a:prstGeom prst="rect">
                      <a:avLst/>
                    </a:prstGeom>
                  </pic:spPr>
                </pic:pic>
              </a:graphicData>
            </a:graphic>
          </wp:inline>
        </w:drawing>
      </w:r>
    </w:p>
    <w:p w14:paraId="3FA8428D" w14:textId="68FDC6EF" w:rsidR="009C494D" w:rsidRDefault="00B3178B" w:rsidP="00786E9F">
      <w:pPr>
        <w:jc w:val="center"/>
      </w:pPr>
      <w:bookmarkStart w:id="131" w:name="_Toc171756506"/>
      <w:r>
        <w:t>Gambar</w:t>
      </w:r>
      <w:r w:rsidR="00786E9F">
        <w:t xml:space="preserve"> 4. </w:t>
      </w:r>
      <w:r w:rsidR="00786E9F">
        <w:fldChar w:fldCharType="begin"/>
      </w:r>
      <w:r w:rsidR="00786E9F">
        <w:instrText xml:space="preserve"> SEQ Gambar_4. \* ARABIC </w:instrText>
      </w:r>
      <w:r w:rsidR="00786E9F">
        <w:fldChar w:fldCharType="separate"/>
      </w:r>
      <w:r w:rsidR="0067630B">
        <w:rPr>
          <w:noProof/>
        </w:rPr>
        <w:t>90</w:t>
      </w:r>
      <w:r w:rsidR="00786E9F">
        <w:fldChar w:fldCharType="end"/>
      </w:r>
      <w:r w:rsidR="009C494D">
        <w:t xml:space="preserve"> Format data excel untuk menambah data mahasiswa</w:t>
      </w:r>
      <w:bookmarkEnd w:id="131"/>
    </w:p>
    <w:p w14:paraId="349426AF" w14:textId="24B1812F" w:rsidR="00710BFE" w:rsidRDefault="00B3178B" w:rsidP="00512C78">
      <w:r>
        <w:t>Gambar</w:t>
      </w:r>
      <w:r w:rsidR="00512C78">
        <w:t xml:space="preserve"> 4.</w:t>
      </w:r>
      <w:r w:rsidR="00E31468">
        <w:t>90</w:t>
      </w:r>
      <w:r w:rsidR="00512C78">
        <w:t xml:space="preserve"> adalah format excel yang harus diikuti jika admin ingin memasukkan data mahasiswa menggunakan excel</w:t>
      </w:r>
      <w:r w:rsidR="00C32DFC">
        <w:t xml:space="preserve">. </w:t>
      </w:r>
      <w:r w:rsidR="00FF78AB">
        <w:t>Berikut adalah beberapa kolom yang haru</w:t>
      </w:r>
      <w:r w:rsidR="000272A7">
        <w:t>s tersedia pada excel, tidak kurang dan tidak lebih, yaitu email, password, nim, id kelas, id prodi, dan id tahun ajaran.</w:t>
      </w:r>
      <w:r w:rsidR="004510A5">
        <w:t xml:space="preserve"> Terkhusus pada kolom y</w:t>
      </w:r>
      <w:r w:rsidR="001A5B04">
        <w:t xml:space="preserve">ang membutuhkan id, maka harus memasukkan data tersebut pada database terlebih dahulu yang tersedia pada halaman database di admin. Setelah memasukkan data, nanti masing-masing data akan memiliki id-nya masing-masing, lalu sesuaikan kolom </w:t>
      </w:r>
      <w:r w:rsidR="00772F20">
        <w:t>id kelas, id prodi, dan id tahun ajaran berdasarkan id yang telah tersedia di kolom database berdasarkan masing-masing kolom tersebut.</w:t>
      </w:r>
    </w:p>
    <w:p w14:paraId="490A8C5A" w14:textId="3AEC808D" w:rsidR="004C05ED" w:rsidRDefault="004C05ED" w:rsidP="00512C78">
      <w:r>
        <w:t>Dalam melakukan</w:t>
      </w:r>
      <w:r w:rsidR="00AC5859">
        <w:t xml:space="preserve"> insert data menggunakan excel, ada beberapa validasi yang harus dilakukan.</w:t>
      </w:r>
      <w:r w:rsidR="00284DAF">
        <w:t xml:space="preserve"> Jika id yang dimasukkan di excel tidak ditemukan di database, maka akan mendapatkan pesan error bahwa </w:t>
      </w:r>
      <w:r w:rsidR="000E3255">
        <w:t>“ID kelas pada baris n tidak tersedia di database</w:t>
      </w:r>
      <w:r w:rsidR="00F12FA6">
        <w:t xml:space="preserve">, </w:t>
      </w:r>
      <w:r w:rsidR="000E3255">
        <w:t>”</w:t>
      </w:r>
      <w:r w:rsidR="00F12FA6">
        <w:t xml:space="preserve"> sehingga admin mengetahui dengan jelas jika terdapat kesalahan. Selain itu, juga melakukan pengecekan</w:t>
      </w:r>
      <w:r w:rsidR="006D71D3">
        <w:t xml:space="preserve"> pada email dan nim karena data tersebut harus bersifat unik atau tidak boleh ada yang sama antara satu sama lain. </w:t>
      </w:r>
      <w:r w:rsidR="00986852">
        <w:t xml:space="preserve">Jika terjadi error, akan ditunjukkan </w:t>
      </w:r>
      <w:r w:rsidR="00EB34CA">
        <w:t>pesan e</w:t>
      </w:r>
      <w:r w:rsidR="00EA18EF">
        <w:t>r</w:t>
      </w:r>
      <w:r w:rsidR="00EB34CA">
        <w:t xml:space="preserve">ror dengan jelas berdasarkan </w:t>
      </w:r>
      <w:r w:rsidR="007B72E4">
        <w:t>letak baris pada file excel</w:t>
      </w:r>
      <w:r w:rsidR="00D550FA">
        <w:t>.</w:t>
      </w:r>
    </w:p>
    <w:p w14:paraId="6652AC51" w14:textId="7C4AC69D" w:rsidR="00E31468" w:rsidRDefault="00205136" w:rsidP="00D87FC9">
      <w:pPr>
        <w:jc w:val="center"/>
      </w:pPr>
      <w:r w:rsidRPr="00205136">
        <w:rPr>
          <w:noProof/>
        </w:rPr>
        <w:lastRenderedPageBreak/>
        <w:drawing>
          <wp:inline distT="0" distB="0" distL="0" distR="0" wp14:anchorId="5BB26BB8" wp14:editId="66DB6741">
            <wp:extent cx="4991797" cy="6858957"/>
            <wp:effectExtent l="0" t="0" r="0" b="0"/>
            <wp:docPr id="953210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10505" name=""/>
                    <pic:cNvPicPr/>
                  </pic:nvPicPr>
                  <pic:blipFill>
                    <a:blip r:embed="rId146"/>
                    <a:stretch>
                      <a:fillRect/>
                    </a:stretch>
                  </pic:blipFill>
                  <pic:spPr>
                    <a:xfrm>
                      <a:off x="0" y="0"/>
                      <a:ext cx="4991797" cy="6858957"/>
                    </a:xfrm>
                    <a:prstGeom prst="rect">
                      <a:avLst/>
                    </a:prstGeom>
                  </pic:spPr>
                </pic:pic>
              </a:graphicData>
            </a:graphic>
          </wp:inline>
        </w:drawing>
      </w:r>
    </w:p>
    <w:p w14:paraId="79A63272" w14:textId="76E8C401" w:rsidR="003219E0" w:rsidRDefault="00B3178B" w:rsidP="00D87FC9">
      <w:pPr>
        <w:jc w:val="center"/>
      </w:pPr>
      <w:bookmarkStart w:id="132" w:name="_Toc171756507"/>
      <w:r>
        <w:t>Gambar</w:t>
      </w:r>
      <w:r w:rsidR="00DC6BB2">
        <w:t xml:space="preserve"> 4. </w:t>
      </w:r>
      <w:r w:rsidR="00DC6BB2">
        <w:fldChar w:fldCharType="begin"/>
      </w:r>
      <w:r w:rsidR="00DC6BB2">
        <w:instrText xml:space="preserve"> SEQ Gambar_4. \* ARABIC </w:instrText>
      </w:r>
      <w:r w:rsidR="00DC6BB2">
        <w:fldChar w:fldCharType="separate"/>
      </w:r>
      <w:r w:rsidR="0067630B">
        <w:rPr>
          <w:noProof/>
        </w:rPr>
        <w:t>91</w:t>
      </w:r>
      <w:r w:rsidR="00DC6BB2">
        <w:fldChar w:fldCharType="end"/>
      </w:r>
      <w:r w:rsidR="00DC6BB2">
        <w:t xml:space="preserve"> Logika</w:t>
      </w:r>
      <w:r w:rsidR="00F51FC0">
        <w:t xml:space="preserve"> edit dan delete mahasiswa untuk admin</w:t>
      </w:r>
      <w:bookmarkEnd w:id="132"/>
    </w:p>
    <w:p w14:paraId="133BBA03" w14:textId="0326AAB5" w:rsidR="00D87FC9" w:rsidRDefault="00B3178B" w:rsidP="00D87FC9">
      <w:r>
        <w:t>Gambar</w:t>
      </w:r>
      <w:r w:rsidR="00D05E4F">
        <w:t xml:space="preserve"> 4.9</w:t>
      </w:r>
      <w:r w:rsidR="00E31468">
        <w:t>1</w:t>
      </w:r>
      <w:r w:rsidR="00D05E4F">
        <w:t xml:space="preserve"> menunjukan logika untuk ed</w:t>
      </w:r>
      <w:r w:rsidR="008B40ED">
        <w:t xml:space="preserve">it dan hapus data mahasiswa untuk admin. </w:t>
      </w:r>
      <w:r w:rsidR="001E227C">
        <w:t>editStudent()</w:t>
      </w:r>
      <w:r w:rsidR="00582735">
        <w:t xml:space="preserve"> berfungsi untuk menampilkan halaman edit dan beserta form yang harus diisi ketika ingin melakukan edit data mahasiswa. updateStudent() </w:t>
      </w:r>
      <w:r w:rsidR="00582735">
        <w:lastRenderedPageBreak/>
        <w:t>berfungsi untuk me</w:t>
      </w:r>
      <w:r w:rsidR="00B841CD">
        <w:t xml:space="preserve">lakukan logika ubah data mahasiswa, yaitu validasi data yang telah diisi di form edit dan memasukkan datanya ke database. </w:t>
      </w:r>
      <w:r w:rsidR="0058763A">
        <w:t>deleteStudent() berfungsi untuk menghapus data mahasiswa yang dipilih.</w:t>
      </w:r>
    </w:p>
    <w:p w14:paraId="76AFB383" w14:textId="61EDB196" w:rsidR="00E31468" w:rsidRDefault="006514E7" w:rsidP="0081404E">
      <w:pPr>
        <w:jc w:val="center"/>
      </w:pPr>
      <w:r w:rsidRPr="006514E7">
        <w:rPr>
          <w:noProof/>
        </w:rPr>
        <w:drawing>
          <wp:inline distT="0" distB="0" distL="0" distR="0" wp14:anchorId="76C2AF44" wp14:editId="25CABEF6">
            <wp:extent cx="3296110" cy="4906060"/>
            <wp:effectExtent l="0" t="0" r="0" b="8890"/>
            <wp:docPr id="1684356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56737" name=""/>
                    <pic:cNvPicPr/>
                  </pic:nvPicPr>
                  <pic:blipFill>
                    <a:blip r:embed="rId147"/>
                    <a:stretch>
                      <a:fillRect/>
                    </a:stretch>
                  </pic:blipFill>
                  <pic:spPr>
                    <a:xfrm>
                      <a:off x="0" y="0"/>
                      <a:ext cx="3296110" cy="4906060"/>
                    </a:xfrm>
                    <a:prstGeom prst="rect">
                      <a:avLst/>
                    </a:prstGeom>
                  </pic:spPr>
                </pic:pic>
              </a:graphicData>
            </a:graphic>
          </wp:inline>
        </w:drawing>
      </w:r>
    </w:p>
    <w:p w14:paraId="5F088089" w14:textId="3E967800" w:rsidR="00735945" w:rsidRDefault="00B3178B" w:rsidP="0081404E">
      <w:pPr>
        <w:jc w:val="center"/>
      </w:pPr>
      <w:bookmarkStart w:id="133" w:name="_Toc171756508"/>
      <w:r>
        <w:t>Gambar</w:t>
      </w:r>
      <w:r w:rsidR="00A135C4">
        <w:t xml:space="preserve"> 4. </w:t>
      </w:r>
      <w:r w:rsidR="00A135C4">
        <w:fldChar w:fldCharType="begin"/>
      </w:r>
      <w:r w:rsidR="00A135C4">
        <w:instrText xml:space="preserve"> SEQ Gambar_4. \* ARABIC </w:instrText>
      </w:r>
      <w:r w:rsidR="00A135C4">
        <w:fldChar w:fldCharType="separate"/>
      </w:r>
      <w:r w:rsidR="0067630B">
        <w:rPr>
          <w:noProof/>
        </w:rPr>
        <w:t>92</w:t>
      </w:r>
      <w:r w:rsidR="00A135C4">
        <w:fldChar w:fldCharType="end"/>
      </w:r>
      <w:r w:rsidR="00A135C4">
        <w:t xml:space="preserve"> Logika m</w:t>
      </w:r>
      <w:r w:rsidR="00936332">
        <w:t>enampilkan</w:t>
      </w:r>
      <w:r w:rsidR="00576C1F">
        <w:t xml:space="preserve"> dan menambah</w:t>
      </w:r>
      <w:r w:rsidR="00A135C4">
        <w:t xml:space="preserve"> data </w:t>
      </w:r>
      <w:r w:rsidR="003524A2">
        <w:t>dosen</w:t>
      </w:r>
      <w:r w:rsidR="00065C19">
        <w:t xml:space="preserve"> </w:t>
      </w:r>
      <w:r w:rsidR="003524A2">
        <w:t>untuk</w:t>
      </w:r>
      <w:r w:rsidR="00065C19">
        <w:t xml:space="preserve"> admin dan komite</w:t>
      </w:r>
      <w:bookmarkEnd w:id="133"/>
    </w:p>
    <w:p w14:paraId="1BCA94ED" w14:textId="351B2F52" w:rsidR="00E34BB2" w:rsidRDefault="00541131" w:rsidP="00E34BB2">
      <w:r>
        <w:t>G</w:t>
      </w:r>
      <w:r w:rsidR="00F738ED">
        <w:t>a</w:t>
      </w:r>
      <w:r>
        <w:t>mb</w:t>
      </w:r>
      <w:r w:rsidR="00F738ED">
        <w:t>ar 4.9</w:t>
      </w:r>
      <w:r w:rsidR="00E31468">
        <w:t>2</w:t>
      </w:r>
      <w:r w:rsidR="00F738ED">
        <w:t xml:space="preserve"> menunjukkan logi</w:t>
      </w:r>
      <w:r w:rsidR="00A873C8">
        <w:t>ka untu</w:t>
      </w:r>
      <w:r w:rsidR="009A0A19">
        <w:t>k menampilkan dan menambah data dosen. getLecturers() berfungsi untuk mengambil seluruh data dosen yang terdapat di database. getLecturer() berfungsi untuk melihat detail dari salah satu dosen y</w:t>
      </w:r>
      <w:r w:rsidR="00984BBA">
        <w:t>ang ingin dilihat. Sementara itu, createLecturer() hanya dapat diakses oleh admin</w:t>
      </w:r>
      <w:r w:rsidR="005924C4">
        <w:t>, y</w:t>
      </w:r>
      <w:r w:rsidR="00925E27">
        <w:t>ai</w:t>
      </w:r>
      <w:r w:rsidR="005924C4">
        <w:t xml:space="preserve">tu </w:t>
      </w:r>
      <w:r w:rsidR="00984BBA">
        <w:t xml:space="preserve">fitur </w:t>
      </w:r>
      <w:r w:rsidR="00642738">
        <w:t>penambahakan dosen dan menampilkan form untuk mengisi data dosen tersebut. Untuk logika</w:t>
      </w:r>
      <w:r w:rsidR="0027709A">
        <w:t xml:space="preserve"> tambah dosen</w:t>
      </w:r>
      <w:r w:rsidR="00642738">
        <w:t xml:space="preserve"> akan dijelaskan pada </w:t>
      </w:r>
      <w:r w:rsidR="00B3178B">
        <w:t>Gambar</w:t>
      </w:r>
      <w:r w:rsidR="00642738">
        <w:t xml:space="preserve"> di bawah ini</w:t>
      </w:r>
      <w:r w:rsidR="004B1781">
        <w:t>.</w:t>
      </w:r>
    </w:p>
    <w:p w14:paraId="6CA54601" w14:textId="1479D102" w:rsidR="006C5D6B" w:rsidRDefault="003F67E1" w:rsidP="006C5D6B">
      <w:pPr>
        <w:jc w:val="center"/>
      </w:pPr>
      <w:r w:rsidRPr="003F67E1">
        <w:rPr>
          <w:noProof/>
        </w:rPr>
        <w:lastRenderedPageBreak/>
        <w:drawing>
          <wp:inline distT="0" distB="0" distL="0" distR="0" wp14:anchorId="2053F359" wp14:editId="4FAB6AF5">
            <wp:extent cx="4105848" cy="5058481"/>
            <wp:effectExtent l="0" t="0" r="9525" b="8890"/>
            <wp:docPr id="459013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013972" name=""/>
                    <pic:cNvPicPr/>
                  </pic:nvPicPr>
                  <pic:blipFill>
                    <a:blip r:embed="rId148"/>
                    <a:stretch>
                      <a:fillRect/>
                    </a:stretch>
                  </pic:blipFill>
                  <pic:spPr>
                    <a:xfrm>
                      <a:off x="0" y="0"/>
                      <a:ext cx="4105848" cy="5058481"/>
                    </a:xfrm>
                    <a:prstGeom prst="rect">
                      <a:avLst/>
                    </a:prstGeom>
                  </pic:spPr>
                </pic:pic>
              </a:graphicData>
            </a:graphic>
          </wp:inline>
        </w:drawing>
      </w:r>
    </w:p>
    <w:p w14:paraId="52376199" w14:textId="24FA044E" w:rsidR="00A564EE" w:rsidRDefault="00B3178B" w:rsidP="006C5D6B">
      <w:pPr>
        <w:jc w:val="center"/>
      </w:pPr>
      <w:bookmarkStart w:id="134" w:name="_Toc171756509"/>
      <w:r>
        <w:t>Gambar</w:t>
      </w:r>
      <w:r w:rsidR="003832F2">
        <w:t xml:space="preserve"> 4. </w:t>
      </w:r>
      <w:r w:rsidR="003832F2">
        <w:fldChar w:fldCharType="begin"/>
      </w:r>
      <w:r w:rsidR="003832F2">
        <w:instrText xml:space="preserve"> SEQ Gambar_4. \* ARABIC </w:instrText>
      </w:r>
      <w:r w:rsidR="003832F2">
        <w:fldChar w:fldCharType="separate"/>
      </w:r>
      <w:r w:rsidR="0067630B">
        <w:rPr>
          <w:noProof/>
        </w:rPr>
        <w:t>93</w:t>
      </w:r>
      <w:r w:rsidR="003832F2">
        <w:fldChar w:fldCharType="end"/>
      </w:r>
      <w:r w:rsidR="003832F2">
        <w:t xml:space="preserve"> Logika tambah dan edit dosen untuk admin</w:t>
      </w:r>
      <w:bookmarkEnd w:id="134"/>
    </w:p>
    <w:p w14:paraId="242D855E" w14:textId="68497CE3" w:rsidR="004B1781" w:rsidRDefault="00B3178B" w:rsidP="00A564EE">
      <w:r>
        <w:t>Gambar</w:t>
      </w:r>
      <w:r w:rsidR="00A564EE">
        <w:t xml:space="preserve"> 4.9</w:t>
      </w:r>
      <w:r w:rsidR="00370FAA">
        <w:t>3</w:t>
      </w:r>
      <w:r w:rsidR="00A564EE">
        <w:t xml:space="preserve"> menunjukkan logika untuk melakukan tambah </w:t>
      </w:r>
      <w:r w:rsidR="00842406">
        <w:t>dan edit dosen. storeLecturer()</w:t>
      </w:r>
      <w:r w:rsidR="00322410">
        <w:t xml:space="preserve"> adalah logika untuk melakukan penambahan data dosen tersebut</w:t>
      </w:r>
      <w:r w:rsidR="00F764C9">
        <w:t xml:space="preserve"> dengan form yang sudah diisi berdasarkan pernyataan pada </w:t>
      </w:r>
      <w:r>
        <w:t>Gambar</w:t>
      </w:r>
      <w:r w:rsidR="00615111">
        <w:t xml:space="preserve"> sebelumnya</w:t>
      </w:r>
      <w:r w:rsidR="00F764C9">
        <w:t>.</w:t>
      </w:r>
      <w:r w:rsidR="00A564EE">
        <w:t xml:space="preserve"> </w:t>
      </w:r>
      <w:r w:rsidR="00615111">
        <w:t>editLecturer() digunakan untuk menampilkan halaman dengan form untuk melakukan edit data dosen.</w:t>
      </w:r>
    </w:p>
    <w:p w14:paraId="455DF880" w14:textId="27063462" w:rsidR="00370FAA" w:rsidRDefault="00B46A73" w:rsidP="00F94D7F">
      <w:pPr>
        <w:jc w:val="center"/>
      </w:pPr>
      <w:r w:rsidRPr="00B46A73">
        <w:rPr>
          <w:noProof/>
        </w:rPr>
        <w:lastRenderedPageBreak/>
        <w:drawing>
          <wp:inline distT="0" distB="0" distL="0" distR="0" wp14:anchorId="341466EC" wp14:editId="1B00EDDA">
            <wp:extent cx="5039995" cy="6856095"/>
            <wp:effectExtent l="0" t="0" r="8255" b="1905"/>
            <wp:docPr id="351897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97365" name=""/>
                    <pic:cNvPicPr/>
                  </pic:nvPicPr>
                  <pic:blipFill>
                    <a:blip r:embed="rId149"/>
                    <a:stretch>
                      <a:fillRect/>
                    </a:stretch>
                  </pic:blipFill>
                  <pic:spPr>
                    <a:xfrm>
                      <a:off x="0" y="0"/>
                      <a:ext cx="5039995" cy="6856095"/>
                    </a:xfrm>
                    <a:prstGeom prst="rect">
                      <a:avLst/>
                    </a:prstGeom>
                  </pic:spPr>
                </pic:pic>
              </a:graphicData>
            </a:graphic>
          </wp:inline>
        </w:drawing>
      </w:r>
    </w:p>
    <w:p w14:paraId="22AA0ABF" w14:textId="46DCDB33" w:rsidR="00390F27" w:rsidRDefault="00B3178B" w:rsidP="00F94D7F">
      <w:pPr>
        <w:jc w:val="center"/>
      </w:pPr>
      <w:bookmarkStart w:id="135" w:name="_Toc171756510"/>
      <w:r>
        <w:t>Gambar</w:t>
      </w:r>
      <w:r w:rsidR="00F94D7F">
        <w:t xml:space="preserve"> 4. </w:t>
      </w:r>
      <w:r w:rsidR="00F94D7F">
        <w:fldChar w:fldCharType="begin"/>
      </w:r>
      <w:r w:rsidR="00F94D7F">
        <w:instrText xml:space="preserve"> SEQ Gambar_4. \* ARABIC </w:instrText>
      </w:r>
      <w:r w:rsidR="00F94D7F">
        <w:fldChar w:fldCharType="separate"/>
      </w:r>
      <w:r w:rsidR="0067630B">
        <w:rPr>
          <w:noProof/>
        </w:rPr>
        <w:t>94</w:t>
      </w:r>
      <w:r w:rsidR="00F94D7F">
        <w:fldChar w:fldCharType="end"/>
      </w:r>
      <w:r w:rsidR="00F94D7F">
        <w:t xml:space="preserve"> Logika edit dan hapus data dosen untuk admin</w:t>
      </w:r>
      <w:bookmarkEnd w:id="135"/>
      <w:r w:rsidR="00F94D7F">
        <w:t xml:space="preserve"> </w:t>
      </w:r>
    </w:p>
    <w:p w14:paraId="08F41C76" w14:textId="0F7CB594" w:rsidR="00F94D7F" w:rsidRDefault="00B3178B" w:rsidP="00F94D7F">
      <w:r>
        <w:t>Gambar</w:t>
      </w:r>
      <w:r w:rsidR="00760A27">
        <w:t xml:space="preserve"> 4.9</w:t>
      </w:r>
      <w:r w:rsidR="00370FAA">
        <w:t>4</w:t>
      </w:r>
      <w:r w:rsidR="00760A27">
        <w:t xml:space="preserve"> menunjukkan logika edit dan hapus data dosen untuk admin. </w:t>
      </w:r>
      <w:r w:rsidR="00BF1BC3">
        <w:t>update</w:t>
      </w:r>
      <w:r w:rsidR="00760A27">
        <w:t xml:space="preserve">Lecturer() adalah logika untuk melakukan </w:t>
      </w:r>
      <w:r w:rsidR="00BF1BC3">
        <w:t>edit</w:t>
      </w:r>
      <w:r w:rsidR="00760A27">
        <w:t xml:space="preserve"> data dosen tersebut dengan </w:t>
      </w:r>
      <w:r w:rsidR="00760A27">
        <w:lastRenderedPageBreak/>
        <w:t xml:space="preserve">form yang sudah diisi berdasarkan pernyataan pada </w:t>
      </w:r>
      <w:r>
        <w:t>Gambar</w:t>
      </w:r>
      <w:r w:rsidR="00760A27">
        <w:t xml:space="preserve"> sebelumnya</w:t>
      </w:r>
      <w:r w:rsidR="00BF1BC3">
        <w:t>. deleteLecturer() untuk melakukan penghapusan data dosen yang dipilih.</w:t>
      </w:r>
    </w:p>
    <w:p w14:paraId="3FF30002" w14:textId="25AECB8E" w:rsidR="00370FAA" w:rsidRDefault="00084D9A" w:rsidP="007D2CCD">
      <w:pPr>
        <w:jc w:val="center"/>
      </w:pPr>
      <w:r w:rsidRPr="00084D9A">
        <w:rPr>
          <w:noProof/>
        </w:rPr>
        <w:drawing>
          <wp:inline distT="0" distB="0" distL="0" distR="0" wp14:anchorId="3DC3CD65" wp14:editId="4514B2F6">
            <wp:extent cx="5039995" cy="5528945"/>
            <wp:effectExtent l="0" t="0" r="8255" b="0"/>
            <wp:docPr id="1741660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60806" name=""/>
                    <pic:cNvPicPr/>
                  </pic:nvPicPr>
                  <pic:blipFill>
                    <a:blip r:embed="rId150"/>
                    <a:stretch>
                      <a:fillRect/>
                    </a:stretch>
                  </pic:blipFill>
                  <pic:spPr>
                    <a:xfrm>
                      <a:off x="0" y="0"/>
                      <a:ext cx="5039995" cy="5528945"/>
                    </a:xfrm>
                    <a:prstGeom prst="rect">
                      <a:avLst/>
                    </a:prstGeom>
                  </pic:spPr>
                </pic:pic>
              </a:graphicData>
            </a:graphic>
          </wp:inline>
        </w:drawing>
      </w:r>
    </w:p>
    <w:p w14:paraId="285BE8FF" w14:textId="64C2CD29" w:rsidR="00F720F0" w:rsidRDefault="00B3178B" w:rsidP="007D2CCD">
      <w:pPr>
        <w:jc w:val="center"/>
      </w:pPr>
      <w:bookmarkStart w:id="136" w:name="_Toc171756511"/>
      <w:r>
        <w:t>Gambar</w:t>
      </w:r>
      <w:r w:rsidR="007D2CCD">
        <w:t xml:space="preserve"> 4. </w:t>
      </w:r>
      <w:r w:rsidR="007D2CCD">
        <w:fldChar w:fldCharType="begin"/>
      </w:r>
      <w:r w:rsidR="007D2CCD">
        <w:instrText xml:space="preserve"> SEQ Gambar_4. \* ARABIC </w:instrText>
      </w:r>
      <w:r w:rsidR="007D2CCD">
        <w:fldChar w:fldCharType="separate"/>
      </w:r>
      <w:r w:rsidR="0067630B">
        <w:rPr>
          <w:noProof/>
        </w:rPr>
        <w:t>95</w:t>
      </w:r>
      <w:r w:rsidR="007D2CCD">
        <w:fldChar w:fldCharType="end"/>
      </w:r>
      <w:r w:rsidR="00F403F5">
        <w:t xml:space="preserve"> Logika pengajuan judul</w:t>
      </w:r>
      <w:r w:rsidR="003C2CED">
        <w:t xml:space="preserve"> </w:t>
      </w:r>
      <w:r w:rsidR="00060A14">
        <w:t>&amp;</w:t>
      </w:r>
      <w:r w:rsidR="003C2CED">
        <w:t xml:space="preserve"> dosen pembimbing untuk</w:t>
      </w:r>
      <w:r w:rsidR="00F403F5">
        <w:t xml:space="preserve"> </w:t>
      </w:r>
      <w:r w:rsidR="008C7F66">
        <w:t>admin dan komite</w:t>
      </w:r>
      <w:bookmarkEnd w:id="136"/>
    </w:p>
    <w:p w14:paraId="65D7556B" w14:textId="2652C8B6" w:rsidR="00D245F8" w:rsidRDefault="00B3178B" w:rsidP="00D245F8">
      <w:r>
        <w:t>Gambar</w:t>
      </w:r>
      <w:r w:rsidR="00D245F8">
        <w:t xml:space="preserve"> 4.9</w:t>
      </w:r>
      <w:r w:rsidR="00370FAA">
        <w:t>5</w:t>
      </w:r>
      <w:r w:rsidR="00D245F8">
        <w:t xml:space="preserve"> </w:t>
      </w:r>
      <w:r w:rsidR="00023782">
        <w:t>menunju</w:t>
      </w:r>
      <w:r w:rsidR="007F1AFF">
        <w:t>k</w:t>
      </w:r>
      <w:r w:rsidR="00023782">
        <w:t>kan logika untuk</w:t>
      </w:r>
      <w:r w:rsidR="008C7F66">
        <w:t xml:space="preserve"> mengelola</w:t>
      </w:r>
      <w:r w:rsidR="00023782">
        <w:t xml:space="preserve"> pengajuan judul</w:t>
      </w:r>
      <w:r w:rsidR="003C2CED">
        <w:t xml:space="preserve"> </w:t>
      </w:r>
      <w:r w:rsidR="00060A14">
        <w:t>&amp;</w:t>
      </w:r>
      <w:r w:rsidR="003C2CED">
        <w:t xml:space="preserve"> dosen pembimbing</w:t>
      </w:r>
      <w:r w:rsidR="00023782">
        <w:t xml:space="preserve"> pada admin</w:t>
      </w:r>
      <w:r w:rsidR="008C7F66">
        <w:t xml:space="preserve"> dan komite</w:t>
      </w:r>
      <w:r w:rsidR="00CD695A">
        <w:t>. pengajuanJudul()</w:t>
      </w:r>
      <w:r w:rsidR="003C2CED">
        <w:t xml:space="preserve"> untuk menampilkan semua pengajuan judul </w:t>
      </w:r>
      <w:r w:rsidR="00060A14">
        <w:t>&amp;</w:t>
      </w:r>
      <w:r w:rsidR="003C2CED">
        <w:t xml:space="preserve"> dosen pembimbing yang diajukan oleh mahasiswa. terimaPengajuanJudul() untuk menerima </w:t>
      </w:r>
      <w:r w:rsidR="00651DCA">
        <w:t xml:space="preserve">pengajuan judul </w:t>
      </w:r>
      <w:r w:rsidR="00060A14">
        <w:t>&amp;</w:t>
      </w:r>
      <w:r w:rsidR="00651DCA">
        <w:t xml:space="preserve"> dosen pembimbing yang dipilih, lalu harus memilih s</w:t>
      </w:r>
      <w:r w:rsidR="00076F55">
        <w:t xml:space="preserve">atu dosen untuk menjadi dosen pembimbing </w:t>
      </w:r>
      <w:r w:rsidR="00076F55">
        <w:lastRenderedPageBreak/>
        <w:t>mahasiswa tersebut.</w:t>
      </w:r>
      <w:r w:rsidR="00CD7F3C">
        <w:t xml:space="preserve"> Jika pengajuan dari mahasiswa sudah diterima, maka status mahasiswa tersebut menjadi “Bimbingan Sempro.”</w:t>
      </w:r>
      <w:r w:rsidR="00076F55">
        <w:t xml:space="preserve"> getPengajuanJudul() digunakan untuk menampilkan detail pengajuan judul </w:t>
      </w:r>
      <w:r w:rsidR="00060A14">
        <w:t>&amp;</w:t>
      </w:r>
      <w:r w:rsidR="00076F55">
        <w:t xml:space="preserve"> dosen pembimbing yang dipilih.</w:t>
      </w:r>
    </w:p>
    <w:p w14:paraId="5E8E93BC" w14:textId="42407036" w:rsidR="00370FAA" w:rsidRDefault="00C45898" w:rsidP="00640102">
      <w:pPr>
        <w:jc w:val="center"/>
      </w:pPr>
      <w:r w:rsidRPr="00C45898">
        <w:rPr>
          <w:noProof/>
        </w:rPr>
        <w:drawing>
          <wp:inline distT="0" distB="0" distL="0" distR="0" wp14:anchorId="3D1DAB1F" wp14:editId="29A7B8D2">
            <wp:extent cx="5039995" cy="6105525"/>
            <wp:effectExtent l="0" t="0" r="8255" b="9525"/>
            <wp:docPr id="138077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77752" name=""/>
                    <pic:cNvPicPr/>
                  </pic:nvPicPr>
                  <pic:blipFill>
                    <a:blip r:embed="rId151"/>
                    <a:stretch>
                      <a:fillRect/>
                    </a:stretch>
                  </pic:blipFill>
                  <pic:spPr>
                    <a:xfrm>
                      <a:off x="0" y="0"/>
                      <a:ext cx="5039995" cy="6105525"/>
                    </a:xfrm>
                    <a:prstGeom prst="rect">
                      <a:avLst/>
                    </a:prstGeom>
                  </pic:spPr>
                </pic:pic>
              </a:graphicData>
            </a:graphic>
          </wp:inline>
        </w:drawing>
      </w:r>
    </w:p>
    <w:p w14:paraId="3350A391" w14:textId="6F6A23CD" w:rsidR="00AA0A8C" w:rsidRDefault="00B3178B" w:rsidP="00640102">
      <w:pPr>
        <w:jc w:val="center"/>
      </w:pPr>
      <w:bookmarkStart w:id="137" w:name="_Toc171756512"/>
      <w:r>
        <w:t>Gambar</w:t>
      </w:r>
      <w:r w:rsidR="00640102">
        <w:t xml:space="preserve"> 4. </w:t>
      </w:r>
      <w:r w:rsidR="00640102">
        <w:fldChar w:fldCharType="begin"/>
      </w:r>
      <w:r w:rsidR="00640102">
        <w:instrText xml:space="preserve"> SEQ Gambar_4. \* ARABIC </w:instrText>
      </w:r>
      <w:r w:rsidR="00640102">
        <w:fldChar w:fldCharType="separate"/>
      </w:r>
      <w:r w:rsidR="0067630B">
        <w:rPr>
          <w:noProof/>
        </w:rPr>
        <w:t>96</w:t>
      </w:r>
      <w:r w:rsidR="00640102">
        <w:fldChar w:fldCharType="end"/>
      </w:r>
      <w:r w:rsidR="000300D9">
        <w:t xml:space="preserve"> Logika pengajuan sem</w:t>
      </w:r>
      <w:r w:rsidR="00291E18">
        <w:t>inar proposal</w:t>
      </w:r>
      <w:r w:rsidR="000300D9">
        <w:t xml:space="preserve"> untuk admin dan komite</w:t>
      </w:r>
      <w:bookmarkEnd w:id="137"/>
    </w:p>
    <w:p w14:paraId="77FD1AA7" w14:textId="4E3B1455" w:rsidR="00506F92" w:rsidRDefault="00B3178B" w:rsidP="00506F92">
      <w:r>
        <w:t>Gambar</w:t>
      </w:r>
      <w:r w:rsidR="007F1AFF">
        <w:t xml:space="preserve"> 4.9</w:t>
      </w:r>
      <w:r w:rsidR="00370FAA">
        <w:t>6</w:t>
      </w:r>
      <w:r w:rsidR="007F1AFF">
        <w:t xml:space="preserve"> menunjukkan logika untuk mengelola pengajuan </w:t>
      </w:r>
      <w:r w:rsidR="00291E18">
        <w:t>seminar proposal</w:t>
      </w:r>
      <w:r w:rsidR="007F1AFF">
        <w:t xml:space="preserve"> pada admin dan komite. pengajuan</w:t>
      </w:r>
      <w:r w:rsidR="00291E18">
        <w:t>Sempro</w:t>
      </w:r>
      <w:r w:rsidR="007F1AFF">
        <w:t xml:space="preserve">() untuk menampilkan semua pengajuan </w:t>
      </w:r>
      <w:r w:rsidR="00880915">
        <w:lastRenderedPageBreak/>
        <w:t>seminar proposal</w:t>
      </w:r>
      <w:r w:rsidR="007F1AFF">
        <w:t xml:space="preserve"> yang diajukan oleh mahasiswa. terimaPengajuan</w:t>
      </w:r>
      <w:r w:rsidR="00880915">
        <w:t>Sempro</w:t>
      </w:r>
      <w:r w:rsidR="007F1AFF">
        <w:t xml:space="preserve">() untuk menerima pengajuan </w:t>
      </w:r>
      <w:r w:rsidR="00880915">
        <w:t>seminar proposal</w:t>
      </w:r>
      <w:r w:rsidR="007F1AFF">
        <w:t xml:space="preserve"> yang dipilih, lalu harus memilih </w:t>
      </w:r>
      <w:r w:rsidR="003B6AD1">
        <w:t>tiga</w:t>
      </w:r>
      <w:r w:rsidR="007F1AFF">
        <w:t xml:space="preserve"> dosen untuk menjadi dosen </w:t>
      </w:r>
      <w:r w:rsidR="006D1645">
        <w:t>penguji</w:t>
      </w:r>
      <w:r w:rsidR="007F1AFF">
        <w:t xml:space="preserve"> </w:t>
      </w:r>
      <w:r w:rsidR="00F62B50">
        <w:t xml:space="preserve">dan </w:t>
      </w:r>
      <w:r w:rsidR="001D3F24">
        <w:t>harus memiliki dosen yang berbeda untuk ketiga penguji tersebut</w:t>
      </w:r>
      <w:r w:rsidR="007F1AFF">
        <w:t>.</w:t>
      </w:r>
      <w:r w:rsidR="004C727A">
        <w:t xml:space="preserve"> Selain itu, juga harus menentukan tanggal pelaksanaan seminar proposal tersebut dilaksanakan.</w:t>
      </w:r>
      <w:r w:rsidR="007F1AFF">
        <w:t xml:space="preserve"> Jika pengajuan dari mahasiswa sudah diterima, maka status mahasiswa tersebut menjadi “</w:t>
      </w:r>
      <w:r w:rsidR="00FA2A4A">
        <w:t>Menunggu Sidang</w:t>
      </w:r>
      <w:r w:rsidR="007F1AFF">
        <w:t>.” getPengajuan</w:t>
      </w:r>
      <w:r w:rsidR="00807AB3">
        <w:t>Sempro</w:t>
      </w:r>
      <w:r w:rsidR="007F1AFF">
        <w:t xml:space="preserve">() digunakan untuk menampilkan detail pengajuan </w:t>
      </w:r>
      <w:r w:rsidR="009C6D67">
        <w:t>seminar proposal</w:t>
      </w:r>
      <w:r w:rsidR="007F1AFF">
        <w:t xml:space="preserve"> yang dipilih</w:t>
      </w:r>
      <w:r w:rsidR="001777E8">
        <w:t>.</w:t>
      </w:r>
    </w:p>
    <w:p w14:paraId="6F490BD9" w14:textId="1B08A031" w:rsidR="00370FAA" w:rsidRDefault="00E836DE" w:rsidP="00167266">
      <w:pPr>
        <w:jc w:val="center"/>
      </w:pPr>
      <w:r w:rsidRPr="00E836DE">
        <w:rPr>
          <w:noProof/>
        </w:rPr>
        <w:lastRenderedPageBreak/>
        <w:drawing>
          <wp:inline distT="0" distB="0" distL="0" distR="0" wp14:anchorId="34F64128" wp14:editId="2C8CDC69">
            <wp:extent cx="5039995" cy="7614920"/>
            <wp:effectExtent l="0" t="0" r="8255" b="5080"/>
            <wp:docPr id="1189278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78987" name=""/>
                    <pic:cNvPicPr/>
                  </pic:nvPicPr>
                  <pic:blipFill>
                    <a:blip r:embed="rId152"/>
                    <a:stretch>
                      <a:fillRect/>
                    </a:stretch>
                  </pic:blipFill>
                  <pic:spPr>
                    <a:xfrm>
                      <a:off x="0" y="0"/>
                      <a:ext cx="5039995" cy="7614920"/>
                    </a:xfrm>
                    <a:prstGeom prst="rect">
                      <a:avLst/>
                    </a:prstGeom>
                  </pic:spPr>
                </pic:pic>
              </a:graphicData>
            </a:graphic>
          </wp:inline>
        </w:drawing>
      </w:r>
    </w:p>
    <w:p w14:paraId="4E0109A3" w14:textId="7209EBD6" w:rsidR="009A2AE5" w:rsidRDefault="00B3178B" w:rsidP="00167266">
      <w:pPr>
        <w:jc w:val="center"/>
      </w:pPr>
      <w:bookmarkStart w:id="138" w:name="_Toc171756513"/>
      <w:r>
        <w:t>Gambar</w:t>
      </w:r>
      <w:r w:rsidR="00167266">
        <w:t xml:space="preserve"> 4. </w:t>
      </w:r>
      <w:r w:rsidR="00167266">
        <w:fldChar w:fldCharType="begin"/>
      </w:r>
      <w:r w:rsidR="00167266">
        <w:instrText xml:space="preserve"> SEQ Gambar_4. \* ARABIC </w:instrText>
      </w:r>
      <w:r w:rsidR="00167266">
        <w:fldChar w:fldCharType="separate"/>
      </w:r>
      <w:r w:rsidR="0067630B">
        <w:rPr>
          <w:noProof/>
        </w:rPr>
        <w:t>97</w:t>
      </w:r>
      <w:r w:rsidR="00167266">
        <w:fldChar w:fldCharType="end"/>
      </w:r>
      <w:r w:rsidR="001B63B0">
        <w:t xml:space="preserve"> Logika</w:t>
      </w:r>
      <w:r w:rsidR="003E067D">
        <w:t xml:space="preserve"> pengajuan sidang skripsi untuk admin dan komite</w:t>
      </w:r>
      <w:bookmarkEnd w:id="138"/>
    </w:p>
    <w:p w14:paraId="1639A6C0" w14:textId="51EA957B" w:rsidR="00977100" w:rsidRDefault="00B3178B" w:rsidP="00977100">
      <w:r>
        <w:lastRenderedPageBreak/>
        <w:t>Gambar</w:t>
      </w:r>
      <w:r w:rsidR="00977100">
        <w:t xml:space="preserve"> 4.9</w:t>
      </w:r>
      <w:r w:rsidR="00370FAA">
        <w:t>7</w:t>
      </w:r>
      <w:r w:rsidR="00977100">
        <w:t xml:space="preserve"> menunjukkan logika untuk mengelola pengajuan </w:t>
      </w:r>
      <w:r w:rsidR="004A676C">
        <w:t xml:space="preserve">sidang skripsi </w:t>
      </w:r>
      <w:r w:rsidR="00977100">
        <w:t>pada admin dan komite. pengajuanS</w:t>
      </w:r>
      <w:r w:rsidR="004A676C">
        <w:t>kripsi</w:t>
      </w:r>
      <w:r w:rsidR="00977100">
        <w:t>() untuk menampilkan semua pengajuan s</w:t>
      </w:r>
      <w:r w:rsidR="00BA0C35">
        <w:t>idang skripsi</w:t>
      </w:r>
      <w:r w:rsidR="00977100">
        <w:t xml:space="preserve"> yang diajukan oleh mahasiswa. terimaPengajuanS</w:t>
      </w:r>
      <w:r w:rsidR="00463CBD">
        <w:t>kripsi</w:t>
      </w:r>
      <w:r w:rsidR="00977100">
        <w:t>() untuk menerima pengajuan s</w:t>
      </w:r>
      <w:r w:rsidR="002C0253">
        <w:t>idang skripsi</w:t>
      </w:r>
      <w:r w:rsidR="00977100">
        <w:t xml:space="preserve"> yang dipilih, lalu harus memilih tiga dosen untuk menjadi dosen p</w:t>
      </w:r>
      <w:r w:rsidR="00C914F0">
        <w:t>enguji</w:t>
      </w:r>
      <w:r w:rsidR="00977100">
        <w:t xml:space="preserve"> dan harus memiliki dosen yang berbeda untuk ketiga penguji tersebut. Selain itu, juga harus menentukan tanggal pelaksanaan s</w:t>
      </w:r>
      <w:r w:rsidR="00E84B9E">
        <w:t>idang skripsi</w:t>
      </w:r>
      <w:r w:rsidR="00977100">
        <w:t xml:space="preserve"> tersebut dilaksanakan. Jika pengajuan dari mahasiswa sudah diterima, maka status mahasiswa tersebut menjadi “Menunggu Sidang.” getPengajuanS</w:t>
      </w:r>
      <w:r w:rsidR="0009294D">
        <w:t>kripsi</w:t>
      </w:r>
      <w:r w:rsidR="00977100">
        <w:t xml:space="preserve">() digunakan untuk menampilkan detail pengajuan </w:t>
      </w:r>
      <w:r w:rsidR="00063414">
        <w:t>sidang skripsi</w:t>
      </w:r>
      <w:r w:rsidR="00977100">
        <w:t xml:space="preserve"> yang dipilih.</w:t>
      </w:r>
    </w:p>
    <w:p w14:paraId="1DFD664F" w14:textId="1F2A2D52" w:rsidR="00370FAA" w:rsidRDefault="005127E9" w:rsidP="004B63C9">
      <w:pPr>
        <w:jc w:val="center"/>
      </w:pPr>
      <w:r w:rsidRPr="005127E9">
        <w:rPr>
          <w:noProof/>
        </w:rPr>
        <w:lastRenderedPageBreak/>
        <w:drawing>
          <wp:inline distT="0" distB="0" distL="0" distR="0" wp14:anchorId="3019695F" wp14:editId="59EC3F65">
            <wp:extent cx="4210638" cy="6354062"/>
            <wp:effectExtent l="0" t="0" r="0" b="8890"/>
            <wp:docPr id="61147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72839" name=""/>
                    <pic:cNvPicPr/>
                  </pic:nvPicPr>
                  <pic:blipFill>
                    <a:blip r:embed="rId153"/>
                    <a:stretch>
                      <a:fillRect/>
                    </a:stretch>
                  </pic:blipFill>
                  <pic:spPr>
                    <a:xfrm>
                      <a:off x="0" y="0"/>
                      <a:ext cx="4210638" cy="6354062"/>
                    </a:xfrm>
                    <a:prstGeom prst="rect">
                      <a:avLst/>
                    </a:prstGeom>
                  </pic:spPr>
                </pic:pic>
              </a:graphicData>
            </a:graphic>
          </wp:inline>
        </w:drawing>
      </w:r>
    </w:p>
    <w:p w14:paraId="67385491" w14:textId="1EF26A98" w:rsidR="00A33654" w:rsidRDefault="00B3178B" w:rsidP="004B63C9">
      <w:pPr>
        <w:jc w:val="center"/>
      </w:pPr>
      <w:bookmarkStart w:id="139" w:name="_Toc171756514"/>
      <w:r>
        <w:t>Gambar</w:t>
      </w:r>
      <w:r w:rsidR="005030FC">
        <w:t xml:space="preserve"> 4. </w:t>
      </w:r>
      <w:r w:rsidR="005030FC">
        <w:fldChar w:fldCharType="begin"/>
      </w:r>
      <w:r w:rsidR="005030FC">
        <w:instrText xml:space="preserve"> SEQ Gambar_4. \* ARABIC </w:instrText>
      </w:r>
      <w:r w:rsidR="005030FC">
        <w:fldChar w:fldCharType="separate"/>
      </w:r>
      <w:r w:rsidR="0067630B">
        <w:rPr>
          <w:noProof/>
        </w:rPr>
        <w:t>98</w:t>
      </w:r>
      <w:r w:rsidR="005030FC">
        <w:fldChar w:fldCharType="end"/>
      </w:r>
      <w:r w:rsidR="00082277">
        <w:t xml:space="preserve"> Logika penajuan penyerahan skripsi </w:t>
      </w:r>
      <w:r w:rsidR="0059446F">
        <w:t>&amp;</w:t>
      </w:r>
      <w:r w:rsidR="00082277">
        <w:t xml:space="preserve"> alat</w:t>
      </w:r>
      <w:bookmarkEnd w:id="139"/>
    </w:p>
    <w:p w14:paraId="24589C75" w14:textId="5E3FEA80" w:rsidR="00865987" w:rsidRDefault="00B3178B" w:rsidP="00865987">
      <w:r>
        <w:t>Gambar</w:t>
      </w:r>
      <w:r w:rsidR="00865987">
        <w:t xml:space="preserve"> 4.9</w:t>
      </w:r>
      <w:r w:rsidR="00370FAA">
        <w:t>8</w:t>
      </w:r>
      <w:r w:rsidR="00865987">
        <w:t xml:space="preserve"> menunjukkan logika untuk mengelola pengajuan </w:t>
      </w:r>
      <w:r w:rsidR="003765C6">
        <w:t xml:space="preserve">penyerahan skripsi </w:t>
      </w:r>
      <w:r w:rsidR="0059446F">
        <w:t>&amp;</w:t>
      </w:r>
      <w:r w:rsidR="003765C6">
        <w:t xml:space="preserve"> alat </w:t>
      </w:r>
      <w:r w:rsidR="00865987">
        <w:t>pada admin dan komite. pengajuan</w:t>
      </w:r>
      <w:r w:rsidR="00373423">
        <w:t>Alat</w:t>
      </w:r>
      <w:r w:rsidR="00865987">
        <w:t xml:space="preserve">() untuk menampilkan semua pengajuan </w:t>
      </w:r>
      <w:r w:rsidR="003765C6">
        <w:t xml:space="preserve">penyerahan skripsi </w:t>
      </w:r>
      <w:r w:rsidR="0059446F">
        <w:t>&amp;</w:t>
      </w:r>
      <w:r w:rsidR="003765C6">
        <w:t xml:space="preserve"> alat</w:t>
      </w:r>
      <w:r w:rsidR="00865987">
        <w:t xml:space="preserve"> yang diajukan oleh mahasiswa. terimaPengajuan</w:t>
      </w:r>
      <w:r w:rsidR="00373423">
        <w:t>Alat</w:t>
      </w:r>
      <w:r w:rsidR="00865987">
        <w:t xml:space="preserve">() untuk menerima pengajuan </w:t>
      </w:r>
      <w:r w:rsidR="0059446F">
        <w:t>penyerahan skripsi &amp; alat</w:t>
      </w:r>
      <w:r w:rsidR="00865987">
        <w:t xml:space="preserve"> yang dipilih.</w:t>
      </w:r>
      <w:r w:rsidR="00617AEF">
        <w:t xml:space="preserve"> </w:t>
      </w:r>
      <w:r w:rsidR="00865987">
        <w:t xml:space="preserve">Jika pengajuan dari mahasiswa sudah diterima, maka status mahasiswa </w:t>
      </w:r>
      <w:r w:rsidR="00865987">
        <w:lastRenderedPageBreak/>
        <w:t>tersebut menjadi “</w:t>
      </w:r>
      <w:r w:rsidR="00972F03">
        <w:t>Lulus</w:t>
      </w:r>
      <w:r w:rsidR="00865987">
        <w:t>.” getPengajuan</w:t>
      </w:r>
      <w:r w:rsidR="001F3F6B">
        <w:t>Alat</w:t>
      </w:r>
      <w:r w:rsidR="00865987">
        <w:t>() digunakan untuk menampilkan detail pengajuan sidang skripsi yang dipilih.</w:t>
      </w:r>
      <w:r w:rsidR="0096736E">
        <w:t xml:space="preserve"> Ini adalah tahap terakhir dari pelaksanaan skripsi di aplikasi pengelolaan skripsi, jika melewati tahap ini maka mahasiswa tersebut dapat dikatakan lulus mengikuti </w:t>
      </w:r>
      <w:r w:rsidR="005A1959">
        <w:t>seluruh kegiatan skripsi.</w:t>
      </w:r>
    </w:p>
    <w:p w14:paraId="4C83B325" w14:textId="39F8FF08" w:rsidR="00370FAA" w:rsidRDefault="008635A2" w:rsidP="0051039E">
      <w:pPr>
        <w:jc w:val="center"/>
      </w:pPr>
      <w:r w:rsidRPr="008635A2">
        <w:rPr>
          <w:noProof/>
        </w:rPr>
        <w:lastRenderedPageBreak/>
        <w:drawing>
          <wp:inline distT="0" distB="0" distL="0" distR="0" wp14:anchorId="205CA422" wp14:editId="1D11781B">
            <wp:extent cx="4293870" cy="8531860"/>
            <wp:effectExtent l="0" t="0" r="0" b="2540"/>
            <wp:docPr id="1448916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916334" name=""/>
                    <pic:cNvPicPr/>
                  </pic:nvPicPr>
                  <pic:blipFill>
                    <a:blip r:embed="rId154"/>
                    <a:stretch>
                      <a:fillRect/>
                    </a:stretch>
                  </pic:blipFill>
                  <pic:spPr>
                    <a:xfrm>
                      <a:off x="0" y="0"/>
                      <a:ext cx="4293870" cy="8531860"/>
                    </a:xfrm>
                    <a:prstGeom prst="rect">
                      <a:avLst/>
                    </a:prstGeom>
                  </pic:spPr>
                </pic:pic>
              </a:graphicData>
            </a:graphic>
          </wp:inline>
        </w:drawing>
      </w:r>
    </w:p>
    <w:p w14:paraId="1192DDDF" w14:textId="5F4A2619" w:rsidR="00DD4685" w:rsidRDefault="00B3178B" w:rsidP="0051039E">
      <w:pPr>
        <w:jc w:val="center"/>
      </w:pPr>
      <w:bookmarkStart w:id="140" w:name="_Toc171756515"/>
      <w:r>
        <w:lastRenderedPageBreak/>
        <w:t>Gambar</w:t>
      </w:r>
      <w:r w:rsidR="0051039E">
        <w:t xml:space="preserve"> 4. </w:t>
      </w:r>
      <w:r w:rsidR="0051039E">
        <w:fldChar w:fldCharType="begin"/>
      </w:r>
      <w:r w:rsidR="0051039E">
        <w:instrText xml:space="preserve"> SEQ Gambar_4. \* ARABIC </w:instrText>
      </w:r>
      <w:r w:rsidR="0051039E">
        <w:fldChar w:fldCharType="separate"/>
      </w:r>
      <w:r w:rsidR="0067630B">
        <w:rPr>
          <w:noProof/>
        </w:rPr>
        <w:t>99</w:t>
      </w:r>
      <w:r w:rsidR="0051039E">
        <w:fldChar w:fldCharType="end"/>
      </w:r>
      <w:r w:rsidR="0051039E">
        <w:t xml:space="preserve"> Logika pelaksanaan sidang untuk admin dan komite</w:t>
      </w:r>
      <w:bookmarkEnd w:id="140"/>
    </w:p>
    <w:p w14:paraId="7CFB94A2" w14:textId="3E7A8029" w:rsidR="0051039E" w:rsidRDefault="00B3178B" w:rsidP="006A17FF">
      <w:r>
        <w:t>Gambar</w:t>
      </w:r>
      <w:r w:rsidR="006A17FF">
        <w:t xml:space="preserve"> 4.9</w:t>
      </w:r>
      <w:r w:rsidR="00370FAA">
        <w:t>9</w:t>
      </w:r>
      <w:r w:rsidR="006A17FF">
        <w:t xml:space="preserve"> menunjukkan logika pelaksanaan sidang untuk admin dan komite. Pada logika tersebut mengambil semua sidang </w:t>
      </w:r>
      <w:r w:rsidR="00CD2072">
        <w:t>yang sedang berlangsung, yaitu mulai dari awal pengajuan sidang yang dilakukan oleh manusia. getSempro() untuk mengambil semua daftar pelaksanaan seminar proposal. Sementara itu, getSkripsi() untuk mengambil semua daftar pelaksanaan sidang skripsi.</w:t>
      </w:r>
    </w:p>
    <w:p w14:paraId="700BDEEC" w14:textId="3C1BF803" w:rsidR="00DE42EA" w:rsidRDefault="00B47F67" w:rsidP="00893F24">
      <w:pPr>
        <w:jc w:val="center"/>
      </w:pPr>
      <w:r w:rsidRPr="00B47F67">
        <w:rPr>
          <w:noProof/>
        </w:rPr>
        <w:lastRenderedPageBreak/>
        <w:drawing>
          <wp:inline distT="0" distB="0" distL="0" distR="0" wp14:anchorId="18065A24" wp14:editId="46BCE2C1">
            <wp:extent cx="4610743" cy="7916380"/>
            <wp:effectExtent l="0" t="0" r="0" b="8890"/>
            <wp:docPr id="1511890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90683" name=""/>
                    <pic:cNvPicPr/>
                  </pic:nvPicPr>
                  <pic:blipFill>
                    <a:blip r:embed="rId155"/>
                    <a:stretch>
                      <a:fillRect/>
                    </a:stretch>
                  </pic:blipFill>
                  <pic:spPr>
                    <a:xfrm>
                      <a:off x="0" y="0"/>
                      <a:ext cx="4610743" cy="7916380"/>
                    </a:xfrm>
                    <a:prstGeom prst="rect">
                      <a:avLst/>
                    </a:prstGeom>
                  </pic:spPr>
                </pic:pic>
              </a:graphicData>
            </a:graphic>
          </wp:inline>
        </w:drawing>
      </w:r>
    </w:p>
    <w:p w14:paraId="025232DE" w14:textId="3842C38E" w:rsidR="00386399" w:rsidRDefault="00B3178B" w:rsidP="00893F24">
      <w:pPr>
        <w:jc w:val="center"/>
      </w:pPr>
      <w:bookmarkStart w:id="141" w:name="_Toc171756516"/>
      <w:r>
        <w:lastRenderedPageBreak/>
        <w:t>Gambar</w:t>
      </w:r>
      <w:r w:rsidR="00893F24">
        <w:t xml:space="preserve"> 4. </w:t>
      </w:r>
      <w:r w:rsidR="00893F24">
        <w:fldChar w:fldCharType="begin"/>
      </w:r>
      <w:r w:rsidR="00893F24">
        <w:instrText xml:space="preserve"> SEQ Gambar_4. \* ARABIC </w:instrText>
      </w:r>
      <w:r w:rsidR="00893F24">
        <w:fldChar w:fldCharType="separate"/>
      </w:r>
      <w:r w:rsidR="0067630B">
        <w:rPr>
          <w:noProof/>
        </w:rPr>
        <w:t>100</w:t>
      </w:r>
      <w:r w:rsidR="00893F24">
        <w:fldChar w:fldCharType="end"/>
      </w:r>
      <w:r w:rsidR="00465049">
        <w:t xml:space="preserve"> Logika revisi untuk komite</w:t>
      </w:r>
      <w:bookmarkEnd w:id="141"/>
    </w:p>
    <w:p w14:paraId="6EC2DD2A" w14:textId="4CC4E3D4" w:rsidR="00465049" w:rsidRDefault="00B3178B" w:rsidP="00EA631D">
      <w:r>
        <w:t>Gambar</w:t>
      </w:r>
      <w:r w:rsidR="00AB0DE5">
        <w:t xml:space="preserve"> 4.</w:t>
      </w:r>
      <w:r w:rsidR="00DE42EA">
        <w:t>100</w:t>
      </w:r>
      <w:r w:rsidR="00AB0DE5">
        <w:t xml:space="preserve"> menunjukkan logika revisi untuk komite. getAllRevisi()</w:t>
      </w:r>
      <w:r w:rsidR="007C393B">
        <w:t xml:space="preserve"> berfungsi untuk menampilkan semua revisi yang telah diperbaiki oleh mahasiswa dan mendapatkan persetujuan salah satu dosen </w:t>
      </w:r>
      <w:r w:rsidR="00352074">
        <w:t>pembimbing ataupun penguji.</w:t>
      </w:r>
      <w:r w:rsidR="001035E0">
        <w:t xml:space="preserve"> getRevisi() untuk melihat revisi salah satu mahasiswa tersebut secara detail.</w:t>
      </w:r>
      <w:r w:rsidR="004F5A51">
        <w:t xml:space="preserve"> keputusanRevisi() berfungsi untuk</w:t>
      </w:r>
      <w:r w:rsidR="00994C17">
        <w:t xml:space="preserve"> menerima revisi yang telah diajukan oleh mahasiswa. Komite dapat melakukan penerimaan paksa revisi meskipun belum disetujui oleh semua dosen penguji maupun pembimbing.</w:t>
      </w:r>
    </w:p>
    <w:p w14:paraId="6B6AE0F3" w14:textId="487B23A7" w:rsidR="008F3701" w:rsidRDefault="00663C0D" w:rsidP="00371A6B">
      <w:pPr>
        <w:jc w:val="center"/>
      </w:pPr>
      <w:r w:rsidRPr="00663C0D">
        <w:rPr>
          <w:noProof/>
        </w:rPr>
        <w:drawing>
          <wp:inline distT="0" distB="0" distL="0" distR="0" wp14:anchorId="3713A24C" wp14:editId="07461547">
            <wp:extent cx="4029637" cy="5658640"/>
            <wp:effectExtent l="0" t="0" r="9525" b="0"/>
            <wp:docPr id="858930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930193" name=""/>
                    <pic:cNvPicPr/>
                  </pic:nvPicPr>
                  <pic:blipFill>
                    <a:blip r:embed="rId156"/>
                    <a:stretch>
                      <a:fillRect/>
                    </a:stretch>
                  </pic:blipFill>
                  <pic:spPr>
                    <a:xfrm>
                      <a:off x="0" y="0"/>
                      <a:ext cx="4029637" cy="5658640"/>
                    </a:xfrm>
                    <a:prstGeom prst="rect">
                      <a:avLst/>
                    </a:prstGeom>
                  </pic:spPr>
                </pic:pic>
              </a:graphicData>
            </a:graphic>
          </wp:inline>
        </w:drawing>
      </w:r>
    </w:p>
    <w:p w14:paraId="53A9E05B" w14:textId="74BED6AF" w:rsidR="00D8761B" w:rsidRDefault="00B3178B" w:rsidP="00371A6B">
      <w:pPr>
        <w:jc w:val="center"/>
      </w:pPr>
      <w:bookmarkStart w:id="142" w:name="_Toc171756517"/>
      <w:r>
        <w:lastRenderedPageBreak/>
        <w:t>Gambar</w:t>
      </w:r>
      <w:r w:rsidR="00371A6B">
        <w:t xml:space="preserve"> 4. </w:t>
      </w:r>
      <w:r w:rsidR="00371A6B">
        <w:fldChar w:fldCharType="begin"/>
      </w:r>
      <w:r w:rsidR="00371A6B">
        <w:instrText xml:space="preserve"> SEQ Gambar_4. \* ARABIC </w:instrText>
      </w:r>
      <w:r w:rsidR="00371A6B">
        <w:fldChar w:fldCharType="separate"/>
      </w:r>
      <w:r w:rsidR="0067630B">
        <w:rPr>
          <w:noProof/>
        </w:rPr>
        <w:t>101</w:t>
      </w:r>
      <w:r w:rsidR="00371A6B">
        <w:fldChar w:fldCharType="end"/>
      </w:r>
      <w:r w:rsidR="00371A6B">
        <w:t xml:space="preserve"> Logika kelola tahun ajaran untuk admin</w:t>
      </w:r>
      <w:bookmarkEnd w:id="142"/>
    </w:p>
    <w:p w14:paraId="5BB3120C" w14:textId="386CF677" w:rsidR="00861F2F" w:rsidRDefault="00B3178B" w:rsidP="00196805">
      <w:r>
        <w:t>Gambar</w:t>
      </w:r>
      <w:r w:rsidR="00561D69">
        <w:t xml:space="preserve"> 4.10</w:t>
      </w:r>
      <w:r w:rsidR="008F3701">
        <w:t>1</w:t>
      </w:r>
      <w:r w:rsidR="00561D69">
        <w:t xml:space="preserve"> menunjukkan logika kelola tahun ajaran untuk admin. getAllTahunAjaran() berfungsi untuk mengambil semua data tahun ajaran</w:t>
      </w:r>
      <w:r w:rsidR="00395DE9">
        <w:t xml:space="preserve"> yang terdapat di database. createTahunAjaran() </w:t>
      </w:r>
      <w:r w:rsidR="00465CB1">
        <w:t>berfungsi untuk menampilkan halaman tampilan yang berisi form untuk mengisi data tahun ajaran. storeTahunAjaran()</w:t>
      </w:r>
      <w:r w:rsidR="006A1725">
        <w:t xml:space="preserve"> berfungsi untuk memasukkan data tahun ajaran yang telah diisi pada form sebelumnya.</w:t>
      </w:r>
      <w:r w:rsidR="00A253C9">
        <w:t xml:space="preserve"> editTahunAjaran() berfungsi untuk mengubah data tahun ajaran yang diinginkan dan menampilkan form </w:t>
      </w:r>
      <w:r w:rsidR="00E92208">
        <w:t xml:space="preserve">seperti saat melakukan penambahan data tahun ajaran. updateTahunAjaran() berfungsi untuk eksekusi </w:t>
      </w:r>
      <w:r w:rsidR="00545A7E">
        <w:t>data yang dikirimkan dari form edit untuk dilakukan perubahan data ke database.</w:t>
      </w:r>
    </w:p>
    <w:p w14:paraId="3B1F06AB" w14:textId="79F75298" w:rsidR="00D954E9" w:rsidRDefault="00F03D66" w:rsidP="00581CDE">
      <w:pPr>
        <w:jc w:val="center"/>
      </w:pPr>
      <w:r w:rsidRPr="00F03D66">
        <w:rPr>
          <w:noProof/>
        </w:rPr>
        <w:lastRenderedPageBreak/>
        <w:drawing>
          <wp:inline distT="0" distB="0" distL="0" distR="0" wp14:anchorId="20287C72" wp14:editId="4C3AD231">
            <wp:extent cx="3715268" cy="5477639"/>
            <wp:effectExtent l="0" t="0" r="0" b="8890"/>
            <wp:docPr id="53360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0895" name=""/>
                    <pic:cNvPicPr/>
                  </pic:nvPicPr>
                  <pic:blipFill>
                    <a:blip r:embed="rId157"/>
                    <a:stretch>
                      <a:fillRect/>
                    </a:stretch>
                  </pic:blipFill>
                  <pic:spPr>
                    <a:xfrm>
                      <a:off x="0" y="0"/>
                      <a:ext cx="3715268" cy="5477639"/>
                    </a:xfrm>
                    <a:prstGeom prst="rect">
                      <a:avLst/>
                    </a:prstGeom>
                  </pic:spPr>
                </pic:pic>
              </a:graphicData>
            </a:graphic>
          </wp:inline>
        </w:drawing>
      </w:r>
    </w:p>
    <w:p w14:paraId="0E933D36" w14:textId="18A424C7" w:rsidR="003E3408" w:rsidRDefault="00B3178B" w:rsidP="00581CDE">
      <w:pPr>
        <w:jc w:val="center"/>
      </w:pPr>
      <w:bookmarkStart w:id="143" w:name="_Toc171756518"/>
      <w:r>
        <w:t>Gambar</w:t>
      </w:r>
      <w:r w:rsidR="00581CDE">
        <w:t xml:space="preserve"> 4. </w:t>
      </w:r>
      <w:r w:rsidR="00581CDE">
        <w:fldChar w:fldCharType="begin"/>
      </w:r>
      <w:r w:rsidR="00581CDE">
        <w:instrText xml:space="preserve"> SEQ Gambar_4. \* ARABIC </w:instrText>
      </w:r>
      <w:r w:rsidR="00581CDE">
        <w:fldChar w:fldCharType="separate"/>
      </w:r>
      <w:r w:rsidR="0067630B">
        <w:rPr>
          <w:noProof/>
        </w:rPr>
        <w:t>102</w:t>
      </w:r>
      <w:r w:rsidR="00581CDE">
        <w:fldChar w:fldCharType="end"/>
      </w:r>
      <w:r w:rsidR="00581CDE">
        <w:t xml:space="preserve"> Logika kelola kelas untuk admin</w:t>
      </w:r>
      <w:bookmarkEnd w:id="143"/>
    </w:p>
    <w:p w14:paraId="7C37DFA8" w14:textId="459BC67A" w:rsidR="004E2C10" w:rsidRDefault="00B3178B" w:rsidP="00C82389">
      <w:r>
        <w:t>Gambar</w:t>
      </w:r>
      <w:r w:rsidR="007E20F1">
        <w:t xml:space="preserve"> 4.10</w:t>
      </w:r>
      <w:r w:rsidR="00D954E9">
        <w:t>2</w:t>
      </w:r>
      <w:r w:rsidR="007E20F1">
        <w:t xml:space="preserve"> menunjukkan logika kelola kelas untuk admin. getAllKelas() berfungsi untuk mengambil semua data kelas yang terdapat di database. createKelas() berfungsi untuk menampilkan halaman tampilan yang berisi form untuk mengisi data </w:t>
      </w:r>
      <w:r w:rsidR="00D73C63">
        <w:t>kelas</w:t>
      </w:r>
      <w:r w:rsidR="007E20F1">
        <w:t>. store</w:t>
      </w:r>
      <w:r w:rsidR="00C81A02">
        <w:t>Kelas</w:t>
      </w:r>
      <w:r w:rsidR="007E20F1">
        <w:t xml:space="preserve">() berfungsi untuk memasukkan data </w:t>
      </w:r>
      <w:r w:rsidR="001D11BD">
        <w:t>kelas</w:t>
      </w:r>
      <w:r w:rsidR="007E20F1">
        <w:t xml:space="preserve"> yang telah diisi pada form sebelumnya.</w:t>
      </w:r>
      <w:r w:rsidR="00ED576E" w:rsidRPr="00ED576E">
        <w:t xml:space="preserve"> </w:t>
      </w:r>
      <w:r w:rsidR="00ED576E">
        <w:t>edit</w:t>
      </w:r>
      <w:r w:rsidR="00D76E29">
        <w:t>Kelas</w:t>
      </w:r>
      <w:r w:rsidR="00ED576E">
        <w:t xml:space="preserve">() berfungsi untuk mengubah data </w:t>
      </w:r>
      <w:r w:rsidR="00320C92">
        <w:t>kelas</w:t>
      </w:r>
      <w:r w:rsidR="00ED576E">
        <w:t xml:space="preserve"> yang diinginkan dan menampilkan form seperti saat melakukan penambahan data </w:t>
      </w:r>
      <w:r w:rsidR="00320C92">
        <w:t>kelas</w:t>
      </w:r>
      <w:r w:rsidR="00ED576E">
        <w:t>. update</w:t>
      </w:r>
      <w:r w:rsidR="00766005">
        <w:t>Kelas</w:t>
      </w:r>
      <w:r w:rsidR="00ED576E">
        <w:t>() berfungsi untuk eksekusi data yang dikirimkan dari form edit untuk dilakukan perubahan data ke database.</w:t>
      </w:r>
    </w:p>
    <w:p w14:paraId="5256FED9" w14:textId="19C23114" w:rsidR="008142F3" w:rsidRDefault="00E043A6" w:rsidP="003C0B99">
      <w:pPr>
        <w:jc w:val="center"/>
      </w:pPr>
      <w:r w:rsidRPr="00E043A6">
        <w:rPr>
          <w:noProof/>
        </w:rPr>
        <w:lastRenderedPageBreak/>
        <w:drawing>
          <wp:inline distT="0" distB="0" distL="0" distR="0" wp14:anchorId="49E1994B" wp14:editId="6EC2A198">
            <wp:extent cx="3829584" cy="5506218"/>
            <wp:effectExtent l="0" t="0" r="0" b="0"/>
            <wp:docPr id="67934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4893" name=""/>
                    <pic:cNvPicPr/>
                  </pic:nvPicPr>
                  <pic:blipFill>
                    <a:blip r:embed="rId158"/>
                    <a:stretch>
                      <a:fillRect/>
                    </a:stretch>
                  </pic:blipFill>
                  <pic:spPr>
                    <a:xfrm>
                      <a:off x="0" y="0"/>
                      <a:ext cx="3829584" cy="5506218"/>
                    </a:xfrm>
                    <a:prstGeom prst="rect">
                      <a:avLst/>
                    </a:prstGeom>
                  </pic:spPr>
                </pic:pic>
              </a:graphicData>
            </a:graphic>
          </wp:inline>
        </w:drawing>
      </w:r>
    </w:p>
    <w:p w14:paraId="55098266" w14:textId="4A094460" w:rsidR="00F463EB" w:rsidRDefault="00B3178B" w:rsidP="003C0B99">
      <w:pPr>
        <w:jc w:val="center"/>
      </w:pPr>
      <w:bookmarkStart w:id="144" w:name="_Toc171756519"/>
      <w:r>
        <w:t>Gambar</w:t>
      </w:r>
      <w:r w:rsidR="003C0B99">
        <w:t xml:space="preserve"> 4. </w:t>
      </w:r>
      <w:r w:rsidR="003C0B99">
        <w:fldChar w:fldCharType="begin"/>
      </w:r>
      <w:r w:rsidR="003C0B99">
        <w:instrText xml:space="preserve"> SEQ Gambar_4. \* ARABIC </w:instrText>
      </w:r>
      <w:r w:rsidR="003C0B99">
        <w:fldChar w:fldCharType="separate"/>
      </w:r>
      <w:r w:rsidR="0067630B">
        <w:rPr>
          <w:noProof/>
        </w:rPr>
        <w:t>103</w:t>
      </w:r>
      <w:r w:rsidR="003C0B99">
        <w:fldChar w:fldCharType="end"/>
      </w:r>
      <w:r w:rsidR="003C0B99">
        <w:t xml:space="preserve"> Logika kelola program studi untuk admin</w:t>
      </w:r>
      <w:bookmarkEnd w:id="144"/>
    </w:p>
    <w:p w14:paraId="391CB273" w14:textId="347B51B2" w:rsidR="008F2547" w:rsidRDefault="00B3178B" w:rsidP="008F2547">
      <w:r>
        <w:t>Gambar</w:t>
      </w:r>
      <w:r w:rsidR="00575014">
        <w:t xml:space="preserve"> 4.10</w:t>
      </w:r>
      <w:r w:rsidR="008142F3">
        <w:t>3</w:t>
      </w:r>
      <w:r w:rsidR="00575014">
        <w:t xml:space="preserve"> menunjukkan logika kelola program studi untuk admin. getAllProgramStudi() berfungsi untuk mengambil semua data </w:t>
      </w:r>
      <w:r w:rsidR="00114A9D">
        <w:t>program studi</w:t>
      </w:r>
      <w:r w:rsidR="00575014">
        <w:t xml:space="preserve"> yang terdapat di database. create</w:t>
      </w:r>
      <w:r w:rsidR="00114A9D">
        <w:t>ProgramStudi</w:t>
      </w:r>
      <w:r w:rsidR="00575014">
        <w:t xml:space="preserve">() berfungsi untuk menampilkan halaman tampilan yang berisi form untuk mengisi data </w:t>
      </w:r>
      <w:r w:rsidR="00114A9D">
        <w:t>program studi</w:t>
      </w:r>
      <w:r w:rsidR="00575014">
        <w:t>. store</w:t>
      </w:r>
      <w:r w:rsidR="00320385">
        <w:t>ProgramStudi</w:t>
      </w:r>
      <w:r w:rsidR="00575014">
        <w:t xml:space="preserve">() berfungsi untuk memasukkan data </w:t>
      </w:r>
      <w:r w:rsidR="00320385">
        <w:t>program studi</w:t>
      </w:r>
      <w:r w:rsidR="00575014">
        <w:t xml:space="preserve"> yang telah diisi pada form sebelumnya.</w:t>
      </w:r>
      <w:r w:rsidR="00575014" w:rsidRPr="00ED576E">
        <w:t xml:space="preserve"> </w:t>
      </w:r>
      <w:r w:rsidR="00575014">
        <w:t>edit</w:t>
      </w:r>
      <w:r w:rsidR="00320385">
        <w:t>ProgramStudi</w:t>
      </w:r>
      <w:r w:rsidR="00575014">
        <w:t xml:space="preserve">() berfungsi untuk mengubah data </w:t>
      </w:r>
      <w:r w:rsidR="00320385">
        <w:t>program studi</w:t>
      </w:r>
      <w:r w:rsidR="00575014">
        <w:t xml:space="preserve"> yang diinginkan dan menampilkan form seperti saat melakukan penambahan data </w:t>
      </w:r>
      <w:r w:rsidR="00320385">
        <w:lastRenderedPageBreak/>
        <w:t>program studi</w:t>
      </w:r>
      <w:r w:rsidR="00575014">
        <w:t>. update</w:t>
      </w:r>
      <w:r w:rsidR="00320385">
        <w:t>ProgramStudi</w:t>
      </w:r>
      <w:r w:rsidR="00575014">
        <w:t>() berfungsi untuk eksekusi data yang dikirimkan dari form edit untuk dilakukan perubahan data ke database.</w:t>
      </w:r>
    </w:p>
    <w:p w14:paraId="6CEC55C5" w14:textId="42C237E3" w:rsidR="008142F3" w:rsidRDefault="009E13BC" w:rsidP="00D71237">
      <w:pPr>
        <w:jc w:val="center"/>
      </w:pPr>
      <w:r w:rsidRPr="009E13BC">
        <w:rPr>
          <w:noProof/>
        </w:rPr>
        <w:drawing>
          <wp:inline distT="0" distB="0" distL="0" distR="0" wp14:anchorId="2FE6E91D" wp14:editId="4889DBB8">
            <wp:extent cx="3762900" cy="5458587"/>
            <wp:effectExtent l="0" t="0" r="9525" b="8890"/>
            <wp:docPr id="265489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489600" name=""/>
                    <pic:cNvPicPr/>
                  </pic:nvPicPr>
                  <pic:blipFill>
                    <a:blip r:embed="rId159"/>
                    <a:stretch>
                      <a:fillRect/>
                    </a:stretch>
                  </pic:blipFill>
                  <pic:spPr>
                    <a:xfrm>
                      <a:off x="0" y="0"/>
                      <a:ext cx="3762900" cy="5458587"/>
                    </a:xfrm>
                    <a:prstGeom prst="rect">
                      <a:avLst/>
                    </a:prstGeom>
                  </pic:spPr>
                </pic:pic>
              </a:graphicData>
            </a:graphic>
          </wp:inline>
        </w:drawing>
      </w:r>
    </w:p>
    <w:p w14:paraId="3A89607C" w14:textId="6AB8EF3F" w:rsidR="00B12337" w:rsidRDefault="00B3178B" w:rsidP="00D71237">
      <w:pPr>
        <w:jc w:val="center"/>
      </w:pPr>
      <w:bookmarkStart w:id="145" w:name="_Toc171756520"/>
      <w:r>
        <w:t>Gambar</w:t>
      </w:r>
      <w:r w:rsidR="00D71237">
        <w:t xml:space="preserve"> 4. </w:t>
      </w:r>
      <w:r w:rsidR="00D71237">
        <w:fldChar w:fldCharType="begin"/>
      </w:r>
      <w:r w:rsidR="00D71237">
        <w:instrText xml:space="preserve"> SEQ Gambar_4. \* ARABIC </w:instrText>
      </w:r>
      <w:r w:rsidR="00D71237">
        <w:fldChar w:fldCharType="separate"/>
      </w:r>
      <w:r w:rsidR="0067630B">
        <w:rPr>
          <w:noProof/>
        </w:rPr>
        <w:t>104</w:t>
      </w:r>
      <w:r w:rsidR="00D71237">
        <w:fldChar w:fldCharType="end"/>
      </w:r>
      <w:r w:rsidR="00D71237">
        <w:t xml:space="preserve"> Logika kelola jabatan untuk admin</w:t>
      </w:r>
      <w:bookmarkEnd w:id="145"/>
    </w:p>
    <w:p w14:paraId="172A4341" w14:textId="51E80F1F" w:rsidR="00B93ED3" w:rsidRDefault="00B3178B" w:rsidP="00B93ED3">
      <w:r>
        <w:t>Gambar</w:t>
      </w:r>
      <w:r w:rsidR="00CB7068">
        <w:t xml:space="preserve"> 4.10</w:t>
      </w:r>
      <w:r w:rsidR="008142F3">
        <w:t>4</w:t>
      </w:r>
      <w:r w:rsidR="00CB7068">
        <w:t xml:space="preserve"> menunjukkan logika kelola jabatan untuk admin. getAllJabatan() berfungsi untuk mengambil semua data </w:t>
      </w:r>
      <w:r w:rsidR="006F4DCD">
        <w:t>jabatan</w:t>
      </w:r>
      <w:r w:rsidR="00CB7068">
        <w:t xml:space="preserve"> yang terdapat di database. create</w:t>
      </w:r>
      <w:r w:rsidR="006F4DCD">
        <w:t>Jabatan</w:t>
      </w:r>
      <w:r w:rsidR="00CB7068">
        <w:t xml:space="preserve">() berfungsi untuk menampilkan halaman tampilan yang berisi form untuk mengisi data </w:t>
      </w:r>
      <w:r w:rsidR="006F4DCD">
        <w:t>jabatan</w:t>
      </w:r>
      <w:r w:rsidR="00CB7068">
        <w:t>. store</w:t>
      </w:r>
      <w:r w:rsidR="006F4DCD">
        <w:t>Jabatan</w:t>
      </w:r>
      <w:r w:rsidR="00CB7068">
        <w:t xml:space="preserve">() berfungsi untuk memasukkan data </w:t>
      </w:r>
      <w:r w:rsidR="006F4DCD">
        <w:t>jabatan</w:t>
      </w:r>
      <w:r w:rsidR="00CB7068">
        <w:t xml:space="preserve"> yang telah diisi pada form sebelumnya.</w:t>
      </w:r>
      <w:r w:rsidR="00CB7068" w:rsidRPr="00ED576E">
        <w:t xml:space="preserve"> </w:t>
      </w:r>
      <w:r w:rsidR="00CB7068">
        <w:t>edit</w:t>
      </w:r>
      <w:r w:rsidR="003B35E1">
        <w:t>Jabatan</w:t>
      </w:r>
      <w:r w:rsidR="00CB7068">
        <w:t xml:space="preserve">() berfungsi untuk mengubah data </w:t>
      </w:r>
      <w:r w:rsidR="00256AEB">
        <w:t>jabatan</w:t>
      </w:r>
      <w:r w:rsidR="00CB7068">
        <w:t xml:space="preserve"> yang diinginkan dan menampilkan form seperti saat </w:t>
      </w:r>
      <w:r w:rsidR="00CB7068">
        <w:lastRenderedPageBreak/>
        <w:t xml:space="preserve">melakukan penambahan data </w:t>
      </w:r>
      <w:r w:rsidR="00256AEB">
        <w:t>jabatan</w:t>
      </w:r>
      <w:r w:rsidR="00CB7068">
        <w:t>. update</w:t>
      </w:r>
      <w:r w:rsidR="005C7FF2">
        <w:t>Jabatan</w:t>
      </w:r>
      <w:r w:rsidR="00CB7068">
        <w:t>() berfungsi untuk eksekusi data yang dikirimkan dari form edit untuk dilakukan perubahan data ke database.</w:t>
      </w:r>
    </w:p>
    <w:p w14:paraId="083679E9" w14:textId="6FAFA10C" w:rsidR="008142F3" w:rsidRDefault="008C48F6" w:rsidP="00D84271">
      <w:pPr>
        <w:jc w:val="center"/>
      </w:pPr>
      <w:r w:rsidRPr="008C48F6">
        <w:rPr>
          <w:noProof/>
        </w:rPr>
        <w:drawing>
          <wp:inline distT="0" distB="0" distL="0" distR="0" wp14:anchorId="3FC23C86" wp14:editId="1998C191">
            <wp:extent cx="4248743" cy="5477639"/>
            <wp:effectExtent l="0" t="0" r="0" b="0"/>
            <wp:docPr id="1043682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682738" name=""/>
                    <pic:cNvPicPr/>
                  </pic:nvPicPr>
                  <pic:blipFill>
                    <a:blip r:embed="rId160"/>
                    <a:stretch>
                      <a:fillRect/>
                    </a:stretch>
                  </pic:blipFill>
                  <pic:spPr>
                    <a:xfrm>
                      <a:off x="0" y="0"/>
                      <a:ext cx="4248743" cy="5477639"/>
                    </a:xfrm>
                    <a:prstGeom prst="rect">
                      <a:avLst/>
                    </a:prstGeom>
                  </pic:spPr>
                </pic:pic>
              </a:graphicData>
            </a:graphic>
          </wp:inline>
        </w:drawing>
      </w:r>
    </w:p>
    <w:p w14:paraId="7CE3D06F" w14:textId="7977F9C2" w:rsidR="004106E6" w:rsidRDefault="00B3178B" w:rsidP="00D84271">
      <w:pPr>
        <w:jc w:val="center"/>
      </w:pPr>
      <w:bookmarkStart w:id="146" w:name="_Toc171756521"/>
      <w:r>
        <w:t>Gambar</w:t>
      </w:r>
      <w:r w:rsidR="00D84271">
        <w:t xml:space="preserve"> 4. </w:t>
      </w:r>
      <w:r w:rsidR="00D84271">
        <w:fldChar w:fldCharType="begin"/>
      </w:r>
      <w:r w:rsidR="00D84271">
        <w:instrText xml:space="preserve"> SEQ Gambar_4. \* ARABIC </w:instrText>
      </w:r>
      <w:r w:rsidR="00D84271">
        <w:fldChar w:fldCharType="separate"/>
      </w:r>
      <w:r w:rsidR="0067630B">
        <w:rPr>
          <w:noProof/>
        </w:rPr>
        <w:t>105</w:t>
      </w:r>
      <w:r w:rsidR="00D84271">
        <w:fldChar w:fldCharType="end"/>
      </w:r>
      <w:r w:rsidR="00D84271">
        <w:t xml:space="preserve"> Logika kelola jabatan fungsional</w:t>
      </w:r>
      <w:bookmarkEnd w:id="146"/>
    </w:p>
    <w:p w14:paraId="40752335" w14:textId="3C52A1C2" w:rsidR="00613848" w:rsidRDefault="00B3178B" w:rsidP="00613848">
      <w:r>
        <w:t>Gambar</w:t>
      </w:r>
      <w:r w:rsidR="00613848">
        <w:t xml:space="preserve"> 4.10</w:t>
      </w:r>
      <w:r w:rsidR="008142F3">
        <w:t>5</w:t>
      </w:r>
      <w:r w:rsidR="00613848">
        <w:t xml:space="preserve"> menunjukkan logika kelola jabatan</w:t>
      </w:r>
      <w:r w:rsidR="0084730C">
        <w:t xml:space="preserve"> fungsional</w:t>
      </w:r>
      <w:r w:rsidR="00613848">
        <w:t xml:space="preserve"> untuk admin. getAllJabatan</w:t>
      </w:r>
      <w:r w:rsidR="0084730C">
        <w:t>Fungsional</w:t>
      </w:r>
      <w:r w:rsidR="00613848">
        <w:t>() berfungsi untuk mengambil semua data jabatan</w:t>
      </w:r>
      <w:r w:rsidR="0084730C">
        <w:t xml:space="preserve"> fungsional</w:t>
      </w:r>
      <w:r w:rsidR="00613848">
        <w:t xml:space="preserve"> yang terdapat di database. createJabatan</w:t>
      </w:r>
      <w:r w:rsidR="0084730C">
        <w:t>Fungsional</w:t>
      </w:r>
      <w:r w:rsidR="00613848">
        <w:t>() berfungsi untuk menampilkan halaman tampilan yang berisi form untuk mengisi data jabatan</w:t>
      </w:r>
      <w:r w:rsidR="0084730C">
        <w:t xml:space="preserve"> fungsional</w:t>
      </w:r>
      <w:r w:rsidR="00613848">
        <w:t>. storeJabatan</w:t>
      </w:r>
      <w:r w:rsidR="0084730C">
        <w:t>Fungsional</w:t>
      </w:r>
      <w:r w:rsidR="00613848">
        <w:t xml:space="preserve">() berfungsi untuk memasukkan data jabatan </w:t>
      </w:r>
      <w:r w:rsidR="00A11883">
        <w:t xml:space="preserve">fungsional </w:t>
      </w:r>
      <w:r w:rsidR="00613848">
        <w:t>yang telah diisi pada form sebelumnya.</w:t>
      </w:r>
      <w:r w:rsidR="00613848" w:rsidRPr="00ED576E">
        <w:t xml:space="preserve"> </w:t>
      </w:r>
      <w:r w:rsidR="00613848">
        <w:t>editJabatan</w:t>
      </w:r>
      <w:r w:rsidR="00A11883">
        <w:t>Fungsional</w:t>
      </w:r>
      <w:r w:rsidR="00613848">
        <w:t xml:space="preserve">() </w:t>
      </w:r>
      <w:r w:rsidR="00613848">
        <w:lastRenderedPageBreak/>
        <w:t>berfungsi untuk mengubah data jabatan</w:t>
      </w:r>
      <w:r w:rsidR="00A11883">
        <w:t xml:space="preserve"> fungsional</w:t>
      </w:r>
      <w:r w:rsidR="00613848">
        <w:t xml:space="preserve"> yang diinginkan dan menampilkan form seperti saat melakukan penambahan data jabatan</w:t>
      </w:r>
      <w:r w:rsidR="00A11883">
        <w:t xml:space="preserve"> fungsional</w:t>
      </w:r>
      <w:r w:rsidR="00613848">
        <w:t>. updateJabatan</w:t>
      </w:r>
      <w:r w:rsidR="00A11883">
        <w:t>Fungsional</w:t>
      </w:r>
      <w:r w:rsidR="00613848">
        <w:t>() berfungsi untuk eksekusi data yang dikirimkan dari form edit untuk dilakukan perubahan data ke database.</w:t>
      </w:r>
    </w:p>
    <w:p w14:paraId="0BD0874E" w14:textId="36B8C1BE" w:rsidR="008142F3" w:rsidRDefault="00E00182" w:rsidP="00A03C0C">
      <w:pPr>
        <w:jc w:val="center"/>
      </w:pPr>
      <w:r w:rsidRPr="00E00182">
        <w:rPr>
          <w:noProof/>
        </w:rPr>
        <w:drawing>
          <wp:inline distT="0" distB="0" distL="0" distR="0" wp14:anchorId="68ED5BB4" wp14:editId="74E405BE">
            <wp:extent cx="4391638" cy="5496692"/>
            <wp:effectExtent l="0" t="0" r="9525" b="8890"/>
            <wp:docPr id="308464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64010" name=""/>
                    <pic:cNvPicPr/>
                  </pic:nvPicPr>
                  <pic:blipFill>
                    <a:blip r:embed="rId161"/>
                    <a:stretch>
                      <a:fillRect/>
                    </a:stretch>
                  </pic:blipFill>
                  <pic:spPr>
                    <a:xfrm>
                      <a:off x="0" y="0"/>
                      <a:ext cx="4391638" cy="5496692"/>
                    </a:xfrm>
                    <a:prstGeom prst="rect">
                      <a:avLst/>
                    </a:prstGeom>
                  </pic:spPr>
                </pic:pic>
              </a:graphicData>
            </a:graphic>
          </wp:inline>
        </w:drawing>
      </w:r>
    </w:p>
    <w:p w14:paraId="2B8B64EF" w14:textId="0E5072EE" w:rsidR="005D0974" w:rsidRDefault="00B3178B" w:rsidP="00A03C0C">
      <w:pPr>
        <w:jc w:val="center"/>
      </w:pPr>
      <w:bookmarkStart w:id="147" w:name="_Toc171756522"/>
      <w:r>
        <w:t>Gambar</w:t>
      </w:r>
      <w:r w:rsidR="00A03C0C">
        <w:t xml:space="preserve"> 4. </w:t>
      </w:r>
      <w:r w:rsidR="00A03C0C">
        <w:fldChar w:fldCharType="begin"/>
      </w:r>
      <w:r w:rsidR="00A03C0C">
        <w:instrText xml:space="preserve"> SEQ Gambar_4. \* ARABIC </w:instrText>
      </w:r>
      <w:r w:rsidR="00A03C0C">
        <w:fldChar w:fldCharType="separate"/>
      </w:r>
      <w:r w:rsidR="0067630B">
        <w:rPr>
          <w:noProof/>
        </w:rPr>
        <w:t>106</w:t>
      </w:r>
      <w:r w:rsidR="00A03C0C">
        <w:fldChar w:fldCharType="end"/>
      </w:r>
      <w:r w:rsidR="00A03C0C">
        <w:t xml:space="preserve"> Logika kelola pangkat golongan untuk admin</w:t>
      </w:r>
      <w:bookmarkEnd w:id="147"/>
    </w:p>
    <w:p w14:paraId="0BC3CFB8" w14:textId="22D2418E" w:rsidR="009C07AD" w:rsidRDefault="00B3178B" w:rsidP="009C07AD">
      <w:r>
        <w:t>Gambar</w:t>
      </w:r>
      <w:r w:rsidR="009C07AD">
        <w:t xml:space="preserve"> 4.10</w:t>
      </w:r>
      <w:r w:rsidR="008142F3">
        <w:t>6</w:t>
      </w:r>
      <w:r w:rsidR="009C07AD">
        <w:t xml:space="preserve"> menunjukkan logika kelola </w:t>
      </w:r>
      <w:r w:rsidR="004C0668">
        <w:t>pangkat golongan</w:t>
      </w:r>
      <w:r w:rsidR="009C07AD">
        <w:t xml:space="preserve"> untuk admin. getAll</w:t>
      </w:r>
      <w:r w:rsidR="004C0668">
        <w:t>PangkatGolongan</w:t>
      </w:r>
      <w:r w:rsidR="009C07AD">
        <w:t xml:space="preserve">() berfungsi untuk mengambil semua data </w:t>
      </w:r>
      <w:r w:rsidR="004C0668">
        <w:t>pangkat golongan</w:t>
      </w:r>
      <w:r w:rsidR="009C07AD">
        <w:t xml:space="preserve"> yang terdapat di database. create</w:t>
      </w:r>
      <w:r w:rsidR="004C0668">
        <w:t>PangkatGolongan</w:t>
      </w:r>
      <w:r w:rsidR="009C07AD">
        <w:t xml:space="preserve">() berfungsi untuk menampilkan halaman tampilan yang berisi form untuk mengisi data </w:t>
      </w:r>
      <w:r w:rsidR="004C0668">
        <w:t xml:space="preserve">pangkat </w:t>
      </w:r>
      <w:r w:rsidR="004C0668">
        <w:lastRenderedPageBreak/>
        <w:t>golongan</w:t>
      </w:r>
      <w:r w:rsidR="009C07AD">
        <w:t>. store</w:t>
      </w:r>
      <w:r w:rsidR="004C0668">
        <w:t>PangkatGolongan</w:t>
      </w:r>
      <w:r w:rsidR="009C07AD">
        <w:t xml:space="preserve">() berfungsi untuk memasukkan data </w:t>
      </w:r>
      <w:r w:rsidR="004C0668">
        <w:t>pangkat golongan</w:t>
      </w:r>
      <w:r w:rsidR="009C07AD">
        <w:t xml:space="preserve"> yang telah diisi pada form sebelumnya.</w:t>
      </w:r>
      <w:r w:rsidR="009C07AD" w:rsidRPr="00ED576E">
        <w:t xml:space="preserve"> </w:t>
      </w:r>
      <w:r w:rsidR="009C07AD">
        <w:t>edit</w:t>
      </w:r>
      <w:r w:rsidR="004C0668">
        <w:t>PangkatGolongan</w:t>
      </w:r>
      <w:r w:rsidR="009C07AD">
        <w:t xml:space="preserve">() berfungsi untuk mengubah data </w:t>
      </w:r>
      <w:r w:rsidR="004C0668">
        <w:t>pangkat golongan</w:t>
      </w:r>
      <w:r w:rsidR="009C07AD">
        <w:t xml:space="preserve"> yang diinginkan dan menampilkan form seperti saat melakukan penambahan data </w:t>
      </w:r>
      <w:r w:rsidR="004C0668">
        <w:t>pangkat golongan</w:t>
      </w:r>
      <w:r w:rsidR="009C07AD">
        <w:t>. update</w:t>
      </w:r>
      <w:r w:rsidR="004C0668">
        <w:t>PangkatGolongan</w:t>
      </w:r>
      <w:r w:rsidR="009C07AD">
        <w:t>() berfungsi untuk eksekusi data yang dikirimkan dari form edit untuk dilakukan perubahan data ke database.</w:t>
      </w:r>
    </w:p>
    <w:p w14:paraId="683177B0" w14:textId="01E30B23" w:rsidR="00ED67F9" w:rsidRDefault="00ED67F9" w:rsidP="007D3083">
      <w:pPr>
        <w:pStyle w:val="ListParagraph"/>
        <w:numPr>
          <w:ilvl w:val="0"/>
          <w:numId w:val="27"/>
        </w:numPr>
        <w:rPr>
          <w:i/>
          <w:iCs/>
        </w:rPr>
      </w:pPr>
      <w:r>
        <w:t xml:space="preserve">Logika yang terdapat pada </w:t>
      </w:r>
      <w:r w:rsidR="00476B9E">
        <w:t>dosen</w:t>
      </w:r>
    </w:p>
    <w:p w14:paraId="5C8A009B" w14:textId="0DC85B31" w:rsidR="008142F3" w:rsidRDefault="00133AEE" w:rsidP="005400C5">
      <w:pPr>
        <w:jc w:val="center"/>
      </w:pPr>
      <w:r w:rsidRPr="00133AEE">
        <w:rPr>
          <w:noProof/>
        </w:rPr>
        <w:drawing>
          <wp:inline distT="0" distB="0" distL="0" distR="0" wp14:anchorId="5A5F2C8F" wp14:editId="103D47EA">
            <wp:extent cx="2448267" cy="304843"/>
            <wp:effectExtent l="0" t="0" r="0" b="0"/>
            <wp:docPr id="955381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381048" name=""/>
                    <pic:cNvPicPr/>
                  </pic:nvPicPr>
                  <pic:blipFill>
                    <a:blip r:embed="rId162"/>
                    <a:stretch>
                      <a:fillRect/>
                    </a:stretch>
                  </pic:blipFill>
                  <pic:spPr>
                    <a:xfrm>
                      <a:off x="0" y="0"/>
                      <a:ext cx="2448267" cy="304843"/>
                    </a:xfrm>
                    <a:prstGeom prst="rect">
                      <a:avLst/>
                    </a:prstGeom>
                  </pic:spPr>
                </pic:pic>
              </a:graphicData>
            </a:graphic>
          </wp:inline>
        </w:drawing>
      </w:r>
    </w:p>
    <w:p w14:paraId="6381088A" w14:textId="692C17EE" w:rsidR="00ED67F9" w:rsidRDefault="00B3178B" w:rsidP="005400C5">
      <w:pPr>
        <w:jc w:val="center"/>
      </w:pPr>
      <w:bookmarkStart w:id="148" w:name="_Toc171756523"/>
      <w:r>
        <w:t>Gambar</w:t>
      </w:r>
      <w:r w:rsidR="005400C5">
        <w:t xml:space="preserve"> 4. </w:t>
      </w:r>
      <w:r w:rsidR="005400C5">
        <w:fldChar w:fldCharType="begin"/>
      </w:r>
      <w:r w:rsidR="005400C5">
        <w:instrText xml:space="preserve"> SEQ Gambar_4. \* ARABIC </w:instrText>
      </w:r>
      <w:r w:rsidR="005400C5">
        <w:fldChar w:fldCharType="separate"/>
      </w:r>
      <w:r w:rsidR="0067630B">
        <w:rPr>
          <w:noProof/>
        </w:rPr>
        <w:t>107</w:t>
      </w:r>
      <w:r w:rsidR="005400C5">
        <w:fldChar w:fldCharType="end"/>
      </w:r>
      <w:r w:rsidR="005400C5">
        <w:t xml:space="preserve"> Constructor dosen</w:t>
      </w:r>
      <w:bookmarkEnd w:id="148"/>
    </w:p>
    <w:p w14:paraId="66C7F752" w14:textId="584A31C4" w:rsidR="005400C5" w:rsidRDefault="00B3178B" w:rsidP="005400C5">
      <w:r>
        <w:t>Gambar</w:t>
      </w:r>
      <w:r w:rsidR="005400C5">
        <w:t xml:space="preserve"> 4.</w:t>
      </w:r>
      <w:r w:rsidR="007D1908">
        <w:t>10</w:t>
      </w:r>
      <w:r w:rsidR="008142F3">
        <w:t>7</w:t>
      </w:r>
      <w:r w:rsidR="005400C5">
        <w:t xml:space="preserve"> merupakan constructor yang dibuat untuk menghubungkan </w:t>
      </w:r>
      <w:r w:rsidR="007D1908">
        <w:t>Dosen</w:t>
      </w:r>
      <w:r w:rsidR="005400C5">
        <w:t xml:space="preserve">Controller dengan </w:t>
      </w:r>
      <w:r w:rsidR="007D1908">
        <w:t>Dosen</w:t>
      </w:r>
      <w:r w:rsidR="005400C5">
        <w:t xml:space="preserve">Service. Ini adalah teknik dependency injection yang telah dijelaskan pada </w:t>
      </w:r>
      <w:r>
        <w:t>Gambar</w:t>
      </w:r>
      <w:r w:rsidR="005400C5">
        <w:t xml:space="preserve"> 4.59 sebelumnya. Teknik ini bertujuan agar seluruh logika tidak menumpuk pada satu controller saja.</w:t>
      </w:r>
    </w:p>
    <w:p w14:paraId="0D2A28B6" w14:textId="2DBDFAAD" w:rsidR="008142F3" w:rsidRDefault="00ED2E4C" w:rsidP="0045202C">
      <w:pPr>
        <w:jc w:val="center"/>
      </w:pPr>
      <w:r w:rsidRPr="00ED2E4C">
        <w:rPr>
          <w:noProof/>
        </w:rPr>
        <w:drawing>
          <wp:inline distT="0" distB="0" distL="0" distR="0" wp14:anchorId="6C469311" wp14:editId="6A84D34E">
            <wp:extent cx="4077269" cy="3372321"/>
            <wp:effectExtent l="0" t="0" r="0" b="0"/>
            <wp:docPr id="1274717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717409" name=""/>
                    <pic:cNvPicPr/>
                  </pic:nvPicPr>
                  <pic:blipFill>
                    <a:blip r:embed="rId163"/>
                    <a:stretch>
                      <a:fillRect/>
                    </a:stretch>
                  </pic:blipFill>
                  <pic:spPr>
                    <a:xfrm>
                      <a:off x="0" y="0"/>
                      <a:ext cx="4077269" cy="3372321"/>
                    </a:xfrm>
                    <a:prstGeom prst="rect">
                      <a:avLst/>
                    </a:prstGeom>
                  </pic:spPr>
                </pic:pic>
              </a:graphicData>
            </a:graphic>
          </wp:inline>
        </w:drawing>
      </w:r>
    </w:p>
    <w:p w14:paraId="5C769E2D" w14:textId="013ED07B" w:rsidR="007D1908" w:rsidRDefault="00B3178B" w:rsidP="0045202C">
      <w:pPr>
        <w:jc w:val="center"/>
      </w:pPr>
      <w:bookmarkStart w:id="149" w:name="_Toc171756524"/>
      <w:r>
        <w:t>Gambar</w:t>
      </w:r>
      <w:r w:rsidR="00377598">
        <w:t xml:space="preserve"> 4. </w:t>
      </w:r>
      <w:r w:rsidR="00377598">
        <w:fldChar w:fldCharType="begin"/>
      </w:r>
      <w:r w:rsidR="00377598">
        <w:instrText xml:space="preserve"> SEQ Gambar_4. \* ARABIC </w:instrText>
      </w:r>
      <w:r w:rsidR="00377598">
        <w:fldChar w:fldCharType="separate"/>
      </w:r>
      <w:r w:rsidR="0067630B">
        <w:rPr>
          <w:noProof/>
        </w:rPr>
        <w:t>108</w:t>
      </w:r>
      <w:r w:rsidR="00377598">
        <w:fldChar w:fldCharType="end"/>
      </w:r>
      <w:r w:rsidR="00377598">
        <w:t xml:space="preserve"> Logika profile dosen</w:t>
      </w:r>
      <w:bookmarkEnd w:id="149"/>
    </w:p>
    <w:p w14:paraId="72C9E0EE" w14:textId="0B7155A9" w:rsidR="005465E5" w:rsidRDefault="00B3178B" w:rsidP="005465E5">
      <w:r>
        <w:lastRenderedPageBreak/>
        <w:t>Gambar</w:t>
      </w:r>
      <w:r w:rsidR="005465E5">
        <w:t xml:space="preserve"> 4.</w:t>
      </w:r>
      <w:r w:rsidR="00DA6B3B">
        <w:t>10</w:t>
      </w:r>
      <w:r w:rsidR="008142F3">
        <w:t>8</w:t>
      </w:r>
      <w:r w:rsidR="005465E5">
        <w:t xml:space="preserve"> menunjukkan logika profile yang terdapat pada </w:t>
      </w:r>
      <w:r w:rsidR="00DA6B3B">
        <w:t>dosen</w:t>
      </w:r>
      <w:r w:rsidR="005465E5">
        <w:t>. logika ini sama dengan logika profile di mahasiswa, hanya terdapat perbedaan di jenis data yang dapat dirubah, yaitu hanya photo profil, tanda tangan, dan rubah password apabila diinginkan.</w:t>
      </w:r>
    </w:p>
    <w:p w14:paraId="31010AB6" w14:textId="100DAEE4" w:rsidR="008142F3" w:rsidRDefault="00C04B0F" w:rsidP="00344FF7">
      <w:pPr>
        <w:jc w:val="center"/>
      </w:pPr>
      <w:r w:rsidRPr="00C04B0F">
        <w:rPr>
          <w:noProof/>
        </w:rPr>
        <w:drawing>
          <wp:inline distT="0" distB="0" distL="0" distR="0" wp14:anchorId="77FB1EDE" wp14:editId="2F1B2D2B">
            <wp:extent cx="5039995" cy="4647565"/>
            <wp:effectExtent l="0" t="0" r="8255" b="635"/>
            <wp:docPr id="1938127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127127" name=""/>
                    <pic:cNvPicPr/>
                  </pic:nvPicPr>
                  <pic:blipFill>
                    <a:blip r:embed="rId164"/>
                    <a:stretch>
                      <a:fillRect/>
                    </a:stretch>
                  </pic:blipFill>
                  <pic:spPr>
                    <a:xfrm>
                      <a:off x="0" y="0"/>
                      <a:ext cx="5039995" cy="4647565"/>
                    </a:xfrm>
                    <a:prstGeom prst="rect">
                      <a:avLst/>
                    </a:prstGeom>
                  </pic:spPr>
                </pic:pic>
              </a:graphicData>
            </a:graphic>
          </wp:inline>
        </w:drawing>
      </w:r>
    </w:p>
    <w:p w14:paraId="50FF721F" w14:textId="04F962DB" w:rsidR="005465E5" w:rsidRDefault="00B3178B" w:rsidP="00344FF7">
      <w:pPr>
        <w:jc w:val="center"/>
      </w:pPr>
      <w:bookmarkStart w:id="150" w:name="_Toc171756525"/>
      <w:r>
        <w:t>Gambar</w:t>
      </w:r>
      <w:r w:rsidR="00344FF7">
        <w:t xml:space="preserve"> 4. </w:t>
      </w:r>
      <w:r w:rsidR="00344FF7">
        <w:fldChar w:fldCharType="begin"/>
      </w:r>
      <w:r w:rsidR="00344FF7">
        <w:instrText xml:space="preserve"> SEQ Gambar_4. \* ARABIC </w:instrText>
      </w:r>
      <w:r w:rsidR="00344FF7">
        <w:fldChar w:fldCharType="separate"/>
      </w:r>
      <w:r w:rsidR="0067630B">
        <w:rPr>
          <w:noProof/>
        </w:rPr>
        <w:t>109</w:t>
      </w:r>
      <w:r w:rsidR="00344FF7">
        <w:fldChar w:fldCharType="end"/>
      </w:r>
      <w:r w:rsidR="00344FF7">
        <w:t xml:space="preserve"> Logika logbook dosen</w:t>
      </w:r>
      <w:bookmarkEnd w:id="150"/>
    </w:p>
    <w:p w14:paraId="17521C14" w14:textId="62F85222" w:rsidR="00AB136B" w:rsidRDefault="00B3178B" w:rsidP="00AB136B">
      <w:r>
        <w:t>Gambar</w:t>
      </w:r>
      <w:r w:rsidR="00683E40">
        <w:t xml:space="preserve"> 4.10</w:t>
      </w:r>
      <w:r w:rsidR="008142F3">
        <w:t>9</w:t>
      </w:r>
      <w:r w:rsidR="00683E40">
        <w:t xml:space="preserve"> menunjukkan logika logbook pada dosen. getLogbooks() berfungsi untuk mengambil semua logbook yang diajukan</w:t>
      </w:r>
      <w:r w:rsidR="005A646D">
        <w:t xml:space="preserve"> oleh</w:t>
      </w:r>
      <w:r w:rsidR="00683E40">
        <w:t xml:space="preserve"> mahasiswa </w:t>
      </w:r>
      <w:r w:rsidR="005A646D">
        <w:t>bimbingan.</w:t>
      </w:r>
      <w:r w:rsidR="00536034">
        <w:t xml:space="preserve"> getLogbook() berfungsi untuk mengambil detail </w:t>
      </w:r>
      <w:r w:rsidR="00972AC4">
        <w:t>lebih lengkap dari logbook yang dipilih. acceptLogbook() berfungsi untuk melakukan penerimaan atau penolakan pada logbook yang diajukan oleh mahasiswa bimbingan.</w:t>
      </w:r>
    </w:p>
    <w:p w14:paraId="3D8DB8C0" w14:textId="32C1B486" w:rsidR="008142F3" w:rsidRDefault="00062F9C" w:rsidP="008C751F">
      <w:pPr>
        <w:jc w:val="center"/>
      </w:pPr>
      <w:r w:rsidRPr="00062F9C">
        <w:rPr>
          <w:noProof/>
        </w:rPr>
        <w:lastRenderedPageBreak/>
        <w:drawing>
          <wp:inline distT="0" distB="0" distL="0" distR="0" wp14:anchorId="4C375344" wp14:editId="691AA582">
            <wp:extent cx="5039995" cy="4264025"/>
            <wp:effectExtent l="0" t="0" r="8255" b="3175"/>
            <wp:docPr id="14414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3561" name=""/>
                    <pic:cNvPicPr/>
                  </pic:nvPicPr>
                  <pic:blipFill>
                    <a:blip r:embed="rId165"/>
                    <a:stretch>
                      <a:fillRect/>
                    </a:stretch>
                  </pic:blipFill>
                  <pic:spPr>
                    <a:xfrm>
                      <a:off x="0" y="0"/>
                      <a:ext cx="5039995" cy="4264025"/>
                    </a:xfrm>
                    <a:prstGeom prst="rect">
                      <a:avLst/>
                    </a:prstGeom>
                  </pic:spPr>
                </pic:pic>
              </a:graphicData>
            </a:graphic>
          </wp:inline>
        </w:drawing>
      </w:r>
    </w:p>
    <w:p w14:paraId="4A810FFD" w14:textId="166F0CC0" w:rsidR="000E76CC" w:rsidRDefault="00B3178B" w:rsidP="008C751F">
      <w:pPr>
        <w:jc w:val="center"/>
      </w:pPr>
      <w:bookmarkStart w:id="151" w:name="_Toc171756526"/>
      <w:r>
        <w:t>Gambar</w:t>
      </w:r>
      <w:r w:rsidR="008C751F">
        <w:t xml:space="preserve"> 4. </w:t>
      </w:r>
      <w:r w:rsidR="008C751F">
        <w:fldChar w:fldCharType="begin"/>
      </w:r>
      <w:r w:rsidR="008C751F">
        <w:instrText xml:space="preserve"> SEQ Gambar_4. \* ARABIC </w:instrText>
      </w:r>
      <w:r w:rsidR="008C751F">
        <w:fldChar w:fldCharType="separate"/>
      </w:r>
      <w:r w:rsidR="0067630B">
        <w:rPr>
          <w:noProof/>
        </w:rPr>
        <w:t>110</w:t>
      </w:r>
      <w:r w:rsidR="008C751F">
        <w:fldChar w:fldCharType="end"/>
      </w:r>
      <w:r w:rsidR="008C751F">
        <w:t xml:space="preserve"> Logika persetujuan sidang</w:t>
      </w:r>
      <w:r w:rsidR="008B4960">
        <w:t xml:space="preserve"> dosen</w:t>
      </w:r>
      <w:bookmarkEnd w:id="151"/>
    </w:p>
    <w:p w14:paraId="5E577607" w14:textId="6A9BA22B" w:rsidR="00984FD2" w:rsidRDefault="00B3178B" w:rsidP="00984FD2">
      <w:r>
        <w:t>Gambar</w:t>
      </w:r>
      <w:r w:rsidR="00984FD2">
        <w:t xml:space="preserve"> 4.1</w:t>
      </w:r>
      <w:r w:rsidR="008142F3">
        <w:t>10</w:t>
      </w:r>
      <w:r w:rsidR="00984FD2">
        <w:t xml:space="preserve"> menunjukkan logika persetujuan sebagai syarat mahasiswa mengikuti sidang</w:t>
      </w:r>
      <w:r w:rsidR="00E67CC3">
        <w:t>. getAllPersetujuanS</w:t>
      </w:r>
      <w:r w:rsidR="00D02402">
        <w:t>idang</w:t>
      </w:r>
      <w:r w:rsidR="00E67CC3">
        <w:t>() untuk mengambil semua p</w:t>
      </w:r>
      <w:r w:rsidR="0075005A">
        <w:t>engajuan seminar proposal yang diajukan oleh mahasiswa</w:t>
      </w:r>
      <w:r w:rsidR="0050124D">
        <w:t xml:space="preserve"> sebelum masuk ke tahap pembagian jadwal di komite. getPe</w:t>
      </w:r>
      <w:r w:rsidR="00C30A8E">
        <w:t>rsetujuan</w:t>
      </w:r>
      <w:r w:rsidR="0050124D">
        <w:t>Sempro() berfungsi untuk melihat detail dari pengajuan seminar proposal yang diajukan</w:t>
      </w:r>
      <w:r w:rsidR="00C30A8E">
        <w:t xml:space="preserve"> oleh mahasiswa</w:t>
      </w:r>
      <w:r w:rsidR="0050124D">
        <w:t>, sedangkan getPe</w:t>
      </w:r>
      <w:r w:rsidR="00C30A8E">
        <w:t>rsetujuanSkripsi() berfungsi untuk melihat detail dari pengajuan sidang skripsi yang diajukan oleh mahasiswa.</w:t>
      </w:r>
      <w:r w:rsidR="008E13B9">
        <w:t xml:space="preserve"> acceptPersetujuanSidangSempro() berfungsi untuk menentukan penerimaan atau</w:t>
      </w:r>
      <w:r w:rsidR="000D74EE">
        <w:t xml:space="preserve"> penolakan </w:t>
      </w:r>
      <w:r w:rsidR="00C35B0A">
        <w:t>pengajuan seminar proposal oleh mahasiswa, sedangkan acceptPersetujuanSidangSkripsi() berfungsi untuk menentukan penerimaan atau penolakan pengajuan sidang skripsi yang dilakukan oleh mahasiswa.</w:t>
      </w:r>
    </w:p>
    <w:p w14:paraId="679046CE" w14:textId="3B0F7DD4" w:rsidR="008142F3" w:rsidRDefault="00EA530B" w:rsidP="00DF0123">
      <w:pPr>
        <w:jc w:val="center"/>
      </w:pPr>
      <w:r w:rsidRPr="00EA530B">
        <w:rPr>
          <w:noProof/>
        </w:rPr>
        <w:lastRenderedPageBreak/>
        <w:drawing>
          <wp:inline distT="0" distB="0" distL="0" distR="0" wp14:anchorId="5C5AF6EC" wp14:editId="28BF99D9">
            <wp:extent cx="4963218" cy="1743318"/>
            <wp:effectExtent l="0" t="0" r="8890" b="9525"/>
            <wp:docPr id="1922423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423501" name=""/>
                    <pic:cNvPicPr/>
                  </pic:nvPicPr>
                  <pic:blipFill>
                    <a:blip r:embed="rId166"/>
                    <a:stretch>
                      <a:fillRect/>
                    </a:stretch>
                  </pic:blipFill>
                  <pic:spPr>
                    <a:xfrm>
                      <a:off x="0" y="0"/>
                      <a:ext cx="4963218" cy="1743318"/>
                    </a:xfrm>
                    <a:prstGeom prst="rect">
                      <a:avLst/>
                    </a:prstGeom>
                  </pic:spPr>
                </pic:pic>
              </a:graphicData>
            </a:graphic>
          </wp:inline>
        </w:drawing>
      </w:r>
    </w:p>
    <w:p w14:paraId="5C09B22D" w14:textId="1E83086D" w:rsidR="00B73A7C" w:rsidRDefault="00B3178B" w:rsidP="00DF0123">
      <w:pPr>
        <w:jc w:val="center"/>
      </w:pPr>
      <w:bookmarkStart w:id="152" w:name="_Toc171756527"/>
      <w:r>
        <w:t>Gambar</w:t>
      </w:r>
      <w:r w:rsidR="00DF0123">
        <w:t xml:space="preserve"> 4. </w:t>
      </w:r>
      <w:r w:rsidR="00DF0123">
        <w:fldChar w:fldCharType="begin"/>
      </w:r>
      <w:r w:rsidR="00DF0123">
        <w:instrText xml:space="preserve"> SEQ Gambar_4. \* ARABIC </w:instrText>
      </w:r>
      <w:r w:rsidR="00DF0123">
        <w:fldChar w:fldCharType="separate"/>
      </w:r>
      <w:r w:rsidR="0067630B">
        <w:rPr>
          <w:noProof/>
        </w:rPr>
        <w:t>111</w:t>
      </w:r>
      <w:r w:rsidR="00DF0123">
        <w:fldChar w:fldCharType="end"/>
      </w:r>
      <w:r w:rsidR="00DF0123">
        <w:t xml:space="preserve"> Logika list mahasiswa untuk dosen pembimbing</w:t>
      </w:r>
      <w:bookmarkEnd w:id="152"/>
    </w:p>
    <w:p w14:paraId="24D1E296" w14:textId="6E0EF720" w:rsidR="00DF0123" w:rsidRDefault="00B3178B" w:rsidP="00DF0123">
      <w:r>
        <w:t>Gambar</w:t>
      </w:r>
      <w:r w:rsidR="00DF0123">
        <w:t xml:space="preserve"> 4.11</w:t>
      </w:r>
      <w:r w:rsidR="008142F3">
        <w:t>1</w:t>
      </w:r>
      <w:r w:rsidR="00DF0123">
        <w:t xml:space="preserve"> menunjukkan logia list mahasiswa untuk dosen pembimbing. getAllListMahasiswa() untuk mendapatkan semua list mahasiswa bimbingan. getListMahasiswa() untuk mendapatkan detail dari salah satu mahasiswa bimbingan yang di</w:t>
      </w:r>
      <w:r w:rsidR="003355CE">
        <w:t>pilih.</w:t>
      </w:r>
    </w:p>
    <w:p w14:paraId="043EFF0F" w14:textId="481A00F7" w:rsidR="008142F3" w:rsidRDefault="00312AC7" w:rsidP="00272101">
      <w:pPr>
        <w:jc w:val="center"/>
      </w:pPr>
      <w:r w:rsidRPr="00312AC7">
        <w:rPr>
          <w:noProof/>
        </w:rPr>
        <w:lastRenderedPageBreak/>
        <w:drawing>
          <wp:inline distT="0" distB="0" distL="0" distR="0" wp14:anchorId="28A3D435" wp14:editId="2AF8C7C5">
            <wp:extent cx="5039995" cy="6217285"/>
            <wp:effectExtent l="0" t="0" r="8255" b="0"/>
            <wp:docPr id="139756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560223" name=""/>
                    <pic:cNvPicPr/>
                  </pic:nvPicPr>
                  <pic:blipFill>
                    <a:blip r:embed="rId167"/>
                    <a:stretch>
                      <a:fillRect/>
                    </a:stretch>
                  </pic:blipFill>
                  <pic:spPr>
                    <a:xfrm>
                      <a:off x="0" y="0"/>
                      <a:ext cx="5039995" cy="6217285"/>
                    </a:xfrm>
                    <a:prstGeom prst="rect">
                      <a:avLst/>
                    </a:prstGeom>
                  </pic:spPr>
                </pic:pic>
              </a:graphicData>
            </a:graphic>
          </wp:inline>
        </w:drawing>
      </w:r>
    </w:p>
    <w:p w14:paraId="77FDD693" w14:textId="0F057005" w:rsidR="00A25BA0" w:rsidRDefault="00B3178B" w:rsidP="00272101">
      <w:pPr>
        <w:jc w:val="center"/>
      </w:pPr>
      <w:bookmarkStart w:id="153" w:name="_Toc171756528"/>
      <w:r>
        <w:t>Gambar</w:t>
      </w:r>
      <w:r w:rsidR="00A25BA0">
        <w:t xml:space="preserve"> 4. </w:t>
      </w:r>
      <w:r w:rsidR="00A25BA0">
        <w:fldChar w:fldCharType="begin"/>
      </w:r>
      <w:r w:rsidR="00A25BA0">
        <w:instrText xml:space="preserve"> SEQ Gambar_4. \* ARABIC </w:instrText>
      </w:r>
      <w:r w:rsidR="00A25BA0">
        <w:fldChar w:fldCharType="separate"/>
      </w:r>
      <w:r w:rsidR="0067630B">
        <w:rPr>
          <w:noProof/>
        </w:rPr>
        <w:t>112</w:t>
      </w:r>
      <w:r w:rsidR="00A25BA0">
        <w:fldChar w:fldCharType="end"/>
      </w:r>
      <w:r w:rsidR="00A25BA0">
        <w:t xml:space="preserve"> Logika </w:t>
      </w:r>
      <w:r w:rsidR="00C2097D">
        <w:t>pengujian sem</w:t>
      </w:r>
      <w:r w:rsidR="009D6301">
        <w:t>inar proposal</w:t>
      </w:r>
      <w:r w:rsidR="00C2097D">
        <w:t xml:space="preserve"> untuk dosen</w:t>
      </w:r>
      <w:bookmarkEnd w:id="153"/>
    </w:p>
    <w:p w14:paraId="52AAEB8A" w14:textId="61CB1AEC" w:rsidR="00272101" w:rsidRDefault="00B3178B" w:rsidP="00272101">
      <w:r>
        <w:t>Gambar</w:t>
      </w:r>
      <w:r w:rsidR="00FF5E9B">
        <w:t xml:space="preserve"> 4.11</w:t>
      </w:r>
      <w:r w:rsidR="008142F3">
        <w:t>2</w:t>
      </w:r>
      <w:r w:rsidR="00FF5E9B">
        <w:t xml:space="preserve"> menunjukkan logika pengujian sem</w:t>
      </w:r>
      <w:r w:rsidR="00E94BAC">
        <w:t>inar proposal</w:t>
      </w:r>
      <w:r w:rsidR="00FF5E9B">
        <w:t xml:space="preserve"> untuk dosen. getAllPengujianSempro()</w:t>
      </w:r>
      <w:r w:rsidR="009600BF">
        <w:t xml:space="preserve"> untuk mengambil semua pengujian sem</w:t>
      </w:r>
      <w:r w:rsidR="00E94BAC">
        <w:t>inar proposal</w:t>
      </w:r>
      <w:r w:rsidR="009600BF">
        <w:t xml:space="preserve"> yang berlangsung dan bersangkutan dengan dosen tersebut. getPengujianSempro() untuk mengambil detail </w:t>
      </w:r>
      <w:r w:rsidR="00F03CA1">
        <w:t>dari salah satu pengujian se</w:t>
      </w:r>
      <w:r w:rsidR="00E94BAC">
        <w:t>minar proposal</w:t>
      </w:r>
      <w:r w:rsidR="00F03CA1">
        <w:t xml:space="preserve"> yang dipilih.</w:t>
      </w:r>
      <w:r w:rsidR="000D0D8C">
        <w:t xml:space="preserve"> </w:t>
      </w:r>
      <w:r w:rsidR="004000C6">
        <w:lastRenderedPageBreak/>
        <w:t>penilaianSempro() untuk melakukan penilaian kepada mahasiswa teruji, ini hanya berlaku untuk ketua penguji saja.</w:t>
      </w:r>
    </w:p>
    <w:p w14:paraId="767058F9" w14:textId="2D355C07" w:rsidR="008142F3" w:rsidRDefault="00957DA4" w:rsidP="007A1FFE">
      <w:pPr>
        <w:jc w:val="center"/>
      </w:pPr>
      <w:r w:rsidRPr="00957DA4">
        <w:rPr>
          <w:noProof/>
        </w:rPr>
        <w:drawing>
          <wp:inline distT="0" distB="0" distL="0" distR="0" wp14:anchorId="73183F6C" wp14:editId="04460BFF">
            <wp:extent cx="3477110" cy="2962688"/>
            <wp:effectExtent l="0" t="0" r="9525" b="9525"/>
            <wp:docPr id="1104679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79538" name=""/>
                    <pic:cNvPicPr/>
                  </pic:nvPicPr>
                  <pic:blipFill>
                    <a:blip r:embed="rId168"/>
                    <a:stretch>
                      <a:fillRect/>
                    </a:stretch>
                  </pic:blipFill>
                  <pic:spPr>
                    <a:xfrm>
                      <a:off x="0" y="0"/>
                      <a:ext cx="3477110" cy="2962688"/>
                    </a:xfrm>
                    <a:prstGeom prst="rect">
                      <a:avLst/>
                    </a:prstGeom>
                  </pic:spPr>
                </pic:pic>
              </a:graphicData>
            </a:graphic>
          </wp:inline>
        </w:drawing>
      </w:r>
    </w:p>
    <w:p w14:paraId="26085301" w14:textId="4AD6136B" w:rsidR="006D7CA3" w:rsidRDefault="00B3178B" w:rsidP="007A1FFE">
      <w:pPr>
        <w:jc w:val="center"/>
      </w:pPr>
      <w:bookmarkStart w:id="154" w:name="_Toc171756529"/>
      <w:r>
        <w:t>Gambar</w:t>
      </w:r>
      <w:r w:rsidR="00186742">
        <w:t xml:space="preserve"> 4. </w:t>
      </w:r>
      <w:r w:rsidR="00186742">
        <w:fldChar w:fldCharType="begin"/>
      </w:r>
      <w:r w:rsidR="00186742">
        <w:instrText xml:space="preserve"> SEQ Gambar_4. \* ARABIC </w:instrText>
      </w:r>
      <w:r w:rsidR="00186742">
        <w:fldChar w:fldCharType="separate"/>
      </w:r>
      <w:r w:rsidR="0067630B">
        <w:rPr>
          <w:noProof/>
        </w:rPr>
        <w:t>113</w:t>
      </w:r>
      <w:r w:rsidR="00186742">
        <w:fldChar w:fldCharType="end"/>
      </w:r>
      <w:r w:rsidR="00186742">
        <w:t xml:space="preserve"> Logika penilaian seminar proposal untuk dosen</w:t>
      </w:r>
      <w:bookmarkEnd w:id="154"/>
    </w:p>
    <w:p w14:paraId="243EE008" w14:textId="2645CC4A" w:rsidR="007306EB" w:rsidRDefault="00B3178B" w:rsidP="00643F52">
      <w:r>
        <w:t>Gambar</w:t>
      </w:r>
      <w:r w:rsidR="00643F52">
        <w:t xml:space="preserve"> 4.11</w:t>
      </w:r>
      <w:r w:rsidR="008142F3">
        <w:t>3</w:t>
      </w:r>
      <w:r w:rsidR="00643F52">
        <w:t xml:space="preserve"> </w:t>
      </w:r>
      <w:r w:rsidR="00531C07">
        <w:t>berisi logika penilaian seminar proposal untuk dosen. Terdapat poin penliaian seperti kriteria 1</w:t>
      </w:r>
      <w:r w:rsidR="007C2720">
        <w:t xml:space="preserve"> s.d. </w:t>
      </w:r>
      <w:r w:rsidR="00531C07">
        <w:t xml:space="preserve">5 </w:t>
      </w:r>
      <w:r w:rsidR="002C622D">
        <w:t xml:space="preserve">yang nantinya akan diisi oleh ketua penguji. Ketua penguji harus memasukkan angka sesuai ketentuan yang diberikan pada formulir pengisian nilai. </w:t>
      </w:r>
      <w:r w:rsidR="00C21518">
        <w:t xml:space="preserve">Nilai total akan terhitung otomatis berdasarkan pengisian poin penlaian, lalu untuk mahasiswa yang mendapatkan nilai &lt; </w:t>
      </w:r>
      <w:r w:rsidR="00996F4B">
        <w:t>400, maka akan secara otomatis mendapatkan status “Tidak lulus” dan harus melakukan pengajuan seminar proposal dari awal. Selain itu, juga terdapat pilihan untuk menambahkan dosen pembimbing kedua jika diinginkan</w:t>
      </w:r>
      <w:r w:rsidR="00767B8A">
        <w:t>, tetapi dengan catatan dosen pembimbing kedua tersebut tidak boleh sama dengan dosen pembimbing pertama.</w:t>
      </w:r>
    </w:p>
    <w:p w14:paraId="02345E9E" w14:textId="5A860359" w:rsidR="008142F3" w:rsidRDefault="00213672" w:rsidP="00E67CC5">
      <w:pPr>
        <w:jc w:val="center"/>
      </w:pPr>
      <w:r w:rsidRPr="00213672">
        <w:rPr>
          <w:noProof/>
        </w:rPr>
        <w:lastRenderedPageBreak/>
        <w:drawing>
          <wp:inline distT="0" distB="0" distL="0" distR="0" wp14:anchorId="623B5C13" wp14:editId="1A483094">
            <wp:extent cx="4725059" cy="8154538"/>
            <wp:effectExtent l="0" t="0" r="0" b="0"/>
            <wp:docPr id="1105004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04932" name=""/>
                    <pic:cNvPicPr/>
                  </pic:nvPicPr>
                  <pic:blipFill>
                    <a:blip r:embed="rId169"/>
                    <a:stretch>
                      <a:fillRect/>
                    </a:stretch>
                  </pic:blipFill>
                  <pic:spPr>
                    <a:xfrm>
                      <a:off x="0" y="0"/>
                      <a:ext cx="4725059" cy="8154538"/>
                    </a:xfrm>
                    <a:prstGeom prst="rect">
                      <a:avLst/>
                    </a:prstGeom>
                  </pic:spPr>
                </pic:pic>
              </a:graphicData>
            </a:graphic>
          </wp:inline>
        </w:drawing>
      </w:r>
    </w:p>
    <w:p w14:paraId="5FD391F8" w14:textId="287AC725" w:rsidR="004E4462" w:rsidRDefault="00B3178B" w:rsidP="00E67CC5">
      <w:pPr>
        <w:jc w:val="center"/>
      </w:pPr>
      <w:bookmarkStart w:id="155" w:name="_Toc171756530"/>
      <w:r>
        <w:lastRenderedPageBreak/>
        <w:t>Gambar</w:t>
      </w:r>
      <w:r w:rsidR="00E67CC5">
        <w:t xml:space="preserve"> 4. </w:t>
      </w:r>
      <w:r w:rsidR="00E67CC5">
        <w:fldChar w:fldCharType="begin"/>
      </w:r>
      <w:r w:rsidR="00E67CC5">
        <w:instrText xml:space="preserve"> SEQ Gambar_4. \* ARABIC </w:instrText>
      </w:r>
      <w:r w:rsidR="00E67CC5">
        <w:fldChar w:fldCharType="separate"/>
      </w:r>
      <w:r w:rsidR="0067630B">
        <w:rPr>
          <w:noProof/>
        </w:rPr>
        <w:t>114</w:t>
      </w:r>
      <w:r w:rsidR="00E67CC5">
        <w:fldChar w:fldCharType="end"/>
      </w:r>
      <w:r w:rsidR="00E67CC5">
        <w:t xml:space="preserve"> Logika penilaian sidang skripsi untuk dosen</w:t>
      </w:r>
      <w:bookmarkEnd w:id="155"/>
    </w:p>
    <w:p w14:paraId="7779AF67" w14:textId="1D322828" w:rsidR="002E1AC0" w:rsidRDefault="00B3178B" w:rsidP="003E623D">
      <w:r>
        <w:t>Gambar</w:t>
      </w:r>
      <w:r w:rsidR="00706645">
        <w:t xml:space="preserve"> 4.11</w:t>
      </w:r>
      <w:r w:rsidR="008142F3">
        <w:t>4</w:t>
      </w:r>
      <w:r w:rsidR="00706645">
        <w:t xml:space="preserve"> menunjukkan logika pengujian </w:t>
      </w:r>
      <w:r w:rsidR="00E2135B">
        <w:t>sidang skripsi</w:t>
      </w:r>
      <w:r w:rsidR="00706645">
        <w:t xml:space="preserve"> untuk dosen. getAllPengujianS</w:t>
      </w:r>
      <w:r w:rsidR="00861F4F">
        <w:t>kripsi</w:t>
      </w:r>
      <w:r w:rsidR="00706645">
        <w:t xml:space="preserve">() untuk mengambil semua pengujian </w:t>
      </w:r>
      <w:r w:rsidR="00E2135B">
        <w:t>sidang skripsi</w:t>
      </w:r>
      <w:r w:rsidR="00706645">
        <w:t xml:space="preserve"> yang berlangsung dan bersangkutan dengan dosen tersebut. getPengujianS</w:t>
      </w:r>
      <w:r w:rsidR="00861F4F">
        <w:t>kripsi</w:t>
      </w:r>
      <w:r w:rsidR="00706645">
        <w:t>() untuk mengambil detail dari salah satu pengujian s</w:t>
      </w:r>
      <w:r w:rsidR="00E2135B">
        <w:t>idang skripsi</w:t>
      </w:r>
      <w:r w:rsidR="00706645">
        <w:t xml:space="preserve"> yang dipilih</w:t>
      </w:r>
      <w:r w:rsidR="006D16AE">
        <w:t xml:space="preserve">. </w:t>
      </w:r>
      <w:r w:rsidR="00706645">
        <w:t>penilaianS</w:t>
      </w:r>
      <w:r w:rsidR="00861F4F">
        <w:t>kripsi</w:t>
      </w:r>
      <w:r w:rsidR="00706645">
        <w:t>() untuk melakukan peni</w:t>
      </w:r>
      <w:r w:rsidR="009D119F">
        <w:t>laian</w:t>
      </w:r>
      <w:r w:rsidR="007D7344">
        <w:t xml:space="preserve"> kepada mahasiswa teruji</w:t>
      </w:r>
      <w:r w:rsidR="00FA7FE1">
        <w:t>, tetapi halaman ini hanya dapat diakses oleh penguji karena berdasarkan format form F7.</w:t>
      </w:r>
    </w:p>
    <w:p w14:paraId="18325A67" w14:textId="305769D9" w:rsidR="008142F3" w:rsidRDefault="00000F68" w:rsidP="001D1852">
      <w:pPr>
        <w:jc w:val="center"/>
      </w:pPr>
      <w:r w:rsidRPr="00000F68">
        <w:rPr>
          <w:noProof/>
        </w:rPr>
        <w:drawing>
          <wp:inline distT="0" distB="0" distL="0" distR="0" wp14:anchorId="248463D4" wp14:editId="2BF8764C">
            <wp:extent cx="5039995" cy="6121400"/>
            <wp:effectExtent l="0" t="0" r="8255" b="0"/>
            <wp:docPr id="94569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9484" name=""/>
                    <pic:cNvPicPr/>
                  </pic:nvPicPr>
                  <pic:blipFill>
                    <a:blip r:embed="rId170"/>
                    <a:stretch>
                      <a:fillRect/>
                    </a:stretch>
                  </pic:blipFill>
                  <pic:spPr>
                    <a:xfrm>
                      <a:off x="0" y="0"/>
                      <a:ext cx="5039995" cy="6121400"/>
                    </a:xfrm>
                    <a:prstGeom prst="rect">
                      <a:avLst/>
                    </a:prstGeom>
                  </pic:spPr>
                </pic:pic>
              </a:graphicData>
            </a:graphic>
          </wp:inline>
        </w:drawing>
      </w:r>
    </w:p>
    <w:p w14:paraId="4032C3E9" w14:textId="72EA1708" w:rsidR="00B77767" w:rsidRDefault="00B3178B" w:rsidP="001D1852">
      <w:pPr>
        <w:jc w:val="center"/>
      </w:pPr>
      <w:bookmarkStart w:id="156" w:name="_Toc171756531"/>
      <w:r>
        <w:lastRenderedPageBreak/>
        <w:t>Gambar</w:t>
      </w:r>
      <w:r w:rsidR="001D1852">
        <w:t xml:space="preserve"> 4. </w:t>
      </w:r>
      <w:r w:rsidR="001D1852">
        <w:fldChar w:fldCharType="begin"/>
      </w:r>
      <w:r w:rsidR="001D1852">
        <w:instrText xml:space="preserve"> SEQ Gambar_4. \* ARABIC </w:instrText>
      </w:r>
      <w:r w:rsidR="001D1852">
        <w:fldChar w:fldCharType="separate"/>
      </w:r>
      <w:r w:rsidR="0067630B">
        <w:rPr>
          <w:noProof/>
        </w:rPr>
        <w:t>115</w:t>
      </w:r>
      <w:r w:rsidR="001D1852">
        <w:fldChar w:fldCharType="end"/>
      </w:r>
      <w:r w:rsidR="001D1852">
        <w:t xml:space="preserve"> Logika penilaian sidang skripsi untuk dosen</w:t>
      </w:r>
      <w:bookmarkEnd w:id="156"/>
    </w:p>
    <w:p w14:paraId="3FA37194" w14:textId="6E9857EF" w:rsidR="006D16AE" w:rsidRDefault="00B3178B" w:rsidP="006D16AE">
      <w:r>
        <w:t>Gambar</w:t>
      </w:r>
      <w:r w:rsidR="006D16AE">
        <w:t xml:space="preserve"> 4.11</w:t>
      </w:r>
      <w:r w:rsidR="008142F3">
        <w:t>5</w:t>
      </w:r>
      <w:r w:rsidR="006D16AE">
        <w:t xml:space="preserve"> menunjukkan logika penilaian sidang skripsi untuk dosen.</w:t>
      </w:r>
      <w:r w:rsidR="001D081D">
        <w:t xml:space="preserve"> penilaianTerbimbing() berfungsi untuk </w:t>
      </w:r>
      <w:r w:rsidR="008933FC">
        <w:t>melakukan penilaian mahasiswa khusus untuk dosen pembimbing saja, seperti pada format form F6.</w:t>
      </w:r>
      <w:r w:rsidR="0033443C">
        <w:t xml:space="preserve"> </w:t>
      </w:r>
      <w:r w:rsidR="005404BC">
        <w:t xml:space="preserve">nilaiSkripsi() adalah logika untuk menghitung nilai </w:t>
      </w:r>
      <w:r w:rsidR="00BA23F1">
        <w:t xml:space="preserve">yang sudah dimasukkan oleh dosen penguji atau dosen pembimbing. </w:t>
      </w:r>
      <w:r w:rsidR="00206685">
        <w:t>Karena format penilaian dosen penguji dan pembimbing berbeda, maka ada pengecekan di dalam logika tersebut, yaitu apakah id pengguna yang login == id dari dosen pembimbing atau penguji</w:t>
      </w:r>
      <w:r w:rsidR="009A6299">
        <w:t xml:space="preserve">, maka dapat melakukan perhitungan sesuai dengan ketentuan yang sudah ada, seperti </w:t>
      </w:r>
      <w:r w:rsidR="00D01E4E">
        <w:t>menggunakan format form F6 untuk dosen pembimbing dan menggunakan format form F7 untuk dosen penguji.</w:t>
      </w:r>
      <w:r w:rsidR="005456B2">
        <w:t xml:space="preserve"> Untuk setiap input nilainya juga sudah disediakan validasi yang jelas, sehingga jika ada kesalahan seperti </w:t>
      </w:r>
      <w:r w:rsidR="005404B0">
        <w:t>memasukkan</w:t>
      </w:r>
      <w:r w:rsidR="005C39BC">
        <w:t xml:space="preserve"> angka</w:t>
      </w:r>
      <w:r w:rsidR="005404B0">
        <w:t xml:space="preserve"> di luar </w:t>
      </w:r>
      <w:r w:rsidR="005C39BC">
        <w:t>ketentuan</w:t>
      </w:r>
      <w:r w:rsidR="005404B0">
        <w:t xml:space="preserve"> yang </w:t>
      </w:r>
      <w:r w:rsidR="005C39BC">
        <w:t>diberikan</w:t>
      </w:r>
      <w:r w:rsidR="005404B0">
        <w:t xml:space="preserve"> akan m</w:t>
      </w:r>
      <w:r w:rsidR="00B13F1B">
        <w:t>emberikan pesan error yang jelas</w:t>
      </w:r>
      <w:r w:rsidR="005404B0">
        <w:t>.</w:t>
      </w:r>
    </w:p>
    <w:p w14:paraId="2B592105" w14:textId="057DC1C5" w:rsidR="008142F3" w:rsidRDefault="008D0463" w:rsidP="00BF6617">
      <w:pPr>
        <w:jc w:val="center"/>
      </w:pPr>
      <w:r w:rsidRPr="008D0463">
        <w:rPr>
          <w:noProof/>
        </w:rPr>
        <w:drawing>
          <wp:inline distT="0" distB="0" distL="0" distR="0" wp14:anchorId="447F5B83" wp14:editId="64E68C3A">
            <wp:extent cx="4553585" cy="4363059"/>
            <wp:effectExtent l="0" t="0" r="0" b="0"/>
            <wp:docPr id="1445159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59522" name=""/>
                    <pic:cNvPicPr/>
                  </pic:nvPicPr>
                  <pic:blipFill>
                    <a:blip r:embed="rId171"/>
                    <a:stretch>
                      <a:fillRect/>
                    </a:stretch>
                  </pic:blipFill>
                  <pic:spPr>
                    <a:xfrm>
                      <a:off x="0" y="0"/>
                      <a:ext cx="4553585" cy="4363059"/>
                    </a:xfrm>
                    <a:prstGeom prst="rect">
                      <a:avLst/>
                    </a:prstGeom>
                  </pic:spPr>
                </pic:pic>
              </a:graphicData>
            </a:graphic>
          </wp:inline>
        </w:drawing>
      </w:r>
    </w:p>
    <w:p w14:paraId="055ADD9E" w14:textId="4422DDCF" w:rsidR="004875E1" w:rsidRDefault="00B3178B" w:rsidP="00BF6617">
      <w:pPr>
        <w:jc w:val="center"/>
      </w:pPr>
      <w:bookmarkStart w:id="157" w:name="_Toc171756532"/>
      <w:r>
        <w:lastRenderedPageBreak/>
        <w:t>Gambar</w:t>
      </w:r>
      <w:r w:rsidR="004875E1">
        <w:t xml:space="preserve"> 4. </w:t>
      </w:r>
      <w:r w:rsidR="004875E1">
        <w:fldChar w:fldCharType="begin"/>
      </w:r>
      <w:r w:rsidR="004875E1">
        <w:instrText xml:space="preserve"> SEQ Gambar_4. \* ARABIC </w:instrText>
      </w:r>
      <w:r w:rsidR="004875E1">
        <w:fldChar w:fldCharType="separate"/>
      </w:r>
      <w:r w:rsidR="0067630B">
        <w:rPr>
          <w:noProof/>
        </w:rPr>
        <w:t>116</w:t>
      </w:r>
      <w:r w:rsidR="004875E1">
        <w:fldChar w:fldCharType="end"/>
      </w:r>
      <w:r w:rsidR="000E3F96">
        <w:t xml:space="preserve"> Logika rekapitulasi nilai</w:t>
      </w:r>
      <w:bookmarkEnd w:id="157"/>
    </w:p>
    <w:p w14:paraId="323C9057" w14:textId="35443226" w:rsidR="00032FB7" w:rsidRDefault="00B3178B" w:rsidP="00032FB7">
      <w:r>
        <w:t>Gambar</w:t>
      </w:r>
      <w:r w:rsidR="00B65E0A">
        <w:t xml:space="preserve"> 4.11</w:t>
      </w:r>
      <w:r w:rsidR="008142F3">
        <w:t>6</w:t>
      </w:r>
      <w:r w:rsidR="00B65E0A">
        <w:t xml:space="preserve"> merupakan logika rekapitulasi nilai pada dosen. getAllRekapitulasi() berfungsi untuk mengambil semua </w:t>
      </w:r>
      <w:r w:rsidR="00C97183">
        <w:t xml:space="preserve">rekapitulasi </w:t>
      </w:r>
      <w:r w:rsidR="008C41B7">
        <w:t>mahasiswa teruji yang bersangkutan</w:t>
      </w:r>
      <w:r w:rsidR="00C97183">
        <w:t>. Rekapitulasi nilai adalah kondisi setelah semua dosen penguji dan pembimbing mengisi nilai sidang skripsi. getRekapitulasi() berfungsi untuk mengambil detail dari rekapitulasi nilai()</w:t>
      </w:r>
      <w:r w:rsidR="00DD7859">
        <w:t xml:space="preserve"> salah satu mahasiswa. rekapNilai() adalah menentukan nilai fix hasil pengujian dari sidang skripsi, pada tahap ini ketua penguji memiliki kesempatan untuk mengubah nilai penguji atau pembimbing lain jika memang dibutuhkan.</w:t>
      </w:r>
    </w:p>
    <w:p w14:paraId="1182A48D" w14:textId="4914B694" w:rsidR="008142F3" w:rsidRDefault="00145112" w:rsidP="003217D5">
      <w:pPr>
        <w:jc w:val="center"/>
      </w:pPr>
      <w:r w:rsidRPr="00145112">
        <w:rPr>
          <w:noProof/>
        </w:rPr>
        <w:lastRenderedPageBreak/>
        <w:drawing>
          <wp:inline distT="0" distB="0" distL="0" distR="0" wp14:anchorId="3AAD39B0" wp14:editId="2B12D622">
            <wp:extent cx="5039995" cy="5708650"/>
            <wp:effectExtent l="0" t="0" r="8255" b="6350"/>
            <wp:docPr id="1189672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72478" name=""/>
                    <pic:cNvPicPr/>
                  </pic:nvPicPr>
                  <pic:blipFill>
                    <a:blip r:embed="rId172"/>
                    <a:stretch>
                      <a:fillRect/>
                    </a:stretch>
                  </pic:blipFill>
                  <pic:spPr>
                    <a:xfrm>
                      <a:off x="0" y="0"/>
                      <a:ext cx="5039995" cy="5708650"/>
                    </a:xfrm>
                    <a:prstGeom prst="rect">
                      <a:avLst/>
                    </a:prstGeom>
                  </pic:spPr>
                </pic:pic>
              </a:graphicData>
            </a:graphic>
          </wp:inline>
        </w:drawing>
      </w:r>
    </w:p>
    <w:p w14:paraId="5CE97198" w14:textId="669F3763" w:rsidR="00952EA1" w:rsidRDefault="00B3178B" w:rsidP="003217D5">
      <w:pPr>
        <w:jc w:val="center"/>
      </w:pPr>
      <w:bookmarkStart w:id="158" w:name="_Toc171756533"/>
      <w:r>
        <w:t>Gambar</w:t>
      </w:r>
      <w:r w:rsidR="003217D5">
        <w:t xml:space="preserve"> 4. </w:t>
      </w:r>
      <w:r w:rsidR="003217D5">
        <w:fldChar w:fldCharType="begin"/>
      </w:r>
      <w:r w:rsidR="003217D5">
        <w:instrText xml:space="preserve"> SEQ Gambar_4. \* ARABIC </w:instrText>
      </w:r>
      <w:r w:rsidR="003217D5">
        <w:fldChar w:fldCharType="separate"/>
      </w:r>
      <w:r w:rsidR="0067630B">
        <w:rPr>
          <w:noProof/>
        </w:rPr>
        <w:t>117</w:t>
      </w:r>
      <w:r w:rsidR="003217D5">
        <w:fldChar w:fldCharType="end"/>
      </w:r>
      <w:r w:rsidR="003217D5">
        <w:t xml:space="preserve"> Logika kelulusan untuk dosen</w:t>
      </w:r>
      <w:bookmarkEnd w:id="158"/>
    </w:p>
    <w:p w14:paraId="21B90357" w14:textId="43297158" w:rsidR="002D2E2B" w:rsidRDefault="002D2E2B" w:rsidP="002D2E2B">
      <w:r>
        <w:t xml:space="preserve">Setelah melakukan rekapitulasi pada tahap sebelumnya, langkah selanjutnya adalah menentukan kelulusan seperti yang terdapat pada </w:t>
      </w:r>
      <w:r w:rsidR="00B3178B">
        <w:t>Gambar</w:t>
      </w:r>
      <w:r>
        <w:t xml:space="preserve"> 4.11</w:t>
      </w:r>
      <w:r w:rsidR="008142F3">
        <w:t>7</w:t>
      </w:r>
      <w:r>
        <w:t xml:space="preserve"> di atas. </w:t>
      </w:r>
      <w:r w:rsidR="00AB50FE">
        <w:t>getAllKelulusan() adalah untuk mengambil semua data mahasiswa teruji yang bersangkutan yang telah melewati tahap rekapitulasi nilai.</w:t>
      </w:r>
      <w:r w:rsidR="005B349B">
        <w:t xml:space="preserve"> getKelulusan() berfungsi untuk melihat detail </w:t>
      </w:r>
      <w:r w:rsidR="00287C56">
        <w:t>dari salah satu mahasiswa tersebut.</w:t>
      </w:r>
      <w:r w:rsidR="00584950">
        <w:t xml:space="preserve"> luluskanSkripsi()</w:t>
      </w:r>
      <w:r w:rsidR="00602078">
        <w:t xml:space="preserve"> berfungsi untuk meluluskan sidang skripsi, tolakSkripsi() berfungsi untuk melakukan revisi </w:t>
      </w:r>
      <w:r w:rsidR="00FA220F">
        <w:t xml:space="preserve">sidang skripsi disertai dengan keterangan revisi, dan tolakSkripsi() berfungsi untuk </w:t>
      </w:r>
      <w:r w:rsidR="00FA220F">
        <w:lastRenderedPageBreak/>
        <w:t>melakukan penolakan sidang skripsi dan mahasiswa tersebut harus mengulang sidang skripsi dari awal kembali</w:t>
      </w:r>
      <w:r w:rsidR="003B574E">
        <w:t>, yaitu dari tahap pengajuan sidang skripsi.</w:t>
      </w:r>
    </w:p>
    <w:p w14:paraId="5A2F60E5" w14:textId="28792956" w:rsidR="008142F3" w:rsidRDefault="001908A4" w:rsidP="006371FE">
      <w:pPr>
        <w:jc w:val="center"/>
      </w:pPr>
      <w:r w:rsidRPr="001908A4">
        <w:rPr>
          <w:noProof/>
        </w:rPr>
        <w:drawing>
          <wp:inline distT="0" distB="0" distL="0" distR="0" wp14:anchorId="4B339485" wp14:editId="527F1B20">
            <wp:extent cx="5039995" cy="7132955"/>
            <wp:effectExtent l="0" t="0" r="8255" b="0"/>
            <wp:docPr id="1424947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47837" name=""/>
                    <pic:cNvPicPr/>
                  </pic:nvPicPr>
                  <pic:blipFill>
                    <a:blip r:embed="rId173"/>
                    <a:stretch>
                      <a:fillRect/>
                    </a:stretch>
                  </pic:blipFill>
                  <pic:spPr>
                    <a:xfrm>
                      <a:off x="0" y="0"/>
                      <a:ext cx="5039995" cy="7132955"/>
                    </a:xfrm>
                    <a:prstGeom prst="rect">
                      <a:avLst/>
                    </a:prstGeom>
                  </pic:spPr>
                </pic:pic>
              </a:graphicData>
            </a:graphic>
          </wp:inline>
        </w:drawing>
      </w:r>
    </w:p>
    <w:p w14:paraId="39FED2B9" w14:textId="20599E12" w:rsidR="00E4794B" w:rsidRDefault="00B3178B" w:rsidP="006371FE">
      <w:pPr>
        <w:jc w:val="center"/>
      </w:pPr>
      <w:bookmarkStart w:id="159" w:name="_Toc171756534"/>
      <w:r>
        <w:t>Gambar</w:t>
      </w:r>
      <w:r w:rsidR="006371FE">
        <w:t xml:space="preserve"> 4. </w:t>
      </w:r>
      <w:r w:rsidR="006371FE">
        <w:fldChar w:fldCharType="begin"/>
      </w:r>
      <w:r w:rsidR="006371FE">
        <w:instrText xml:space="preserve"> SEQ Gambar_4. \* ARABIC </w:instrText>
      </w:r>
      <w:r w:rsidR="006371FE">
        <w:fldChar w:fldCharType="separate"/>
      </w:r>
      <w:r w:rsidR="0067630B">
        <w:rPr>
          <w:noProof/>
        </w:rPr>
        <w:t>118</w:t>
      </w:r>
      <w:r w:rsidR="006371FE">
        <w:fldChar w:fldCharType="end"/>
      </w:r>
      <w:r w:rsidR="0091588F">
        <w:t xml:space="preserve"> Logika revisi untuk dosen</w:t>
      </w:r>
      <w:bookmarkEnd w:id="159"/>
    </w:p>
    <w:p w14:paraId="56A9E369" w14:textId="2AAB1525" w:rsidR="006D5B5A" w:rsidRPr="004E4462" w:rsidRDefault="00B3178B" w:rsidP="006D5B5A">
      <w:r>
        <w:lastRenderedPageBreak/>
        <w:t>Gambar</w:t>
      </w:r>
      <w:r w:rsidR="006D5B5A">
        <w:t xml:space="preserve"> 4.11</w:t>
      </w:r>
      <w:r w:rsidR="008142F3">
        <w:t>8</w:t>
      </w:r>
      <w:r w:rsidR="006D5B5A">
        <w:t xml:space="preserve"> menunjukkan logia revisi untuk dosen. getAllRevisi() berfungsi untuk </w:t>
      </w:r>
      <w:r w:rsidR="00C01F4D">
        <w:t xml:space="preserve">mengambil seluruh revisi yang telah diperbaiki oleh mahasiswa teruji yang bersangkutan. getRevisi() untuk melihat </w:t>
      </w:r>
      <w:r w:rsidR="00990F5C">
        <w:t>detail atau hasil perbaikan dari mahasiswa tersebut. keputusanRevisi() berfungsi untuk menentukan apakah perbaikan yang dilakukan mahasiswa tersebut sudah sesuai atau belum. Jika belum sesuai, maka mahasiswa dapat memperbaiki kesalahan revisi tersebut</w:t>
      </w:r>
      <w:r w:rsidR="00724584">
        <w:t xml:space="preserve"> setelah disuruh melakukan pengulangan oleh komite dan hanya dosen yang melakukan penolakan revisi yang dapat melihat perbaikan selanjutnya.</w:t>
      </w:r>
    </w:p>
    <w:p w14:paraId="70A31CCF" w14:textId="0EB2BC9E" w:rsidR="00E34451" w:rsidRDefault="00984849" w:rsidP="00B12F43">
      <w:pPr>
        <w:pStyle w:val="Heading2"/>
        <w:numPr>
          <w:ilvl w:val="0"/>
          <w:numId w:val="12"/>
        </w:numPr>
      </w:pPr>
      <w:bookmarkStart w:id="160" w:name="_Toc171756333"/>
      <w:r>
        <w:t>Menguji Sistem</w:t>
      </w:r>
      <w:bookmarkEnd w:id="160"/>
    </w:p>
    <w:p w14:paraId="3899903B" w14:textId="0AA1EF28" w:rsidR="00F53FCE" w:rsidRDefault="005903C5" w:rsidP="007D3083">
      <w:pPr>
        <w:pStyle w:val="Heading2"/>
        <w:numPr>
          <w:ilvl w:val="0"/>
          <w:numId w:val="28"/>
        </w:numPr>
      </w:pPr>
      <w:bookmarkStart w:id="161" w:name="_Toc171756334"/>
      <w:r>
        <w:t>Deskripsi Pengujian</w:t>
      </w:r>
      <w:bookmarkEnd w:id="161"/>
    </w:p>
    <w:p w14:paraId="66C20698" w14:textId="148040B8" w:rsidR="007B7DCD" w:rsidRPr="00AB0FFB" w:rsidRDefault="00D2442E" w:rsidP="001A0737">
      <w:pPr>
        <w:pStyle w:val="ListParagraph"/>
        <w:numPr>
          <w:ilvl w:val="0"/>
          <w:numId w:val="83"/>
        </w:numPr>
        <w:rPr>
          <w:i/>
          <w:iCs/>
        </w:rPr>
      </w:pPr>
      <w:r w:rsidRPr="00D2442E">
        <w:rPr>
          <w:i/>
          <w:iCs/>
        </w:rPr>
        <w:t>Blackbox testing</w:t>
      </w:r>
    </w:p>
    <w:p w14:paraId="3AA547F0" w14:textId="7235A8C8" w:rsidR="00435377" w:rsidRDefault="00943BDB" w:rsidP="00435377">
      <w:r>
        <w:t xml:space="preserve">Pengujian </w:t>
      </w:r>
      <w:r w:rsidR="00D2442E" w:rsidRPr="00D2442E">
        <w:rPr>
          <w:i/>
          <w:iCs/>
        </w:rPr>
        <w:t>Blackbox testing</w:t>
      </w:r>
      <w:r w:rsidR="00AB0FFB">
        <w:t xml:space="preserve"> adalah </w:t>
      </w:r>
      <w:r w:rsidR="004B2C25">
        <w:t>metode pengujian</w:t>
      </w:r>
      <w:r w:rsidR="003D7EBB">
        <w:t xml:space="preserve"> yang berfokus pada input dan output yang dihasilkan dari aplikasi tersebut</w:t>
      </w:r>
      <w:r w:rsidR="00AA1BB7">
        <w:t>. Tujuan utama</w:t>
      </w:r>
      <w:r w:rsidR="007B182D">
        <w:t xml:space="preserve"> dari</w:t>
      </w:r>
      <w:r w:rsidR="00AA1BB7">
        <w:t xml:space="preserve"> pengujian ini adalah</w:t>
      </w:r>
      <w:r w:rsidR="00833C6F">
        <w:t xml:space="preserve"> </w:t>
      </w:r>
      <w:r w:rsidR="00CF13D7">
        <w:t>untuk memastikan</w:t>
      </w:r>
      <w:r w:rsidR="00EA21A6">
        <w:t xml:space="preserve"> bahwa</w:t>
      </w:r>
      <w:r w:rsidR="00E2685D">
        <w:t xml:space="preserve"> aplikasi berfungsi dengan baik sesuai</w:t>
      </w:r>
      <w:r w:rsidR="001D3686">
        <w:t xml:space="preserve"> kebutuhan fungsional yang telah ditentukan sebelumnya.</w:t>
      </w:r>
    </w:p>
    <w:p w14:paraId="0983FE20" w14:textId="0D6FDBDA" w:rsidR="00D2442E" w:rsidRDefault="003317F8" w:rsidP="00435377">
      <w:pPr>
        <w:pStyle w:val="ListParagraph"/>
        <w:numPr>
          <w:ilvl w:val="0"/>
          <w:numId w:val="83"/>
        </w:numPr>
        <w:rPr>
          <w:i/>
          <w:iCs/>
        </w:rPr>
      </w:pPr>
      <w:r>
        <w:rPr>
          <w:i/>
          <w:iCs/>
        </w:rPr>
        <w:t>System Usability Scale</w:t>
      </w:r>
      <w:r w:rsidR="00D2442E">
        <w:rPr>
          <w:i/>
          <w:iCs/>
        </w:rPr>
        <w:t xml:space="preserve"> </w:t>
      </w:r>
      <w:r w:rsidR="00D2442E" w:rsidRPr="003317F8">
        <w:t>(</w:t>
      </w:r>
      <w:r w:rsidRPr="003317F8">
        <w:t>SUS</w:t>
      </w:r>
      <w:r w:rsidR="00D2442E" w:rsidRPr="003317F8">
        <w:t>)</w:t>
      </w:r>
    </w:p>
    <w:p w14:paraId="6C038826" w14:textId="0FC8C689" w:rsidR="00D2442E" w:rsidRPr="00627A6C" w:rsidRDefault="005B3EFB" w:rsidP="00D2442E">
      <w:r>
        <w:t>SUS</w:t>
      </w:r>
      <w:r w:rsidR="00627A6C">
        <w:t xml:space="preserve"> </w:t>
      </w:r>
      <w:r w:rsidR="00010FDF">
        <w:t xml:space="preserve">adalah </w:t>
      </w:r>
      <w:r w:rsidR="004B2C25">
        <w:t>metode pengujian</w:t>
      </w:r>
      <w:r w:rsidR="00010FDF">
        <w:t xml:space="preserve"> yang melibatkan pengguna akhir u</w:t>
      </w:r>
      <w:r w:rsidR="00B847D5">
        <w:t>ntuk m</w:t>
      </w:r>
      <w:r w:rsidR="00E45732">
        <w:t xml:space="preserve">elakukan penggunaan aplikasi secara langsung dengan tujuan </w:t>
      </w:r>
      <w:r w:rsidR="00170599">
        <w:t>mengevaluasi kegunaan (usability) dari aplikasi</w:t>
      </w:r>
      <w:r w:rsidR="001C1504">
        <w:t xml:space="preserve"> </w:t>
      </w:r>
      <w:r w:rsidR="00097687">
        <w:t xml:space="preserve">yang diujikan. SUS </w:t>
      </w:r>
      <w:r w:rsidR="00472E05">
        <w:t>terdiri dari 10 pe</w:t>
      </w:r>
      <w:r w:rsidR="00B8563B">
        <w:t>rnyataan</w:t>
      </w:r>
      <w:r w:rsidR="00472E05">
        <w:t xml:space="preserve"> yang dinilai menggunakan skala linkert</w:t>
      </w:r>
      <w:r w:rsidR="0053671A">
        <w:t xml:space="preserve"> 5 poin, yaitu</w:t>
      </w:r>
      <w:r w:rsidR="00785A9F">
        <w:t xml:space="preserve"> Sangat Tidak Setuju, Tidak Setuju, Ragu-Ragu, Setuju, dan Sangat Setuju.</w:t>
      </w:r>
      <w:r w:rsidR="00296AB1">
        <w:t xml:space="preserve"> Jumlah </w:t>
      </w:r>
      <w:r w:rsidR="00FD32D7">
        <w:t>pengguna yang terlibat dalam pengujian ini</w:t>
      </w:r>
      <w:r w:rsidR="000818E4">
        <w:t xml:space="preserve"> biasanya</w:t>
      </w:r>
      <w:r w:rsidR="00FD32D7">
        <w:t xml:space="preserve"> berada pada rentang 8 higga 12 orang</w:t>
      </w:r>
      <w:r w:rsidR="000818E4">
        <w:t xml:space="preserve"> untuk mendapatkan hasil yang reliabel</w:t>
      </w:r>
      <w:r w:rsidR="00FD32D7">
        <w:t>.</w:t>
      </w:r>
    </w:p>
    <w:p w14:paraId="2CC1B274" w14:textId="03DF4AF2" w:rsidR="003B6857" w:rsidRDefault="00B8532B" w:rsidP="003B6857">
      <w:pPr>
        <w:pStyle w:val="Heading2"/>
        <w:numPr>
          <w:ilvl w:val="0"/>
          <w:numId w:val="28"/>
        </w:numPr>
      </w:pPr>
      <w:bookmarkStart w:id="162" w:name="_Toc171756335"/>
      <w:r>
        <w:t>Prosedur Pengujian</w:t>
      </w:r>
      <w:bookmarkEnd w:id="162"/>
    </w:p>
    <w:p w14:paraId="5C26501E" w14:textId="25A64B45" w:rsidR="003B6857" w:rsidRPr="003B6857" w:rsidRDefault="003B6857" w:rsidP="003B6857">
      <w:pPr>
        <w:pStyle w:val="ListParagraph"/>
        <w:numPr>
          <w:ilvl w:val="0"/>
          <w:numId w:val="84"/>
        </w:numPr>
        <w:rPr>
          <w:i/>
          <w:iCs/>
        </w:rPr>
      </w:pPr>
      <w:r w:rsidRPr="003B6857">
        <w:rPr>
          <w:i/>
          <w:iCs/>
        </w:rPr>
        <w:t>Blackbox testing</w:t>
      </w:r>
    </w:p>
    <w:p w14:paraId="02DAFC1A" w14:textId="52609B95" w:rsidR="0033085C" w:rsidRDefault="00892114" w:rsidP="002C4A6D">
      <w:r>
        <w:t>Pengujian</w:t>
      </w:r>
      <w:r w:rsidR="00A72D38">
        <w:t xml:space="preserve"> </w:t>
      </w:r>
      <w:r w:rsidR="00D2442E" w:rsidRPr="00D2442E">
        <w:rPr>
          <w:i/>
          <w:iCs/>
        </w:rPr>
        <w:t>Blackbox testing</w:t>
      </w:r>
      <w:r w:rsidR="00A72D38">
        <w:t xml:space="preserve"> ini</w:t>
      </w:r>
      <w:r w:rsidR="00DC03F5">
        <w:t xml:space="preserve"> terbagi menjadi dua jenis skenario, yaitu </w:t>
      </w:r>
      <w:r w:rsidR="00DC03F5" w:rsidRPr="00C075CE">
        <w:rPr>
          <w:i/>
          <w:iCs/>
        </w:rPr>
        <w:t>positive case</w:t>
      </w:r>
      <w:r w:rsidR="00DC03F5">
        <w:t xml:space="preserve"> dan </w:t>
      </w:r>
      <w:r w:rsidR="00DC03F5" w:rsidRPr="00C075CE">
        <w:rPr>
          <w:i/>
          <w:iCs/>
        </w:rPr>
        <w:t>negat</w:t>
      </w:r>
      <w:r w:rsidR="00C075CE">
        <w:rPr>
          <w:i/>
          <w:iCs/>
        </w:rPr>
        <w:t>ive</w:t>
      </w:r>
      <w:r w:rsidR="00DC03F5" w:rsidRPr="00C075CE">
        <w:rPr>
          <w:i/>
          <w:iCs/>
        </w:rPr>
        <w:t xml:space="preserve"> case</w:t>
      </w:r>
      <w:r w:rsidR="00C075CE">
        <w:t>.</w:t>
      </w:r>
      <w:r w:rsidR="00A54CB9">
        <w:t xml:space="preserve"> </w:t>
      </w:r>
      <w:r w:rsidR="008C1CED">
        <w:t xml:space="preserve">Untuk detail lebih lengkapnya silahkan </w:t>
      </w:r>
      <w:r w:rsidR="00D23542">
        <w:t>perhatikan</w:t>
      </w:r>
      <w:r w:rsidR="008C1CED">
        <w:t xml:space="preserve"> pada </w:t>
      </w:r>
      <w:r w:rsidR="00B3178B">
        <w:t>Tabel</w:t>
      </w:r>
      <w:r w:rsidR="008C1CED">
        <w:t xml:space="preserve"> 4</w:t>
      </w:r>
      <w:r w:rsidR="007C2720">
        <w:t xml:space="preserve"> s.d. </w:t>
      </w:r>
      <w:r w:rsidR="00557A86">
        <w:t xml:space="preserve">9 </w:t>
      </w:r>
      <w:r w:rsidR="00875831">
        <w:t>di bawah ini.</w:t>
      </w:r>
    </w:p>
    <w:p w14:paraId="24670041" w14:textId="0D156A51" w:rsidR="00AA49FD" w:rsidRDefault="00B3178B" w:rsidP="0011303A">
      <w:pPr>
        <w:pStyle w:val="Caption"/>
        <w:jc w:val="center"/>
        <w:rPr>
          <w:i w:val="0"/>
          <w:iCs w:val="0"/>
          <w:color w:val="auto"/>
          <w:sz w:val="24"/>
          <w:szCs w:val="24"/>
        </w:rPr>
      </w:pPr>
      <w:bookmarkStart w:id="163" w:name="_Toc171756353"/>
      <w:r>
        <w:rPr>
          <w:i w:val="0"/>
          <w:iCs w:val="0"/>
          <w:color w:val="auto"/>
          <w:sz w:val="24"/>
          <w:szCs w:val="24"/>
        </w:rPr>
        <w:lastRenderedPageBreak/>
        <w:t>Tabel</w:t>
      </w:r>
      <w:r w:rsidR="00FD11D2" w:rsidRPr="00B0250C">
        <w:rPr>
          <w:i w:val="0"/>
          <w:iCs w:val="0"/>
          <w:color w:val="auto"/>
          <w:sz w:val="24"/>
          <w:szCs w:val="24"/>
        </w:rPr>
        <w:t xml:space="preserve"> </w:t>
      </w:r>
      <w:r w:rsidR="00FD11D2" w:rsidRPr="00B0250C">
        <w:rPr>
          <w:i w:val="0"/>
          <w:iCs w:val="0"/>
          <w:color w:val="auto"/>
          <w:sz w:val="24"/>
          <w:szCs w:val="24"/>
        </w:rPr>
        <w:fldChar w:fldCharType="begin"/>
      </w:r>
      <w:r w:rsidR="00FD11D2" w:rsidRPr="00B0250C">
        <w:rPr>
          <w:i w:val="0"/>
          <w:iCs w:val="0"/>
          <w:color w:val="auto"/>
          <w:sz w:val="24"/>
          <w:szCs w:val="24"/>
        </w:rPr>
        <w:instrText xml:space="preserve"> SEQ Tabel \* ARABIC </w:instrText>
      </w:r>
      <w:r w:rsidR="00FD11D2" w:rsidRPr="00B0250C">
        <w:rPr>
          <w:i w:val="0"/>
          <w:iCs w:val="0"/>
          <w:color w:val="auto"/>
          <w:sz w:val="24"/>
          <w:szCs w:val="24"/>
        </w:rPr>
        <w:fldChar w:fldCharType="separate"/>
      </w:r>
      <w:r w:rsidR="0067630B">
        <w:rPr>
          <w:i w:val="0"/>
          <w:iCs w:val="0"/>
          <w:noProof/>
          <w:color w:val="auto"/>
          <w:sz w:val="24"/>
          <w:szCs w:val="24"/>
        </w:rPr>
        <w:t>4</w:t>
      </w:r>
      <w:r w:rsidR="00FD11D2" w:rsidRPr="00B0250C">
        <w:rPr>
          <w:i w:val="0"/>
          <w:iCs w:val="0"/>
          <w:color w:val="auto"/>
          <w:sz w:val="24"/>
          <w:szCs w:val="24"/>
        </w:rPr>
        <w:fldChar w:fldCharType="end"/>
      </w:r>
      <w:r w:rsidR="00E637E1">
        <w:rPr>
          <w:i w:val="0"/>
          <w:iCs w:val="0"/>
          <w:color w:val="auto"/>
          <w:sz w:val="24"/>
          <w:szCs w:val="24"/>
        </w:rPr>
        <w:t>.</w:t>
      </w:r>
      <w:r w:rsidR="0011303A" w:rsidRPr="00B0250C">
        <w:rPr>
          <w:i w:val="0"/>
          <w:iCs w:val="0"/>
          <w:color w:val="auto"/>
          <w:sz w:val="24"/>
          <w:szCs w:val="24"/>
        </w:rPr>
        <w:t xml:space="preserve"> </w:t>
      </w:r>
      <w:r w:rsidR="00D2442E" w:rsidRPr="00D2442E">
        <w:rPr>
          <w:color w:val="auto"/>
          <w:sz w:val="24"/>
          <w:szCs w:val="24"/>
        </w:rPr>
        <w:t>Blackbox testing</w:t>
      </w:r>
      <w:r w:rsidR="0011303A" w:rsidRPr="007C6CBF">
        <w:rPr>
          <w:color w:val="auto"/>
          <w:sz w:val="24"/>
          <w:szCs w:val="24"/>
        </w:rPr>
        <w:t xml:space="preserve"> role</w:t>
      </w:r>
      <w:r w:rsidR="0011303A" w:rsidRPr="00B0250C">
        <w:rPr>
          <w:i w:val="0"/>
          <w:iCs w:val="0"/>
          <w:color w:val="auto"/>
          <w:sz w:val="24"/>
          <w:szCs w:val="24"/>
        </w:rPr>
        <w:t xml:space="preserve"> admin</w:t>
      </w:r>
      <w:bookmarkEnd w:id="163"/>
    </w:p>
    <w:tbl>
      <w:tblPr>
        <w:tblStyle w:val="TableGrid"/>
        <w:tblW w:w="0" w:type="auto"/>
        <w:tblBorders>
          <w:left w:val="none" w:sz="0" w:space="0" w:color="auto"/>
          <w:right w:val="none" w:sz="0" w:space="0" w:color="auto"/>
        </w:tblBorders>
        <w:tblLook w:val="04A0" w:firstRow="1" w:lastRow="0" w:firstColumn="1" w:lastColumn="0" w:noHBand="0" w:noVBand="1"/>
      </w:tblPr>
      <w:tblGrid>
        <w:gridCol w:w="567"/>
        <w:gridCol w:w="3119"/>
        <w:gridCol w:w="4241"/>
      </w:tblGrid>
      <w:tr w:rsidR="00992DA2" w14:paraId="10AE029C" w14:textId="77777777" w:rsidTr="00B35AE9">
        <w:trPr>
          <w:tblHeader/>
        </w:trPr>
        <w:tc>
          <w:tcPr>
            <w:tcW w:w="567" w:type="dxa"/>
            <w:tcBorders>
              <w:right w:val="nil"/>
            </w:tcBorders>
            <w:shd w:val="clear" w:color="auto" w:fill="D9D9D9" w:themeFill="background1" w:themeFillShade="D9"/>
          </w:tcPr>
          <w:p w14:paraId="1F5A2812" w14:textId="7B07A46D" w:rsidR="00992DA2" w:rsidRDefault="00251952" w:rsidP="00B0250C">
            <w:pPr>
              <w:jc w:val="center"/>
            </w:pPr>
            <w:r>
              <w:t>No</w:t>
            </w:r>
          </w:p>
        </w:tc>
        <w:tc>
          <w:tcPr>
            <w:tcW w:w="3119" w:type="dxa"/>
            <w:tcBorders>
              <w:left w:val="nil"/>
              <w:right w:val="nil"/>
            </w:tcBorders>
            <w:shd w:val="clear" w:color="auto" w:fill="D9D9D9" w:themeFill="background1" w:themeFillShade="D9"/>
          </w:tcPr>
          <w:p w14:paraId="60BFEADE" w14:textId="2D41F12C" w:rsidR="00992DA2" w:rsidRDefault="00251952" w:rsidP="00B0250C">
            <w:pPr>
              <w:jc w:val="center"/>
            </w:pPr>
            <w:r>
              <w:t>Item Uji</w:t>
            </w:r>
          </w:p>
        </w:tc>
        <w:tc>
          <w:tcPr>
            <w:tcW w:w="4241" w:type="dxa"/>
            <w:tcBorders>
              <w:left w:val="nil"/>
            </w:tcBorders>
            <w:shd w:val="clear" w:color="auto" w:fill="D9D9D9" w:themeFill="background1" w:themeFillShade="D9"/>
          </w:tcPr>
          <w:p w14:paraId="3DA2268F" w14:textId="2F44BCCE" w:rsidR="00992DA2" w:rsidRDefault="00251952" w:rsidP="00B0250C">
            <w:pPr>
              <w:jc w:val="center"/>
            </w:pPr>
            <w:r>
              <w:t>Detail Pengujian</w:t>
            </w:r>
          </w:p>
        </w:tc>
      </w:tr>
      <w:tr w:rsidR="00992DA2" w14:paraId="36A3E005" w14:textId="77777777" w:rsidTr="005C5872">
        <w:tc>
          <w:tcPr>
            <w:tcW w:w="567" w:type="dxa"/>
            <w:tcBorders>
              <w:right w:val="nil"/>
            </w:tcBorders>
          </w:tcPr>
          <w:p w14:paraId="7EA6D929" w14:textId="6B1F0B5E" w:rsidR="00992DA2" w:rsidRDefault="00F149AE" w:rsidP="00B0250C">
            <w:pPr>
              <w:jc w:val="center"/>
            </w:pPr>
            <w:r>
              <w:t>1</w:t>
            </w:r>
          </w:p>
        </w:tc>
        <w:tc>
          <w:tcPr>
            <w:tcW w:w="3119" w:type="dxa"/>
            <w:tcBorders>
              <w:left w:val="nil"/>
              <w:right w:val="nil"/>
            </w:tcBorders>
          </w:tcPr>
          <w:p w14:paraId="61E5E677" w14:textId="2FC00879" w:rsidR="00992DA2" w:rsidRPr="0028158C" w:rsidRDefault="009D2348" w:rsidP="00B0250C">
            <w:pPr>
              <w:jc w:val="center"/>
              <w:rPr>
                <w:i/>
                <w:iCs/>
              </w:rPr>
            </w:pPr>
            <w:r>
              <w:rPr>
                <w:i/>
                <w:iCs/>
              </w:rPr>
              <w:t>Authentication</w:t>
            </w:r>
          </w:p>
        </w:tc>
        <w:tc>
          <w:tcPr>
            <w:tcW w:w="4241" w:type="dxa"/>
            <w:tcBorders>
              <w:left w:val="nil"/>
            </w:tcBorders>
          </w:tcPr>
          <w:p w14:paraId="5A3C9FEE" w14:textId="305F8395" w:rsidR="00992DA2" w:rsidRDefault="00835C3C" w:rsidP="007D3083">
            <w:pPr>
              <w:pStyle w:val="ListParagraph"/>
              <w:numPr>
                <w:ilvl w:val="0"/>
                <w:numId w:val="29"/>
              </w:numPr>
            </w:pPr>
            <w:r>
              <w:t xml:space="preserve">Melakukan </w:t>
            </w:r>
            <w:r w:rsidRPr="00835C3C">
              <w:rPr>
                <w:i/>
                <w:iCs/>
              </w:rPr>
              <w:t>login</w:t>
            </w:r>
            <w:r w:rsidR="0057300F">
              <w:t>.</w:t>
            </w:r>
          </w:p>
          <w:p w14:paraId="4D65BB85" w14:textId="5B47B29C" w:rsidR="00835C3C" w:rsidRDefault="00835C3C" w:rsidP="007D3083">
            <w:pPr>
              <w:pStyle w:val="ListParagraph"/>
              <w:numPr>
                <w:ilvl w:val="0"/>
                <w:numId w:val="29"/>
              </w:numPr>
            </w:pPr>
            <w:r>
              <w:t xml:space="preserve">Melakukan </w:t>
            </w:r>
            <w:r w:rsidRPr="00835C3C">
              <w:rPr>
                <w:i/>
                <w:iCs/>
              </w:rPr>
              <w:t>logout</w:t>
            </w:r>
            <w:r w:rsidR="0057300F">
              <w:t>.</w:t>
            </w:r>
          </w:p>
          <w:p w14:paraId="4BC744B6" w14:textId="6BB35700" w:rsidR="004261A2" w:rsidRDefault="00835C3C" w:rsidP="007D3083">
            <w:pPr>
              <w:pStyle w:val="ListParagraph"/>
              <w:numPr>
                <w:ilvl w:val="0"/>
                <w:numId w:val="29"/>
              </w:numPr>
            </w:pPr>
            <w:r>
              <w:t>Me</w:t>
            </w:r>
            <w:r w:rsidR="00250FDA">
              <w:t xml:space="preserve">ndapatkan data pengguna yang sedang </w:t>
            </w:r>
            <w:r w:rsidR="00250FDA" w:rsidRPr="00250FDA">
              <w:rPr>
                <w:i/>
                <w:iCs/>
              </w:rPr>
              <w:t>login</w:t>
            </w:r>
            <w:r w:rsidR="00250FDA">
              <w:t>.</w:t>
            </w:r>
          </w:p>
        </w:tc>
      </w:tr>
      <w:tr w:rsidR="00992DA2" w14:paraId="42A35F33" w14:textId="77777777" w:rsidTr="005C5872">
        <w:tc>
          <w:tcPr>
            <w:tcW w:w="567" w:type="dxa"/>
            <w:tcBorders>
              <w:right w:val="nil"/>
            </w:tcBorders>
          </w:tcPr>
          <w:p w14:paraId="47D5FADB" w14:textId="410598B6" w:rsidR="00992DA2" w:rsidRDefault="00F149AE" w:rsidP="00B0250C">
            <w:pPr>
              <w:jc w:val="center"/>
            </w:pPr>
            <w:r>
              <w:t>2</w:t>
            </w:r>
          </w:p>
        </w:tc>
        <w:tc>
          <w:tcPr>
            <w:tcW w:w="3119" w:type="dxa"/>
            <w:tcBorders>
              <w:left w:val="nil"/>
              <w:right w:val="nil"/>
            </w:tcBorders>
          </w:tcPr>
          <w:p w14:paraId="770571A1" w14:textId="6F99997E" w:rsidR="00992DA2" w:rsidRPr="0028158C" w:rsidRDefault="00250FDA" w:rsidP="00B0250C">
            <w:pPr>
              <w:jc w:val="center"/>
              <w:rPr>
                <w:i/>
                <w:iCs/>
              </w:rPr>
            </w:pPr>
            <w:r w:rsidRPr="0028158C">
              <w:rPr>
                <w:i/>
                <w:iCs/>
              </w:rPr>
              <w:t>Authori</w:t>
            </w:r>
            <w:r w:rsidR="0028158C" w:rsidRPr="0028158C">
              <w:rPr>
                <w:i/>
                <w:iCs/>
              </w:rPr>
              <w:t>zation</w:t>
            </w:r>
          </w:p>
        </w:tc>
        <w:tc>
          <w:tcPr>
            <w:tcW w:w="4241" w:type="dxa"/>
            <w:tcBorders>
              <w:left w:val="nil"/>
            </w:tcBorders>
          </w:tcPr>
          <w:p w14:paraId="26E53808" w14:textId="1759DB0A" w:rsidR="009C4B82" w:rsidRDefault="00AD688D" w:rsidP="00AD688D">
            <w:pPr>
              <w:pStyle w:val="ListParagraph"/>
              <w:numPr>
                <w:ilvl w:val="0"/>
                <w:numId w:val="30"/>
              </w:numPr>
            </w:pPr>
            <w:r>
              <w:t xml:space="preserve">Membatasi akses penggunaan aplikasi berdasarkan </w:t>
            </w:r>
            <w:r w:rsidRPr="009C4B82">
              <w:rPr>
                <w:i/>
                <w:iCs/>
              </w:rPr>
              <w:t>role</w:t>
            </w:r>
            <w:r>
              <w:t xml:space="preserve"> pengguna dan tidak dapat mengakses data pengguna lain</w:t>
            </w:r>
            <w:r w:rsidR="009C4B82">
              <w:t>.</w:t>
            </w:r>
          </w:p>
        </w:tc>
      </w:tr>
      <w:tr w:rsidR="001E38FC" w14:paraId="1ACB5EDA" w14:textId="77777777" w:rsidTr="005C5872">
        <w:tc>
          <w:tcPr>
            <w:tcW w:w="567" w:type="dxa"/>
            <w:tcBorders>
              <w:right w:val="nil"/>
            </w:tcBorders>
          </w:tcPr>
          <w:p w14:paraId="09548B13" w14:textId="4C29E6AE" w:rsidR="001E38FC" w:rsidRDefault="001E38FC" w:rsidP="00B0250C">
            <w:pPr>
              <w:jc w:val="center"/>
            </w:pPr>
            <w:r>
              <w:t>3</w:t>
            </w:r>
          </w:p>
        </w:tc>
        <w:tc>
          <w:tcPr>
            <w:tcW w:w="3119" w:type="dxa"/>
            <w:tcBorders>
              <w:left w:val="nil"/>
              <w:right w:val="nil"/>
            </w:tcBorders>
          </w:tcPr>
          <w:p w14:paraId="0B680CE1" w14:textId="39FF32A0" w:rsidR="001E38FC" w:rsidRPr="001E38FC" w:rsidRDefault="00004B4B" w:rsidP="00B0250C">
            <w:pPr>
              <w:jc w:val="center"/>
            </w:pPr>
            <w:r>
              <w:t>Menu home</w:t>
            </w:r>
          </w:p>
        </w:tc>
        <w:tc>
          <w:tcPr>
            <w:tcW w:w="4241" w:type="dxa"/>
            <w:tcBorders>
              <w:left w:val="nil"/>
            </w:tcBorders>
          </w:tcPr>
          <w:p w14:paraId="12B02AC0" w14:textId="0F67535D" w:rsidR="004635B4" w:rsidRDefault="004635B4" w:rsidP="007D3083">
            <w:pPr>
              <w:pStyle w:val="ListParagraph"/>
              <w:numPr>
                <w:ilvl w:val="0"/>
                <w:numId w:val="32"/>
              </w:numPr>
            </w:pPr>
            <w:r>
              <w:t>Melihat konten</w:t>
            </w:r>
            <w:r w:rsidR="00A821BA">
              <w:t xml:space="preserve"> yang tersedia</w:t>
            </w:r>
            <w:r>
              <w:t>.</w:t>
            </w:r>
          </w:p>
          <w:p w14:paraId="761AE089" w14:textId="03D80E7B" w:rsidR="001E38FC" w:rsidRDefault="00D0567E" w:rsidP="007D3083">
            <w:pPr>
              <w:pStyle w:val="ListParagraph"/>
              <w:numPr>
                <w:ilvl w:val="0"/>
                <w:numId w:val="32"/>
              </w:numPr>
            </w:pPr>
            <w:r>
              <w:t>Menambahkan konten.</w:t>
            </w:r>
          </w:p>
          <w:p w14:paraId="31C2D753" w14:textId="2D65C851" w:rsidR="00D0567E" w:rsidRDefault="00D0567E" w:rsidP="007D3083">
            <w:pPr>
              <w:pStyle w:val="ListParagraph"/>
              <w:numPr>
                <w:ilvl w:val="0"/>
                <w:numId w:val="32"/>
              </w:numPr>
            </w:pPr>
            <w:r>
              <w:t>Mengubah konten</w:t>
            </w:r>
            <w:r w:rsidR="00CF258F">
              <w:t xml:space="preserve"> yang tersedia</w:t>
            </w:r>
            <w:r>
              <w:t>.</w:t>
            </w:r>
          </w:p>
        </w:tc>
      </w:tr>
      <w:tr w:rsidR="00992DA2" w14:paraId="3A242654" w14:textId="77777777" w:rsidTr="005C5872">
        <w:tc>
          <w:tcPr>
            <w:tcW w:w="567" w:type="dxa"/>
            <w:tcBorders>
              <w:right w:val="nil"/>
            </w:tcBorders>
          </w:tcPr>
          <w:p w14:paraId="10880EA2" w14:textId="17BDB4BF" w:rsidR="00992DA2" w:rsidRDefault="001E38FC" w:rsidP="00B0250C">
            <w:pPr>
              <w:jc w:val="center"/>
            </w:pPr>
            <w:r>
              <w:t>4</w:t>
            </w:r>
          </w:p>
        </w:tc>
        <w:tc>
          <w:tcPr>
            <w:tcW w:w="3119" w:type="dxa"/>
            <w:tcBorders>
              <w:left w:val="nil"/>
              <w:right w:val="nil"/>
            </w:tcBorders>
          </w:tcPr>
          <w:p w14:paraId="4EA60DEE" w14:textId="2D6752F9" w:rsidR="00992DA2" w:rsidRDefault="009B5C32" w:rsidP="00B0250C">
            <w:pPr>
              <w:jc w:val="center"/>
            </w:pPr>
            <w:r>
              <w:t>Menu mahasiswa</w:t>
            </w:r>
          </w:p>
        </w:tc>
        <w:tc>
          <w:tcPr>
            <w:tcW w:w="4241" w:type="dxa"/>
            <w:tcBorders>
              <w:left w:val="nil"/>
            </w:tcBorders>
          </w:tcPr>
          <w:p w14:paraId="37E83052" w14:textId="77777777" w:rsidR="00992DA2" w:rsidRDefault="005C6763" w:rsidP="007D3083">
            <w:pPr>
              <w:pStyle w:val="ListParagraph"/>
              <w:numPr>
                <w:ilvl w:val="0"/>
                <w:numId w:val="31"/>
              </w:numPr>
            </w:pPr>
            <w:r>
              <w:t>Melihat seluruh daftar mahasiswa.</w:t>
            </w:r>
          </w:p>
          <w:p w14:paraId="3591C58F" w14:textId="77777777" w:rsidR="002C66B2" w:rsidRDefault="002C66B2" w:rsidP="007D3083">
            <w:pPr>
              <w:pStyle w:val="ListParagraph"/>
              <w:numPr>
                <w:ilvl w:val="0"/>
                <w:numId w:val="31"/>
              </w:numPr>
            </w:pPr>
            <w:r>
              <w:t xml:space="preserve">Melihat detail </w:t>
            </w:r>
            <w:r w:rsidR="00BB4CDE">
              <w:t>data mahasiswa.</w:t>
            </w:r>
          </w:p>
          <w:p w14:paraId="6EC6FC72" w14:textId="77777777" w:rsidR="00BB4CDE" w:rsidRDefault="00BB4CDE" w:rsidP="007D3083">
            <w:pPr>
              <w:pStyle w:val="ListParagraph"/>
              <w:numPr>
                <w:ilvl w:val="0"/>
                <w:numId w:val="31"/>
              </w:numPr>
            </w:pPr>
            <w:r>
              <w:t>Melakukan tambah mahasiswa secara manual (isi formulir) atau me</w:t>
            </w:r>
            <w:r w:rsidR="004C2D08">
              <w:t>lalui</w:t>
            </w:r>
            <w:r w:rsidR="0064051E">
              <w:t xml:space="preserve"> </w:t>
            </w:r>
            <w:r w:rsidR="0064051E" w:rsidRPr="0064051E">
              <w:rPr>
                <w:i/>
                <w:iCs/>
              </w:rPr>
              <w:t>import</w:t>
            </w:r>
            <w:r w:rsidR="0064051E">
              <w:t xml:space="preserve"> data excel.</w:t>
            </w:r>
          </w:p>
          <w:p w14:paraId="0F5DD72A" w14:textId="74FD293E" w:rsidR="001E38FC" w:rsidRDefault="001E38FC" w:rsidP="007D3083">
            <w:pPr>
              <w:pStyle w:val="ListParagraph"/>
              <w:numPr>
                <w:ilvl w:val="0"/>
                <w:numId w:val="31"/>
              </w:numPr>
            </w:pPr>
            <w:r>
              <w:t>Melakukan edit data mahasiswa</w:t>
            </w:r>
            <w:r w:rsidR="00D56EB5">
              <w:t>.</w:t>
            </w:r>
          </w:p>
          <w:p w14:paraId="5380D0B7" w14:textId="148BCC1E" w:rsidR="008F25AC" w:rsidRDefault="008F25AC" w:rsidP="007D3083">
            <w:pPr>
              <w:pStyle w:val="ListParagraph"/>
              <w:numPr>
                <w:ilvl w:val="0"/>
                <w:numId w:val="31"/>
              </w:numPr>
            </w:pPr>
            <w:r>
              <w:t xml:space="preserve">Melakukan hapus data </w:t>
            </w:r>
            <w:r w:rsidR="00603293">
              <w:t>mahasiswa</w:t>
            </w:r>
            <w:r>
              <w:t>.</w:t>
            </w:r>
          </w:p>
          <w:p w14:paraId="53713C53" w14:textId="546EEFFF" w:rsidR="00D74184" w:rsidRDefault="00D74184" w:rsidP="007D3083">
            <w:pPr>
              <w:pStyle w:val="ListParagraph"/>
              <w:numPr>
                <w:ilvl w:val="0"/>
                <w:numId w:val="31"/>
              </w:numPr>
            </w:pPr>
            <w:r>
              <w:t xml:space="preserve">Melakukan filter pencarian data </w:t>
            </w:r>
            <w:r w:rsidR="00B170EB">
              <w:t>mahasiswa.</w:t>
            </w:r>
          </w:p>
        </w:tc>
      </w:tr>
      <w:tr w:rsidR="00992DA2" w14:paraId="505ADB81" w14:textId="77777777" w:rsidTr="005C5872">
        <w:tc>
          <w:tcPr>
            <w:tcW w:w="567" w:type="dxa"/>
            <w:tcBorders>
              <w:right w:val="nil"/>
            </w:tcBorders>
          </w:tcPr>
          <w:p w14:paraId="17DF26C1" w14:textId="2195C1E2" w:rsidR="00992DA2" w:rsidRDefault="00004CDE" w:rsidP="00B0250C">
            <w:pPr>
              <w:jc w:val="center"/>
            </w:pPr>
            <w:r>
              <w:t>5</w:t>
            </w:r>
          </w:p>
        </w:tc>
        <w:tc>
          <w:tcPr>
            <w:tcW w:w="3119" w:type="dxa"/>
            <w:tcBorders>
              <w:left w:val="nil"/>
              <w:right w:val="nil"/>
            </w:tcBorders>
          </w:tcPr>
          <w:p w14:paraId="66DE8377" w14:textId="6636A16C" w:rsidR="00992DA2" w:rsidRDefault="009B5C32" w:rsidP="00B0250C">
            <w:pPr>
              <w:jc w:val="center"/>
            </w:pPr>
            <w:r>
              <w:t>Menu dosen</w:t>
            </w:r>
          </w:p>
        </w:tc>
        <w:tc>
          <w:tcPr>
            <w:tcW w:w="4241" w:type="dxa"/>
            <w:tcBorders>
              <w:left w:val="nil"/>
            </w:tcBorders>
          </w:tcPr>
          <w:p w14:paraId="671FA82B" w14:textId="77777777" w:rsidR="00992DA2" w:rsidRDefault="00F517DD" w:rsidP="007D3083">
            <w:pPr>
              <w:pStyle w:val="ListParagraph"/>
              <w:numPr>
                <w:ilvl w:val="0"/>
                <w:numId w:val="33"/>
              </w:numPr>
            </w:pPr>
            <w:r>
              <w:t>Melihat seluruh daftar dosen.</w:t>
            </w:r>
          </w:p>
          <w:p w14:paraId="46A76318" w14:textId="77777777" w:rsidR="00F517DD" w:rsidRDefault="00F517DD" w:rsidP="007D3083">
            <w:pPr>
              <w:pStyle w:val="ListParagraph"/>
              <w:numPr>
                <w:ilvl w:val="0"/>
                <w:numId w:val="33"/>
              </w:numPr>
            </w:pPr>
            <w:r>
              <w:t>Melihat detail data dosen.</w:t>
            </w:r>
          </w:p>
          <w:p w14:paraId="3DE78F63" w14:textId="77777777" w:rsidR="00F517DD" w:rsidRDefault="00F517DD" w:rsidP="007D3083">
            <w:pPr>
              <w:pStyle w:val="ListParagraph"/>
              <w:numPr>
                <w:ilvl w:val="0"/>
                <w:numId w:val="33"/>
              </w:numPr>
            </w:pPr>
            <w:r>
              <w:t xml:space="preserve">Melakukan tambah </w:t>
            </w:r>
            <w:r w:rsidR="00037B8E">
              <w:t>data dosen.</w:t>
            </w:r>
          </w:p>
          <w:p w14:paraId="1507EA9A" w14:textId="77777777" w:rsidR="00037B8E" w:rsidRDefault="00037B8E" w:rsidP="007D3083">
            <w:pPr>
              <w:pStyle w:val="ListParagraph"/>
              <w:numPr>
                <w:ilvl w:val="0"/>
                <w:numId w:val="33"/>
              </w:numPr>
            </w:pPr>
            <w:r>
              <w:t>Melakukan edit data dosen.</w:t>
            </w:r>
          </w:p>
          <w:p w14:paraId="1630931F" w14:textId="77777777" w:rsidR="00037B8E" w:rsidRDefault="00037B8E" w:rsidP="007D3083">
            <w:pPr>
              <w:pStyle w:val="ListParagraph"/>
              <w:numPr>
                <w:ilvl w:val="0"/>
                <w:numId w:val="33"/>
              </w:numPr>
            </w:pPr>
            <w:r>
              <w:t>Melakukan hapus data dosen.</w:t>
            </w:r>
          </w:p>
          <w:p w14:paraId="016665C5" w14:textId="304A6DC0" w:rsidR="00B170EB" w:rsidRDefault="00B170EB" w:rsidP="007D3083">
            <w:pPr>
              <w:pStyle w:val="ListParagraph"/>
              <w:numPr>
                <w:ilvl w:val="0"/>
                <w:numId w:val="33"/>
              </w:numPr>
            </w:pPr>
            <w:r>
              <w:t>Melakukan filter pencarian data dosen.</w:t>
            </w:r>
          </w:p>
        </w:tc>
      </w:tr>
      <w:tr w:rsidR="00B163A1" w14:paraId="3F745F92" w14:textId="77777777" w:rsidTr="005C5872">
        <w:tc>
          <w:tcPr>
            <w:tcW w:w="567" w:type="dxa"/>
            <w:tcBorders>
              <w:right w:val="nil"/>
            </w:tcBorders>
          </w:tcPr>
          <w:p w14:paraId="5BAE56FF" w14:textId="6E833615" w:rsidR="00B163A1" w:rsidRDefault="00B163A1" w:rsidP="00B0250C">
            <w:pPr>
              <w:jc w:val="center"/>
            </w:pPr>
            <w:r>
              <w:t>6</w:t>
            </w:r>
          </w:p>
        </w:tc>
        <w:tc>
          <w:tcPr>
            <w:tcW w:w="3119" w:type="dxa"/>
            <w:tcBorders>
              <w:left w:val="nil"/>
              <w:right w:val="nil"/>
            </w:tcBorders>
          </w:tcPr>
          <w:p w14:paraId="4A4C4F3A" w14:textId="751F6716" w:rsidR="00B163A1" w:rsidRDefault="009B5C32" w:rsidP="00B0250C">
            <w:pPr>
              <w:jc w:val="center"/>
            </w:pPr>
            <w:r>
              <w:t>Menu pengajuan</w:t>
            </w:r>
          </w:p>
        </w:tc>
        <w:tc>
          <w:tcPr>
            <w:tcW w:w="4241" w:type="dxa"/>
            <w:tcBorders>
              <w:left w:val="nil"/>
            </w:tcBorders>
          </w:tcPr>
          <w:p w14:paraId="5363D087" w14:textId="370C7BFB" w:rsidR="00B163A1" w:rsidRDefault="001D7954" w:rsidP="007D3083">
            <w:pPr>
              <w:pStyle w:val="ListParagraph"/>
              <w:numPr>
                <w:ilvl w:val="0"/>
                <w:numId w:val="34"/>
              </w:numPr>
            </w:pPr>
            <w:r>
              <w:t>Melihat seluruh daftar pengajuan</w:t>
            </w:r>
            <w:r w:rsidR="00D56EB5">
              <w:t>.</w:t>
            </w:r>
          </w:p>
          <w:p w14:paraId="2FF9F60F" w14:textId="092A4E5A" w:rsidR="007B1797" w:rsidRDefault="007B1797" w:rsidP="007D3083">
            <w:pPr>
              <w:pStyle w:val="ListParagraph"/>
              <w:numPr>
                <w:ilvl w:val="0"/>
                <w:numId w:val="34"/>
              </w:numPr>
            </w:pPr>
            <w:r>
              <w:lastRenderedPageBreak/>
              <w:t>Melihat detail data pengajuan</w:t>
            </w:r>
            <w:r w:rsidR="00D56EB5">
              <w:t>.</w:t>
            </w:r>
          </w:p>
          <w:p w14:paraId="69D94C1C" w14:textId="77777777" w:rsidR="001D7954" w:rsidRDefault="001D7954" w:rsidP="007D3083">
            <w:pPr>
              <w:pStyle w:val="ListParagraph"/>
              <w:numPr>
                <w:ilvl w:val="0"/>
                <w:numId w:val="34"/>
              </w:numPr>
            </w:pPr>
            <w:r>
              <w:t>Menerima pengajuan.</w:t>
            </w:r>
          </w:p>
          <w:p w14:paraId="58B99E8E" w14:textId="77777777" w:rsidR="001D7954" w:rsidRDefault="001D7954" w:rsidP="007D3083">
            <w:pPr>
              <w:pStyle w:val="ListParagraph"/>
              <w:numPr>
                <w:ilvl w:val="0"/>
                <w:numId w:val="34"/>
              </w:numPr>
            </w:pPr>
            <w:r>
              <w:t>Menolak pengajuan.</w:t>
            </w:r>
          </w:p>
          <w:p w14:paraId="6C882EB2" w14:textId="41F62E4F" w:rsidR="002375E6" w:rsidRDefault="002375E6" w:rsidP="007D3083">
            <w:pPr>
              <w:pStyle w:val="ListParagraph"/>
              <w:numPr>
                <w:ilvl w:val="0"/>
                <w:numId w:val="34"/>
              </w:numPr>
            </w:pPr>
            <w:r>
              <w:t>Melakukan filter pencarian data pengajuan.</w:t>
            </w:r>
          </w:p>
        </w:tc>
      </w:tr>
      <w:tr w:rsidR="00561E31" w14:paraId="77CDA115" w14:textId="77777777" w:rsidTr="005C5872">
        <w:tc>
          <w:tcPr>
            <w:tcW w:w="567" w:type="dxa"/>
            <w:tcBorders>
              <w:right w:val="nil"/>
            </w:tcBorders>
          </w:tcPr>
          <w:p w14:paraId="6A0A7B0B" w14:textId="26A99ABE" w:rsidR="00561E31" w:rsidRDefault="00561E31" w:rsidP="00B0250C">
            <w:pPr>
              <w:jc w:val="center"/>
            </w:pPr>
            <w:r>
              <w:lastRenderedPageBreak/>
              <w:t>7</w:t>
            </w:r>
          </w:p>
        </w:tc>
        <w:tc>
          <w:tcPr>
            <w:tcW w:w="3119" w:type="dxa"/>
            <w:tcBorders>
              <w:left w:val="nil"/>
              <w:right w:val="nil"/>
            </w:tcBorders>
          </w:tcPr>
          <w:p w14:paraId="2F1F4E3B" w14:textId="4B373AEA" w:rsidR="00561E31" w:rsidRDefault="009B5C32" w:rsidP="00B0250C">
            <w:pPr>
              <w:jc w:val="center"/>
            </w:pPr>
            <w:r>
              <w:t xml:space="preserve">Menu </w:t>
            </w:r>
            <w:r w:rsidR="00612026">
              <w:t xml:space="preserve">pelaksanaan </w:t>
            </w:r>
            <w:r>
              <w:t>sidang</w:t>
            </w:r>
          </w:p>
        </w:tc>
        <w:tc>
          <w:tcPr>
            <w:tcW w:w="4241" w:type="dxa"/>
            <w:tcBorders>
              <w:left w:val="nil"/>
            </w:tcBorders>
          </w:tcPr>
          <w:p w14:paraId="5F09033A" w14:textId="7C53E505" w:rsidR="00561E31" w:rsidRDefault="002C6150" w:rsidP="007D3083">
            <w:pPr>
              <w:pStyle w:val="ListParagraph"/>
              <w:numPr>
                <w:ilvl w:val="0"/>
                <w:numId w:val="35"/>
              </w:numPr>
            </w:pPr>
            <w:r>
              <w:t>Melihat seluruh pelaksanaan seminar proposal dan sidang skripsi yang sedang berlangsung.</w:t>
            </w:r>
          </w:p>
        </w:tc>
      </w:tr>
      <w:tr w:rsidR="00FE40BC" w14:paraId="255E5E9C" w14:textId="77777777" w:rsidTr="005C5872">
        <w:tc>
          <w:tcPr>
            <w:tcW w:w="567" w:type="dxa"/>
            <w:tcBorders>
              <w:right w:val="nil"/>
            </w:tcBorders>
          </w:tcPr>
          <w:p w14:paraId="3FCEA29E" w14:textId="306058F2" w:rsidR="00FE40BC" w:rsidRDefault="00FE40BC" w:rsidP="00B0250C">
            <w:pPr>
              <w:jc w:val="center"/>
            </w:pPr>
            <w:r>
              <w:t>8</w:t>
            </w:r>
          </w:p>
        </w:tc>
        <w:tc>
          <w:tcPr>
            <w:tcW w:w="3119" w:type="dxa"/>
            <w:tcBorders>
              <w:left w:val="nil"/>
              <w:right w:val="nil"/>
            </w:tcBorders>
          </w:tcPr>
          <w:p w14:paraId="754166EE" w14:textId="2A4C79F8" w:rsidR="00FE40BC" w:rsidRDefault="00715D11" w:rsidP="00B0250C">
            <w:pPr>
              <w:jc w:val="center"/>
            </w:pPr>
            <w:r>
              <w:t>Menu</w:t>
            </w:r>
            <w:r w:rsidR="00612026">
              <w:t xml:space="preserve"> penerimaan</w:t>
            </w:r>
            <w:r>
              <w:t xml:space="preserve"> revisi</w:t>
            </w:r>
          </w:p>
        </w:tc>
        <w:tc>
          <w:tcPr>
            <w:tcW w:w="4241" w:type="dxa"/>
            <w:tcBorders>
              <w:left w:val="nil"/>
            </w:tcBorders>
          </w:tcPr>
          <w:p w14:paraId="537C1A9C" w14:textId="66FF7FB0" w:rsidR="00FE40BC" w:rsidRDefault="00F810E0" w:rsidP="007D3083">
            <w:pPr>
              <w:pStyle w:val="ListParagraph"/>
              <w:numPr>
                <w:ilvl w:val="0"/>
                <w:numId w:val="36"/>
              </w:numPr>
            </w:pPr>
            <w:r>
              <w:t>Melihat semua daftar</w:t>
            </w:r>
            <w:r w:rsidR="00305170">
              <w:t xml:space="preserve"> penerimaan revisi.</w:t>
            </w:r>
          </w:p>
          <w:p w14:paraId="6916A900" w14:textId="5D2B739F" w:rsidR="00305170" w:rsidRDefault="00305170" w:rsidP="007D3083">
            <w:pPr>
              <w:pStyle w:val="ListParagraph"/>
              <w:numPr>
                <w:ilvl w:val="0"/>
                <w:numId w:val="36"/>
              </w:numPr>
            </w:pPr>
            <w:r>
              <w:t>Melihat detail penerimaan revisi.</w:t>
            </w:r>
          </w:p>
        </w:tc>
      </w:tr>
      <w:tr w:rsidR="00FC395E" w14:paraId="481E9AA5" w14:textId="77777777" w:rsidTr="005C5872">
        <w:tc>
          <w:tcPr>
            <w:tcW w:w="567" w:type="dxa"/>
            <w:tcBorders>
              <w:right w:val="nil"/>
            </w:tcBorders>
          </w:tcPr>
          <w:p w14:paraId="68F5FFAF" w14:textId="591F79B7" w:rsidR="00FC395E" w:rsidRDefault="00FC395E" w:rsidP="00B0250C">
            <w:pPr>
              <w:jc w:val="center"/>
            </w:pPr>
            <w:r>
              <w:t>9</w:t>
            </w:r>
          </w:p>
        </w:tc>
        <w:tc>
          <w:tcPr>
            <w:tcW w:w="3119" w:type="dxa"/>
            <w:tcBorders>
              <w:left w:val="nil"/>
              <w:right w:val="nil"/>
            </w:tcBorders>
          </w:tcPr>
          <w:p w14:paraId="405ECD57" w14:textId="04160DFE" w:rsidR="00FC395E" w:rsidRDefault="00A07BFD" w:rsidP="00B0250C">
            <w:pPr>
              <w:jc w:val="center"/>
            </w:pPr>
            <w:r>
              <w:t>Menu database</w:t>
            </w:r>
          </w:p>
        </w:tc>
        <w:tc>
          <w:tcPr>
            <w:tcW w:w="4241" w:type="dxa"/>
            <w:tcBorders>
              <w:left w:val="nil"/>
            </w:tcBorders>
          </w:tcPr>
          <w:p w14:paraId="2D816D23" w14:textId="77777777" w:rsidR="00FC395E" w:rsidRDefault="00FC395E" w:rsidP="007D3083">
            <w:pPr>
              <w:pStyle w:val="ListParagraph"/>
              <w:numPr>
                <w:ilvl w:val="0"/>
                <w:numId w:val="37"/>
              </w:numPr>
            </w:pPr>
            <w:r>
              <w:t>Melihat seluruh daftar database</w:t>
            </w:r>
            <w:r w:rsidR="00C65176">
              <w:t xml:space="preserve"> tahun ajaran, kelas, program studi, jabatan, jabatan fungsional, dan pangkat golongan</w:t>
            </w:r>
            <w:r w:rsidR="001A1303">
              <w:t>.</w:t>
            </w:r>
          </w:p>
          <w:p w14:paraId="0FF86A9C" w14:textId="302E2467" w:rsidR="001A1303" w:rsidRDefault="001A1303" w:rsidP="007D3083">
            <w:pPr>
              <w:pStyle w:val="ListParagraph"/>
              <w:numPr>
                <w:ilvl w:val="0"/>
                <w:numId w:val="37"/>
              </w:numPr>
              <w:spacing w:after="160"/>
            </w:pPr>
            <w:r>
              <w:t>Me</w:t>
            </w:r>
            <w:r w:rsidR="002143A4">
              <w:t>lakukan edit database tahun ajaran, kelas, program studi, jabatan, jabatan fungsional, dan pangkat golongan.</w:t>
            </w:r>
          </w:p>
        </w:tc>
      </w:tr>
    </w:tbl>
    <w:p w14:paraId="4771A154" w14:textId="77777777" w:rsidR="00B0250C" w:rsidRDefault="00B0250C" w:rsidP="00B0250C">
      <w:pPr>
        <w:jc w:val="center"/>
      </w:pPr>
    </w:p>
    <w:p w14:paraId="28F805C8" w14:textId="2C26EDBC" w:rsidR="002B23AD" w:rsidRDefault="00B3178B" w:rsidP="009A37E7">
      <w:pPr>
        <w:jc w:val="center"/>
      </w:pPr>
      <w:bookmarkStart w:id="164" w:name="_Toc171756354"/>
      <w:r>
        <w:t>Tabel</w:t>
      </w:r>
      <w:r w:rsidR="009A37E7">
        <w:t xml:space="preserve"> </w:t>
      </w:r>
      <w:r w:rsidR="009A37E7">
        <w:fldChar w:fldCharType="begin"/>
      </w:r>
      <w:r w:rsidR="009A37E7">
        <w:instrText xml:space="preserve"> SEQ Tabel \* ARABIC </w:instrText>
      </w:r>
      <w:r w:rsidR="009A37E7">
        <w:fldChar w:fldCharType="separate"/>
      </w:r>
      <w:r w:rsidR="0067630B">
        <w:rPr>
          <w:noProof/>
        </w:rPr>
        <w:t>5</w:t>
      </w:r>
      <w:r w:rsidR="009A37E7">
        <w:fldChar w:fldCharType="end"/>
      </w:r>
      <w:r w:rsidR="00E637E1">
        <w:t>.</w:t>
      </w:r>
      <w:r w:rsidR="007C6CBF">
        <w:t xml:space="preserve"> </w:t>
      </w:r>
      <w:r w:rsidR="00D2442E" w:rsidRPr="00D2442E">
        <w:rPr>
          <w:i/>
          <w:iCs/>
        </w:rPr>
        <w:t>Blackbox testing</w:t>
      </w:r>
      <w:r w:rsidR="007C6CBF" w:rsidRPr="007C6CBF">
        <w:rPr>
          <w:i/>
          <w:iCs/>
        </w:rPr>
        <w:t xml:space="preserve"> role </w:t>
      </w:r>
      <w:r w:rsidR="007C6CBF" w:rsidRPr="007C6CBF">
        <w:t>komite</w:t>
      </w:r>
      <w:bookmarkEnd w:id="164"/>
    </w:p>
    <w:tbl>
      <w:tblPr>
        <w:tblStyle w:val="TableGrid"/>
        <w:tblW w:w="0" w:type="auto"/>
        <w:tblBorders>
          <w:left w:val="none" w:sz="0" w:space="0" w:color="auto"/>
          <w:right w:val="none" w:sz="0" w:space="0" w:color="auto"/>
        </w:tblBorders>
        <w:tblLook w:val="04A0" w:firstRow="1" w:lastRow="0" w:firstColumn="1" w:lastColumn="0" w:noHBand="0" w:noVBand="1"/>
      </w:tblPr>
      <w:tblGrid>
        <w:gridCol w:w="567"/>
        <w:gridCol w:w="3119"/>
        <w:gridCol w:w="4241"/>
      </w:tblGrid>
      <w:tr w:rsidR="00B03BFE" w14:paraId="678F5435" w14:textId="77777777" w:rsidTr="00B35AE9">
        <w:trPr>
          <w:tblHeader/>
        </w:trPr>
        <w:tc>
          <w:tcPr>
            <w:tcW w:w="567" w:type="dxa"/>
            <w:tcBorders>
              <w:right w:val="nil"/>
            </w:tcBorders>
            <w:shd w:val="clear" w:color="auto" w:fill="D9D9D9" w:themeFill="background1" w:themeFillShade="D9"/>
          </w:tcPr>
          <w:p w14:paraId="5B3AA6C3" w14:textId="77777777" w:rsidR="00B03BFE" w:rsidRDefault="00B03BFE" w:rsidP="007866E0">
            <w:pPr>
              <w:jc w:val="center"/>
            </w:pPr>
            <w:r>
              <w:t>No</w:t>
            </w:r>
          </w:p>
        </w:tc>
        <w:tc>
          <w:tcPr>
            <w:tcW w:w="3119" w:type="dxa"/>
            <w:tcBorders>
              <w:left w:val="nil"/>
              <w:right w:val="nil"/>
            </w:tcBorders>
            <w:shd w:val="clear" w:color="auto" w:fill="D9D9D9" w:themeFill="background1" w:themeFillShade="D9"/>
          </w:tcPr>
          <w:p w14:paraId="741C62ED" w14:textId="77777777" w:rsidR="00B03BFE" w:rsidRDefault="00B03BFE" w:rsidP="007866E0">
            <w:pPr>
              <w:jc w:val="center"/>
            </w:pPr>
            <w:r>
              <w:t>Item Uji</w:t>
            </w:r>
          </w:p>
        </w:tc>
        <w:tc>
          <w:tcPr>
            <w:tcW w:w="4241" w:type="dxa"/>
            <w:tcBorders>
              <w:left w:val="nil"/>
            </w:tcBorders>
            <w:shd w:val="clear" w:color="auto" w:fill="D9D9D9" w:themeFill="background1" w:themeFillShade="D9"/>
          </w:tcPr>
          <w:p w14:paraId="000C0102" w14:textId="77777777" w:rsidR="00B03BFE" w:rsidRDefault="00B03BFE" w:rsidP="007866E0">
            <w:pPr>
              <w:jc w:val="center"/>
            </w:pPr>
            <w:r>
              <w:t>Detail Pengujian</w:t>
            </w:r>
          </w:p>
        </w:tc>
      </w:tr>
      <w:tr w:rsidR="00B03BFE" w14:paraId="0D45B639" w14:textId="77777777" w:rsidTr="007866E0">
        <w:tc>
          <w:tcPr>
            <w:tcW w:w="567" w:type="dxa"/>
            <w:tcBorders>
              <w:right w:val="nil"/>
            </w:tcBorders>
          </w:tcPr>
          <w:p w14:paraId="009E7516" w14:textId="77777777" w:rsidR="00B03BFE" w:rsidRDefault="00B03BFE" w:rsidP="007866E0">
            <w:pPr>
              <w:jc w:val="center"/>
            </w:pPr>
            <w:r>
              <w:t>1</w:t>
            </w:r>
          </w:p>
        </w:tc>
        <w:tc>
          <w:tcPr>
            <w:tcW w:w="3119" w:type="dxa"/>
            <w:tcBorders>
              <w:left w:val="nil"/>
              <w:right w:val="nil"/>
            </w:tcBorders>
          </w:tcPr>
          <w:p w14:paraId="59FE8975" w14:textId="46188BED" w:rsidR="00B03BFE" w:rsidRPr="0028158C" w:rsidRDefault="009D2348" w:rsidP="007866E0">
            <w:pPr>
              <w:jc w:val="center"/>
              <w:rPr>
                <w:i/>
                <w:iCs/>
              </w:rPr>
            </w:pPr>
            <w:r>
              <w:rPr>
                <w:i/>
                <w:iCs/>
              </w:rPr>
              <w:t>Authentication</w:t>
            </w:r>
          </w:p>
        </w:tc>
        <w:tc>
          <w:tcPr>
            <w:tcW w:w="4241" w:type="dxa"/>
            <w:tcBorders>
              <w:left w:val="nil"/>
            </w:tcBorders>
          </w:tcPr>
          <w:p w14:paraId="14EC3DC0" w14:textId="77777777" w:rsidR="00B03BFE" w:rsidRDefault="00B03BFE" w:rsidP="007D3083">
            <w:pPr>
              <w:pStyle w:val="ListParagraph"/>
              <w:numPr>
                <w:ilvl w:val="0"/>
                <w:numId w:val="38"/>
              </w:numPr>
            </w:pPr>
            <w:r>
              <w:t xml:space="preserve">Melakukan </w:t>
            </w:r>
            <w:r w:rsidRPr="00835C3C">
              <w:rPr>
                <w:i/>
                <w:iCs/>
              </w:rPr>
              <w:t>login</w:t>
            </w:r>
            <w:r>
              <w:t>.</w:t>
            </w:r>
          </w:p>
          <w:p w14:paraId="4609B170" w14:textId="77777777" w:rsidR="00B03BFE" w:rsidRDefault="00B03BFE" w:rsidP="007D3083">
            <w:pPr>
              <w:pStyle w:val="ListParagraph"/>
              <w:numPr>
                <w:ilvl w:val="0"/>
                <w:numId w:val="38"/>
              </w:numPr>
            </w:pPr>
            <w:r>
              <w:t xml:space="preserve">Melakukan </w:t>
            </w:r>
            <w:r w:rsidRPr="00835C3C">
              <w:rPr>
                <w:i/>
                <w:iCs/>
              </w:rPr>
              <w:t>logout</w:t>
            </w:r>
            <w:r>
              <w:t>.</w:t>
            </w:r>
          </w:p>
          <w:p w14:paraId="7CE8E27C" w14:textId="77777777" w:rsidR="00B03BFE" w:rsidRDefault="00B03BFE" w:rsidP="007D3083">
            <w:pPr>
              <w:pStyle w:val="ListParagraph"/>
              <w:numPr>
                <w:ilvl w:val="0"/>
                <w:numId w:val="38"/>
              </w:numPr>
            </w:pPr>
            <w:r>
              <w:t xml:space="preserve">Mendapatkan data pengguna yang sedang </w:t>
            </w:r>
            <w:r w:rsidRPr="00250FDA">
              <w:rPr>
                <w:i/>
                <w:iCs/>
              </w:rPr>
              <w:t>login</w:t>
            </w:r>
            <w:r>
              <w:t>.</w:t>
            </w:r>
          </w:p>
        </w:tc>
      </w:tr>
      <w:tr w:rsidR="00B03BFE" w14:paraId="7E38818D" w14:textId="77777777" w:rsidTr="007866E0">
        <w:tc>
          <w:tcPr>
            <w:tcW w:w="567" w:type="dxa"/>
            <w:tcBorders>
              <w:right w:val="nil"/>
            </w:tcBorders>
          </w:tcPr>
          <w:p w14:paraId="466C4FE5" w14:textId="77777777" w:rsidR="00B03BFE" w:rsidRDefault="00B03BFE" w:rsidP="007866E0">
            <w:pPr>
              <w:jc w:val="center"/>
            </w:pPr>
            <w:r>
              <w:t>2</w:t>
            </w:r>
          </w:p>
        </w:tc>
        <w:tc>
          <w:tcPr>
            <w:tcW w:w="3119" w:type="dxa"/>
            <w:tcBorders>
              <w:left w:val="nil"/>
              <w:right w:val="nil"/>
            </w:tcBorders>
          </w:tcPr>
          <w:p w14:paraId="4441DDF5" w14:textId="77777777" w:rsidR="00B03BFE" w:rsidRPr="0028158C" w:rsidRDefault="00B03BFE" w:rsidP="007866E0">
            <w:pPr>
              <w:jc w:val="center"/>
              <w:rPr>
                <w:i/>
                <w:iCs/>
              </w:rPr>
            </w:pPr>
            <w:r w:rsidRPr="0028158C">
              <w:rPr>
                <w:i/>
                <w:iCs/>
              </w:rPr>
              <w:t>Authorization</w:t>
            </w:r>
          </w:p>
        </w:tc>
        <w:tc>
          <w:tcPr>
            <w:tcW w:w="4241" w:type="dxa"/>
            <w:tcBorders>
              <w:left w:val="nil"/>
            </w:tcBorders>
          </w:tcPr>
          <w:p w14:paraId="70295F43" w14:textId="504A22D0" w:rsidR="00B03BFE" w:rsidRDefault="004144BE" w:rsidP="004144BE">
            <w:pPr>
              <w:pStyle w:val="ListParagraph"/>
              <w:numPr>
                <w:ilvl w:val="0"/>
                <w:numId w:val="39"/>
              </w:numPr>
            </w:pPr>
            <w:r>
              <w:t xml:space="preserve">Membatasi akses penggunaan aplikasi berdasarkan </w:t>
            </w:r>
            <w:r w:rsidRPr="009C4B82">
              <w:rPr>
                <w:i/>
                <w:iCs/>
              </w:rPr>
              <w:t>role</w:t>
            </w:r>
            <w:r>
              <w:t xml:space="preserve"> </w:t>
            </w:r>
            <w:r>
              <w:lastRenderedPageBreak/>
              <w:t>pengguna dan tidak dapat mengakses data pengguna lain</w:t>
            </w:r>
            <w:r w:rsidR="00B03BFE">
              <w:t>.</w:t>
            </w:r>
          </w:p>
        </w:tc>
      </w:tr>
      <w:tr w:rsidR="00B03BFE" w14:paraId="0926693C" w14:textId="77777777" w:rsidTr="007866E0">
        <w:tc>
          <w:tcPr>
            <w:tcW w:w="567" w:type="dxa"/>
            <w:tcBorders>
              <w:right w:val="nil"/>
            </w:tcBorders>
          </w:tcPr>
          <w:p w14:paraId="58CEF3EF" w14:textId="77777777" w:rsidR="00B03BFE" w:rsidRDefault="00B03BFE" w:rsidP="007866E0">
            <w:pPr>
              <w:jc w:val="center"/>
            </w:pPr>
            <w:r>
              <w:lastRenderedPageBreak/>
              <w:t>3</w:t>
            </w:r>
          </w:p>
        </w:tc>
        <w:tc>
          <w:tcPr>
            <w:tcW w:w="3119" w:type="dxa"/>
            <w:tcBorders>
              <w:left w:val="nil"/>
              <w:right w:val="nil"/>
            </w:tcBorders>
          </w:tcPr>
          <w:p w14:paraId="1670FF74" w14:textId="6596E36A" w:rsidR="00B03BFE" w:rsidRPr="001E38FC" w:rsidRDefault="00B03BFE" w:rsidP="007866E0">
            <w:pPr>
              <w:jc w:val="center"/>
            </w:pPr>
            <w:r>
              <w:t>Men</w:t>
            </w:r>
            <w:r w:rsidR="008D10BE">
              <w:t>u home</w:t>
            </w:r>
          </w:p>
        </w:tc>
        <w:tc>
          <w:tcPr>
            <w:tcW w:w="4241" w:type="dxa"/>
            <w:tcBorders>
              <w:left w:val="nil"/>
            </w:tcBorders>
          </w:tcPr>
          <w:p w14:paraId="606682A3" w14:textId="28E6F870" w:rsidR="00450D68" w:rsidRDefault="00450D68" w:rsidP="007D3083">
            <w:pPr>
              <w:pStyle w:val="ListParagraph"/>
              <w:numPr>
                <w:ilvl w:val="0"/>
                <w:numId w:val="40"/>
              </w:numPr>
            </w:pPr>
            <w:r>
              <w:t>Melihat konten</w:t>
            </w:r>
            <w:r w:rsidR="00A821BA">
              <w:t xml:space="preserve"> yang tersedia</w:t>
            </w:r>
            <w:r>
              <w:t>.</w:t>
            </w:r>
          </w:p>
          <w:p w14:paraId="0804C0A3" w14:textId="04021EDC" w:rsidR="00B03BFE" w:rsidRDefault="00B03BFE" w:rsidP="007D3083">
            <w:pPr>
              <w:pStyle w:val="ListParagraph"/>
              <w:numPr>
                <w:ilvl w:val="0"/>
                <w:numId w:val="40"/>
              </w:numPr>
            </w:pPr>
            <w:r>
              <w:t>Menambahkan konten.</w:t>
            </w:r>
          </w:p>
          <w:p w14:paraId="395EE93C" w14:textId="77777777" w:rsidR="00B03BFE" w:rsidRDefault="00B03BFE" w:rsidP="007D3083">
            <w:pPr>
              <w:pStyle w:val="ListParagraph"/>
              <w:numPr>
                <w:ilvl w:val="0"/>
                <w:numId w:val="40"/>
              </w:numPr>
            </w:pPr>
            <w:r>
              <w:t>Mengubah konten yang tersedia.</w:t>
            </w:r>
          </w:p>
        </w:tc>
      </w:tr>
      <w:tr w:rsidR="00B03BFE" w14:paraId="355ACCDD" w14:textId="77777777" w:rsidTr="007866E0">
        <w:tc>
          <w:tcPr>
            <w:tcW w:w="567" w:type="dxa"/>
            <w:tcBorders>
              <w:right w:val="nil"/>
            </w:tcBorders>
          </w:tcPr>
          <w:p w14:paraId="219FCC62" w14:textId="77777777" w:rsidR="00B03BFE" w:rsidRDefault="00B03BFE" w:rsidP="007866E0">
            <w:pPr>
              <w:jc w:val="center"/>
            </w:pPr>
            <w:r>
              <w:t>4</w:t>
            </w:r>
          </w:p>
        </w:tc>
        <w:tc>
          <w:tcPr>
            <w:tcW w:w="3119" w:type="dxa"/>
            <w:tcBorders>
              <w:left w:val="nil"/>
              <w:right w:val="nil"/>
            </w:tcBorders>
          </w:tcPr>
          <w:p w14:paraId="0A709E2D" w14:textId="4BADCEA7" w:rsidR="00B03BFE" w:rsidRDefault="008D10BE" w:rsidP="007866E0">
            <w:pPr>
              <w:jc w:val="center"/>
            </w:pPr>
            <w:r>
              <w:t>Menu mahasiswa</w:t>
            </w:r>
          </w:p>
        </w:tc>
        <w:tc>
          <w:tcPr>
            <w:tcW w:w="4241" w:type="dxa"/>
            <w:tcBorders>
              <w:left w:val="nil"/>
            </w:tcBorders>
          </w:tcPr>
          <w:p w14:paraId="1D70DE45" w14:textId="77777777" w:rsidR="00B03BFE" w:rsidRDefault="00B03BFE" w:rsidP="007D3083">
            <w:pPr>
              <w:pStyle w:val="ListParagraph"/>
              <w:numPr>
                <w:ilvl w:val="0"/>
                <w:numId w:val="41"/>
              </w:numPr>
            </w:pPr>
            <w:r>
              <w:t>Melihat seluruh daftar mahasiswa.</w:t>
            </w:r>
          </w:p>
          <w:p w14:paraId="0E0BC035" w14:textId="77777777" w:rsidR="00B03BFE" w:rsidRDefault="00B03BFE" w:rsidP="007D3083">
            <w:pPr>
              <w:pStyle w:val="ListParagraph"/>
              <w:numPr>
                <w:ilvl w:val="0"/>
                <w:numId w:val="41"/>
              </w:numPr>
            </w:pPr>
            <w:r>
              <w:t>Melihat detail data mahasiswa.</w:t>
            </w:r>
          </w:p>
          <w:p w14:paraId="141CF11E" w14:textId="77777777" w:rsidR="00B03BFE" w:rsidRDefault="00B03BFE" w:rsidP="007D3083">
            <w:pPr>
              <w:pStyle w:val="ListParagraph"/>
              <w:numPr>
                <w:ilvl w:val="0"/>
                <w:numId w:val="41"/>
              </w:numPr>
            </w:pPr>
            <w:r>
              <w:t>Melakukan filter pencarian data mahasiswa.</w:t>
            </w:r>
          </w:p>
        </w:tc>
      </w:tr>
      <w:tr w:rsidR="00B03BFE" w14:paraId="38358F30" w14:textId="77777777" w:rsidTr="007866E0">
        <w:tc>
          <w:tcPr>
            <w:tcW w:w="567" w:type="dxa"/>
            <w:tcBorders>
              <w:right w:val="nil"/>
            </w:tcBorders>
          </w:tcPr>
          <w:p w14:paraId="77720044" w14:textId="77777777" w:rsidR="00B03BFE" w:rsidRDefault="00B03BFE" w:rsidP="007866E0">
            <w:pPr>
              <w:jc w:val="center"/>
            </w:pPr>
            <w:r>
              <w:t>5</w:t>
            </w:r>
          </w:p>
        </w:tc>
        <w:tc>
          <w:tcPr>
            <w:tcW w:w="3119" w:type="dxa"/>
            <w:tcBorders>
              <w:left w:val="nil"/>
              <w:right w:val="nil"/>
            </w:tcBorders>
          </w:tcPr>
          <w:p w14:paraId="6B812391" w14:textId="60FA29C5" w:rsidR="00B03BFE" w:rsidRDefault="008D10BE" w:rsidP="007866E0">
            <w:pPr>
              <w:jc w:val="center"/>
            </w:pPr>
            <w:r>
              <w:t>Menu dosen</w:t>
            </w:r>
          </w:p>
        </w:tc>
        <w:tc>
          <w:tcPr>
            <w:tcW w:w="4241" w:type="dxa"/>
            <w:tcBorders>
              <w:left w:val="nil"/>
            </w:tcBorders>
          </w:tcPr>
          <w:p w14:paraId="543E5D0C" w14:textId="77777777" w:rsidR="00B03BFE" w:rsidRDefault="00B03BFE" w:rsidP="007D3083">
            <w:pPr>
              <w:pStyle w:val="ListParagraph"/>
              <w:numPr>
                <w:ilvl w:val="0"/>
                <w:numId w:val="42"/>
              </w:numPr>
            </w:pPr>
            <w:r>
              <w:t>Melihat seluruh daftar dosen.</w:t>
            </w:r>
          </w:p>
          <w:p w14:paraId="77847A6F" w14:textId="77777777" w:rsidR="00B03BFE" w:rsidRDefault="00B03BFE" w:rsidP="007D3083">
            <w:pPr>
              <w:pStyle w:val="ListParagraph"/>
              <w:numPr>
                <w:ilvl w:val="0"/>
                <w:numId w:val="42"/>
              </w:numPr>
            </w:pPr>
            <w:r>
              <w:t>Melihat detail data dosen.</w:t>
            </w:r>
          </w:p>
          <w:p w14:paraId="264ECDB0" w14:textId="77777777" w:rsidR="00B03BFE" w:rsidRDefault="00B03BFE" w:rsidP="007D3083">
            <w:pPr>
              <w:pStyle w:val="ListParagraph"/>
              <w:numPr>
                <w:ilvl w:val="0"/>
                <w:numId w:val="42"/>
              </w:numPr>
            </w:pPr>
            <w:r>
              <w:t>Melakukan filter pencarian data dosen.</w:t>
            </w:r>
          </w:p>
        </w:tc>
      </w:tr>
      <w:tr w:rsidR="00B03BFE" w14:paraId="39DDDFD4" w14:textId="77777777" w:rsidTr="007866E0">
        <w:tc>
          <w:tcPr>
            <w:tcW w:w="567" w:type="dxa"/>
            <w:tcBorders>
              <w:right w:val="nil"/>
            </w:tcBorders>
          </w:tcPr>
          <w:p w14:paraId="79C2EB64" w14:textId="77777777" w:rsidR="00B03BFE" w:rsidRDefault="00B03BFE" w:rsidP="007866E0">
            <w:pPr>
              <w:jc w:val="center"/>
            </w:pPr>
            <w:r>
              <w:t>6</w:t>
            </w:r>
          </w:p>
        </w:tc>
        <w:tc>
          <w:tcPr>
            <w:tcW w:w="3119" w:type="dxa"/>
            <w:tcBorders>
              <w:left w:val="nil"/>
              <w:right w:val="nil"/>
            </w:tcBorders>
          </w:tcPr>
          <w:p w14:paraId="45CD5C0E" w14:textId="3D375108" w:rsidR="00B03BFE" w:rsidRDefault="008D10BE" w:rsidP="007866E0">
            <w:pPr>
              <w:jc w:val="center"/>
            </w:pPr>
            <w:r>
              <w:t>Menu pengajuan</w:t>
            </w:r>
          </w:p>
        </w:tc>
        <w:tc>
          <w:tcPr>
            <w:tcW w:w="4241" w:type="dxa"/>
            <w:tcBorders>
              <w:left w:val="nil"/>
            </w:tcBorders>
          </w:tcPr>
          <w:p w14:paraId="72516152" w14:textId="77777777" w:rsidR="00B03BFE" w:rsidRDefault="00B03BFE" w:rsidP="007D3083">
            <w:pPr>
              <w:pStyle w:val="ListParagraph"/>
              <w:numPr>
                <w:ilvl w:val="0"/>
                <w:numId w:val="43"/>
              </w:numPr>
            </w:pPr>
            <w:r>
              <w:t>Melihat seluruh daftar pengajuan.</w:t>
            </w:r>
          </w:p>
          <w:p w14:paraId="370F77A2" w14:textId="77777777" w:rsidR="00B03BFE" w:rsidRDefault="00B03BFE" w:rsidP="007D3083">
            <w:pPr>
              <w:pStyle w:val="ListParagraph"/>
              <w:numPr>
                <w:ilvl w:val="0"/>
                <w:numId w:val="43"/>
              </w:numPr>
            </w:pPr>
            <w:r>
              <w:t>Melihat detail data pengajuan.</w:t>
            </w:r>
          </w:p>
          <w:p w14:paraId="676D4A9B" w14:textId="77777777" w:rsidR="00B03BFE" w:rsidRDefault="00B03BFE" w:rsidP="007D3083">
            <w:pPr>
              <w:pStyle w:val="ListParagraph"/>
              <w:numPr>
                <w:ilvl w:val="0"/>
                <w:numId w:val="43"/>
              </w:numPr>
            </w:pPr>
            <w:r>
              <w:t>Menerima pengajuan.</w:t>
            </w:r>
          </w:p>
          <w:p w14:paraId="66D40475" w14:textId="77777777" w:rsidR="00B03BFE" w:rsidRDefault="00B03BFE" w:rsidP="007D3083">
            <w:pPr>
              <w:pStyle w:val="ListParagraph"/>
              <w:numPr>
                <w:ilvl w:val="0"/>
                <w:numId w:val="43"/>
              </w:numPr>
            </w:pPr>
            <w:r>
              <w:t>Menolak pengajuan.</w:t>
            </w:r>
          </w:p>
          <w:p w14:paraId="6EBBE8C6" w14:textId="77777777" w:rsidR="00B03BFE" w:rsidRDefault="00B03BFE" w:rsidP="007D3083">
            <w:pPr>
              <w:pStyle w:val="ListParagraph"/>
              <w:numPr>
                <w:ilvl w:val="0"/>
                <w:numId w:val="43"/>
              </w:numPr>
            </w:pPr>
            <w:r>
              <w:t>Melakukan filter pencarian data pengajuan.</w:t>
            </w:r>
          </w:p>
        </w:tc>
      </w:tr>
      <w:tr w:rsidR="00B03BFE" w14:paraId="6CBE4F75" w14:textId="77777777" w:rsidTr="007866E0">
        <w:tc>
          <w:tcPr>
            <w:tcW w:w="567" w:type="dxa"/>
            <w:tcBorders>
              <w:right w:val="nil"/>
            </w:tcBorders>
          </w:tcPr>
          <w:p w14:paraId="0FE09113" w14:textId="77777777" w:rsidR="00B03BFE" w:rsidRDefault="00B03BFE" w:rsidP="007866E0">
            <w:pPr>
              <w:jc w:val="center"/>
            </w:pPr>
            <w:r>
              <w:t>7</w:t>
            </w:r>
          </w:p>
        </w:tc>
        <w:tc>
          <w:tcPr>
            <w:tcW w:w="3119" w:type="dxa"/>
            <w:tcBorders>
              <w:left w:val="nil"/>
              <w:right w:val="nil"/>
            </w:tcBorders>
          </w:tcPr>
          <w:p w14:paraId="352A3D33" w14:textId="53B4F378" w:rsidR="00B03BFE" w:rsidRDefault="008D10BE" w:rsidP="007866E0">
            <w:pPr>
              <w:jc w:val="center"/>
            </w:pPr>
            <w:r>
              <w:t>Menu</w:t>
            </w:r>
            <w:r w:rsidR="00612026">
              <w:t xml:space="preserve"> pelaksanaan sidang</w:t>
            </w:r>
          </w:p>
        </w:tc>
        <w:tc>
          <w:tcPr>
            <w:tcW w:w="4241" w:type="dxa"/>
            <w:tcBorders>
              <w:left w:val="nil"/>
            </w:tcBorders>
          </w:tcPr>
          <w:p w14:paraId="307AA951" w14:textId="77777777" w:rsidR="00B03BFE" w:rsidRDefault="00B03BFE" w:rsidP="007D3083">
            <w:pPr>
              <w:pStyle w:val="ListParagraph"/>
              <w:numPr>
                <w:ilvl w:val="0"/>
                <w:numId w:val="44"/>
              </w:numPr>
            </w:pPr>
            <w:r>
              <w:t>Melihat seluruh pelaksanaan seminar proposal dan sidang skripsi yang sedang berlangsung.</w:t>
            </w:r>
          </w:p>
        </w:tc>
      </w:tr>
      <w:tr w:rsidR="00B03BFE" w14:paraId="6F0794A4" w14:textId="77777777" w:rsidTr="007866E0">
        <w:tc>
          <w:tcPr>
            <w:tcW w:w="567" w:type="dxa"/>
            <w:tcBorders>
              <w:right w:val="nil"/>
            </w:tcBorders>
          </w:tcPr>
          <w:p w14:paraId="5BFB1CD6" w14:textId="77777777" w:rsidR="00B03BFE" w:rsidRDefault="00B03BFE" w:rsidP="007866E0">
            <w:pPr>
              <w:jc w:val="center"/>
            </w:pPr>
            <w:r>
              <w:t>8</w:t>
            </w:r>
          </w:p>
        </w:tc>
        <w:tc>
          <w:tcPr>
            <w:tcW w:w="3119" w:type="dxa"/>
            <w:tcBorders>
              <w:left w:val="nil"/>
              <w:right w:val="nil"/>
            </w:tcBorders>
          </w:tcPr>
          <w:p w14:paraId="4B8E15C8" w14:textId="5D2F89E3" w:rsidR="00B03BFE" w:rsidRDefault="00612026" w:rsidP="007866E0">
            <w:pPr>
              <w:jc w:val="center"/>
            </w:pPr>
            <w:r>
              <w:t>Menu penerimaan revisi</w:t>
            </w:r>
          </w:p>
        </w:tc>
        <w:tc>
          <w:tcPr>
            <w:tcW w:w="4241" w:type="dxa"/>
            <w:tcBorders>
              <w:left w:val="nil"/>
            </w:tcBorders>
          </w:tcPr>
          <w:p w14:paraId="24E683E8" w14:textId="4C4108FA" w:rsidR="00B03BFE" w:rsidRDefault="00B03BFE" w:rsidP="007D3083">
            <w:pPr>
              <w:pStyle w:val="ListParagraph"/>
              <w:numPr>
                <w:ilvl w:val="0"/>
                <w:numId w:val="45"/>
              </w:numPr>
            </w:pPr>
            <w:r>
              <w:t>Melihat semua daftar pen</w:t>
            </w:r>
            <w:r w:rsidR="00557FFD">
              <w:t>gajuan</w:t>
            </w:r>
            <w:r>
              <w:t>.</w:t>
            </w:r>
          </w:p>
          <w:p w14:paraId="4373DBD8" w14:textId="29AC0642" w:rsidR="00B03BFE" w:rsidRDefault="00B03BFE" w:rsidP="007D3083">
            <w:pPr>
              <w:pStyle w:val="ListParagraph"/>
              <w:numPr>
                <w:ilvl w:val="0"/>
                <w:numId w:val="45"/>
              </w:numPr>
            </w:pPr>
            <w:r>
              <w:t>Melihat detail pen</w:t>
            </w:r>
            <w:r w:rsidR="00557FFD">
              <w:t>gajuan</w:t>
            </w:r>
            <w:r>
              <w:t xml:space="preserve"> revisi.</w:t>
            </w:r>
          </w:p>
          <w:p w14:paraId="06AB7D5A" w14:textId="77777777" w:rsidR="0048620F" w:rsidRDefault="0048620F" w:rsidP="007D3083">
            <w:pPr>
              <w:pStyle w:val="ListParagraph"/>
              <w:numPr>
                <w:ilvl w:val="0"/>
                <w:numId w:val="45"/>
              </w:numPr>
            </w:pPr>
            <w:r>
              <w:t>Me</w:t>
            </w:r>
            <w:r w:rsidR="003700CA">
              <w:t>nerima</w:t>
            </w:r>
            <w:r>
              <w:t xml:space="preserve"> pen</w:t>
            </w:r>
            <w:r w:rsidR="00557FFD">
              <w:t>gajuan</w:t>
            </w:r>
            <w:r>
              <w:t xml:space="preserve"> revisi</w:t>
            </w:r>
            <w:r w:rsidR="00EF3897">
              <w:t>.</w:t>
            </w:r>
          </w:p>
          <w:p w14:paraId="1592AA29" w14:textId="77777777" w:rsidR="00BF7E1D" w:rsidRDefault="00BF7E1D" w:rsidP="007D3083">
            <w:pPr>
              <w:pStyle w:val="ListParagraph"/>
              <w:numPr>
                <w:ilvl w:val="0"/>
                <w:numId w:val="45"/>
              </w:numPr>
            </w:pPr>
            <w:r>
              <w:t>Menolak pengajuan revisi.</w:t>
            </w:r>
          </w:p>
          <w:p w14:paraId="3A5F247D" w14:textId="21E5A00F" w:rsidR="004F12B8" w:rsidRDefault="004F12B8" w:rsidP="007D3083">
            <w:pPr>
              <w:pStyle w:val="ListParagraph"/>
              <w:numPr>
                <w:ilvl w:val="0"/>
                <w:numId w:val="45"/>
              </w:numPr>
            </w:pPr>
            <w:r>
              <w:t>Merevisi kembali pengajuan revisi</w:t>
            </w:r>
            <w:r w:rsidR="00AA3BD3">
              <w:t xml:space="preserve"> (jika salah satu dosen ada yang menolak revisi)</w:t>
            </w:r>
            <w:r>
              <w:t>.</w:t>
            </w:r>
          </w:p>
        </w:tc>
      </w:tr>
      <w:tr w:rsidR="00674CCC" w14:paraId="250704CC" w14:textId="77777777" w:rsidTr="007866E0">
        <w:tc>
          <w:tcPr>
            <w:tcW w:w="567" w:type="dxa"/>
            <w:tcBorders>
              <w:right w:val="nil"/>
            </w:tcBorders>
          </w:tcPr>
          <w:p w14:paraId="63B72A58" w14:textId="214658E3" w:rsidR="00674CCC" w:rsidRDefault="005449F3" w:rsidP="007866E0">
            <w:pPr>
              <w:jc w:val="center"/>
            </w:pPr>
            <w:r>
              <w:lastRenderedPageBreak/>
              <w:t>9</w:t>
            </w:r>
          </w:p>
        </w:tc>
        <w:tc>
          <w:tcPr>
            <w:tcW w:w="3119" w:type="dxa"/>
            <w:tcBorders>
              <w:left w:val="nil"/>
              <w:right w:val="nil"/>
            </w:tcBorders>
          </w:tcPr>
          <w:p w14:paraId="04E05314" w14:textId="65671F52" w:rsidR="00674CCC" w:rsidRDefault="005449F3" w:rsidP="007866E0">
            <w:pPr>
              <w:jc w:val="center"/>
            </w:pPr>
            <w:r>
              <w:t xml:space="preserve">Ganti </w:t>
            </w:r>
            <w:r w:rsidRPr="009D2348">
              <w:rPr>
                <w:i/>
                <w:iCs/>
              </w:rPr>
              <w:t>role</w:t>
            </w:r>
          </w:p>
        </w:tc>
        <w:tc>
          <w:tcPr>
            <w:tcW w:w="4241" w:type="dxa"/>
            <w:tcBorders>
              <w:left w:val="nil"/>
            </w:tcBorders>
          </w:tcPr>
          <w:p w14:paraId="2CDFE954" w14:textId="48847D81" w:rsidR="00674CCC" w:rsidRDefault="005449F3" w:rsidP="00733823">
            <w:pPr>
              <w:pStyle w:val="ListParagraph"/>
              <w:numPr>
                <w:ilvl w:val="0"/>
                <w:numId w:val="51"/>
              </w:numPr>
            </w:pPr>
            <w:r>
              <w:t xml:space="preserve">Dapat mengganti </w:t>
            </w:r>
            <w:r w:rsidRPr="009D2348">
              <w:rPr>
                <w:i/>
                <w:iCs/>
              </w:rPr>
              <w:t>role</w:t>
            </w:r>
            <w:r>
              <w:t xml:space="preserve"> jika komite memiliki </w:t>
            </w:r>
            <w:r w:rsidRPr="009D2348">
              <w:rPr>
                <w:i/>
                <w:iCs/>
              </w:rPr>
              <w:t>role</w:t>
            </w:r>
            <w:r>
              <w:t xml:space="preserve"> lain, seperti ketua penguji, dosen penguji, atau dosen pembimbing.</w:t>
            </w:r>
          </w:p>
        </w:tc>
      </w:tr>
      <w:tr w:rsidR="001E478E" w14:paraId="711E9C44" w14:textId="77777777" w:rsidTr="007866E0">
        <w:tc>
          <w:tcPr>
            <w:tcW w:w="567" w:type="dxa"/>
            <w:tcBorders>
              <w:right w:val="nil"/>
            </w:tcBorders>
          </w:tcPr>
          <w:p w14:paraId="23B5F313" w14:textId="285E7B6D" w:rsidR="001E478E" w:rsidRDefault="001E478E" w:rsidP="007866E0">
            <w:pPr>
              <w:jc w:val="center"/>
            </w:pPr>
            <w:r>
              <w:t>10</w:t>
            </w:r>
          </w:p>
        </w:tc>
        <w:tc>
          <w:tcPr>
            <w:tcW w:w="3119" w:type="dxa"/>
            <w:tcBorders>
              <w:left w:val="nil"/>
              <w:right w:val="nil"/>
            </w:tcBorders>
          </w:tcPr>
          <w:p w14:paraId="163AF4CD" w14:textId="219A47D7" w:rsidR="001E478E" w:rsidRDefault="001E478E" w:rsidP="007866E0">
            <w:pPr>
              <w:jc w:val="center"/>
            </w:pPr>
            <w:r>
              <w:t>Menu profile</w:t>
            </w:r>
          </w:p>
        </w:tc>
        <w:tc>
          <w:tcPr>
            <w:tcW w:w="4241" w:type="dxa"/>
            <w:tcBorders>
              <w:left w:val="nil"/>
            </w:tcBorders>
          </w:tcPr>
          <w:p w14:paraId="2BBF4D0D" w14:textId="77777777" w:rsidR="00431358" w:rsidRDefault="001E478E" w:rsidP="00733823">
            <w:pPr>
              <w:pStyle w:val="ListParagraph"/>
              <w:numPr>
                <w:ilvl w:val="0"/>
                <w:numId w:val="52"/>
              </w:numPr>
            </w:pPr>
            <w:r>
              <w:t>Me</w:t>
            </w:r>
            <w:r w:rsidR="00431358">
              <w:t>nambahkan foto profil dan tanda tangan.</w:t>
            </w:r>
          </w:p>
          <w:p w14:paraId="6ECE083A" w14:textId="2A45D5D4" w:rsidR="00431358" w:rsidRDefault="00431358" w:rsidP="00733823">
            <w:pPr>
              <w:pStyle w:val="ListParagraph"/>
              <w:numPr>
                <w:ilvl w:val="0"/>
                <w:numId w:val="52"/>
              </w:numPr>
            </w:pPr>
            <w:r>
              <w:t>Mengubah foto profil, tanda tangan, dan password.</w:t>
            </w:r>
          </w:p>
        </w:tc>
      </w:tr>
    </w:tbl>
    <w:p w14:paraId="798815B6" w14:textId="77777777" w:rsidR="00B258D6" w:rsidRDefault="00B258D6" w:rsidP="009A37E7">
      <w:pPr>
        <w:jc w:val="center"/>
      </w:pPr>
    </w:p>
    <w:p w14:paraId="63F10CF3" w14:textId="4E7C9CEC" w:rsidR="0012402F" w:rsidRDefault="00B3178B" w:rsidP="00B31F5D">
      <w:pPr>
        <w:jc w:val="center"/>
      </w:pPr>
      <w:bookmarkStart w:id="165" w:name="_Toc171756355"/>
      <w:r>
        <w:t>Tabel</w:t>
      </w:r>
      <w:r w:rsidR="00B31F5D">
        <w:t xml:space="preserve"> </w:t>
      </w:r>
      <w:r w:rsidR="00B31F5D">
        <w:fldChar w:fldCharType="begin"/>
      </w:r>
      <w:r w:rsidR="00B31F5D">
        <w:instrText xml:space="preserve"> SEQ Tabel \* ARABIC </w:instrText>
      </w:r>
      <w:r w:rsidR="00B31F5D">
        <w:fldChar w:fldCharType="separate"/>
      </w:r>
      <w:r w:rsidR="0067630B">
        <w:rPr>
          <w:noProof/>
        </w:rPr>
        <w:t>6</w:t>
      </w:r>
      <w:r w:rsidR="00B31F5D">
        <w:fldChar w:fldCharType="end"/>
      </w:r>
      <w:r w:rsidR="00E637E1">
        <w:t>.</w:t>
      </w:r>
      <w:r w:rsidR="00B31F5D">
        <w:t xml:space="preserve"> </w:t>
      </w:r>
      <w:r w:rsidR="00D2442E" w:rsidRPr="00D2442E">
        <w:rPr>
          <w:i/>
          <w:iCs/>
        </w:rPr>
        <w:t>Blackbox testing</w:t>
      </w:r>
      <w:r w:rsidR="00B31F5D">
        <w:t xml:space="preserve"> </w:t>
      </w:r>
      <w:r w:rsidR="00B31F5D" w:rsidRPr="003B58AE">
        <w:rPr>
          <w:i/>
          <w:iCs/>
        </w:rPr>
        <w:t>role</w:t>
      </w:r>
      <w:r w:rsidR="00BC679F">
        <w:t xml:space="preserve"> </w:t>
      </w:r>
      <w:r w:rsidR="008E56C1">
        <w:t>ketua penguji</w:t>
      </w:r>
      <w:bookmarkEnd w:id="165"/>
    </w:p>
    <w:tbl>
      <w:tblPr>
        <w:tblStyle w:val="TableGrid"/>
        <w:tblW w:w="0" w:type="auto"/>
        <w:tblBorders>
          <w:left w:val="none" w:sz="0" w:space="0" w:color="auto"/>
          <w:right w:val="none" w:sz="0" w:space="0" w:color="auto"/>
        </w:tblBorders>
        <w:tblLook w:val="04A0" w:firstRow="1" w:lastRow="0" w:firstColumn="1" w:lastColumn="0" w:noHBand="0" w:noVBand="1"/>
      </w:tblPr>
      <w:tblGrid>
        <w:gridCol w:w="567"/>
        <w:gridCol w:w="3119"/>
        <w:gridCol w:w="4241"/>
      </w:tblGrid>
      <w:tr w:rsidR="005E1773" w14:paraId="7EF6FD03" w14:textId="77777777" w:rsidTr="00B35AE9">
        <w:trPr>
          <w:tblHeader/>
        </w:trPr>
        <w:tc>
          <w:tcPr>
            <w:tcW w:w="567" w:type="dxa"/>
            <w:tcBorders>
              <w:right w:val="nil"/>
            </w:tcBorders>
            <w:shd w:val="clear" w:color="auto" w:fill="D9D9D9" w:themeFill="background1" w:themeFillShade="D9"/>
          </w:tcPr>
          <w:p w14:paraId="62BBFF04" w14:textId="77777777" w:rsidR="005E1773" w:rsidRDefault="005E1773" w:rsidP="007866E0">
            <w:pPr>
              <w:jc w:val="center"/>
            </w:pPr>
            <w:r>
              <w:t>No</w:t>
            </w:r>
          </w:p>
        </w:tc>
        <w:tc>
          <w:tcPr>
            <w:tcW w:w="3119" w:type="dxa"/>
            <w:tcBorders>
              <w:left w:val="nil"/>
              <w:right w:val="nil"/>
            </w:tcBorders>
            <w:shd w:val="clear" w:color="auto" w:fill="D9D9D9" w:themeFill="background1" w:themeFillShade="D9"/>
          </w:tcPr>
          <w:p w14:paraId="61332115" w14:textId="77777777" w:rsidR="005E1773" w:rsidRDefault="005E1773" w:rsidP="007866E0">
            <w:pPr>
              <w:jc w:val="center"/>
            </w:pPr>
            <w:r>
              <w:t>Item Uji</w:t>
            </w:r>
          </w:p>
        </w:tc>
        <w:tc>
          <w:tcPr>
            <w:tcW w:w="4241" w:type="dxa"/>
            <w:tcBorders>
              <w:left w:val="nil"/>
            </w:tcBorders>
            <w:shd w:val="clear" w:color="auto" w:fill="D9D9D9" w:themeFill="background1" w:themeFillShade="D9"/>
          </w:tcPr>
          <w:p w14:paraId="0188FA4D" w14:textId="77777777" w:rsidR="005E1773" w:rsidRDefault="005E1773" w:rsidP="007866E0">
            <w:pPr>
              <w:jc w:val="center"/>
            </w:pPr>
            <w:r>
              <w:t>Detail Pengujian</w:t>
            </w:r>
          </w:p>
        </w:tc>
      </w:tr>
      <w:tr w:rsidR="005E1773" w14:paraId="3010E34E" w14:textId="77777777" w:rsidTr="007866E0">
        <w:tc>
          <w:tcPr>
            <w:tcW w:w="567" w:type="dxa"/>
            <w:tcBorders>
              <w:right w:val="nil"/>
            </w:tcBorders>
          </w:tcPr>
          <w:p w14:paraId="64556043" w14:textId="77777777" w:rsidR="005E1773" w:rsidRDefault="005E1773" w:rsidP="007866E0">
            <w:pPr>
              <w:jc w:val="center"/>
            </w:pPr>
            <w:r>
              <w:t>1</w:t>
            </w:r>
          </w:p>
        </w:tc>
        <w:tc>
          <w:tcPr>
            <w:tcW w:w="3119" w:type="dxa"/>
            <w:tcBorders>
              <w:left w:val="nil"/>
              <w:right w:val="nil"/>
            </w:tcBorders>
          </w:tcPr>
          <w:p w14:paraId="3A5ADF9A" w14:textId="0560C147" w:rsidR="005E1773" w:rsidRPr="0028158C" w:rsidRDefault="009D2348" w:rsidP="007866E0">
            <w:pPr>
              <w:jc w:val="center"/>
              <w:rPr>
                <w:i/>
                <w:iCs/>
              </w:rPr>
            </w:pPr>
            <w:r>
              <w:rPr>
                <w:i/>
                <w:iCs/>
              </w:rPr>
              <w:t>Authentication</w:t>
            </w:r>
          </w:p>
        </w:tc>
        <w:tc>
          <w:tcPr>
            <w:tcW w:w="4241" w:type="dxa"/>
            <w:tcBorders>
              <w:left w:val="nil"/>
            </w:tcBorders>
          </w:tcPr>
          <w:p w14:paraId="4B40FB0D" w14:textId="77777777" w:rsidR="005E1773" w:rsidRDefault="005E1773" w:rsidP="00733823">
            <w:pPr>
              <w:pStyle w:val="ListParagraph"/>
              <w:numPr>
                <w:ilvl w:val="0"/>
                <w:numId w:val="46"/>
              </w:numPr>
            </w:pPr>
            <w:r>
              <w:t xml:space="preserve">Melakukan </w:t>
            </w:r>
            <w:r w:rsidRPr="00835C3C">
              <w:rPr>
                <w:i/>
                <w:iCs/>
              </w:rPr>
              <w:t>login</w:t>
            </w:r>
            <w:r>
              <w:t>.</w:t>
            </w:r>
          </w:p>
          <w:p w14:paraId="16EBEEFA" w14:textId="77777777" w:rsidR="005E1773" w:rsidRDefault="005E1773" w:rsidP="00733823">
            <w:pPr>
              <w:pStyle w:val="ListParagraph"/>
              <w:numPr>
                <w:ilvl w:val="0"/>
                <w:numId w:val="46"/>
              </w:numPr>
            </w:pPr>
            <w:r>
              <w:t xml:space="preserve">Melakukan </w:t>
            </w:r>
            <w:r w:rsidRPr="00835C3C">
              <w:rPr>
                <w:i/>
                <w:iCs/>
              </w:rPr>
              <w:t>logout</w:t>
            </w:r>
            <w:r>
              <w:t>.</w:t>
            </w:r>
          </w:p>
          <w:p w14:paraId="743BAAB5" w14:textId="77777777" w:rsidR="005E1773" w:rsidRDefault="005E1773" w:rsidP="00733823">
            <w:pPr>
              <w:pStyle w:val="ListParagraph"/>
              <w:numPr>
                <w:ilvl w:val="0"/>
                <w:numId w:val="46"/>
              </w:numPr>
            </w:pPr>
            <w:r>
              <w:t xml:space="preserve">Mendapatkan data pengguna yang sedang </w:t>
            </w:r>
            <w:r w:rsidRPr="00250FDA">
              <w:rPr>
                <w:i/>
                <w:iCs/>
              </w:rPr>
              <w:t>login</w:t>
            </w:r>
            <w:r>
              <w:t>.</w:t>
            </w:r>
          </w:p>
        </w:tc>
      </w:tr>
      <w:tr w:rsidR="005E1773" w14:paraId="2A449C82" w14:textId="77777777" w:rsidTr="007866E0">
        <w:tc>
          <w:tcPr>
            <w:tcW w:w="567" w:type="dxa"/>
            <w:tcBorders>
              <w:right w:val="nil"/>
            </w:tcBorders>
          </w:tcPr>
          <w:p w14:paraId="12ED036D" w14:textId="77777777" w:rsidR="005E1773" w:rsidRDefault="005E1773" w:rsidP="007866E0">
            <w:pPr>
              <w:jc w:val="center"/>
            </w:pPr>
            <w:r>
              <w:t>2</w:t>
            </w:r>
          </w:p>
        </w:tc>
        <w:tc>
          <w:tcPr>
            <w:tcW w:w="3119" w:type="dxa"/>
            <w:tcBorders>
              <w:left w:val="nil"/>
              <w:right w:val="nil"/>
            </w:tcBorders>
          </w:tcPr>
          <w:p w14:paraId="29A92924" w14:textId="77777777" w:rsidR="005E1773" w:rsidRPr="0028158C" w:rsidRDefault="005E1773" w:rsidP="007866E0">
            <w:pPr>
              <w:jc w:val="center"/>
              <w:rPr>
                <w:i/>
                <w:iCs/>
              </w:rPr>
            </w:pPr>
            <w:r w:rsidRPr="0028158C">
              <w:rPr>
                <w:i/>
                <w:iCs/>
              </w:rPr>
              <w:t>Authorization</w:t>
            </w:r>
          </w:p>
        </w:tc>
        <w:tc>
          <w:tcPr>
            <w:tcW w:w="4241" w:type="dxa"/>
            <w:tcBorders>
              <w:left w:val="nil"/>
            </w:tcBorders>
          </w:tcPr>
          <w:p w14:paraId="54C1CF90" w14:textId="26C02F88" w:rsidR="005E1773" w:rsidRDefault="004144BE" w:rsidP="004144BE">
            <w:pPr>
              <w:pStyle w:val="ListParagraph"/>
              <w:numPr>
                <w:ilvl w:val="0"/>
                <w:numId w:val="47"/>
              </w:numPr>
            </w:pPr>
            <w:r>
              <w:t xml:space="preserve">Membatasi akses penggunaan aplikasi berdasarkan </w:t>
            </w:r>
            <w:r w:rsidRPr="009C4B82">
              <w:rPr>
                <w:i/>
                <w:iCs/>
              </w:rPr>
              <w:t>role</w:t>
            </w:r>
            <w:r>
              <w:t xml:space="preserve"> pengguna dan tidak dapat mengakses data pengguna lain</w:t>
            </w:r>
            <w:r w:rsidR="005E1773">
              <w:t>.</w:t>
            </w:r>
          </w:p>
        </w:tc>
      </w:tr>
      <w:tr w:rsidR="005E1773" w14:paraId="4C0155A7" w14:textId="77777777" w:rsidTr="007866E0">
        <w:tc>
          <w:tcPr>
            <w:tcW w:w="567" w:type="dxa"/>
            <w:tcBorders>
              <w:right w:val="nil"/>
            </w:tcBorders>
          </w:tcPr>
          <w:p w14:paraId="2534EEDC" w14:textId="77777777" w:rsidR="005E1773" w:rsidRDefault="005E1773" w:rsidP="007866E0">
            <w:pPr>
              <w:jc w:val="center"/>
            </w:pPr>
            <w:r>
              <w:t>3</w:t>
            </w:r>
          </w:p>
        </w:tc>
        <w:tc>
          <w:tcPr>
            <w:tcW w:w="3119" w:type="dxa"/>
            <w:tcBorders>
              <w:left w:val="nil"/>
              <w:right w:val="nil"/>
            </w:tcBorders>
          </w:tcPr>
          <w:p w14:paraId="7ABC3A45" w14:textId="3E89495B" w:rsidR="005E1773" w:rsidRPr="001E38FC" w:rsidRDefault="005E1773" w:rsidP="007866E0">
            <w:pPr>
              <w:jc w:val="center"/>
            </w:pPr>
            <w:r>
              <w:t>M</w:t>
            </w:r>
            <w:r w:rsidR="0094269A">
              <w:t>enu home</w:t>
            </w:r>
          </w:p>
        </w:tc>
        <w:tc>
          <w:tcPr>
            <w:tcW w:w="4241" w:type="dxa"/>
            <w:tcBorders>
              <w:left w:val="nil"/>
            </w:tcBorders>
          </w:tcPr>
          <w:p w14:paraId="049E67D0" w14:textId="55387DAA" w:rsidR="005E1773" w:rsidRDefault="005E1773" w:rsidP="00733823">
            <w:pPr>
              <w:pStyle w:val="ListParagraph"/>
              <w:numPr>
                <w:ilvl w:val="0"/>
                <w:numId w:val="48"/>
              </w:numPr>
            </w:pPr>
            <w:r>
              <w:t>Me</w:t>
            </w:r>
            <w:r w:rsidR="00D44BB1">
              <w:t>lihat konten</w:t>
            </w:r>
            <w:r w:rsidR="00610958">
              <w:t xml:space="preserve"> yang tersedia.</w:t>
            </w:r>
          </w:p>
        </w:tc>
      </w:tr>
      <w:tr w:rsidR="005E1773" w14:paraId="18DDBB3E" w14:textId="77777777" w:rsidTr="007866E0">
        <w:tc>
          <w:tcPr>
            <w:tcW w:w="567" w:type="dxa"/>
            <w:tcBorders>
              <w:right w:val="nil"/>
            </w:tcBorders>
          </w:tcPr>
          <w:p w14:paraId="6A3FBF42" w14:textId="77777777" w:rsidR="005E1773" w:rsidRDefault="005E1773" w:rsidP="007866E0">
            <w:pPr>
              <w:jc w:val="center"/>
            </w:pPr>
            <w:r>
              <w:t>4</w:t>
            </w:r>
          </w:p>
        </w:tc>
        <w:tc>
          <w:tcPr>
            <w:tcW w:w="3119" w:type="dxa"/>
            <w:tcBorders>
              <w:left w:val="nil"/>
              <w:right w:val="nil"/>
            </w:tcBorders>
          </w:tcPr>
          <w:p w14:paraId="2A992DC8" w14:textId="32213DF3" w:rsidR="005E1773" w:rsidRDefault="0094269A" w:rsidP="007866E0">
            <w:pPr>
              <w:jc w:val="center"/>
            </w:pPr>
            <w:r>
              <w:t>Menu pengujian</w:t>
            </w:r>
          </w:p>
        </w:tc>
        <w:tc>
          <w:tcPr>
            <w:tcW w:w="4241" w:type="dxa"/>
            <w:tcBorders>
              <w:left w:val="nil"/>
            </w:tcBorders>
          </w:tcPr>
          <w:p w14:paraId="517E0D39" w14:textId="0035B4EB" w:rsidR="005E1773" w:rsidRDefault="005E1773" w:rsidP="00733823">
            <w:pPr>
              <w:pStyle w:val="ListParagraph"/>
              <w:numPr>
                <w:ilvl w:val="0"/>
                <w:numId w:val="49"/>
              </w:numPr>
            </w:pPr>
            <w:r>
              <w:t xml:space="preserve">Melihat seluruh daftar </w:t>
            </w:r>
            <w:r w:rsidR="00545181">
              <w:t>pengujian mahasiswa yang bersangkutan</w:t>
            </w:r>
            <w:r>
              <w:t>.</w:t>
            </w:r>
          </w:p>
          <w:p w14:paraId="472049D9" w14:textId="77777777" w:rsidR="005E1773" w:rsidRDefault="00D77937" w:rsidP="00733823">
            <w:pPr>
              <w:pStyle w:val="ListParagraph"/>
              <w:numPr>
                <w:ilvl w:val="0"/>
                <w:numId w:val="49"/>
              </w:numPr>
            </w:pPr>
            <w:r>
              <w:t>Melihat detail pengujian mahasiswa yang bersangkutan.</w:t>
            </w:r>
          </w:p>
          <w:p w14:paraId="408ED0C6" w14:textId="37F9B849" w:rsidR="00205149" w:rsidRDefault="00D77937" w:rsidP="00733823">
            <w:pPr>
              <w:pStyle w:val="ListParagraph"/>
              <w:numPr>
                <w:ilvl w:val="0"/>
                <w:numId w:val="49"/>
              </w:numPr>
            </w:pPr>
            <w:r>
              <w:t>Melakukan pe</w:t>
            </w:r>
            <w:r w:rsidR="006B556C">
              <w:t>nilaian</w:t>
            </w:r>
            <w:r>
              <w:t xml:space="preserve"> pengujian</w:t>
            </w:r>
            <w:r w:rsidR="00205149">
              <w:t xml:space="preserve"> mahasiswa yang bersangkutan</w:t>
            </w:r>
            <w:r>
              <w:t>.</w:t>
            </w:r>
          </w:p>
          <w:p w14:paraId="5FA35AC2" w14:textId="18458897" w:rsidR="001A457D" w:rsidRDefault="001A457D" w:rsidP="00733823">
            <w:pPr>
              <w:pStyle w:val="ListParagraph"/>
              <w:numPr>
                <w:ilvl w:val="0"/>
                <w:numId w:val="49"/>
              </w:numPr>
            </w:pPr>
            <w:r>
              <w:t>Melakukan</w:t>
            </w:r>
            <w:r w:rsidR="00F56B8A">
              <w:t xml:space="preserve"> filter pencarian data pengujian mahasiswa yang bersangkutan</w:t>
            </w:r>
            <w:r w:rsidR="00896A81">
              <w:t>.</w:t>
            </w:r>
          </w:p>
        </w:tc>
      </w:tr>
      <w:tr w:rsidR="005E1773" w14:paraId="6804DD8E" w14:textId="77777777" w:rsidTr="007866E0">
        <w:tc>
          <w:tcPr>
            <w:tcW w:w="567" w:type="dxa"/>
            <w:tcBorders>
              <w:right w:val="nil"/>
            </w:tcBorders>
          </w:tcPr>
          <w:p w14:paraId="0D64E92E" w14:textId="77777777" w:rsidR="005E1773" w:rsidRDefault="005E1773" w:rsidP="007866E0">
            <w:pPr>
              <w:jc w:val="center"/>
            </w:pPr>
            <w:r>
              <w:lastRenderedPageBreak/>
              <w:t>5</w:t>
            </w:r>
          </w:p>
        </w:tc>
        <w:tc>
          <w:tcPr>
            <w:tcW w:w="3119" w:type="dxa"/>
            <w:tcBorders>
              <w:left w:val="nil"/>
              <w:right w:val="nil"/>
            </w:tcBorders>
          </w:tcPr>
          <w:p w14:paraId="73525144" w14:textId="1A2F99AD" w:rsidR="005E1773" w:rsidRDefault="004E2A91" w:rsidP="007866E0">
            <w:pPr>
              <w:jc w:val="center"/>
            </w:pPr>
            <w:r>
              <w:t>Menu rekapitulasi nilai</w:t>
            </w:r>
          </w:p>
        </w:tc>
        <w:tc>
          <w:tcPr>
            <w:tcW w:w="4241" w:type="dxa"/>
            <w:tcBorders>
              <w:left w:val="nil"/>
            </w:tcBorders>
          </w:tcPr>
          <w:p w14:paraId="38048973" w14:textId="5DE60F59" w:rsidR="005E1773" w:rsidRDefault="005E1773" w:rsidP="00733823">
            <w:pPr>
              <w:pStyle w:val="ListParagraph"/>
              <w:numPr>
                <w:ilvl w:val="0"/>
                <w:numId w:val="50"/>
              </w:numPr>
            </w:pPr>
            <w:r>
              <w:t>Melihat seluruh</w:t>
            </w:r>
            <w:r w:rsidR="009D2129">
              <w:t xml:space="preserve"> daftar</w:t>
            </w:r>
            <w:r>
              <w:t xml:space="preserve"> </w:t>
            </w:r>
            <w:r w:rsidR="00F27CFD">
              <w:t>mahasiswa bersangkutan yang sudah dilakukan penilaian sidang skripsi.</w:t>
            </w:r>
          </w:p>
          <w:p w14:paraId="2119E269" w14:textId="38BCE089" w:rsidR="005E1773" w:rsidRDefault="00F27CFD" w:rsidP="00733823">
            <w:pPr>
              <w:pStyle w:val="ListParagraph"/>
              <w:numPr>
                <w:ilvl w:val="0"/>
                <w:numId w:val="50"/>
              </w:numPr>
            </w:pPr>
            <w:r>
              <w:t>Melihat detail mahasiswa bersangkutan yang sudah dilakukan penilaian sidang skripsi</w:t>
            </w:r>
            <w:r w:rsidR="005E1773">
              <w:t>.</w:t>
            </w:r>
          </w:p>
          <w:p w14:paraId="191B88EC" w14:textId="77777777" w:rsidR="005E1773" w:rsidRDefault="005E1773" w:rsidP="00733823">
            <w:pPr>
              <w:pStyle w:val="ListParagraph"/>
              <w:numPr>
                <w:ilvl w:val="0"/>
                <w:numId w:val="50"/>
              </w:numPr>
            </w:pPr>
            <w:r>
              <w:t xml:space="preserve">Melakukan </w:t>
            </w:r>
            <w:r w:rsidR="00B8152C">
              <w:t>rekapitulasi nilai mahasiswa bersangkutan berdasarkan nilai yang diberikan</w:t>
            </w:r>
            <w:r w:rsidR="001474C3">
              <w:t xml:space="preserve"> oleh</w:t>
            </w:r>
            <w:r w:rsidR="00B8152C">
              <w:t xml:space="preserve"> dosen penguji dan dosen pembimbing yang terkait.</w:t>
            </w:r>
          </w:p>
          <w:p w14:paraId="790FA39E" w14:textId="2D13DE56" w:rsidR="006D00CC" w:rsidRDefault="006D00CC" w:rsidP="00733823">
            <w:pPr>
              <w:pStyle w:val="ListParagraph"/>
              <w:numPr>
                <w:ilvl w:val="0"/>
                <w:numId w:val="50"/>
              </w:numPr>
            </w:pPr>
            <w:r>
              <w:t>Mengubah penilaian</w:t>
            </w:r>
            <w:r w:rsidR="008F7547">
              <w:t xml:space="preserve"> mahasiswa bersangkutan</w:t>
            </w:r>
            <w:r>
              <w:t xml:space="preserve"> yang diberikan oleh dosen penguji dan pembimbing yang terkait bila dibutuhkan.</w:t>
            </w:r>
          </w:p>
        </w:tc>
      </w:tr>
      <w:tr w:rsidR="005E1773" w14:paraId="727DC533" w14:textId="77777777" w:rsidTr="007866E0">
        <w:tc>
          <w:tcPr>
            <w:tcW w:w="567" w:type="dxa"/>
            <w:tcBorders>
              <w:right w:val="nil"/>
            </w:tcBorders>
          </w:tcPr>
          <w:p w14:paraId="1DB485DA" w14:textId="77777777" w:rsidR="005E1773" w:rsidRDefault="005E1773" w:rsidP="007866E0">
            <w:pPr>
              <w:jc w:val="center"/>
            </w:pPr>
            <w:r>
              <w:t>6</w:t>
            </w:r>
          </w:p>
        </w:tc>
        <w:tc>
          <w:tcPr>
            <w:tcW w:w="3119" w:type="dxa"/>
            <w:tcBorders>
              <w:left w:val="nil"/>
              <w:right w:val="nil"/>
            </w:tcBorders>
          </w:tcPr>
          <w:p w14:paraId="317FB9F0" w14:textId="74881D70" w:rsidR="005E1773" w:rsidRDefault="00B660D9" w:rsidP="007866E0">
            <w:pPr>
              <w:jc w:val="center"/>
            </w:pPr>
            <w:r>
              <w:t>Menu kelulusan</w:t>
            </w:r>
          </w:p>
        </w:tc>
        <w:tc>
          <w:tcPr>
            <w:tcW w:w="4241" w:type="dxa"/>
            <w:tcBorders>
              <w:left w:val="nil"/>
            </w:tcBorders>
          </w:tcPr>
          <w:p w14:paraId="0C0CF971" w14:textId="13355030" w:rsidR="005E1773" w:rsidRDefault="005E1773" w:rsidP="00733823">
            <w:pPr>
              <w:pStyle w:val="ListParagraph"/>
              <w:numPr>
                <w:ilvl w:val="0"/>
                <w:numId w:val="53"/>
              </w:numPr>
            </w:pPr>
            <w:r>
              <w:t>Melihat seluruh daf</w:t>
            </w:r>
            <w:r w:rsidR="009D2129">
              <w:t>tar mahasiswa bersangkutan yang sudah</w:t>
            </w:r>
            <w:r w:rsidR="00C36051">
              <w:t xml:space="preserve"> dilakukan rekapitulasi nilai</w:t>
            </w:r>
            <w:r>
              <w:t>.</w:t>
            </w:r>
          </w:p>
          <w:p w14:paraId="52899748" w14:textId="4A7A04F0" w:rsidR="00FF1A67" w:rsidRDefault="00FF1A67" w:rsidP="00733823">
            <w:pPr>
              <w:pStyle w:val="ListParagraph"/>
              <w:numPr>
                <w:ilvl w:val="0"/>
                <w:numId w:val="53"/>
              </w:numPr>
            </w:pPr>
            <w:r>
              <w:t>Melihat detail mahasiswa bersangkutan yang sudah dilakukan rekapitulasi nilai.</w:t>
            </w:r>
          </w:p>
          <w:p w14:paraId="4735B56C" w14:textId="4BE116B6" w:rsidR="005E1773" w:rsidRDefault="00F21FF1" w:rsidP="00733823">
            <w:pPr>
              <w:pStyle w:val="ListParagraph"/>
              <w:numPr>
                <w:ilvl w:val="0"/>
                <w:numId w:val="53"/>
              </w:numPr>
            </w:pPr>
            <w:r>
              <w:t>Menentukan status kelulusan mahasiswa, apakah lulus, ditolak, atau revisi.</w:t>
            </w:r>
          </w:p>
        </w:tc>
      </w:tr>
      <w:tr w:rsidR="00BC4F7B" w14:paraId="277B046B" w14:textId="77777777" w:rsidTr="007866E0">
        <w:tc>
          <w:tcPr>
            <w:tcW w:w="567" w:type="dxa"/>
            <w:tcBorders>
              <w:right w:val="nil"/>
            </w:tcBorders>
          </w:tcPr>
          <w:p w14:paraId="137BE336" w14:textId="35653C69" w:rsidR="00BC4F7B" w:rsidRDefault="00BC4F7B" w:rsidP="007866E0">
            <w:pPr>
              <w:jc w:val="center"/>
            </w:pPr>
            <w:r>
              <w:t>7</w:t>
            </w:r>
          </w:p>
        </w:tc>
        <w:tc>
          <w:tcPr>
            <w:tcW w:w="3119" w:type="dxa"/>
            <w:tcBorders>
              <w:left w:val="nil"/>
              <w:right w:val="nil"/>
            </w:tcBorders>
          </w:tcPr>
          <w:p w14:paraId="12C8562D" w14:textId="4335A98B" w:rsidR="00BC4F7B" w:rsidRDefault="00BC4F7B" w:rsidP="007866E0">
            <w:pPr>
              <w:jc w:val="center"/>
            </w:pPr>
            <w:r>
              <w:t>Menu pengajuan revisi</w:t>
            </w:r>
          </w:p>
        </w:tc>
        <w:tc>
          <w:tcPr>
            <w:tcW w:w="4241" w:type="dxa"/>
            <w:tcBorders>
              <w:left w:val="nil"/>
            </w:tcBorders>
          </w:tcPr>
          <w:p w14:paraId="53685E0F" w14:textId="77777777" w:rsidR="00BC4F7B" w:rsidRDefault="00653F53" w:rsidP="00733823">
            <w:pPr>
              <w:pStyle w:val="ListParagraph"/>
              <w:numPr>
                <w:ilvl w:val="0"/>
                <w:numId w:val="54"/>
              </w:numPr>
            </w:pPr>
            <w:r>
              <w:t>Melihat seluruh daftar perbaikan revisi mahasiswa bersangkutan.</w:t>
            </w:r>
          </w:p>
          <w:p w14:paraId="36AEE401" w14:textId="77777777" w:rsidR="00411532" w:rsidRDefault="00411532" w:rsidP="00733823">
            <w:pPr>
              <w:pStyle w:val="ListParagraph"/>
              <w:numPr>
                <w:ilvl w:val="0"/>
                <w:numId w:val="54"/>
              </w:numPr>
            </w:pPr>
            <w:r>
              <w:t>Melihat detail perbaikan revisi mahasiswa bersangkutan.</w:t>
            </w:r>
          </w:p>
          <w:p w14:paraId="2A9EC1BC" w14:textId="5EA61FD5" w:rsidR="00411532" w:rsidRDefault="00411532" w:rsidP="00733823">
            <w:pPr>
              <w:pStyle w:val="ListParagraph"/>
              <w:numPr>
                <w:ilvl w:val="0"/>
                <w:numId w:val="54"/>
              </w:numPr>
            </w:pPr>
            <w:r>
              <w:lastRenderedPageBreak/>
              <w:t>Menentukan status perbaikan revisi, apakah diterima atau melakukan revisi ulang.</w:t>
            </w:r>
          </w:p>
        </w:tc>
      </w:tr>
      <w:tr w:rsidR="002959B5" w14:paraId="7DB1574C" w14:textId="77777777" w:rsidTr="007866E0">
        <w:tc>
          <w:tcPr>
            <w:tcW w:w="567" w:type="dxa"/>
            <w:tcBorders>
              <w:right w:val="nil"/>
            </w:tcBorders>
          </w:tcPr>
          <w:p w14:paraId="773117E1" w14:textId="176EEC88" w:rsidR="002959B5" w:rsidRDefault="002959B5" w:rsidP="007866E0">
            <w:pPr>
              <w:jc w:val="center"/>
            </w:pPr>
            <w:r>
              <w:lastRenderedPageBreak/>
              <w:t>8</w:t>
            </w:r>
          </w:p>
        </w:tc>
        <w:tc>
          <w:tcPr>
            <w:tcW w:w="3119" w:type="dxa"/>
            <w:tcBorders>
              <w:left w:val="nil"/>
              <w:right w:val="nil"/>
            </w:tcBorders>
          </w:tcPr>
          <w:p w14:paraId="316DFB6A" w14:textId="50ABE629" w:rsidR="002959B5" w:rsidRDefault="002959B5" w:rsidP="007866E0">
            <w:pPr>
              <w:jc w:val="center"/>
            </w:pPr>
            <w:r>
              <w:t>Menu profile</w:t>
            </w:r>
          </w:p>
        </w:tc>
        <w:tc>
          <w:tcPr>
            <w:tcW w:w="4241" w:type="dxa"/>
            <w:tcBorders>
              <w:left w:val="nil"/>
            </w:tcBorders>
          </w:tcPr>
          <w:p w14:paraId="298E952D" w14:textId="77777777" w:rsidR="0010667C" w:rsidRDefault="0010667C" w:rsidP="00733823">
            <w:pPr>
              <w:pStyle w:val="ListParagraph"/>
              <w:numPr>
                <w:ilvl w:val="0"/>
                <w:numId w:val="55"/>
              </w:numPr>
              <w:spacing w:after="160"/>
            </w:pPr>
            <w:r>
              <w:t>Menambahkan foto profil dan tanda tangan.</w:t>
            </w:r>
          </w:p>
          <w:p w14:paraId="6352E1E7" w14:textId="5DFD9AFD" w:rsidR="002959B5" w:rsidRDefault="0010667C" w:rsidP="00733823">
            <w:pPr>
              <w:pStyle w:val="ListParagraph"/>
              <w:numPr>
                <w:ilvl w:val="0"/>
                <w:numId w:val="55"/>
              </w:numPr>
            </w:pPr>
            <w:r>
              <w:t>Mengubah foto profil, tanda tangan, dan password.</w:t>
            </w:r>
          </w:p>
        </w:tc>
      </w:tr>
      <w:tr w:rsidR="00733823" w14:paraId="20AD1849" w14:textId="77777777" w:rsidTr="007866E0">
        <w:tc>
          <w:tcPr>
            <w:tcW w:w="567" w:type="dxa"/>
            <w:tcBorders>
              <w:right w:val="nil"/>
            </w:tcBorders>
          </w:tcPr>
          <w:p w14:paraId="5C0CC613" w14:textId="2B8962D1" w:rsidR="00733823" w:rsidRDefault="00733823" w:rsidP="007866E0">
            <w:pPr>
              <w:jc w:val="center"/>
            </w:pPr>
            <w:r>
              <w:t>9</w:t>
            </w:r>
          </w:p>
        </w:tc>
        <w:tc>
          <w:tcPr>
            <w:tcW w:w="3119" w:type="dxa"/>
            <w:tcBorders>
              <w:left w:val="nil"/>
              <w:right w:val="nil"/>
            </w:tcBorders>
          </w:tcPr>
          <w:p w14:paraId="7117B3C5" w14:textId="354D852D" w:rsidR="00733823" w:rsidRDefault="00733823" w:rsidP="007866E0">
            <w:pPr>
              <w:jc w:val="center"/>
            </w:pPr>
            <w:r>
              <w:t xml:space="preserve">Ganti </w:t>
            </w:r>
            <w:r w:rsidRPr="009D2348">
              <w:rPr>
                <w:i/>
                <w:iCs/>
              </w:rPr>
              <w:t>role</w:t>
            </w:r>
          </w:p>
        </w:tc>
        <w:tc>
          <w:tcPr>
            <w:tcW w:w="4241" w:type="dxa"/>
            <w:tcBorders>
              <w:left w:val="nil"/>
            </w:tcBorders>
          </w:tcPr>
          <w:p w14:paraId="355889D9" w14:textId="0DD29112" w:rsidR="00733823" w:rsidRDefault="00733823" w:rsidP="00733823">
            <w:pPr>
              <w:pStyle w:val="ListParagraph"/>
              <w:numPr>
                <w:ilvl w:val="0"/>
                <w:numId w:val="56"/>
              </w:numPr>
            </w:pPr>
            <w:r>
              <w:t xml:space="preserve">Dapat mengganti </w:t>
            </w:r>
            <w:r w:rsidRPr="009D2348">
              <w:rPr>
                <w:i/>
                <w:iCs/>
              </w:rPr>
              <w:t>role</w:t>
            </w:r>
            <w:r>
              <w:t xml:space="preserve"> jika memiliki </w:t>
            </w:r>
            <w:r w:rsidRPr="009D2348">
              <w:rPr>
                <w:i/>
                <w:iCs/>
              </w:rPr>
              <w:t>role</w:t>
            </w:r>
            <w:r>
              <w:t xml:space="preserve"> komite.</w:t>
            </w:r>
          </w:p>
        </w:tc>
      </w:tr>
    </w:tbl>
    <w:p w14:paraId="05370CD8" w14:textId="77777777" w:rsidR="008E56C1" w:rsidRDefault="008E56C1" w:rsidP="00B31F5D">
      <w:pPr>
        <w:jc w:val="center"/>
      </w:pPr>
    </w:p>
    <w:p w14:paraId="183BE2B9" w14:textId="79DF5D07" w:rsidR="00100B2C" w:rsidRDefault="00B3178B" w:rsidP="003B32D1">
      <w:pPr>
        <w:jc w:val="center"/>
      </w:pPr>
      <w:bookmarkStart w:id="166" w:name="_Toc171756356"/>
      <w:r>
        <w:t>Tabel</w:t>
      </w:r>
      <w:r w:rsidR="00100B2C">
        <w:t xml:space="preserve"> </w:t>
      </w:r>
      <w:r w:rsidR="00100B2C">
        <w:fldChar w:fldCharType="begin"/>
      </w:r>
      <w:r w:rsidR="00100B2C">
        <w:instrText xml:space="preserve"> SEQ Tabel \* ARABIC </w:instrText>
      </w:r>
      <w:r w:rsidR="00100B2C">
        <w:fldChar w:fldCharType="separate"/>
      </w:r>
      <w:r w:rsidR="0067630B">
        <w:rPr>
          <w:noProof/>
        </w:rPr>
        <w:t>7</w:t>
      </w:r>
      <w:r w:rsidR="00100B2C">
        <w:fldChar w:fldCharType="end"/>
      </w:r>
      <w:r w:rsidR="00E637E1">
        <w:t>.</w:t>
      </w:r>
      <w:r w:rsidR="00100B2C">
        <w:t xml:space="preserve"> </w:t>
      </w:r>
      <w:r w:rsidR="00D2442E" w:rsidRPr="00D2442E">
        <w:rPr>
          <w:i/>
          <w:iCs/>
        </w:rPr>
        <w:t>Blackbox testing</w:t>
      </w:r>
      <w:r w:rsidR="00100B2C" w:rsidRPr="00AC6D8F">
        <w:rPr>
          <w:i/>
          <w:iCs/>
        </w:rPr>
        <w:t xml:space="preserve"> role</w:t>
      </w:r>
      <w:r w:rsidR="00100B2C">
        <w:t xml:space="preserve"> </w:t>
      </w:r>
      <w:r w:rsidR="00F761BF">
        <w:t>dosen penguji</w:t>
      </w:r>
      <w:bookmarkEnd w:id="166"/>
    </w:p>
    <w:tbl>
      <w:tblPr>
        <w:tblStyle w:val="TableGrid"/>
        <w:tblW w:w="0" w:type="auto"/>
        <w:tblBorders>
          <w:left w:val="none" w:sz="0" w:space="0" w:color="auto"/>
          <w:right w:val="none" w:sz="0" w:space="0" w:color="auto"/>
        </w:tblBorders>
        <w:tblLook w:val="04A0" w:firstRow="1" w:lastRow="0" w:firstColumn="1" w:lastColumn="0" w:noHBand="0" w:noVBand="1"/>
      </w:tblPr>
      <w:tblGrid>
        <w:gridCol w:w="567"/>
        <w:gridCol w:w="3119"/>
        <w:gridCol w:w="4241"/>
      </w:tblGrid>
      <w:tr w:rsidR="004F26C2" w14:paraId="79FD0D43" w14:textId="77777777" w:rsidTr="00B35AE9">
        <w:trPr>
          <w:tblHeader/>
        </w:trPr>
        <w:tc>
          <w:tcPr>
            <w:tcW w:w="567" w:type="dxa"/>
            <w:tcBorders>
              <w:right w:val="nil"/>
            </w:tcBorders>
            <w:shd w:val="clear" w:color="auto" w:fill="D9D9D9" w:themeFill="background1" w:themeFillShade="D9"/>
          </w:tcPr>
          <w:p w14:paraId="61C0BD9C" w14:textId="77777777" w:rsidR="004F26C2" w:rsidRDefault="004F26C2" w:rsidP="007866E0">
            <w:pPr>
              <w:jc w:val="center"/>
            </w:pPr>
            <w:r>
              <w:t>No</w:t>
            </w:r>
          </w:p>
        </w:tc>
        <w:tc>
          <w:tcPr>
            <w:tcW w:w="3119" w:type="dxa"/>
            <w:tcBorders>
              <w:left w:val="nil"/>
              <w:right w:val="nil"/>
            </w:tcBorders>
            <w:shd w:val="clear" w:color="auto" w:fill="D9D9D9" w:themeFill="background1" w:themeFillShade="D9"/>
          </w:tcPr>
          <w:p w14:paraId="3A36EC0E" w14:textId="77777777" w:rsidR="004F26C2" w:rsidRDefault="004F26C2" w:rsidP="007866E0">
            <w:pPr>
              <w:jc w:val="center"/>
            </w:pPr>
            <w:r>
              <w:t>Item Uji</w:t>
            </w:r>
          </w:p>
        </w:tc>
        <w:tc>
          <w:tcPr>
            <w:tcW w:w="4241" w:type="dxa"/>
            <w:tcBorders>
              <w:left w:val="nil"/>
            </w:tcBorders>
            <w:shd w:val="clear" w:color="auto" w:fill="D9D9D9" w:themeFill="background1" w:themeFillShade="D9"/>
          </w:tcPr>
          <w:p w14:paraId="680A9B84" w14:textId="77777777" w:rsidR="004F26C2" w:rsidRDefault="004F26C2" w:rsidP="007866E0">
            <w:pPr>
              <w:jc w:val="center"/>
            </w:pPr>
            <w:r>
              <w:t>Detail Pengujian</w:t>
            </w:r>
          </w:p>
        </w:tc>
      </w:tr>
      <w:tr w:rsidR="004F26C2" w14:paraId="39FDB5B4" w14:textId="77777777" w:rsidTr="007866E0">
        <w:tc>
          <w:tcPr>
            <w:tcW w:w="567" w:type="dxa"/>
            <w:tcBorders>
              <w:right w:val="nil"/>
            </w:tcBorders>
          </w:tcPr>
          <w:p w14:paraId="7BF2BC45" w14:textId="77777777" w:rsidR="004F26C2" w:rsidRDefault="004F26C2" w:rsidP="007866E0">
            <w:pPr>
              <w:jc w:val="center"/>
            </w:pPr>
            <w:r>
              <w:t>1</w:t>
            </w:r>
          </w:p>
        </w:tc>
        <w:tc>
          <w:tcPr>
            <w:tcW w:w="3119" w:type="dxa"/>
            <w:tcBorders>
              <w:left w:val="nil"/>
              <w:right w:val="nil"/>
            </w:tcBorders>
          </w:tcPr>
          <w:p w14:paraId="2A2DA9DD" w14:textId="77777777" w:rsidR="004F26C2" w:rsidRPr="0028158C" w:rsidRDefault="004F26C2" w:rsidP="007866E0">
            <w:pPr>
              <w:jc w:val="center"/>
              <w:rPr>
                <w:i/>
                <w:iCs/>
              </w:rPr>
            </w:pPr>
            <w:r>
              <w:rPr>
                <w:i/>
                <w:iCs/>
              </w:rPr>
              <w:t>Authentication</w:t>
            </w:r>
          </w:p>
        </w:tc>
        <w:tc>
          <w:tcPr>
            <w:tcW w:w="4241" w:type="dxa"/>
            <w:tcBorders>
              <w:left w:val="nil"/>
            </w:tcBorders>
          </w:tcPr>
          <w:p w14:paraId="34DA546F" w14:textId="77777777" w:rsidR="004F26C2" w:rsidRDefault="004F26C2" w:rsidP="004969CE">
            <w:pPr>
              <w:pStyle w:val="ListParagraph"/>
              <w:numPr>
                <w:ilvl w:val="0"/>
                <w:numId w:val="63"/>
              </w:numPr>
            </w:pPr>
            <w:r>
              <w:t xml:space="preserve">Melakukan </w:t>
            </w:r>
            <w:r w:rsidRPr="00835C3C">
              <w:rPr>
                <w:i/>
                <w:iCs/>
              </w:rPr>
              <w:t>login</w:t>
            </w:r>
            <w:r>
              <w:t>.</w:t>
            </w:r>
          </w:p>
          <w:p w14:paraId="36E5F54D" w14:textId="77777777" w:rsidR="004F26C2" w:rsidRDefault="004F26C2" w:rsidP="004969CE">
            <w:pPr>
              <w:pStyle w:val="ListParagraph"/>
              <w:numPr>
                <w:ilvl w:val="0"/>
                <w:numId w:val="63"/>
              </w:numPr>
            </w:pPr>
            <w:r>
              <w:t xml:space="preserve">Melakukan </w:t>
            </w:r>
            <w:r w:rsidRPr="00835C3C">
              <w:rPr>
                <w:i/>
                <w:iCs/>
              </w:rPr>
              <w:t>logout</w:t>
            </w:r>
            <w:r>
              <w:t>.</w:t>
            </w:r>
          </w:p>
          <w:p w14:paraId="2F004FAF" w14:textId="77777777" w:rsidR="004F26C2" w:rsidRDefault="004F26C2" w:rsidP="004969CE">
            <w:pPr>
              <w:pStyle w:val="ListParagraph"/>
              <w:numPr>
                <w:ilvl w:val="0"/>
                <w:numId w:val="63"/>
              </w:numPr>
            </w:pPr>
            <w:r>
              <w:t xml:space="preserve">Mendapatkan data pengguna yang sedang </w:t>
            </w:r>
            <w:r w:rsidRPr="00250FDA">
              <w:rPr>
                <w:i/>
                <w:iCs/>
              </w:rPr>
              <w:t>login</w:t>
            </w:r>
            <w:r>
              <w:t>.</w:t>
            </w:r>
          </w:p>
        </w:tc>
      </w:tr>
      <w:tr w:rsidR="004F26C2" w14:paraId="1FFA3501" w14:textId="77777777" w:rsidTr="007866E0">
        <w:tc>
          <w:tcPr>
            <w:tcW w:w="567" w:type="dxa"/>
            <w:tcBorders>
              <w:right w:val="nil"/>
            </w:tcBorders>
          </w:tcPr>
          <w:p w14:paraId="55309F05" w14:textId="77777777" w:rsidR="004F26C2" w:rsidRDefault="004F26C2" w:rsidP="007866E0">
            <w:pPr>
              <w:jc w:val="center"/>
            </w:pPr>
            <w:r>
              <w:t>2</w:t>
            </w:r>
          </w:p>
        </w:tc>
        <w:tc>
          <w:tcPr>
            <w:tcW w:w="3119" w:type="dxa"/>
            <w:tcBorders>
              <w:left w:val="nil"/>
              <w:right w:val="nil"/>
            </w:tcBorders>
          </w:tcPr>
          <w:p w14:paraId="45515A7C" w14:textId="77777777" w:rsidR="004F26C2" w:rsidRPr="0028158C" w:rsidRDefault="004F26C2" w:rsidP="007866E0">
            <w:pPr>
              <w:jc w:val="center"/>
              <w:rPr>
                <w:i/>
                <w:iCs/>
              </w:rPr>
            </w:pPr>
            <w:r w:rsidRPr="0028158C">
              <w:rPr>
                <w:i/>
                <w:iCs/>
              </w:rPr>
              <w:t>Authorization</w:t>
            </w:r>
          </w:p>
        </w:tc>
        <w:tc>
          <w:tcPr>
            <w:tcW w:w="4241" w:type="dxa"/>
            <w:tcBorders>
              <w:left w:val="nil"/>
            </w:tcBorders>
          </w:tcPr>
          <w:p w14:paraId="3F7C55F4" w14:textId="0D2BE087" w:rsidR="004F26C2" w:rsidRDefault="004144BE" w:rsidP="004144BE">
            <w:pPr>
              <w:pStyle w:val="ListParagraph"/>
              <w:numPr>
                <w:ilvl w:val="0"/>
                <w:numId w:val="62"/>
              </w:numPr>
            </w:pPr>
            <w:r>
              <w:t xml:space="preserve">Membatasi akses penggunaan aplikasi berdasarkan </w:t>
            </w:r>
            <w:r w:rsidRPr="009C4B82">
              <w:rPr>
                <w:i/>
                <w:iCs/>
              </w:rPr>
              <w:t>role</w:t>
            </w:r>
            <w:r>
              <w:t xml:space="preserve"> pengguna dan tidak dapat mengakses data pengguna lain</w:t>
            </w:r>
            <w:r w:rsidR="004F26C2">
              <w:t>.</w:t>
            </w:r>
          </w:p>
        </w:tc>
      </w:tr>
      <w:tr w:rsidR="004F26C2" w14:paraId="606E086A" w14:textId="77777777" w:rsidTr="007866E0">
        <w:tc>
          <w:tcPr>
            <w:tcW w:w="567" w:type="dxa"/>
            <w:tcBorders>
              <w:right w:val="nil"/>
            </w:tcBorders>
          </w:tcPr>
          <w:p w14:paraId="5CD02627" w14:textId="77777777" w:rsidR="004F26C2" w:rsidRDefault="004F26C2" w:rsidP="007866E0">
            <w:pPr>
              <w:jc w:val="center"/>
            </w:pPr>
            <w:r>
              <w:t>3</w:t>
            </w:r>
          </w:p>
        </w:tc>
        <w:tc>
          <w:tcPr>
            <w:tcW w:w="3119" w:type="dxa"/>
            <w:tcBorders>
              <w:left w:val="nil"/>
              <w:right w:val="nil"/>
            </w:tcBorders>
          </w:tcPr>
          <w:p w14:paraId="38548840" w14:textId="77777777" w:rsidR="004F26C2" w:rsidRPr="001E38FC" w:rsidRDefault="004F26C2" w:rsidP="007866E0">
            <w:pPr>
              <w:jc w:val="center"/>
            </w:pPr>
            <w:r>
              <w:t>Menu home</w:t>
            </w:r>
          </w:p>
        </w:tc>
        <w:tc>
          <w:tcPr>
            <w:tcW w:w="4241" w:type="dxa"/>
            <w:tcBorders>
              <w:left w:val="nil"/>
            </w:tcBorders>
          </w:tcPr>
          <w:p w14:paraId="1DFBD02D" w14:textId="77777777" w:rsidR="004F26C2" w:rsidRDefault="004F26C2" w:rsidP="004969CE">
            <w:pPr>
              <w:pStyle w:val="ListParagraph"/>
              <w:numPr>
                <w:ilvl w:val="0"/>
                <w:numId w:val="61"/>
              </w:numPr>
            </w:pPr>
            <w:r>
              <w:t>Melihat konten yang tersedia.</w:t>
            </w:r>
          </w:p>
        </w:tc>
      </w:tr>
      <w:tr w:rsidR="004F26C2" w14:paraId="3E0AB951" w14:textId="77777777" w:rsidTr="007866E0">
        <w:tc>
          <w:tcPr>
            <w:tcW w:w="567" w:type="dxa"/>
            <w:tcBorders>
              <w:right w:val="nil"/>
            </w:tcBorders>
          </w:tcPr>
          <w:p w14:paraId="7845C1F1" w14:textId="77777777" w:rsidR="004F26C2" w:rsidRDefault="004F26C2" w:rsidP="007866E0">
            <w:pPr>
              <w:jc w:val="center"/>
            </w:pPr>
            <w:r>
              <w:t>4</w:t>
            </w:r>
          </w:p>
        </w:tc>
        <w:tc>
          <w:tcPr>
            <w:tcW w:w="3119" w:type="dxa"/>
            <w:tcBorders>
              <w:left w:val="nil"/>
              <w:right w:val="nil"/>
            </w:tcBorders>
          </w:tcPr>
          <w:p w14:paraId="272E28EC" w14:textId="77777777" w:rsidR="004F26C2" w:rsidRDefault="004F26C2" w:rsidP="007866E0">
            <w:pPr>
              <w:jc w:val="center"/>
            </w:pPr>
            <w:r>
              <w:t>Menu pengujian</w:t>
            </w:r>
          </w:p>
        </w:tc>
        <w:tc>
          <w:tcPr>
            <w:tcW w:w="4241" w:type="dxa"/>
            <w:tcBorders>
              <w:left w:val="nil"/>
            </w:tcBorders>
          </w:tcPr>
          <w:p w14:paraId="30E4AEA4" w14:textId="77777777" w:rsidR="004F26C2" w:rsidRDefault="004F26C2" w:rsidP="004969CE">
            <w:pPr>
              <w:pStyle w:val="ListParagraph"/>
              <w:numPr>
                <w:ilvl w:val="0"/>
                <w:numId w:val="60"/>
              </w:numPr>
            </w:pPr>
            <w:r>
              <w:t>Melihat seluruh daftar pengujian mahasiswa yang bersangkutan.</w:t>
            </w:r>
          </w:p>
          <w:p w14:paraId="500C994D" w14:textId="77777777" w:rsidR="004F26C2" w:rsidRDefault="004F26C2" w:rsidP="004969CE">
            <w:pPr>
              <w:pStyle w:val="ListParagraph"/>
              <w:numPr>
                <w:ilvl w:val="0"/>
                <w:numId w:val="60"/>
              </w:numPr>
            </w:pPr>
            <w:r>
              <w:t>Melihat detail pengujian mahasiswa yang bersangkutan.</w:t>
            </w:r>
          </w:p>
          <w:p w14:paraId="0E620301" w14:textId="77777777" w:rsidR="004F26C2" w:rsidRDefault="004F26C2" w:rsidP="004969CE">
            <w:pPr>
              <w:pStyle w:val="ListParagraph"/>
              <w:numPr>
                <w:ilvl w:val="0"/>
                <w:numId w:val="60"/>
              </w:numPr>
            </w:pPr>
            <w:r>
              <w:t>Melakukan penilaian pengujian mahasiswa yang bersangkutan.</w:t>
            </w:r>
          </w:p>
          <w:p w14:paraId="611A03A5" w14:textId="77777777" w:rsidR="004F26C2" w:rsidRDefault="004F26C2" w:rsidP="004969CE">
            <w:pPr>
              <w:pStyle w:val="ListParagraph"/>
              <w:numPr>
                <w:ilvl w:val="0"/>
                <w:numId w:val="60"/>
              </w:numPr>
            </w:pPr>
            <w:r>
              <w:lastRenderedPageBreak/>
              <w:t>Melakukan filter pencarian data pengujian mahasiswa yang bersangkutan.</w:t>
            </w:r>
          </w:p>
        </w:tc>
      </w:tr>
      <w:tr w:rsidR="004F26C2" w14:paraId="0474E076" w14:textId="77777777" w:rsidTr="007866E0">
        <w:tc>
          <w:tcPr>
            <w:tcW w:w="567" w:type="dxa"/>
            <w:tcBorders>
              <w:right w:val="nil"/>
            </w:tcBorders>
          </w:tcPr>
          <w:p w14:paraId="59C91569" w14:textId="1093AA53" w:rsidR="004F26C2" w:rsidRDefault="004969CE" w:rsidP="007866E0">
            <w:pPr>
              <w:jc w:val="center"/>
            </w:pPr>
            <w:r>
              <w:lastRenderedPageBreak/>
              <w:t>5</w:t>
            </w:r>
          </w:p>
        </w:tc>
        <w:tc>
          <w:tcPr>
            <w:tcW w:w="3119" w:type="dxa"/>
            <w:tcBorders>
              <w:left w:val="nil"/>
              <w:right w:val="nil"/>
            </w:tcBorders>
          </w:tcPr>
          <w:p w14:paraId="124747D8" w14:textId="77777777" w:rsidR="004F26C2" w:rsidRDefault="004F26C2" w:rsidP="007866E0">
            <w:pPr>
              <w:jc w:val="center"/>
            </w:pPr>
            <w:r>
              <w:t>Menu pengajuan revisi</w:t>
            </w:r>
          </w:p>
        </w:tc>
        <w:tc>
          <w:tcPr>
            <w:tcW w:w="4241" w:type="dxa"/>
            <w:tcBorders>
              <w:left w:val="nil"/>
            </w:tcBorders>
          </w:tcPr>
          <w:p w14:paraId="539BF61F" w14:textId="77777777" w:rsidR="004F26C2" w:rsidRDefault="004F26C2" w:rsidP="004969CE">
            <w:pPr>
              <w:pStyle w:val="ListParagraph"/>
              <w:numPr>
                <w:ilvl w:val="0"/>
                <w:numId w:val="59"/>
              </w:numPr>
            </w:pPr>
            <w:r>
              <w:t>Melihat seluruh daftar perbaikan revisi mahasiswa bersangkutan.</w:t>
            </w:r>
          </w:p>
          <w:p w14:paraId="213DD622" w14:textId="77777777" w:rsidR="004F26C2" w:rsidRDefault="004F26C2" w:rsidP="004969CE">
            <w:pPr>
              <w:pStyle w:val="ListParagraph"/>
              <w:numPr>
                <w:ilvl w:val="0"/>
                <w:numId w:val="59"/>
              </w:numPr>
            </w:pPr>
            <w:r>
              <w:t>Melihat detail perbaikan revisi mahasiswa bersangkutan.</w:t>
            </w:r>
          </w:p>
          <w:p w14:paraId="5C4CAC25" w14:textId="77777777" w:rsidR="004F26C2" w:rsidRDefault="004F26C2" w:rsidP="004969CE">
            <w:pPr>
              <w:pStyle w:val="ListParagraph"/>
              <w:numPr>
                <w:ilvl w:val="0"/>
                <w:numId w:val="59"/>
              </w:numPr>
            </w:pPr>
            <w:r>
              <w:t>Menentukan status perbaikan revisi, apakah diterima atau melakukan revisi ulang.</w:t>
            </w:r>
          </w:p>
        </w:tc>
      </w:tr>
      <w:tr w:rsidR="004F26C2" w14:paraId="1D8C84B1" w14:textId="77777777" w:rsidTr="007866E0">
        <w:tc>
          <w:tcPr>
            <w:tcW w:w="567" w:type="dxa"/>
            <w:tcBorders>
              <w:right w:val="nil"/>
            </w:tcBorders>
          </w:tcPr>
          <w:p w14:paraId="12D3BA41" w14:textId="0B2217BA" w:rsidR="004F26C2" w:rsidRDefault="004969CE" w:rsidP="007866E0">
            <w:pPr>
              <w:jc w:val="center"/>
            </w:pPr>
            <w:r>
              <w:t>6</w:t>
            </w:r>
          </w:p>
        </w:tc>
        <w:tc>
          <w:tcPr>
            <w:tcW w:w="3119" w:type="dxa"/>
            <w:tcBorders>
              <w:left w:val="nil"/>
              <w:right w:val="nil"/>
            </w:tcBorders>
          </w:tcPr>
          <w:p w14:paraId="5F9D099B" w14:textId="77777777" w:rsidR="004F26C2" w:rsidRDefault="004F26C2" w:rsidP="007866E0">
            <w:pPr>
              <w:jc w:val="center"/>
            </w:pPr>
            <w:r>
              <w:t>Menu profile</w:t>
            </w:r>
          </w:p>
        </w:tc>
        <w:tc>
          <w:tcPr>
            <w:tcW w:w="4241" w:type="dxa"/>
            <w:tcBorders>
              <w:left w:val="nil"/>
            </w:tcBorders>
          </w:tcPr>
          <w:p w14:paraId="26866FC7" w14:textId="77777777" w:rsidR="004F26C2" w:rsidRDefault="004F26C2" w:rsidP="004969CE">
            <w:pPr>
              <w:pStyle w:val="ListParagraph"/>
              <w:numPr>
                <w:ilvl w:val="0"/>
                <w:numId w:val="58"/>
              </w:numPr>
              <w:spacing w:after="160"/>
            </w:pPr>
            <w:r>
              <w:t>Menambahkan foto profil dan tanda tangan.</w:t>
            </w:r>
          </w:p>
          <w:p w14:paraId="0E7AF16C" w14:textId="77777777" w:rsidR="004F26C2" w:rsidRDefault="004F26C2" w:rsidP="004969CE">
            <w:pPr>
              <w:pStyle w:val="ListParagraph"/>
              <w:numPr>
                <w:ilvl w:val="0"/>
                <w:numId w:val="58"/>
              </w:numPr>
            </w:pPr>
            <w:r>
              <w:t>Mengubah foto profil, tanda tangan, dan password.</w:t>
            </w:r>
          </w:p>
        </w:tc>
      </w:tr>
      <w:tr w:rsidR="004F26C2" w14:paraId="62994B9A" w14:textId="77777777" w:rsidTr="007866E0">
        <w:tc>
          <w:tcPr>
            <w:tcW w:w="567" w:type="dxa"/>
            <w:tcBorders>
              <w:right w:val="nil"/>
            </w:tcBorders>
          </w:tcPr>
          <w:p w14:paraId="32CB4694" w14:textId="10C1AF82" w:rsidR="004F26C2" w:rsidRDefault="004969CE" w:rsidP="007866E0">
            <w:pPr>
              <w:jc w:val="center"/>
            </w:pPr>
            <w:r>
              <w:t>7</w:t>
            </w:r>
          </w:p>
        </w:tc>
        <w:tc>
          <w:tcPr>
            <w:tcW w:w="3119" w:type="dxa"/>
            <w:tcBorders>
              <w:left w:val="nil"/>
              <w:right w:val="nil"/>
            </w:tcBorders>
          </w:tcPr>
          <w:p w14:paraId="3B5F7229" w14:textId="77777777" w:rsidR="004F26C2" w:rsidRDefault="004F26C2" w:rsidP="007866E0">
            <w:pPr>
              <w:jc w:val="center"/>
            </w:pPr>
            <w:r>
              <w:t xml:space="preserve">Ganti </w:t>
            </w:r>
            <w:r w:rsidRPr="009D2348">
              <w:rPr>
                <w:i/>
                <w:iCs/>
              </w:rPr>
              <w:t>role</w:t>
            </w:r>
          </w:p>
        </w:tc>
        <w:tc>
          <w:tcPr>
            <w:tcW w:w="4241" w:type="dxa"/>
            <w:tcBorders>
              <w:left w:val="nil"/>
            </w:tcBorders>
          </w:tcPr>
          <w:p w14:paraId="57AB52EE" w14:textId="77777777" w:rsidR="004F26C2" w:rsidRDefault="004F26C2" w:rsidP="004969CE">
            <w:pPr>
              <w:pStyle w:val="ListParagraph"/>
              <w:numPr>
                <w:ilvl w:val="0"/>
                <w:numId w:val="57"/>
              </w:numPr>
            </w:pPr>
            <w:r>
              <w:t xml:space="preserve">Dapat mengganti </w:t>
            </w:r>
            <w:r w:rsidRPr="009D2348">
              <w:rPr>
                <w:i/>
                <w:iCs/>
              </w:rPr>
              <w:t>role</w:t>
            </w:r>
            <w:r>
              <w:t xml:space="preserve"> jika memiliki </w:t>
            </w:r>
            <w:r w:rsidRPr="009D2348">
              <w:rPr>
                <w:i/>
                <w:iCs/>
              </w:rPr>
              <w:t>role</w:t>
            </w:r>
            <w:r>
              <w:t xml:space="preserve"> komite.</w:t>
            </w:r>
          </w:p>
        </w:tc>
      </w:tr>
    </w:tbl>
    <w:p w14:paraId="2677ECB6" w14:textId="77777777" w:rsidR="004F26C2" w:rsidRDefault="004F26C2" w:rsidP="003B32D1">
      <w:pPr>
        <w:jc w:val="center"/>
      </w:pPr>
    </w:p>
    <w:p w14:paraId="0EC06A23" w14:textId="4B96B449" w:rsidR="00F64A0A" w:rsidRDefault="00B3178B" w:rsidP="00F64A0A">
      <w:pPr>
        <w:jc w:val="center"/>
      </w:pPr>
      <w:bookmarkStart w:id="167" w:name="_Toc171756357"/>
      <w:r>
        <w:t>Tabel</w:t>
      </w:r>
      <w:r w:rsidR="00F64A0A">
        <w:t xml:space="preserve"> </w:t>
      </w:r>
      <w:r w:rsidR="00F64A0A">
        <w:fldChar w:fldCharType="begin"/>
      </w:r>
      <w:r w:rsidR="00F64A0A">
        <w:instrText xml:space="preserve"> SEQ Tabel \* ARABIC </w:instrText>
      </w:r>
      <w:r w:rsidR="00F64A0A">
        <w:fldChar w:fldCharType="separate"/>
      </w:r>
      <w:r w:rsidR="0067630B">
        <w:rPr>
          <w:noProof/>
        </w:rPr>
        <w:t>8</w:t>
      </w:r>
      <w:r w:rsidR="00F64A0A">
        <w:fldChar w:fldCharType="end"/>
      </w:r>
      <w:r w:rsidR="00E637E1">
        <w:t>.</w:t>
      </w:r>
      <w:r w:rsidR="00F64A0A">
        <w:t xml:space="preserve"> </w:t>
      </w:r>
      <w:r w:rsidR="00D2442E" w:rsidRPr="00D2442E">
        <w:rPr>
          <w:i/>
          <w:iCs/>
        </w:rPr>
        <w:t>Blackbox testing</w:t>
      </w:r>
      <w:r w:rsidR="00F64A0A" w:rsidRPr="00BC7ABA">
        <w:rPr>
          <w:i/>
          <w:iCs/>
        </w:rPr>
        <w:t xml:space="preserve"> role</w:t>
      </w:r>
      <w:r w:rsidR="00F64A0A">
        <w:t xml:space="preserve"> dosen pembimbing</w:t>
      </w:r>
      <w:bookmarkEnd w:id="167"/>
    </w:p>
    <w:tbl>
      <w:tblPr>
        <w:tblStyle w:val="TableGrid"/>
        <w:tblW w:w="0" w:type="auto"/>
        <w:tblBorders>
          <w:left w:val="none" w:sz="0" w:space="0" w:color="auto"/>
          <w:right w:val="none" w:sz="0" w:space="0" w:color="auto"/>
        </w:tblBorders>
        <w:tblLook w:val="04A0" w:firstRow="1" w:lastRow="0" w:firstColumn="1" w:lastColumn="0" w:noHBand="0" w:noVBand="1"/>
      </w:tblPr>
      <w:tblGrid>
        <w:gridCol w:w="567"/>
        <w:gridCol w:w="3119"/>
        <w:gridCol w:w="4241"/>
      </w:tblGrid>
      <w:tr w:rsidR="00F64A0A" w14:paraId="49A7F697" w14:textId="77777777" w:rsidTr="00B35AE9">
        <w:trPr>
          <w:tblHeader/>
        </w:trPr>
        <w:tc>
          <w:tcPr>
            <w:tcW w:w="567" w:type="dxa"/>
            <w:tcBorders>
              <w:right w:val="nil"/>
            </w:tcBorders>
            <w:shd w:val="clear" w:color="auto" w:fill="D9D9D9" w:themeFill="background1" w:themeFillShade="D9"/>
          </w:tcPr>
          <w:p w14:paraId="104ECEAB" w14:textId="77777777" w:rsidR="00F64A0A" w:rsidRDefault="00F64A0A" w:rsidP="007866E0">
            <w:pPr>
              <w:jc w:val="center"/>
            </w:pPr>
            <w:bookmarkStart w:id="168" w:name="_Hlk170150177"/>
            <w:r>
              <w:t>No</w:t>
            </w:r>
          </w:p>
        </w:tc>
        <w:tc>
          <w:tcPr>
            <w:tcW w:w="3119" w:type="dxa"/>
            <w:tcBorders>
              <w:left w:val="nil"/>
              <w:right w:val="nil"/>
            </w:tcBorders>
            <w:shd w:val="clear" w:color="auto" w:fill="D9D9D9" w:themeFill="background1" w:themeFillShade="D9"/>
          </w:tcPr>
          <w:p w14:paraId="3A5B38F5" w14:textId="77777777" w:rsidR="00F64A0A" w:rsidRDefault="00F64A0A" w:rsidP="007866E0">
            <w:pPr>
              <w:jc w:val="center"/>
            </w:pPr>
            <w:r>
              <w:t>Item Uji</w:t>
            </w:r>
          </w:p>
        </w:tc>
        <w:tc>
          <w:tcPr>
            <w:tcW w:w="4241" w:type="dxa"/>
            <w:tcBorders>
              <w:left w:val="nil"/>
            </w:tcBorders>
            <w:shd w:val="clear" w:color="auto" w:fill="D9D9D9" w:themeFill="background1" w:themeFillShade="D9"/>
          </w:tcPr>
          <w:p w14:paraId="58A4E9BE" w14:textId="77777777" w:rsidR="00F64A0A" w:rsidRDefault="00F64A0A" w:rsidP="007866E0">
            <w:pPr>
              <w:jc w:val="center"/>
            </w:pPr>
            <w:r>
              <w:t>Detail Pengujian</w:t>
            </w:r>
          </w:p>
        </w:tc>
      </w:tr>
      <w:tr w:rsidR="00F64A0A" w14:paraId="0C13C9F2" w14:textId="77777777" w:rsidTr="007866E0">
        <w:tc>
          <w:tcPr>
            <w:tcW w:w="567" w:type="dxa"/>
            <w:tcBorders>
              <w:right w:val="nil"/>
            </w:tcBorders>
          </w:tcPr>
          <w:p w14:paraId="4BABCD28" w14:textId="77777777" w:rsidR="00F64A0A" w:rsidRDefault="00F64A0A" w:rsidP="007866E0">
            <w:pPr>
              <w:jc w:val="center"/>
            </w:pPr>
            <w:r>
              <w:t>1</w:t>
            </w:r>
          </w:p>
        </w:tc>
        <w:tc>
          <w:tcPr>
            <w:tcW w:w="3119" w:type="dxa"/>
            <w:tcBorders>
              <w:left w:val="nil"/>
              <w:right w:val="nil"/>
            </w:tcBorders>
          </w:tcPr>
          <w:p w14:paraId="18EA4A41" w14:textId="77777777" w:rsidR="00F64A0A" w:rsidRPr="0028158C" w:rsidRDefault="00F64A0A" w:rsidP="007866E0">
            <w:pPr>
              <w:jc w:val="center"/>
              <w:rPr>
                <w:i/>
                <w:iCs/>
              </w:rPr>
            </w:pPr>
            <w:r>
              <w:rPr>
                <w:i/>
                <w:iCs/>
              </w:rPr>
              <w:t>Authentication</w:t>
            </w:r>
          </w:p>
        </w:tc>
        <w:tc>
          <w:tcPr>
            <w:tcW w:w="4241" w:type="dxa"/>
            <w:tcBorders>
              <w:left w:val="nil"/>
            </w:tcBorders>
          </w:tcPr>
          <w:p w14:paraId="6F2F6778" w14:textId="77777777" w:rsidR="00F64A0A" w:rsidRDefault="00F64A0A" w:rsidP="00AC7E5B">
            <w:pPr>
              <w:pStyle w:val="ListParagraph"/>
              <w:numPr>
                <w:ilvl w:val="0"/>
                <w:numId w:val="64"/>
              </w:numPr>
            </w:pPr>
            <w:r>
              <w:t xml:space="preserve">Melakukan </w:t>
            </w:r>
            <w:r w:rsidRPr="00835C3C">
              <w:rPr>
                <w:i/>
                <w:iCs/>
              </w:rPr>
              <w:t>login</w:t>
            </w:r>
            <w:r>
              <w:t>.</w:t>
            </w:r>
          </w:p>
          <w:p w14:paraId="08A147DB" w14:textId="77777777" w:rsidR="00F64A0A" w:rsidRDefault="00F64A0A" w:rsidP="00AC7E5B">
            <w:pPr>
              <w:pStyle w:val="ListParagraph"/>
              <w:numPr>
                <w:ilvl w:val="0"/>
                <w:numId w:val="64"/>
              </w:numPr>
            </w:pPr>
            <w:r>
              <w:t xml:space="preserve">Melakukan </w:t>
            </w:r>
            <w:r w:rsidRPr="00835C3C">
              <w:rPr>
                <w:i/>
                <w:iCs/>
              </w:rPr>
              <w:t>logout</w:t>
            </w:r>
            <w:r>
              <w:t>.</w:t>
            </w:r>
          </w:p>
          <w:p w14:paraId="2E4E4758" w14:textId="77777777" w:rsidR="00F64A0A" w:rsidRDefault="00F64A0A" w:rsidP="00AC7E5B">
            <w:pPr>
              <w:pStyle w:val="ListParagraph"/>
              <w:numPr>
                <w:ilvl w:val="0"/>
                <w:numId w:val="64"/>
              </w:numPr>
            </w:pPr>
            <w:r>
              <w:t xml:space="preserve">Mendapatkan data pengguna yang sedang </w:t>
            </w:r>
            <w:r w:rsidRPr="00250FDA">
              <w:rPr>
                <w:i/>
                <w:iCs/>
              </w:rPr>
              <w:t>login</w:t>
            </w:r>
            <w:r>
              <w:t>.</w:t>
            </w:r>
          </w:p>
        </w:tc>
      </w:tr>
      <w:tr w:rsidR="00F64A0A" w14:paraId="4DC61735" w14:textId="77777777" w:rsidTr="007866E0">
        <w:tc>
          <w:tcPr>
            <w:tcW w:w="567" w:type="dxa"/>
            <w:tcBorders>
              <w:right w:val="nil"/>
            </w:tcBorders>
          </w:tcPr>
          <w:p w14:paraId="6E370D9F" w14:textId="77777777" w:rsidR="00F64A0A" w:rsidRDefault="00F64A0A" w:rsidP="007866E0">
            <w:pPr>
              <w:jc w:val="center"/>
            </w:pPr>
            <w:r>
              <w:t>2</w:t>
            </w:r>
          </w:p>
        </w:tc>
        <w:tc>
          <w:tcPr>
            <w:tcW w:w="3119" w:type="dxa"/>
            <w:tcBorders>
              <w:left w:val="nil"/>
              <w:right w:val="nil"/>
            </w:tcBorders>
          </w:tcPr>
          <w:p w14:paraId="51127C41" w14:textId="77777777" w:rsidR="00F64A0A" w:rsidRPr="0028158C" w:rsidRDefault="00F64A0A" w:rsidP="007866E0">
            <w:pPr>
              <w:jc w:val="center"/>
              <w:rPr>
                <w:i/>
                <w:iCs/>
              </w:rPr>
            </w:pPr>
            <w:r w:rsidRPr="0028158C">
              <w:rPr>
                <w:i/>
                <w:iCs/>
              </w:rPr>
              <w:t>Authorization</w:t>
            </w:r>
          </w:p>
        </w:tc>
        <w:tc>
          <w:tcPr>
            <w:tcW w:w="4241" w:type="dxa"/>
            <w:tcBorders>
              <w:left w:val="nil"/>
            </w:tcBorders>
          </w:tcPr>
          <w:p w14:paraId="1F6A5831" w14:textId="67CDF8BA" w:rsidR="00F64A0A" w:rsidRDefault="00F64A0A" w:rsidP="00902A5E">
            <w:pPr>
              <w:pStyle w:val="ListParagraph"/>
              <w:numPr>
                <w:ilvl w:val="0"/>
                <w:numId w:val="65"/>
              </w:numPr>
            </w:pPr>
            <w:r>
              <w:t xml:space="preserve">Membatasi akses penggunaan aplikasi berdasarkan </w:t>
            </w:r>
            <w:r w:rsidRPr="009C4B82">
              <w:rPr>
                <w:i/>
                <w:iCs/>
              </w:rPr>
              <w:t>role</w:t>
            </w:r>
            <w:r>
              <w:t xml:space="preserve"> pengguna</w:t>
            </w:r>
            <w:r w:rsidR="00902A5E">
              <w:t xml:space="preserve"> dan tidak dapat mengakses data pengguna lain</w:t>
            </w:r>
            <w:r>
              <w:t>.</w:t>
            </w:r>
          </w:p>
        </w:tc>
      </w:tr>
      <w:tr w:rsidR="00F64A0A" w14:paraId="61CE54D1" w14:textId="77777777" w:rsidTr="007866E0">
        <w:tc>
          <w:tcPr>
            <w:tcW w:w="567" w:type="dxa"/>
            <w:tcBorders>
              <w:right w:val="nil"/>
            </w:tcBorders>
          </w:tcPr>
          <w:p w14:paraId="43752A10" w14:textId="77777777" w:rsidR="00F64A0A" w:rsidRDefault="00F64A0A" w:rsidP="007866E0">
            <w:pPr>
              <w:jc w:val="center"/>
            </w:pPr>
            <w:r>
              <w:t>3</w:t>
            </w:r>
          </w:p>
        </w:tc>
        <w:tc>
          <w:tcPr>
            <w:tcW w:w="3119" w:type="dxa"/>
            <w:tcBorders>
              <w:left w:val="nil"/>
              <w:right w:val="nil"/>
            </w:tcBorders>
          </w:tcPr>
          <w:p w14:paraId="00DB918A" w14:textId="77777777" w:rsidR="00F64A0A" w:rsidRPr="001E38FC" w:rsidRDefault="00F64A0A" w:rsidP="007866E0">
            <w:pPr>
              <w:jc w:val="center"/>
            </w:pPr>
            <w:r>
              <w:t>Menu home</w:t>
            </w:r>
          </w:p>
        </w:tc>
        <w:tc>
          <w:tcPr>
            <w:tcW w:w="4241" w:type="dxa"/>
            <w:tcBorders>
              <w:left w:val="nil"/>
            </w:tcBorders>
          </w:tcPr>
          <w:p w14:paraId="026B19ED" w14:textId="77777777" w:rsidR="00F64A0A" w:rsidRDefault="00F64A0A" w:rsidP="00AC7E5B">
            <w:pPr>
              <w:pStyle w:val="ListParagraph"/>
              <w:numPr>
                <w:ilvl w:val="0"/>
                <w:numId w:val="66"/>
              </w:numPr>
            </w:pPr>
            <w:r>
              <w:t>Melihat konten yang tersedia.</w:t>
            </w:r>
          </w:p>
        </w:tc>
      </w:tr>
      <w:bookmarkEnd w:id="168"/>
      <w:tr w:rsidR="00F64A0A" w14:paraId="19C910AD" w14:textId="77777777" w:rsidTr="007866E0">
        <w:tc>
          <w:tcPr>
            <w:tcW w:w="567" w:type="dxa"/>
            <w:tcBorders>
              <w:right w:val="nil"/>
            </w:tcBorders>
          </w:tcPr>
          <w:p w14:paraId="4398B259" w14:textId="77777777" w:rsidR="00F64A0A" w:rsidRDefault="00F64A0A" w:rsidP="007866E0">
            <w:pPr>
              <w:jc w:val="center"/>
            </w:pPr>
            <w:r>
              <w:lastRenderedPageBreak/>
              <w:t>4</w:t>
            </w:r>
          </w:p>
        </w:tc>
        <w:tc>
          <w:tcPr>
            <w:tcW w:w="3119" w:type="dxa"/>
            <w:tcBorders>
              <w:left w:val="nil"/>
              <w:right w:val="nil"/>
            </w:tcBorders>
          </w:tcPr>
          <w:p w14:paraId="53FED872" w14:textId="2D137C5F" w:rsidR="00F64A0A" w:rsidRDefault="00F64A0A" w:rsidP="007866E0">
            <w:pPr>
              <w:jc w:val="center"/>
            </w:pPr>
            <w:r>
              <w:t>Menu peng</w:t>
            </w:r>
            <w:r w:rsidR="00CF5BDD">
              <w:t>ajuan logbook</w:t>
            </w:r>
          </w:p>
        </w:tc>
        <w:tc>
          <w:tcPr>
            <w:tcW w:w="4241" w:type="dxa"/>
            <w:tcBorders>
              <w:left w:val="nil"/>
            </w:tcBorders>
          </w:tcPr>
          <w:p w14:paraId="72C27EA1" w14:textId="5CA135AC" w:rsidR="00F64A0A" w:rsidRDefault="00F64A0A" w:rsidP="00AC7E5B">
            <w:pPr>
              <w:pStyle w:val="ListParagraph"/>
              <w:numPr>
                <w:ilvl w:val="0"/>
                <w:numId w:val="67"/>
              </w:numPr>
            </w:pPr>
            <w:r>
              <w:t xml:space="preserve">Melihat seluruh daftar </w:t>
            </w:r>
            <w:r w:rsidR="00BC7ABA">
              <w:t>pengajuan logbook</w:t>
            </w:r>
            <w:r>
              <w:t xml:space="preserve"> mahasiswa </w:t>
            </w:r>
            <w:r w:rsidR="00746051">
              <w:t>bimbingan</w:t>
            </w:r>
            <w:r>
              <w:t>.</w:t>
            </w:r>
          </w:p>
          <w:p w14:paraId="2A80D1F0" w14:textId="32768DF5" w:rsidR="00F64A0A" w:rsidRDefault="00F64A0A" w:rsidP="00AC7E5B">
            <w:pPr>
              <w:pStyle w:val="ListParagraph"/>
              <w:numPr>
                <w:ilvl w:val="0"/>
                <w:numId w:val="67"/>
              </w:numPr>
            </w:pPr>
            <w:r>
              <w:t>Melihat detail peng</w:t>
            </w:r>
            <w:r w:rsidR="00B9434A">
              <w:t>ajuan logbook</w:t>
            </w:r>
            <w:r>
              <w:t xml:space="preserve"> mahasiswa </w:t>
            </w:r>
            <w:r w:rsidR="00A7645A">
              <w:t>bimbingan</w:t>
            </w:r>
            <w:r>
              <w:t>.</w:t>
            </w:r>
          </w:p>
          <w:p w14:paraId="203E86E0" w14:textId="05B13E5B" w:rsidR="00F64A0A" w:rsidRDefault="00F64A0A" w:rsidP="00DC7067">
            <w:pPr>
              <w:pStyle w:val="ListParagraph"/>
              <w:numPr>
                <w:ilvl w:val="0"/>
                <w:numId w:val="67"/>
              </w:numPr>
            </w:pPr>
            <w:r>
              <w:t>Melakukan pe</w:t>
            </w:r>
            <w:r w:rsidR="00DC7067">
              <w:t>nerimaan atau penolakan pengajuan logbook mahasiswa bimbingan.</w:t>
            </w:r>
          </w:p>
        </w:tc>
      </w:tr>
      <w:tr w:rsidR="00F64A0A" w14:paraId="03BC36B0" w14:textId="77777777" w:rsidTr="007866E0">
        <w:tc>
          <w:tcPr>
            <w:tcW w:w="567" w:type="dxa"/>
            <w:tcBorders>
              <w:right w:val="nil"/>
            </w:tcBorders>
          </w:tcPr>
          <w:p w14:paraId="51917365" w14:textId="77777777" w:rsidR="00F64A0A" w:rsidRDefault="00F64A0A" w:rsidP="007866E0">
            <w:pPr>
              <w:jc w:val="center"/>
            </w:pPr>
            <w:r>
              <w:t>5</w:t>
            </w:r>
          </w:p>
        </w:tc>
        <w:tc>
          <w:tcPr>
            <w:tcW w:w="3119" w:type="dxa"/>
            <w:tcBorders>
              <w:left w:val="nil"/>
              <w:right w:val="nil"/>
            </w:tcBorders>
          </w:tcPr>
          <w:p w14:paraId="5404CC85" w14:textId="12DA6F50" w:rsidR="00F64A0A" w:rsidRDefault="00F64A0A" w:rsidP="007866E0">
            <w:pPr>
              <w:jc w:val="center"/>
            </w:pPr>
            <w:r>
              <w:t xml:space="preserve">Menu </w:t>
            </w:r>
            <w:r w:rsidR="00875E19">
              <w:t>persetujuan sidang</w:t>
            </w:r>
          </w:p>
        </w:tc>
        <w:tc>
          <w:tcPr>
            <w:tcW w:w="4241" w:type="dxa"/>
            <w:tcBorders>
              <w:left w:val="nil"/>
            </w:tcBorders>
          </w:tcPr>
          <w:p w14:paraId="5F09615C" w14:textId="0D642925" w:rsidR="00423CB1" w:rsidRDefault="00423CB1" w:rsidP="00C04357">
            <w:pPr>
              <w:pStyle w:val="ListParagraph"/>
              <w:numPr>
                <w:ilvl w:val="0"/>
                <w:numId w:val="70"/>
              </w:numPr>
            </w:pPr>
            <w:r>
              <w:t xml:space="preserve">Melihat seluruh daftar pengajuan </w:t>
            </w:r>
            <w:r w:rsidR="0078634A">
              <w:t xml:space="preserve">persetujuan </w:t>
            </w:r>
            <w:r w:rsidR="00475FE8">
              <w:t>sidang</w:t>
            </w:r>
            <w:r>
              <w:t xml:space="preserve"> mahasiswa bimbingan.</w:t>
            </w:r>
          </w:p>
          <w:p w14:paraId="3F2D9C2A" w14:textId="7D8AA38E" w:rsidR="001D395A" w:rsidRDefault="00423CB1" w:rsidP="00C04357">
            <w:pPr>
              <w:pStyle w:val="ListParagraph"/>
              <w:numPr>
                <w:ilvl w:val="0"/>
                <w:numId w:val="70"/>
              </w:numPr>
            </w:pPr>
            <w:r>
              <w:t xml:space="preserve">Melihat detail pengajuan </w:t>
            </w:r>
            <w:r w:rsidR="005F095D">
              <w:t xml:space="preserve">persetujuan sidang </w:t>
            </w:r>
            <w:r>
              <w:t>mahasiswa bimbingan.</w:t>
            </w:r>
          </w:p>
          <w:p w14:paraId="33489D02" w14:textId="1A754726" w:rsidR="00F64A0A" w:rsidRDefault="001D395A" w:rsidP="00C04357">
            <w:pPr>
              <w:pStyle w:val="ListParagraph"/>
              <w:numPr>
                <w:ilvl w:val="0"/>
                <w:numId w:val="70"/>
              </w:numPr>
            </w:pPr>
            <w:r>
              <w:t xml:space="preserve">Melakukan penerimaan atau penolakan pengajuan </w:t>
            </w:r>
            <w:r w:rsidR="005F095D">
              <w:t>persetujuan sidang</w:t>
            </w:r>
            <w:r>
              <w:t xml:space="preserve"> mahasiswa bimbingan.</w:t>
            </w:r>
          </w:p>
        </w:tc>
      </w:tr>
      <w:tr w:rsidR="00B75EDA" w14:paraId="4D2835F8" w14:textId="77777777" w:rsidTr="007866E0">
        <w:tc>
          <w:tcPr>
            <w:tcW w:w="567" w:type="dxa"/>
            <w:tcBorders>
              <w:right w:val="nil"/>
            </w:tcBorders>
          </w:tcPr>
          <w:p w14:paraId="668AB30F" w14:textId="77777777" w:rsidR="00B75EDA" w:rsidRDefault="00B75EDA" w:rsidP="00B75EDA">
            <w:pPr>
              <w:jc w:val="center"/>
            </w:pPr>
            <w:r>
              <w:t>6</w:t>
            </w:r>
          </w:p>
        </w:tc>
        <w:tc>
          <w:tcPr>
            <w:tcW w:w="3119" w:type="dxa"/>
            <w:tcBorders>
              <w:left w:val="nil"/>
              <w:right w:val="nil"/>
            </w:tcBorders>
          </w:tcPr>
          <w:p w14:paraId="72043E55" w14:textId="591806CC" w:rsidR="00B75EDA" w:rsidRDefault="00B75EDA" w:rsidP="00B75EDA">
            <w:pPr>
              <w:jc w:val="center"/>
            </w:pPr>
            <w:r>
              <w:t>Menu list mahasiswa</w:t>
            </w:r>
          </w:p>
        </w:tc>
        <w:tc>
          <w:tcPr>
            <w:tcW w:w="4241" w:type="dxa"/>
            <w:tcBorders>
              <w:left w:val="nil"/>
            </w:tcBorders>
          </w:tcPr>
          <w:p w14:paraId="0E33D2F8" w14:textId="06A158D4" w:rsidR="00B75EDA" w:rsidRDefault="00B75EDA" w:rsidP="00C04357">
            <w:pPr>
              <w:pStyle w:val="ListParagraph"/>
              <w:numPr>
                <w:ilvl w:val="0"/>
                <w:numId w:val="71"/>
              </w:numPr>
            </w:pPr>
            <w:r>
              <w:t xml:space="preserve">Melihat seluruh daftar </w:t>
            </w:r>
            <w:r w:rsidR="00852290">
              <w:t>mahasiswa bimbingan</w:t>
            </w:r>
          </w:p>
          <w:p w14:paraId="413ED37A" w14:textId="77777777" w:rsidR="00B75EDA" w:rsidRDefault="00B75EDA" w:rsidP="00C04357">
            <w:pPr>
              <w:pStyle w:val="ListParagraph"/>
              <w:numPr>
                <w:ilvl w:val="0"/>
                <w:numId w:val="71"/>
              </w:numPr>
            </w:pPr>
            <w:r>
              <w:t xml:space="preserve">Melihat detail </w:t>
            </w:r>
            <w:r w:rsidR="00B24DB5">
              <w:t>mahasiswa bimbingan.</w:t>
            </w:r>
          </w:p>
          <w:p w14:paraId="09062E3B" w14:textId="3214CEA9" w:rsidR="009E71D7" w:rsidRDefault="009E71D7" w:rsidP="00C04357">
            <w:pPr>
              <w:pStyle w:val="ListParagraph"/>
              <w:numPr>
                <w:ilvl w:val="0"/>
                <w:numId w:val="71"/>
              </w:numPr>
            </w:pPr>
            <w:r>
              <w:t>Melihat form yang sudah diperoleh oleh mahasiswa.</w:t>
            </w:r>
          </w:p>
        </w:tc>
      </w:tr>
      <w:tr w:rsidR="00B75EDA" w14:paraId="1CB61874" w14:textId="77777777" w:rsidTr="007866E0">
        <w:tc>
          <w:tcPr>
            <w:tcW w:w="567" w:type="dxa"/>
            <w:tcBorders>
              <w:right w:val="nil"/>
            </w:tcBorders>
          </w:tcPr>
          <w:p w14:paraId="1AAB4F33" w14:textId="77777777" w:rsidR="00B75EDA" w:rsidRDefault="00B75EDA" w:rsidP="00B75EDA">
            <w:pPr>
              <w:jc w:val="center"/>
            </w:pPr>
            <w:r>
              <w:t>7</w:t>
            </w:r>
          </w:p>
        </w:tc>
        <w:tc>
          <w:tcPr>
            <w:tcW w:w="3119" w:type="dxa"/>
            <w:tcBorders>
              <w:left w:val="nil"/>
              <w:right w:val="nil"/>
            </w:tcBorders>
          </w:tcPr>
          <w:p w14:paraId="390A24C7" w14:textId="2849A461" w:rsidR="00B75EDA" w:rsidRDefault="00B75EDA" w:rsidP="00B75EDA">
            <w:pPr>
              <w:jc w:val="center"/>
            </w:pPr>
            <w:r>
              <w:t>Menu peng</w:t>
            </w:r>
            <w:r w:rsidR="001C514F">
              <w:t>ujian</w:t>
            </w:r>
          </w:p>
        </w:tc>
        <w:tc>
          <w:tcPr>
            <w:tcW w:w="4241" w:type="dxa"/>
            <w:tcBorders>
              <w:left w:val="nil"/>
            </w:tcBorders>
          </w:tcPr>
          <w:p w14:paraId="3760E89C" w14:textId="75BFAE7A" w:rsidR="00F96F34" w:rsidRDefault="00F96F34" w:rsidP="00C04357">
            <w:pPr>
              <w:pStyle w:val="ListParagraph"/>
              <w:numPr>
                <w:ilvl w:val="0"/>
                <w:numId w:val="72"/>
              </w:numPr>
            </w:pPr>
            <w:r>
              <w:t xml:space="preserve">Melihat seluruh daftar pengujian mahasiswa </w:t>
            </w:r>
            <w:r w:rsidR="003C65EB">
              <w:t>bimbingan</w:t>
            </w:r>
            <w:r>
              <w:t>.</w:t>
            </w:r>
          </w:p>
          <w:p w14:paraId="1BC877CC" w14:textId="1D2F8E5A" w:rsidR="00F96F34" w:rsidRDefault="00F96F34" w:rsidP="00C04357">
            <w:pPr>
              <w:pStyle w:val="ListParagraph"/>
              <w:numPr>
                <w:ilvl w:val="0"/>
                <w:numId w:val="72"/>
              </w:numPr>
            </w:pPr>
            <w:r>
              <w:t xml:space="preserve">Melihat detail pengujian mahasiswa </w:t>
            </w:r>
            <w:r w:rsidR="003C65EB">
              <w:t>bimbingan</w:t>
            </w:r>
            <w:r>
              <w:t>.</w:t>
            </w:r>
          </w:p>
          <w:p w14:paraId="74A89FC1" w14:textId="77777777" w:rsidR="00F96F34" w:rsidRDefault="00F96F34" w:rsidP="00C04357">
            <w:pPr>
              <w:pStyle w:val="ListParagraph"/>
              <w:numPr>
                <w:ilvl w:val="0"/>
                <w:numId w:val="72"/>
              </w:numPr>
            </w:pPr>
            <w:r>
              <w:t>Melakukan penilaian pengujian mahasiswa yang bersangkutan.</w:t>
            </w:r>
          </w:p>
          <w:p w14:paraId="5857005F" w14:textId="5EBF433D" w:rsidR="00B75EDA" w:rsidRDefault="00B77DB0" w:rsidP="00B77DB0">
            <w:pPr>
              <w:pStyle w:val="ListParagraph"/>
              <w:numPr>
                <w:ilvl w:val="0"/>
                <w:numId w:val="72"/>
              </w:numPr>
            </w:pPr>
            <w:r>
              <w:t>Melakukan filter pencarian data pengujian mahasiswa bimbingan.</w:t>
            </w:r>
          </w:p>
        </w:tc>
      </w:tr>
      <w:tr w:rsidR="001F0E1C" w14:paraId="47664C00" w14:textId="77777777" w:rsidTr="007866E0">
        <w:tc>
          <w:tcPr>
            <w:tcW w:w="567" w:type="dxa"/>
            <w:tcBorders>
              <w:right w:val="nil"/>
            </w:tcBorders>
          </w:tcPr>
          <w:p w14:paraId="169F60EC" w14:textId="3A7E7012" w:rsidR="001F0E1C" w:rsidRDefault="001F0E1C" w:rsidP="001F0E1C">
            <w:pPr>
              <w:jc w:val="center"/>
            </w:pPr>
            <w:r>
              <w:lastRenderedPageBreak/>
              <w:t>8</w:t>
            </w:r>
          </w:p>
        </w:tc>
        <w:tc>
          <w:tcPr>
            <w:tcW w:w="3119" w:type="dxa"/>
            <w:tcBorders>
              <w:left w:val="nil"/>
              <w:right w:val="nil"/>
            </w:tcBorders>
          </w:tcPr>
          <w:p w14:paraId="7B560E47" w14:textId="69C0AD8B" w:rsidR="001F0E1C" w:rsidRDefault="001F0E1C" w:rsidP="001F0E1C">
            <w:pPr>
              <w:jc w:val="center"/>
            </w:pPr>
            <w:r>
              <w:t>Menu pengajuan revisi</w:t>
            </w:r>
          </w:p>
        </w:tc>
        <w:tc>
          <w:tcPr>
            <w:tcW w:w="4241" w:type="dxa"/>
            <w:tcBorders>
              <w:left w:val="nil"/>
            </w:tcBorders>
          </w:tcPr>
          <w:p w14:paraId="2A847015" w14:textId="0546849A" w:rsidR="001F0E1C" w:rsidRDefault="001F0E1C" w:rsidP="00C04357">
            <w:pPr>
              <w:pStyle w:val="ListParagraph"/>
              <w:numPr>
                <w:ilvl w:val="0"/>
                <w:numId w:val="73"/>
              </w:numPr>
            </w:pPr>
            <w:r>
              <w:t xml:space="preserve">Melihat seluruh daftar perbaikan revisi mahasiswa </w:t>
            </w:r>
            <w:r w:rsidR="00C32E4B">
              <w:t>bimbingan</w:t>
            </w:r>
            <w:r>
              <w:t>.</w:t>
            </w:r>
          </w:p>
          <w:p w14:paraId="35CC9432" w14:textId="16CD1108" w:rsidR="001F0E1C" w:rsidRDefault="001F0E1C" w:rsidP="00C04357">
            <w:pPr>
              <w:pStyle w:val="ListParagraph"/>
              <w:numPr>
                <w:ilvl w:val="0"/>
                <w:numId w:val="73"/>
              </w:numPr>
            </w:pPr>
            <w:r>
              <w:t>Melihat detail perbaikan revisi mahasiswa b</w:t>
            </w:r>
            <w:r w:rsidR="00C32E4B">
              <w:t>imbingan</w:t>
            </w:r>
            <w:r>
              <w:t>.</w:t>
            </w:r>
          </w:p>
          <w:p w14:paraId="2F6EC41D" w14:textId="5B9FCFF2" w:rsidR="001F0E1C" w:rsidRDefault="001F0E1C" w:rsidP="00C04357">
            <w:pPr>
              <w:pStyle w:val="ListParagraph"/>
              <w:numPr>
                <w:ilvl w:val="0"/>
                <w:numId w:val="73"/>
              </w:numPr>
            </w:pPr>
            <w:r>
              <w:t>Menentukan status perbaikan revisi, apakah diterima atau melakukan revisi ulang.</w:t>
            </w:r>
          </w:p>
        </w:tc>
      </w:tr>
      <w:tr w:rsidR="001F0E1C" w14:paraId="20B40FB5" w14:textId="77777777" w:rsidTr="007866E0">
        <w:tc>
          <w:tcPr>
            <w:tcW w:w="567" w:type="dxa"/>
            <w:tcBorders>
              <w:right w:val="nil"/>
            </w:tcBorders>
          </w:tcPr>
          <w:p w14:paraId="10D4C8C0" w14:textId="1359F41B" w:rsidR="001F0E1C" w:rsidRDefault="001F0E1C" w:rsidP="001F0E1C">
            <w:pPr>
              <w:jc w:val="center"/>
            </w:pPr>
            <w:r>
              <w:t>9</w:t>
            </w:r>
          </w:p>
        </w:tc>
        <w:tc>
          <w:tcPr>
            <w:tcW w:w="3119" w:type="dxa"/>
            <w:tcBorders>
              <w:left w:val="nil"/>
              <w:right w:val="nil"/>
            </w:tcBorders>
          </w:tcPr>
          <w:p w14:paraId="4E26207A" w14:textId="77777777" w:rsidR="001F0E1C" w:rsidRDefault="001F0E1C" w:rsidP="001F0E1C">
            <w:pPr>
              <w:jc w:val="center"/>
            </w:pPr>
            <w:r>
              <w:t>Menu profile</w:t>
            </w:r>
          </w:p>
        </w:tc>
        <w:tc>
          <w:tcPr>
            <w:tcW w:w="4241" w:type="dxa"/>
            <w:tcBorders>
              <w:left w:val="nil"/>
            </w:tcBorders>
          </w:tcPr>
          <w:p w14:paraId="27B8C10A" w14:textId="77777777" w:rsidR="001F0E1C" w:rsidRDefault="001F0E1C" w:rsidP="00C04357">
            <w:pPr>
              <w:pStyle w:val="ListParagraph"/>
              <w:numPr>
                <w:ilvl w:val="0"/>
                <w:numId w:val="68"/>
              </w:numPr>
              <w:spacing w:after="160"/>
            </w:pPr>
            <w:r>
              <w:t>Menambahkan foto profil dan tanda tangan.</w:t>
            </w:r>
          </w:p>
          <w:p w14:paraId="75D25281" w14:textId="77777777" w:rsidR="001F0E1C" w:rsidRDefault="001F0E1C" w:rsidP="00C04357">
            <w:pPr>
              <w:pStyle w:val="ListParagraph"/>
              <w:numPr>
                <w:ilvl w:val="0"/>
                <w:numId w:val="68"/>
              </w:numPr>
            </w:pPr>
            <w:r>
              <w:t>Mengubah foto profil, tanda tangan, dan password.</w:t>
            </w:r>
          </w:p>
        </w:tc>
      </w:tr>
      <w:tr w:rsidR="001F0E1C" w14:paraId="064DAC58" w14:textId="77777777" w:rsidTr="007866E0">
        <w:tc>
          <w:tcPr>
            <w:tcW w:w="567" w:type="dxa"/>
            <w:tcBorders>
              <w:right w:val="nil"/>
            </w:tcBorders>
          </w:tcPr>
          <w:p w14:paraId="36CB5B83" w14:textId="4B58D167" w:rsidR="001F0E1C" w:rsidRDefault="001F0E1C" w:rsidP="001F0E1C">
            <w:pPr>
              <w:jc w:val="center"/>
            </w:pPr>
            <w:r>
              <w:t>10</w:t>
            </w:r>
          </w:p>
        </w:tc>
        <w:tc>
          <w:tcPr>
            <w:tcW w:w="3119" w:type="dxa"/>
            <w:tcBorders>
              <w:left w:val="nil"/>
              <w:right w:val="nil"/>
            </w:tcBorders>
          </w:tcPr>
          <w:p w14:paraId="32827261" w14:textId="77777777" w:rsidR="001F0E1C" w:rsidRDefault="001F0E1C" w:rsidP="001F0E1C">
            <w:pPr>
              <w:jc w:val="center"/>
            </w:pPr>
            <w:r>
              <w:t xml:space="preserve">Ganti </w:t>
            </w:r>
            <w:r w:rsidRPr="009D2348">
              <w:rPr>
                <w:i/>
                <w:iCs/>
              </w:rPr>
              <w:t>role</w:t>
            </w:r>
          </w:p>
        </w:tc>
        <w:tc>
          <w:tcPr>
            <w:tcW w:w="4241" w:type="dxa"/>
            <w:tcBorders>
              <w:left w:val="nil"/>
            </w:tcBorders>
          </w:tcPr>
          <w:p w14:paraId="516AB925" w14:textId="77777777" w:rsidR="001F0E1C" w:rsidRDefault="001F0E1C" w:rsidP="00C04357">
            <w:pPr>
              <w:pStyle w:val="ListParagraph"/>
              <w:numPr>
                <w:ilvl w:val="0"/>
                <w:numId w:val="69"/>
              </w:numPr>
            </w:pPr>
            <w:r>
              <w:t xml:space="preserve">Dapat mengganti </w:t>
            </w:r>
            <w:r w:rsidRPr="009D2348">
              <w:rPr>
                <w:i/>
                <w:iCs/>
              </w:rPr>
              <w:t>role</w:t>
            </w:r>
            <w:r>
              <w:t xml:space="preserve"> jika memiliki </w:t>
            </w:r>
            <w:r w:rsidRPr="009D2348">
              <w:rPr>
                <w:i/>
                <w:iCs/>
              </w:rPr>
              <w:t>role</w:t>
            </w:r>
            <w:r>
              <w:t xml:space="preserve"> komite.</w:t>
            </w:r>
          </w:p>
        </w:tc>
      </w:tr>
    </w:tbl>
    <w:p w14:paraId="605DFA0E" w14:textId="77777777" w:rsidR="00F64A0A" w:rsidRDefault="00F64A0A" w:rsidP="00F64A0A">
      <w:pPr>
        <w:jc w:val="center"/>
      </w:pPr>
    </w:p>
    <w:p w14:paraId="3FD0FE98" w14:textId="4C45998E" w:rsidR="00BF6FE4" w:rsidRDefault="00B3178B" w:rsidP="00253426">
      <w:pPr>
        <w:jc w:val="center"/>
      </w:pPr>
      <w:bookmarkStart w:id="169" w:name="_Toc171756358"/>
      <w:r>
        <w:t>Tabel</w:t>
      </w:r>
      <w:r w:rsidR="00BF6FE4">
        <w:t xml:space="preserve"> </w:t>
      </w:r>
      <w:r w:rsidR="00BF6FE4">
        <w:fldChar w:fldCharType="begin"/>
      </w:r>
      <w:r w:rsidR="00BF6FE4">
        <w:instrText xml:space="preserve"> SEQ Tabel \* ARABIC </w:instrText>
      </w:r>
      <w:r w:rsidR="00BF6FE4">
        <w:fldChar w:fldCharType="separate"/>
      </w:r>
      <w:r w:rsidR="0067630B">
        <w:rPr>
          <w:noProof/>
        </w:rPr>
        <w:t>9</w:t>
      </w:r>
      <w:r w:rsidR="00BF6FE4">
        <w:fldChar w:fldCharType="end"/>
      </w:r>
      <w:r w:rsidR="00E637E1">
        <w:t>.</w:t>
      </w:r>
      <w:r w:rsidR="00BF6FE4">
        <w:t xml:space="preserve"> </w:t>
      </w:r>
      <w:r w:rsidR="00D2442E" w:rsidRPr="00D2442E">
        <w:rPr>
          <w:i/>
          <w:iCs/>
        </w:rPr>
        <w:t>Blackbox testing</w:t>
      </w:r>
      <w:r w:rsidR="00BF6FE4" w:rsidRPr="008E1AA4">
        <w:rPr>
          <w:i/>
          <w:iCs/>
        </w:rPr>
        <w:t xml:space="preserve"> role</w:t>
      </w:r>
      <w:r w:rsidR="00BF6FE4">
        <w:t xml:space="preserve"> mahasiswa</w:t>
      </w:r>
      <w:bookmarkEnd w:id="169"/>
    </w:p>
    <w:tbl>
      <w:tblPr>
        <w:tblStyle w:val="TableGrid"/>
        <w:tblW w:w="0" w:type="auto"/>
        <w:tblBorders>
          <w:left w:val="none" w:sz="0" w:space="0" w:color="auto"/>
          <w:right w:val="none" w:sz="0" w:space="0" w:color="auto"/>
        </w:tblBorders>
        <w:tblLook w:val="04A0" w:firstRow="1" w:lastRow="0" w:firstColumn="1" w:lastColumn="0" w:noHBand="0" w:noVBand="1"/>
      </w:tblPr>
      <w:tblGrid>
        <w:gridCol w:w="567"/>
        <w:gridCol w:w="3119"/>
        <w:gridCol w:w="4241"/>
      </w:tblGrid>
      <w:tr w:rsidR="001E361C" w14:paraId="663E57AC" w14:textId="77777777" w:rsidTr="00B35AE9">
        <w:trPr>
          <w:tblHeader/>
        </w:trPr>
        <w:tc>
          <w:tcPr>
            <w:tcW w:w="567" w:type="dxa"/>
            <w:tcBorders>
              <w:right w:val="nil"/>
            </w:tcBorders>
            <w:shd w:val="clear" w:color="auto" w:fill="D9D9D9" w:themeFill="background1" w:themeFillShade="D9"/>
          </w:tcPr>
          <w:p w14:paraId="445D6ED9" w14:textId="77777777" w:rsidR="001E361C" w:rsidRDefault="001E361C" w:rsidP="007866E0">
            <w:pPr>
              <w:jc w:val="center"/>
            </w:pPr>
            <w:r>
              <w:t>No</w:t>
            </w:r>
          </w:p>
        </w:tc>
        <w:tc>
          <w:tcPr>
            <w:tcW w:w="3119" w:type="dxa"/>
            <w:tcBorders>
              <w:left w:val="nil"/>
              <w:right w:val="nil"/>
            </w:tcBorders>
            <w:shd w:val="clear" w:color="auto" w:fill="D9D9D9" w:themeFill="background1" w:themeFillShade="D9"/>
          </w:tcPr>
          <w:p w14:paraId="4F725D10" w14:textId="77777777" w:rsidR="001E361C" w:rsidRDefault="001E361C" w:rsidP="007866E0">
            <w:pPr>
              <w:jc w:val="center"/>
            </w:pPr>
            <w:r>
              <w:t>Item Uji</w:t>
            </w:r>
          </w:p>
        </w:tc>
        <w:tc>
          <w:tcPr>
            <w:tcW w:w="4241" w:type="dxa"/>
            <w:tcBorders>
              <w:left w:val="nil"/>
            </w:tcBorders>
            <w:shd w:val="clear" w:color="auto" w:fill="D9D9D9" w:themeFill="background1" w:themeFillShade="D9"/>
          </w:tcPr>
          <w:p w14:paraId="71690DAB" w14:textId="77777777" w:rsidR="001E361C" w:rsidRDefault="001E361C" w:rsidP="007866E0">
            <w:pPr>
              <w:jc w:val="center"/>
            </w:pPr>
            <w:r>
              <w:t>Detail Pengujian</w:t>
            </w:r>
          </w:p>
        </w:tc>
      </w:tr>
      <w:tr w:rsidR="001E361C" w14:paraId="55DC0DE9" w14:textId="77777777" w:rsidTr="007866E0">
        <w:tc>
          <w:tcPr>
            <w:tcW w:w="567" w:type="dxa"/>
            <w:tcBorders>
              <w:right w:val="nil"/>
            </w:tcBorders>
          </w:tcPr>
          <w:p w14:paraId="00B659C0" w14:textId="77777777" w:rsidR="001E361C" w:rsidRDefault="001E361C" w:rsidP="007866E0">
            <w:pPr>
              <w:jc w:val="center"/>
            </w:pPr>
            <w:r>
              <w:t>1</w:t>
            </w:r>
          </w:p>
        </w:tc>
        <w:tc>
          <w:tcPr>
            <w:tcW w:w="3119" w:type="dxa"/>
            <w:tcBorders>
              <w:left w:val="nil"/>
              <w:right w:val="nil"/>
            </w:tcBorders>
          </w:tcPr>
          <w:p w14:paraId="6E9DBC51" w14:textId="77777777" w:rsidR="001E361C" w:rsidRPr="0028158C" w:rsidRDefault="001E361C" w:rsidP="007866E0">
            <w:pPr>
              <w:jc w:val="center"/>
              <w:rPr>
                <w:i/>
                <w:iCs/>
              </w:rPr>
            </w:pPr>
            <w:r>
              <w:rPr>
                <w:i/>
                <w:iCs/>
              </w:rPr>
              <w:t>Authentication</w:t>
            </w:r>
          </w:p>
        </w:tc>
        <w:tc>
          <w:tcPr>
            <w:tcW w:w="4241" w:type="dxa"/>
            <w:tcBorders>
              <w:left w:val="nil"/>
            </w:tcBorders>
          </w:tcPr>
          <w:p w14:paraId="344E57A7" w14:textId="77777777" w:rsidR="001E361C" w:rsidRDefault="001E361C" w:rsidP="00C04357">
            <w:pPr>
              <w:pStyle w:val="ListParagraph"/>
              <w:numPr>
                <w:ilvl w:val="0"/>
                <w:numId w:val="74"/>
              </w:numPr>
            </w:pPr>
            <w:r>
              <w:t xml:space="preserve">Melakukan </w:t>
            </w:r>
            <w:r w:rsidRPr="00835C3C">
              <w:rPr>
                <w:i/>
                <w:iCs/>
              </w:rPr>
              <w:t>login</w:t>
            </w:r>
            <w:r>
              <w:t>.</w:t>
            </w:r>
          </w:p>
          <w:p w14:paraId="3C857A29" w14:textId="77777777" w:rsidR="001E361C" w:rsidRDefault="001E361C" w:rsidP="00C04357">
            <w:pPr>
              <w:pStyle w:val="ListParagraph"/>
              <w:numPr>
                <w:ilvl w:val="0"/>
                <w:numId w:val="74"/>
              </w:numPr>
            </w:pPr>
            <w:r>
              <w:t xml:space="preserve">Melakukan </w:t>
            </w:r>
            <w:r w:rsidRPr="00835C3C">
              <w:rPr>
                <w:i/>
                <w:iCs/>
              </w:rPr>
              <w:t>logout</w:t>
            </w:r>
            <w:r>
              <w:t>.</w:t>
            </w:r>
          </w:p>
          <w:p w14:paraId="67AC3E39" w14:textId="77777777" w:rsidR="001E361C" w:rsidRDefault="001E361C" w:rsidP="00C04357">
            <w:pPr>
              <w:pStyle w:val="ListParagraph"/>
              <w:numPr>
                <w:ilvl w:val="0"/>
                <w:numId w:val="74"/>
              </w:numPr>
            </w:pPr>
            <w:r>
              <w:t xml:space="preserve">Mendapatkan data pengguna yang sedang </w:t>
            </w:r>
            <w:r w:rsidRPr="00250FDA">
              <w:rPr>
                <w:i/>
                <w:iCs/>
              </w:rPr>
              <w:t>login</w:t>
            </w:r>
            <w:r>
              <w:t>.</w:t>
            </w:r>
          </w:p>
        </w:tc>
      </w:tr>
      <w:tr w:rsidR="001E361C" w14:paraId="3C2CAE58" w14:textId="77777777" w:rsidTr="007866E0">
        <w:tc>
          <w:tcPr>
            <w:tcW w:w="567" w:type="dxa"/>
            <w:tcBorders>
              <w:right w:val="nil"/>
            </w:tcBorders>
          </w:tcPr>
          <w:p w14:paraId="760E917D" w14:textId="77777777" w:rsidR="001E361C" w:rsidRDefault="001E361C" w:rsidP="007866E0">
            <w:pPr>
              <w:jc w:val="center"/>
            </w:pPr>
            <w:r>
              <w:t>2</w:t>
            </w:r>
          </w:p>
        </w:tc>
        <w:tc>
          <w:tcPr>
            <w:tcW w:w="3119" w:type="dxa"/>
            <w:tcBorders>
              <w:left w:val="nil"/>
              <w:right w:val="nil"/>
            </w:tcBorders>
          </w:tcPr>
          <w:p w14:paraId="27F04D31" w14:textId="77777777" w:rsidR="001E361C" w:rsidRPr="0028158C" w:rsidRDefault="001E361C" w:rsidP="007866E0">
            <w:pPr>
              <w:jc w:val="center"/>
              <w:rPr>
                <w:i/>
                <w:iCs/>
              </w:rPr>
            </w:pPr>
            <w:r w:rsidRPr="0028158C">
              <w:rPr>
                <w:i/>
                <w:iCs/>
              </w:rPr>
              <w:t>Authorization</w:t>
            </w:r>
          </w:p>
        </w:tc>
        <w:tc>
          <w:tcPr>
            <w:tcW w:w="4241" w:type="dxa"/>
            <w:tcBorders>
              <w:left w:val="nil"/>
            </w:tcBorders>
          </w:tcPr>
          <w:p w14:paraId="244D1509" w14:textId="516D35C5" w:rsidR="001E361C" w:rsidRDefault="00272C3C" w:rsidP="00EA10CB">
            <w:pPr>
              <w:pStyle w:val="ListParagraph"/>
              <w:numPr>
                <w:ilvl w:val="0"/>
                <w:numId w:val="75"/>
              </w:numPr>
            </w:pPr>
            <w:r>
              <w:t xml:space="preserve">Membatasi akses penggunaan aplikasi berdasarkan </w:t>
            </w:r>
            <w:r w:rsidRPr="009C4B82">
              <w:rPr>
                <w:i/>
                <w:iCs/>
              </w:rPr>
              <w:t>role</w:t>
            </w:r>
            <w:r>
              <w:t xml:space="preserve"> pengguna dan tidak dapat mengakses data pengguna lain</w:t>
            </w:r>
            <w:r w:rsidR="001E361C">
              <w:t>.</w:t>
            </w:r>
          </w:p>
        </w:tc>
      </w:tr>
      <w:tr w:rsidR="001E361C" w14:paraId="6F1CBB95" w14:textId="77777777" w:rsidTr="007866E0">
        <w:tc>
          <w:tcPr>
            <w:tcW w:w="567" w:type="dxa"/>
            <w:tcBorders>
              <w:right w:val="nil"/>
            </w:tcBorders>
          </w:tcPr>
          <w:p w14:paraId="19294907" w14:textId="77777777" w:rsidR="001E361C" w:rsidRDefault="001E361C" w:rsidP="007866E0">
            <w:pPr>
              <w:jc w:val="center"/>
            </w:pPr>
            <w:r>
              <w:t>3</w:t>
            </w:r>
          </w:p>
        </w:tc>
        <w:tc>
          <w:tcPr>
            <w:tcW w:w="3119" w:type="dxa"/>
            <w:tcBorders>
              <w:left w:val="nil"/>
              <w:right w:val="nil"/>
            </w:tcBorders>
          </w:tcPr>
          <w:p w14:paraId="5FE349F6" w14:textId="77777777" w:rsidR="001E361C" w:rsidRPr="001E38FC" w:rsidRDefault="001E361C" w:rsidP="007866E0">
            <w:pPr>
              <w:jc w:val="center"/>
            </w:pPr>
            <w:r>
              <w:t>Menu home</w:t>
            </w:r>
          </w:p>
        </w:tc>
        <w:tc>
          <w:tcPr>
            <w:tcW w:w="4241" w:type="dxa"/>
            <w:tcBorders>
              <w:left w:val="nil"/>
            </w:tcBorders>
          </w:tcPr>
          <w:p w14:paraId="2D9959F4" w14:textId="77777777" w:rsidR="001E361C" w:rsidRDefault="001E361C" w:rsidP="00C04357">
            <w:pPr>
              <w:pStyle w:val="ListParagraph"/>
              <w:numPr>
                <w:ilvl w:val="0"/>
                <w:numId w:val="76"/>
              </w:numPr>
            </w:pPr>
            <w:r>
              <w:t>Melihat konten yang tersedia.</w:t>
            </w:r>
          </w:p>
        </w:tc>
      </w:tr>
      <w:tr w:rsidR="00AF67C8" w14:paraId="444ACF34" w14:textId="77777777" w:rsidTr="007866E0">
        <w:tc>
          <w:tcPr>
            <w:tcW w:w="567" w:type="dxa"/>
            <w:tcBorders>
              <w:right w:val="nil"/>
            </w:tcBorders>
          </w:tcPr>
          <w:p w14:paraId="1D996178" w14:textId="04FBD7CF" w:rsidR="00AF67C8" w:rsidRDefault="00AF67C8" w:rsidP="007866E0">
            <w:pPr>
              <w:jc w:val="center"/>
            </w:pPr>
            <w:r>
              <w:t>4</w:t>
            </w:r>
          </w:p>
        </w:tc>
        <w:tc>
          <w:tcPr>
            <w:tcW w:w="3119" w:type="dxa"/>
            <w:tcBorders>
              <w:left w:val="nil"/>
              <w:right w:val="nil"/>
            </w:tcBorders>
          </w:tcPr>
          <w:p w14:paraId="203CFDC1" w14:textId="17A51D06" w:rsidR="00AF67C8" w:rsidRDefault="00AF67C8" w:rsidP="007866E0">
            <w:pPr>
              <w:jc w:val="center"/>
            </w:pPr>
            <w:r>
              <w:t>Menu logbook</w:t>
            </w:r>
          </w:p>
        </w:tc>
        <w:tc>
          <w:tcPr>
            <w:tcW w:w="4241" w:type="dxa"/>
            <w:tcBorders>
              <w:left w:val="nil"/>
            </w:tcBorders>
          </w:tcPr>
          <w:p w14:paraId="6AE616FE" w14:textId="77777777" w:rsidR="00AF67C8" w:rsidRDefault="00AF67C8" w:rsidP="00C04357">
            <w:pPr>
              <w:pStyle w:val="ListParagraph"/>
              <w:numPr>
                <w:ilvl w:val="0"/>
                <w:numId w:val="77"/>
              </w:numPr>
            </w:pPr>
            <w:r>
              <w:t>Melihat semua daftar logbook yang sudah diajukan.</w:t>
            </w:r>
          </w:p>
          <w:p w14:paraId="192E0D36" w14:textId="77777777" w:rsidR="00AF67C8" w:rsidRDefault="00AF67C8" w:rsidP="00C04357">
            <w:pPr>
              <w:pStyle w:val="ListParagraph"/>
              <w:numPr>
                <w:ilvl w:val="0"/>
                <w:numId w:val="77"/>
              </w:numPr>
            </w:pPr>
            <w:r>
              <w:t>Melihat detail logbook.</w:t>
            </w:r>
          </w:p>
          <w:p w14:paraId="5EDFA1B0" w14:textId="77653523" w:rsidR="00AF67C8" w:rsidRDefault="00AF67C8" w:rsidP="00C04357">
            <w:pPr>
              <w:pStyle w:val="ListParagraph"/>
              <w:numPr>
                <w:ilvl w:val="0"/>
                <w:numId w:val="77"/>
              </w:numPr>
            </w:pPr>
            <w:r>
              <w:t>Mengajukan logbook.</w:t>
            </w:r>
          </w:p>
        </w:tc>
      </w:tr>
      <w:tr w:rsidR="00ED3AA7" w14:paraId="7C6889C7" w14:textId="77777777" w:rsidTr="007866E0">
        <w:tc>
          <w:tcPr>
            <w:tcW w:w="567" w:type="dxa"/>
            <w:tcBorders>
              <w:right w:val="nil"/>
            </w:tcBorders>
          </w:tcPr>
          <w:p w14:paraId="4E84669E" w14:textId="1C79CE05" w:rsidR="00ED3AA7" w:rsidRDefault="00421D2A" w:rsidP="007866E0">
            <w:pPr>
              <w:jc w:val="center"/>
            </w:pPr>
            <w:r>
              <w:lastRenderedPageBreak/>
              <w:t>5</w:t>
            </w:r>
          </w:p>
        </w:tc>
        <w:tc>
          <w:tcPr>
            <w:tcW w:w="3119" w:type="dxa"/>
            <w:tcBorders>
              <w:left w:val="nil"/>
              <w:right w:val="nil"/>
            </w:tcBorders>
          </w:tcPr>
          <w:p w14:paraId="48618C52" w14:textId="12EC4E90" w:rsidR="00ED3AA7" w:rsidRDefault="004A2E0F" w:rsidP="007866E0">
            <w:pPr>
              <w:jc w:val="center"/>
            </w:pPr>
            <w:r>
              <w:t>Menu pengajuan</w:t>
            </w:r>
          </w:p>
        </w:tc>
        <w:tc>
          <w:tcPr>
            <w:tcW w:w="4241" w:type="dxa"/>
            <w:tcBorders>
              <w:left w:val="nil"/>
            </w:tcBorders>
          </w:tcPr>
          <w:p w14:paraId="61510638" w14:textId="7672DA1C" w:rsidR="00ED3AA7" w:rsidRDefault="004A2E0F" w:rsidP="00C04357">
            <w:pPr>
              <w:pStyle w:val="ListParagraph"/>
              <w:numPr>
                <w:ilvl w:val="0"/>
                <w:numId w:val="78"/>
              </w:numPr>
            </w:pPr>
            <w:r>
              <w:t>Mengajukan pengajuan judul &amp; pembimbing, seminar proposal, sidang skripsi, dan penyerahan skripsi &amp; alat.</w:t>
            </w:r>
          </w:p>
        </w:tc>
      </w:tr>
      <w:tr w:rsidR="00255764" w14:paraId="0BC1A3E3" w14:textId="77777777" w:rsidTr="007866E0">
        <w:tc>
          <w:tcPr>
            <w:tcW w:w="567" w:type="dxa"/>
            <w:tcBorders>
              <w:right w:val="nil"/>
            </w:tcBorders>
          </w:tcPr>
          <w:p w14:paraId="059423E6" w14:textId="1EB8F6BC" w:rsidR="00255764" w:rsidRDefault="00255764" w:rsidP="007866E0">
            <w:pPr>
              <w:jc w:val="center"/>
            </w:pPr>
            <w:r>
              <w:t>6</w:t>
            </w:r>
          </w:p>
        </w:tc>
        <w:tc>
          <w:tcPr>
            <w:tcW w:w="3119" w:type="dxa"/>
            <w:tcBorders>
              <w:left w:val="nil"/>
              <w:right w:val="nil"/>
            </w:tcBorders>
          </w:tcPr>
          <w:p w14:paraId="1F31D692" w14:textId="38E7F59B" w:rsidR="00255764" w:rsidRDefault="00255764" w:rsidP="007866E0">
            <w:pPr>
              <w:jc w:val="center"/>
            </w:pPr>
            <w:r>
              <w:t>Menu Informasi</w:t>
            </w:r>
          </w:p>
        </w:tc>
        <w:tc>
          <w:tcPr>
            <w:tcW w:w="4241" w:type="dxa"/>
            <w:tcBorders>
              <w:left w:val="nil"/>
            </w:tcBorders>
          </w:tcPr>
          <w:p w14:paraId="71C14663" w14:textId="77777777" w:rsidR="00255764" w:rsidRDefault="00255764" w:rsidP="00C04357">
            <w:pPr>
              <w:pStyle w:val="ListParagraph"/>
              <w:numPr>
                <w:ilvl w:val="0"/>
                <w:numId w:val="79"/>
              </w:numPr>
            </w:pPr>
            <w:r>
              <w:t>Meliha</w:t>
            </w:r>
            <w:r w:rsidR="00BB0320">
              <w:t>t daftar informasi dari semua pengajuan yang dilakukan.</w:t>
            </w:r>
          </w:p>
          <w:p w14:paraId="5601525D" w14:textId="739ADC3A" w:rsidR="00481DDF" w:rsidRDefault="00481DDF" w:rsidP="00C04357">
            <w:pPr>
              <w:pStyle w:val="ListParagraph"/>
              <w:numPr>
                <w:ilvl w:val="0"/>
                <w:numId w:val="79"/>
              </w:numPr>
            </w:pPr>
            <w:r>
              <w:t>Melihat detail informasi pengajuan.</w:t>
            </w:r>
          </w:p>
        </w:tc>
      </w:tr>
      <w:tr w:rsidR="00745220" w14:paraId="1FACD0B8" w14:textId="77777777" w:rsidTr="007866E0">
        <w:tc>
          <w:tcPr>
            <w:tcW w:w="567" w:type="dxa"/>
            <w:tcBorders>
              <w:right w:val="nil"/>
            </w:tcBorders>
          </w:tcPr>
          <w:p w14:paraId="2CDD9D6A" w14:textId="43CFE0BC" w:rsidR="00745220" w:rsidRDefault="00745220" w:rsidP="007866E0">
            <w:pPr>
              <w:jc w:val="center"/>
            </w:pPr>
            <w:r>
              <w:t>7</w:t>
            </w:r>
          </w:p>
        </w:tc>
        <w:tc>
          <w:tcPr>
            <w:tcW w:w="3119" w:type="dxa"/>
            <w:tcBorders>
              <w:left w:val="nil"/>
              <w:right w:val="nil"/>
            </w:tcBorders>
          </w:tcPr>
          <w:p w14:paraId="4CECBA68" w14:textId="2C005779" w:rsidR="00745220" w:rsidRDefault="00C04357" w:rsidP="007866E0">
            <w:pPr>
              <w:jc w:val="center"/>
            </w:pPr>
            <w:r>
              <w:t>Menu skripsi</w:t>
            </w:r>
          </w:p>
        </w:tc>
        <w:tc>
          <w:tcPr>
            <w:tcW w:w="4241" w:type="dxa"/>
            <w:tcBorders>
              <w:left w:val="nil"/>
            </w:tcBorders>
          </w:tcPr>
          <w:p w14:paraId="7C96F44D" w14:textId="69AD98AF" w:rsidR="00F072F2" w:rsidRDefault="00F072F2" w:rsidP="00C04357">
            <w:pPr>
              <w:pStyle w:val="ListParagraph"/>
              <w:numPr>
                <w:ilvl w:val="0"/>
                <w:numId w:val="80"/>
              </w:numPr>
            </w:pPr>
            <w:r>
              <w:t>Melihat data skripsi.</w:t>
            </w:r>
          </w:p>
          <w:p w14:paraId="0B3D0564" w14:textId="4ADF88FB" w:rsidR="00745220" w:rsidRDefault="00C04357" w:rsidP="00C04357">
            <w:pPr>
              <w:pStyle w:val="ListParagraph"/>
              <w:numPr>
                <w:ilvl w:val="0"/>
                <w:numId w:val="80"/>
              </w:numPr>
            </w:pPr>
            <w:r>
              <w:t>Menambahkan data skripsi.</w:t>
            </w:r>
          </w:p>
          <w:p w14:paraId="30B80BE3" w14:textId="10C944BE" w:rsidR="00C04357" w:rsidRDefault="00C04357" w:rsidP="00C04357">
            <w:pPr>
              <w:pStyle w:val="ListParagraph"/>
              <w:numPr>
                <w:ilvl w:val="0"/>
                <w:numId w:val="80"/>
              </w:numPr>
            </w:pPr>
            <w:r>
              <w:t>Mengubah data skripsi.</w:t>
            </w:r>
          </w:p>
        </w:tc>
      </w:tr>
      <w:tr w:rsidR="00DD792A" w14:paraId="4C6D65D0" w14:textId="77777777" w:rsidTr="007866E0">
        <w:tc>
          <w:tcPr>
            <w:tcW w:w="567" w:type="dxa"/>
            <w:tcBorders>
              <w:right w:val="nil"/>
            </w:tcBorders>
          </w:tcPr>
          <w:p w14:paraId="78B48632" w14:textId="52600A11" w:rsidR="00DD792A" w:rsidRDefault="008979A4" w:rsidP="007866E0">
            <w:pPr>
              <w:jc w:val="center"/>
            </w:pPr>
            <w:r>
              <w:t>8</w:t>
            </w:r>
          </w:p>
        </w:tc>
        <w:tc>
          <w:tcPr>
            <w:tcW w:w="3119" w:type="dxa"/>
            <w:tcBorders>
              <w:left w:val="nil"/>
              <w:right w:val="nil"/>
            </w:tcBorders>
          </w:tcPr>
          <w:p w14:paraId="408D1F41" w14:textId="7772D5F9" w:rsidR="00DD792A" w:rsidRDefault="008979A4" w:rsidP="007866E0">
            <w:pPr>
              <w:jc w:val="center"/>
            </w:pPr>
            <w:r>
              <w:t>Menu revisi sidang</w:t>
            </w:r>
          </w:p>
        </w:tc>
        <w:tc>
          <w:tcPr>
            <w:tcW w:w="4241" w:type="dxa"/>
            <w:tcBorders>
              <w:left w:val="nil"/>
            </w:tcBorders>
          </w:tcPr>
          <w:p w14:paraId="067A5E07" w14:textId="1B574BB3" w:rsidR="00DD792A" w:rsidRDefault="004E2B2E" w:rsidP="004E2B2E">
            <w:pPr>
              <w:pStyle w:val="ListParagraph"/>
              <w:numPr>
                <w:ilvl w:val="0"/>
                <w:numId w:val="81"/>
              </w:numPr>
            </w:pPr>
            <w:r>
              <w:t>Melihat revisi sidang skripsi.</w:t>
            </w:r>
          </w:p>
          <w:p w14:paraId="19A63AC8" w14:textId="77777777" w:rsidR="004E2B2E" w:rsidRDefault="004E2B2E" w:rsidP="004E2B2E">
            <w:pPr>
              <w:pStyle w:val="ListParagraph"/>
              <w:numPr>
                <w:ilvl w:val="0"/>
                <w:numId w:val="81"/>
              </w:numPr>
            </w:pPr>
            <w:r>
              <w:t>Melihat detail revisi</w:t>
            </w:r>
            <w:r w:rsidR="006631AF">
              <w:t>.</w:t>
            </w:r>
          </w:p>
          <w:p w14:paraId="00F4DA75" w14:textId="7C7CA8DF" w:rsidR="006631AF" w:rsidRDefault="006631AF" w:rsidP="004E2B2E">
            <w:pPr>
              <w:pStyle w:val="ListParagraph"/>
              <w:numPr>
                <w:ilvl w:val="0"/>
                <w:numId w:val="81"/>
              </w:numPr>
            </w:pPr>
            <w:r>
              <w:t>Memperbaiki revisi.</w:t>
            </w:r>
          </w:p>
        </w:tc>
      </w:tr>
      <w:tr w:rsidR="007B16B0" w14:paraId="4CE5426F" w14:textId="77777777" w:rsidTr="007866E0">
        <w:tc>
          <w:tcPr>
            <w:tcW w:w="567" w:type="dxa"/>
            <w:tcBorders>
              <w:right w:val="nil"/>
            </w:tcBorders>
          </w:tcPr>
          <w:p w14:paraId="113E0821" w14:textId="12328587" w:rsidR="007B16B0" w:rsidRDefault="007B16B0" w:rsidP="007866E0">
            <w:pPr>
              <w:jc w:val="center"/>
            </w:pPr>
            <w:r>
              <w:t>9</w:t>
            </w:r>
          </w:p>
        </w:tc>
        <w:tc>
          <w:tcPr>
            <w:tcW w:w="3119" w:type="dxa"/>
            <w:tcBorders>
              <w:left w:val="nil"/>
              <w:right w:val="nil"/>
            </w:tcBorders>
          </w:tcPr>
          <w:p w14:paraId="13CA92DD" w14:textId="2A692170" w:rsidR="007B16B0" w:rsidRDefault="007B16B0" w:rsidP="007866E0">
            <w:pPr>
              <w:jc w:val="center"/>
            </w:pPr>
            <w:r>
              <w:t>Menu profile</w:t>
            </w:r>
          </w:p>
        </w:tc>
        <w:tc>
          <w:tcPr>
            <w:tcW w:w="4241" w:type="dxa"/>
            <w:tcBorders>
              <w:left w:val="nil"/>
            </w:tcBorders>
          </w:tcPr>
          <w:p w14:paraId="0857F7E1" w14:textId="77777777" w:rsidR="007B16B0" w:rsidRDefault="007B16B0" w:rsidP="007B16B0">
            <w:pPr>
              <w:pStyle w:val="ListParagraph"/>
              <w:numPr>
                <w:ilvl w:val="0"/>
                <w:numId w:val="82"/>
              </w:numPr>
              <w:spacing w:after="160"/>
            </w:pPr>
            <w:r>
              <w:t>Menambahkan foto profil dan tanda tangan.</w:t>
            </w:r>
          </w:p>
          <w:p w14:paraId="5D70D697" w14:textId="7F4FF7B4" w:rsidR="007B16B0" w:rsidRDefault="007B16B0" w:rsidP="007B16B0">
            <w:pPr>
              <w:pStyle w:val="ListParagraph"/>
              <w:numPr>
                <w:ilvl w:val="0"/>
                <w:numId w:val="82"/>
              </w:numPr>
              <w:spacing w:after="160"/>
            </w:pPr>
            <w:r>
              <w:t>Mengubah foto profil, tanda tangan,</w:t>
            </w:r>
            <w:r w:rsidR="00A3159A">
              <w:t xml:space="preserve"> password, nomor kontak, </w:t>
            </w:r>
            <w:r w:rsidR="00AD7F9B">
              <w:t>nama orang tua, dan nomor kontak orang tua</w:t>
            </w:r>
            <w:r>
              <w:t>.</w:t>
            </w:r>
          </w:p>
        </w:tc>
      </w:tr>
    </w:tbl>
    <w:p w14:paraId="73458B4E" w14:textId="77777777" w:rsidR="001B402E" w:rsidRDefault="001B402E" w:rsidP="00E0454A"/>
    <w:p w14:paraId="4ABC9ECA" w14:textId="3C1B504D" w:rsidR="00306CBB" w:rsidRPr="00E0454A" w:rsidRDefault="000448F4" w:rsidP="00E0454A">
      <w:pPr>
        <w:pStyle w:val="ListParagraph"/>
        <w:numPr>
          <w:ilvl w:val="0"/>
          <w:numId w:val="84"/>
        </w:numPr>
        <w:rPr>
          <w:i/>
          <w:iCs/>
        </w:rPr>
      </w:pPr>
      <w:r>
        <w:rPr>
          <w:i/>
          <w:iCs/>
        </w:rPr>
        <w:t>System Usability Scale</w:t>
      </w:r>
      <w:r w:rsidR="00E0454A">
        <w:rPr>
          <w:i/>
          <w:iCs/>
        </w:rPr>
        <w:t xml:space="preserve"> </w:t>
      </w:r>
      <w:r w:rsidR="00E0454A" w:rsidRPr="00E0454A">
        <w:t>(</w:t>
      </w:r>
      <w:r>
        <w:t>SUS</w:t>
      </w:r>
      <w:r w:rsidR="00E0454A" w:rsidRPr="00E0454A">
        <w:t>)</w:t>
      </w:r>
    </w:p>
    <w:p w14:paraId="4A15723D" w14:textId="64F7B580" w:rsidR="00E0454A" w:rsidRDefault="005E0F84" w:rsidP="007C34EF">
      <w:r>
        <w:t xml:space="preserve">Pengujian </w:t>
      </w:r>
      <w:r w:rsidR="003317F8">
        <w:t>SUS</w:t>
      </w:r>
      <w:r w:rsidR="00596D03">
        <w:t xml:space="preserve"> </w:t>
      </w:r>
      <w:r w:rsidR="00BA79C0">
        <w:t xml:space="preserve">yang dilakukan melibatkan 1 orang </w:t>
      </w:r>
      <w:r w:rsidR="00A111D7">
        <w:t>admin jurusan, 2 orang komite skripsi, 2 orang dosen penguji atau pembimbing, dan 7 orang mahasiswa</w:t>
      </w:r>
      <w:r w:rsidR="004B2DDD">
        <w:t xml:space="preserve"> </w:t>
      </w:r>
      <w:r w:rsidR="004149AD">
        <w:t>di</w:t>
      </w:r>
      <w:r w:rsidR="004B2DDD">
        <w:t xml:space="preserve"> Jurusan Teknik Informatika dan Komputer di Politeknik Negeri Jakarta.</w:t>
      </w:r>
    </w:p>
    <w:p w14:paraId="0FAFB333" w14:textId="7949928C" w:rsidR="00E52BBC" w:rsidRPr="00E52BBC" w:rsidRDefault="00B3178B" w:rsidP="00E52BBC">
      <w:pPr>
        <w:jc w:val="center"/>
      </w:pPr>
      <w:bookmarkStart w:id="170" w:name="_Toc171756359"/>
      <w:r>
        <w:t>Tabel</w:t>
      </w:r>
      <w:r w:rsidR="00E52BBC">
        <w:t xml:space="preserve"> </w:t>
      </w:r>
      <w:r w:rsidR="00E52BBC">
        <w:fldChar w:fldCharType="begin"/>
      </w:r>
      <w:r w:rsidR="00E52BBC">
        <w:instrText xml:space="preserve"> SEQ Tabel \* ARABIC </w:instrText>
      </w:r>
      <w:r w:rsidR="00E52BBC">
        <w:fldChar w:fldCharType="separate"/>
      </w:r>
      <w:r w:rsidR="0067630B">
        <w:rPr>
          <w:noProof/>
        </w:rPr>
        <w:t>10</w:t>
      </w:r>
      <w:r w:rsidR="00E52BBC">
        <w:fldChar w:fldCharType="end"/>
      </w:r>
      <w:r w:rsidR="00DE5423">
        <w:t>. Daftar per</w:t>
      </w:r>
      <w:r w:rsidR="005B3B54">
        <w:t>nyataan</w:t>
      </w:r>
      <w:r w:rsidR="00DE5423">
        <w:t xml:space="preserve"> untuk pengujian SUS</w:t>
      </w:r>
      <w:bookmarkEnd w:id="170"/>
    </w:p>
    <w:tbl>
      <w:tblPr>
        <w:tblStyle w:val="TableGrid"/>
        <w:tblW w:w="0" w:type="auto"/>
        <w:tblBorders>
          <w:left w:val="none" w:sz="0" w:space="0" w:color="auto"/>
          <w:right w:val="none" w:sz="0" w:space="0" w:color="auto"/>
        </w:tblBorders>
        <w:tblLook w:val="04A0" w:firstRow="1" w:lastRow="0" w:firstColumn="1" w:lastColumn="0" w:noHBand="0" w:noVBand="1"/>
      </w:tblPr>
      <w:tblGrid>
        <w:gridCol w:w="510"/>
        <w:gridCol w:w="7427"/>
      </w:tblGrid>
      <w:tr w:rsidR="00FB4480" w14:paraId="4BA7BF21" w14:textId="77777777" w:rsidTr="005B094F">
        <w:trPr>
          <w:tblHeader/>
        </w:trPr>
        <w:tc>
          <w:tcPr>
            <w:tcW w:w="279" w:type="dxa"/>
            <w:tcBorders>
              <w:right w:val="nil"/>
            </w:tcBorders>
            <w:shd w:val="clear" w:color="auto" w:fill="D9D9D9" w:themeFill="background1" w:themeFillShade="D9"/>
          </w:tcPr>
          <w:p w14:paraId="3EBF7F9E" w14:textId="71C04BFF" w:rsidR="00FB4480" w:rsidRPr="004D1B9B" w:rsidRDefault="00FB4480" w:rsidP="00DE5423">
            <w:pPr>
              <w:jc w:val="center"/>
              <w:rPr>
                <w:b/>
                <w:bCs/>
              </w:rPr>
            </w:pPr>
            <w:r w:rsidRPr="004D1B9B">
              <w:rPr>
                <w:b/>
                <w:bCs/>
              </w:rPr>
              <w:t>No</w:t>
            </w:r>
          </w:p>
        </w:tc>
        <w:tc>
          <w:tcPr>
            <w:tcW w:w="7648" w:type="dxa"/>
            <w:tcBorders>
              <w:left w:val="nil"/>
            </w:tcBorders>
            <w:shd w:val="clear" w:color="auto" w:fill="D9D9D9" w:themeFill="background1" w:themeFillShade="D9"/>
          </w:tcPr>
          <w:p w14:paraId="538FB88C" w14:textId="53DE9B72" w:rsidR="00FB4480" w:rsidRPr="004D1B9B" w:rsidRDefault="004D1B9B" w:rsidP="004D1B9B">
            <w:pPr>
              <w:jc w:val="center"/>
              <w:rPr>
                <w:b/>
                <w:bCs/>
              </w:rPr>
            </w:pPr>
            <w:r w:rsidRPr="004D1B9B">
              <w:rPr>
                <w:b/>
                <w:bCs/>
              </w:rPr>
              <w:t>Daftar Pernyataan</w:t>
            </w:r>
          </w:p>
        </w:tc>
      </w:tr>
      <w:tr w:rsidR="00E52BBC" w14:paraId="7E03F503" w14:textId="77777777" w:rsidTr="00042157">
        <w:tc>
          <w:tcPr>
            <w:tcW w:w="279" w:type="dxa"/>
            <w:tcBorders>
              <w:right w:val="nil"/>
            </w:tcBorders>
          </w:tcPr>
          <w:p w14:paraId="032E9453" w14:textId="3DE05B41" w:rsidR="00E52BBC" w:rsidRPr="00FB4480" w:rsidRDefault="00DE5423" w:rsidP="00DE5423">
            <w:pPr>
              <w:jc w:val="center"/>
              <w:rPr>
                <w:b/>
                <w:bCs/>
              </w:rPr>
            </w:pPr>
            <w:r w:rsidRPr="00FB4480">
              <w:rPr>
                <w:b/>
                <w:bCs/>
              </w:rPr>
              <w:t>1</w:t>
            </w:r>
          </w:p>
        </w:tc>
        <w:tc>
          <w:tcPr>
            <w:tcW w:w="7648" w:type="dxa"/>
            <w:tcBorders>
              <w:left w:val="nil"/>
            </w:tcBorders>
          </w:tcPr>
          <w:p w14:paraId="2CFCEC5A" w14:textId="6711BEC1" w:rsidR="00E52BBC" w:rsidRDefault="0020787D" w:rsidP="00DE5423">
            <w:pPr>
              <w:jc w:val="left"/>
            </w:pPr>
            <w:r>
              <w:t>Saya pikir saya ingin menggunakan sistem ini sesering mungkin.</w:t>
            </w:r>
          </w:p>
        </w:tc>
      </w:tr>
      <w:tr w:rsidR="00E52BBC" w14:paraId="58A80CC4" w14:textId="77777777" w:rsidTr="00042157">
        <w:tc>
          <w:tcPr>
            <w:tcW w:w="279" w:type="dxa"/>
            <w:tcBorders>
              <w:right w:val="nil"/>
            </w:tcBorders>
          </w:tcPr>
          <w:p w14:paraId="78DB6D65" w14:textId="6319B330" w:rsidR="00E52BBC" w:rsidRPr="00FB4480" w:rsidRDefault="00DE5423" w:rsidP="00DE5423">
            <w:pPr>
              <w:jc w:val="center"/>
              <w:rPr>
                <w:b/>
                <w:bCs/>
              </w:rPr>
            </w:pPr>
            <w:r w:rsidRPr="00FB4480">
              <w:rPr>
                <w:b/>
                <w:bCs/>
              </w:rPr>
              <w:lastRenderedPageBreak/>
              <w:t>2</w:t>
            </w:r>
          </w:p>
        </w:tc>
        <w:tc>
          <w:tcPr>
            <w:tcW w:w="7648" w:type="dxa"/>
            <w:tcBorders>
              <w:left w:val="nil"/>
            </w:tcBorders>
          </w:tcPr>
          <w:p w14:paraId="1500BEE5" w14:textId="7D53C6DB" w:rsidR="00E52BBC" w:rsidRDefault="0020787D" w:rsidP="00DE5423">
            <w:pPr>
              <w:jc w:val="left"/>
            </w:pPr>
            <w:r>
              <w:t>Saya merasa sistemnya terlalu rumit.</w:t>
            </w:r>
          </w:p>
        </w:tc>
      </w:tr>
      <w:tr w:rsidR="00E52BBC" w14:paraId="0514CE9F" w14:textId="77777777" w:rsidTr="00042157">
        <w:tc>
          <w:tcPr>
            <w:tcW w:w="279" w:type="dxa"/>
            <w:tcBorders>
              <w:right w:val="nil"/>
            </w:tcBorders>
          </w:tcPr>
          <w:p w14:paraId="41FE902C" w14:textId="1200C083" w:rsidR="00E52BBC" w:rsidRPr="00FB4480" w:rsidRDefault="0020787D" w:rsidP="00DE5423">
            <w:pPr>
              <w:jc w:val="center"/>
              <w:rPr>
                <w:b/>
                <w:bCs/>
              </w:rPr>
            </w:pPr>
            <w:r w:rsidRPr="00FB4480">
              <w:rPr>
                <w:b/>
                <w:bCs/>
              </w:rPr>
              <w:t>3</w:t>
            </w:r>
          </w:p>
        </w:tc>
        <w:tc>
          <w:tcPr>
            <w:tcW w:w="7648" w:type="dxa"/>
            <w:tcBorders>
              <w:left w:val="nil"/>
            </w:tcBorders>
          </w:tcPr>
          <w:p w14:paraId="5DEDC113" w14:textId="7CF8712C" w:rsidR="00E52BBC" w:rsidRDefault="0020787D" w:rsidP="00DE5423">
            <w:pPr>
              <w:jc w:val="left"/>
            </w:pPr>
            <w:r>
              <w:t>Saya pikir sistem ini mudah digunakan.</w:t>
            </w:r>
          </w:p>
        </w:tc>
      </w:tr>
      <w:tr w:rsidR="00E52BBC" w14:paraId="22030746" w14:textId="77777777" w:rsidTr="00042157">
        <w:tc>
          <w:tcPr>
            <w:tcW w:w="279" w:type="dxa"/>
            <w:tcBorders>
              <w:right w:val="nil"/>
            </w:tcBorders>
          </w:tcPr>
          <w:p w14:paraId="0A475FA4" w14:textId="41E62C4B" w:rsidR="00E52BBC" w:rsidRPr="00FB4480" w:rsidRDefault="0020787D" w:rsidP="00DE5423">
            <w:pPr>
              <w:jc w:val="center"/>
              <w:rPr>
                <w:b/>
                <w:bCs/>
              </w:rPr>
            </w:pPr>
            <w:r w:rsidRPr="00FB4480">
              <w:rPr>
                <w:b/>
                <w:bCs/>
              </w:rPr>
              <w:t>4</w:t>
            </w:r>
          </w:p>
        </w:tc>
        <w:tc>
          <w:tcPr>
            <w:tcW w:w="7648" w:type="dxa"/>
            <w:tcBorders>
              <w:left w:val="nil"/>
            </w:tcBorders>
          </w:tcPr>
          <w:p w14:paraId="6F2CBAB1" w14:textId="106FCFFB" w:rsidR="00E52BBC" w:rsidRDefault="0020787D" w:rsidP="00DE5423">
            <w:pPr>
              <w:jc w:val="left"/>
            </w:pPr>
            <w:r>
              <w:t>Saya pikir saya memerlukan dukungan teknisi untuk dapat menggunakan sistem ini.</w:t>
            </w:r>
          </w:p>
        </w:tc>
      </w:tr>
      <w:tr w:rsidR="00E52BBC" w14:paraId="216AD960" w14:textId="77777777" w:rsidTr="00042157">
        <w:tc>
          <w:tcPr>
            <w:tcW w:w="279" w:type="dxa"/>
            <w:tcBorders>
              <w:right w:val="nil"/>
            </w:tcBorders>
          </w:tcPr>
          <w:p w14:paraId="693ABC5A" w14:textId="363E16C2" w:rsidR="00E52BBC" w:rsidRPr="00FB4480" w:rsidRDefault="0020787D" w:rsidP="00DE5423">
            <w:pPr>
              <w:jc w:val="center"/>
              <w:rPr>
                <w:b/>
                <w:bCs/>
              </w:rPr>
            </w:pPr>
            <w:r w:rsidRPr="00FB4480">
              <w:rPr>
                <w:b/>
                <w:bCs/>
              </w:rPr>
              <w:t>5</w:t>
            </w:r>
          </w:p>
        </w:tc>
        <w:tc>
          <w:tcPr>
            <w:tcW w:w="7648" w:type="dxa"/>
            <w:tcBorders>
              <w:left w:val="nil"/>
            </w:tcBorders>
          </w:tcPr>
          <w:p w14:paraId="0D58C42E" w14:textId="23F7C1C2" w:rsidR="00E52BBC" w:rsidRDefault="00AB5E74" w:rsidP="00DE5423">
            <w:pPr>
              <w:jc w:val="left"/>
            </w:pPr>
            <w:r>
              <w:t>Saya menemukan berbagai fungsi dalam sistem ini terintegrasi dengan baik</w:t>
            </w:r>
            <w:r w:rsidR="004F0235">
              <w:t>.</w:t>
            </w:r>
          </w:p>
        </w:tc>
      </w:tr>
      <w:tr w:rsidR="00E52BBC" w14:paraId="3CCFDC3A" w14:textId="77777777" w:rsidTr="00042157">
        <w:tc>
          <w:tcPr>
            <w:tcW w:w="279" w:type="dxa"/>
            <w:tcBorders>
              <w:right w:val="nil"/>
            </w:tcBorders>
          </w:tcPr>
          <w:p w14:paraId="1B22085A" w14:textId="06FBDE55" w:rsidR="00E52BBC" w:rsidRPr="00FB4480" w:rsidRDefault="0020787D" w:rsidP="00DE5423">
            <w:pPr>
              <w:jc w:val="center"/>
              <w:rPr>
                <w:b/>
                <w:bCs/>
              </w:rPr>
            </w:pPr>
            <w:r w:rsidRPr="00FB4480">
              <w:rPr>
                <w:b/>
                <w:bCs/>
              </w:rPr>
              <w:t>6</w:t>
            </w:r>
          </w:p>
        </w:tc>
        <w:tc>
          <w:tcPr>
            <w:tcW w:w="7648" w:type="dxa"/>
            <w:tcBorders>
              <w:left w:val="nil"/>
            </w:tcBorders>
          </w:tcPr>
          <w:p w14:paraId="03A71B52" w14:textId="1D46109B" w:rsidR="00E52BBC" w:rsidRDefault="00AB5E74" w:rsidP="00DE5423">
            <w:pPr>
              <w:jc w:val="left"/>
            </w:pPr>
            <w:r>
              <w:t xml:space="preserve">Saya pikir </w:t>
            </w:r>
            <w:r w:rsidR="004F0235">
              <w:t>ada terlalu banyak ketidakkonsistenan dalam sistem ini.</w:t>
            </w:r>
          </w:p>
        </w:tc>
      </w:tr>
      <w:tr w:rsidR="00E52BBC" w14:paraId="285C141F" w14:textId="77777777" w:rsidTr="00042157">
        <w:tc>
          <w:tcPr>
            <w:tcW w:w="279" w:type="dxa"/>
            <w:tcBorders>
              <w:right w:val="nil"/>
            </w:tcBorders>
          </w:tcPr>
          <w:p w14:paraId="0D4062D5" w14:textId="078D0BCB" w:rsidR="00E52BBC" w:rsidRPr="00FB4480" w:rsidRDefault="0020787D" w:rsidP="00DE5423">
            <w:pPr>
              <w:jc w:val="center"/>
              <w:rPr>
                <w:b/>
                <w:bCs/>
              </w:rPr>
            </w:pPr>
            <w:r w:rsidRPr="00FB4480">
              <w:rPr>
                <w:b/>
                <w:bCs/>
              </w:rPr>
              <w:t>7</w:t>
            </w:r>
          </w:p>
        </w:tc>
        <w:tc>
          <w:tcPr>
            <w:tcW w:w="7648" w:type="dxa"/>
            <w:tcBorders>
              <w:left w:val="nil"/>
            </w:tcBorders>
          </w:tcPr>
          <w:p w14:paraId="7A1C3CF9" w14:textId="6A4DA333" w:rsidR="00E52BBC" w:rsidRDefault="004F0235" w:rsidP="00DE5423">
            <w:pPr>
              <w:jc w:val="left"/>
            </w:pPr>
            <w:r>
              <w:t>Saya membayangkan kebanyakan orang akan belajar menggunakan sistem ini dengan sangat cepat.</w:t>
            </w:r>
          </w:p>
        </w:tc>
      </w:tr>
      <w:tr w:rsidR="00E52BBC" w14:paraId="17F385AE" w14:textId="77777777" w:rsidTr="00042157">
        <w:tc>
          <w:tcPr>
            <w:tcW w:w="279" w:type="dxa"/>
            <w:tcBorders>
              <w:right w:val="nil"/>
            </w:tcBorders>
          </w:tcPr>
          <w:p w14:paraId="6F7C9FE2" w14:textId="490A24F7" w:rsidR="00E52BBC" w:rsidRPr="00FB4480" w:rsidRDefault="0020787D" w:rsidP="00DE5423">
            <w:pPr>
              <w:jc w:val="center"/>
              <w:rPr>
                <w:b/>
                <w:bCs/>
              </w:rPr>
            </w:pPr>
            <w:r w:rsidRPr="00FB4480">
              <w:rPr>
                <w:b/>
                <w:bCs/>
              </w:rPr>
              <w:t>8</w:t>
            </w:r>
          </w:p>
        </w:tc>
        <w:tc>
          <w:tcPr>
            <w:tcW w:w="7648" w:type="dxa"/>
            <w:tcBorders>
              <w:left w:val="nil"/>
            </w:tcBorders>
          </w:tcPr>
          <w:p w14:paraId="1B0E8AE7" w14:textId="4E811DFD" w:rsidR="00E52BBC" w:rsidRDefault="00C63ED8" w:rsidP="00DE5423">
            <w:pPr>
              <w:jc w:val="left"/>
            </w:pPr>
            <w:r>
              <w:t>Saya merasa sistem ini sangat rumit untuk digunakan.</w:t>
            </w:r>
          </w:p>
        </w:tc>
      </w:tr>
      <w:tr w:rsidR="00C63ED8" w14:paraId="0864912F" w14:textId="77777777" w:rsidTr="00042157">
        <w:tc>
          <w:tcPr>
            <w:tcW w:w="279" w:type="dxa"/>
            <w:tcBorders>
              <w:right w:val="nil"/>
            </w:tcBorders>
          </w:tcPr>
          <w:p w14:paraId="514A2238" w14:textId="7B71D08A" w:rsidR="00C63ED8" w:rsidRPr="00FB4480" w:rsidRDefault="00C63ED8" w:rsidP="00DE5423">
            <w:pPr>
              <w:jc w:val="center"/>
              <w:rPr>
                <w:b/>
                <w:bCs/>
              </w:rPr>
            </w:pPr>
            <w:r w:rsidRPr="00FB4480">
              <w:rPr>
                <w:b/>
                <w:bCs/>
              </w:rPr>
              <w:t>9</w:t>
            </w:r>
          </w:p>
        </w:tc>
        <w:tc>
          <w:tcPr>
            <w:tcW w:w="7648" w:type="dxa"/>
            <w:tcBorders>
              <w:left w:val="nil"/>
            </w:tcBorders>
          </w:tcPr>
          <w:p w14:paraId="240FACCA" w14:textId="212C702E" w:rsidR="00C63ED8" w:rsidRDefault="00C63ED8" w:rsidP="00DE5423">
            <w:pPr>
              <w:jc w:val="left"/>
            </w:pPr>
            <w:r>
              <w:t>Saya merasa sangat yakin menggunakan sistem ini.</w:t>
            </w:r>
          </w:p>
        </w:tc>
      </w:tr>
      <w:tr w:rsidR="00C63ED8" w14:paraId="553AB7E6" w14:textId="77777777" w:rsidTr="00042157">
        <w:tc>
          <w:tcPr>
            <w:tcW w:w="279" w:type="dxa"/>
            <w:tcBorders>
              <w:right w:val="nil"/>
            </w:tcBorders>
          </w:tcPr>
          <w:p w14:paraId="7B1E8C3A" w14:textId="50899937" w:rsidR="00C63ED8" w:rsidRPr="00FB4480" w:rsidRDefault="00C63ED8" w:rsidP="00DE5423">
            <w:pPr>
              <w:jc w:val="center"/>
              <w:rPr>
                <w:b/>
                <w:bCs/>
              </w:rPr>
            </w:pPr>
            <w:r w:rsidRPr="00FB4480">
              <w:rPr>
                <w:b/>
                <w:bCs/>
              </w:rPr>
              <w:t>10</w:t>
            </w:r>
          </w:p>
        </w:tc>
        <w:tc>
          <w:tcPr>
            <w:tcW w:w="7648" w:type="dxa"/>
            <w:tcBorders>
              <w:left w:val="nil"/>
            </w:tcBorders>
          </w:tcPr>
          <w:p w14:paraId="5DF68434" w14:textId="4E0BF8C5" w:rsidR="00C63ED8" w:rsidRDefault="00C63ED8" w:rsidP="00DE5423">
            <w:pPr>
              <w:jc w:val="left"/>
            </w:pPr>
            <w:r>
              <w:t>Saya perlu mempelajari banyak hal sebelum dapat menjalankan sistem ini.</w:t>
            </w:r>
          </w:p>
        </w:tc>
      </w:tr>
    </w:tbl>
    <w:p w14:paraId="4B2B4D14" w14:textId="77777777" w:rsidR="00844A3E" w:rsidRDefault="00844A3E" w:rsidP="007C34EF"/>
    <w:p w14:paraId="4E65B48F" w14:textId="3FC84453" w:rsidR="00A57FE6" w:rsidRDefault="00B3178B" w:rsidP="007C34EF">
      <w:r>
        <w:t>Tabel</w:t>
      </w:r>
      <w:r w:rsidR="00A57FE6">
        <w:t xml:space="preserve"> 10 adalah daftar pernyataan yang akan diberikan kepada pengguna akhir.</w:t>
      </w:r>
      <w:r w:rsidR="00955BB7">
        <w:t xml:space="preserve"> Pernyataan</w:t>
      </w:r>
      <w:r w:rsidR="009C65FC">
        <w:t xml:space="preserve"> yang digunakan tersebut</w:t>
      </w:r>
      <w:r w:rsidR="00955BB7">
        <w:t xml:space="preserve"> </w:t>
      </w:r>
      <w:r w:rsidR="009C65FC">
        <w:t>adalah standar yang digunakan untuk melakukan pengujian menggunakan metode SUS.</w:t>
      </w:r>
    </w:p>
    <w:p w14:paraId="0BBD3800" w14:textId="1A00D77B" w:rsidR="0097323B" w:rsidRDefault="00B3178B" w:rsidP="00AD6799">
      <w:pPr>
        <w:jc w:val="center"/>
      </w:pPr>
      <w:bookmarkStart w:id="171" w:name="_Toc171756360"/>
      <w:r>
        <w:t>Tabel</w:t>
      </w:r>
      <w:r w:rsidR="00AD6799">
        <w:t xml:space="preserve"> </w:t>
      </w:r>
      <w:r w:rsidR="00AD6799">
        <w:fldChar w:fldCharType="begin"/>
      </w:r>
      <w:r w:rsidR="00AD6799">
        <w:instrText xml:space="preserve"> SEQ Tabel \* ARABIC </w:instrText>
      </w:r>
      <w:r w:rsidR="00AD6799">
        <w:fldChar w:fldCharType="separate"/>
      </w:r>
      <w:r w:rsidR="0067630B">
        <w:rPr>
          <w:noProof/>
        </w:rPr>
        <w:t>11</w:t>
      </w:r>
      <w:r w:rsidR="00AD6799">
        <w:fldChar w:fldCharType="end"/>
      </w:r>
      <w:r w:rsidR="006B2747">
        <w:t>.</w:t>
      </w:r>
      <w:r w:rsidR="006D3FDA">
        <w:t xml:space="preserve"> </w:t>
      </w:r>
      <w:r w:rsidR="00310213" w:rsidRPr="00BD3DB9">
        <w:rPr>
          <w:i/>
          <w:iCs/>
        </w:rPr>
        <w:t>Score Calculation</w:t>
      </w:r>
      <w:r w:rsidR="00310213">
        <w:t xml:space="preserve"> untuk pengujian SUS</w:t>
      </w:r>
      <w:bookmarkEnd w:id="171"/>
    </w:p>
    <w:tbl>
      <w:tblPr>
        <w:tblStyle w:val="TableGrid"/>
        <w:tblW w:w="0" w:type="auto"/>
        <w:tblLook w:val="04A0" w:firstRow="1" w:lastRow="0" w:firstColumn="1" w:lastColumn="0" w:noHBand="0" w:noVBand="1"/>
      </w:tblPr>
      <w:tblGrid>
        <w:gridCol w:w="2642"/>
        <w:gridCol w:w="2642"/>
        <w:gridCol w:w="2643"/>
      </w:tblGrid>
      <w:tr w:rsidR="00042157" w14:paraId="695DD17A" w14:textId="77777777" w:rsidTr="00042157">
        <w:tc>
          <w:tcPr>
            <w:tcW w:w="2642" w:type="dxa"/>
          </w:tcPr>
          <w:p w14:paraId="744582B0" w14:textId="360D6777" w:rsidR="00042157" w:rsidRDefault="00BD3DB9" w:rsidP="00AD6799">
            <w:pPr>
              <w:jc w:val="center"/>
            </w:pPr>
            <w:r>
              <w:t xml:space="preserve">SUS </w:t>
            </w:r>
            <w:r w:rsidRPr="009B290A">
              <w:rPr>
                <w:i/>
                <w:iCs/>
              </w:rPr>
              <w:t>Score</w:t>
            </w:r>
          </w:p>
        </w:tc>
        <w:tc>
          <w:tcPr>
            <w:tcW w:w="2642" w:type="dxa"/>
          </w:tcPr>
          <w:p w14:paraId="29B39B31" w14:textId="0E658999" w:rsidR="00042157" w:rsidRPr="009B290A" w:rsidRDefault="006A222A" w:rsidP="00AD6799">
            <w:pPr>
              <w:jc w:val="center"/>
              <w:rPr>
                <w:i/>
                <w:iCs/>
              </w:rPr>
            </w:pPr>
            <w:r w:rsidRPr="009B290A">
              <w:rPr>
                <w:i/>
                <w:iCs/>
              </w:rPr>
              <w:t>Grade</w:t>
            </w:r>
          </w:p>
        </w:tc>
        <w:tc>
          <w:tcPr>
            <w:tcW w:w="2643" w:type="dxa"/>
          </w:tcPr>
          <w:p w14:paraId="6A556703" w14:textId="0EA65665" w:rsidR="00042157" w:rsidRPr="009B290A" w:rsidRDefault="009B290A" w:rsidP="00AD6799">
            <w:pPr>
              <w:jc w:val="center"/>
              <w:rPr>
                <w:i/>
                <w:iCs/>
              </w:rPr>
            </w:pPr>
            <w:r w:rsidRPr="009B290A">
              <w:rPr>
                <w:i/>
                <w:iCs/>
              </w:rPr>
              <w:t>Adjective Rating</w:t>
            </w:r>
          </w:p>
        </w:tc>
      </w:tr>
      <w:tr w:rsidR="00042157" w14:paraId="73D71AD4" w14:textId="77777777" w:rsidTr="00042157">
        <w:tc>
          <w:tcPr>
            <w:tcW w:w="2642" w:type="dxa"/>
          </w:tcPr>
          <w:p w14:paraId="4F3A2B08" w14:textId="699C6C32" w:rsidR="00042157" w:rsidRDefault="009B290A" w:rsidP="009B290A">
            <w:pPr>
              <w:jc w:val="center"/>
            </w:pPr>
            <w:r>
              <w:t>&gt;80.3</w:t>
            </w:r>
          </w:p>
        </w:tc>
        <w:tc>
          <w:tcPr>
            <w:tcW w:w="2642" w:type="dxa"/>
          </w:tcPr>
          <w:p w14:paraId="0591B976" w14:textId="30EFBCC4" w:rsidR="00042157" w:rsidRDefault="009B290A" w:rsidP="00AD6799">
            <w:pPr>
              <w:jc w:val="center"/>
            </w:pPr>
            <w:r>
              <w:t>A</w:t>
            </w:r>
          </w:p>
        </w:tc>
        <w:tc>
          <w:tcPr>
            <w:tcW w:w="2643" w:type="dxa"/>
          </w:tcPr>
          <w:p w14:paraId="42849864" w14:textId="1A0B5633" w:rsidR="00042157" w:rsidRPr="009B290A" w:rsidRDefault="009B290A" w:rsidP="00AD6799">
            <w:pPr>
              <w:jc w:val="center"/>
              <w:rPr>
                <w:i/>
                <w:iCs/>
              </w:rPr>
            </w:pPr>
            <w:r w:rsidRPr="009B290A">
              <w:rPr>
                <w:i/>
                <w:iCs/>
              </w:rPr>
              <w:t>Excellent</w:t>
            </w:r>
          </w:p>
        </w:tc>
      </w:tr>
      <w:tr w:rsidR="00042157" w14:paraId="6AEEC40D" w14:textId="77777777" w:rsidTr="00042157">
        <w:tc>
          <w:tcPr>
            <w:tcW w:w="2642" w:type="dxa"/>
          </w:tcPr>
          <w:p w14:paraId="1E2D2370" w14:textId="45603B23" w:rsidR="00042157" w:rsidRDefault="00731FFD" w:rsidP="00AD6799">
            <w:pPr>
              <w:jc w:val="center"/>
            </w:pPr>
            <w:r>
              <w:t>68—80.2</w:t>
            </w:r>
          </w:p>
        </w:tc>
        <w:tc>
          <w:tcPr>
            <w:tcW w:w="2642" w:type="dxa"/>
          </w:tcPr>
          <w:p w14:paraId="44B5533C" w14:textId="6A9F6D66" w:rsidR="00042157" w:rsidRDefault="00731FFD" w:rsidP="00AD6799">
            <w:pPr>
              <w:jc w:val="center"/>
            </w:pPr>
            <w:r>
              <w:t>B</w:t>
            </w:r>
          </w:p>
        </w:tc>
        <w:tc>
          <w:tcPr>
            <w:tcW w:w="2643" w:type="dxa"/>
          </w:tcPr>
          <w:p w14:paraId="7B46EC93" w14:textId="02C622AA" w:rsidR="00042157" w:rsidRPr="009B290A" w:rsidRDefault="00731FFD" w:rsidP="00AD6799">
            <w:pPr>
              <w:jc w:val="center"/>
              <w:rPr>
                <w:i/>
                <w:iCs/>
              </w:rPr>
            </w:pPr>
            <w:r>
              <w:rPr>
                <w:i/>
                <w:iCs/>
              </w:rPr>
              <w:t>Good</w:t>
            </w:r>
          </w:p>
        </w:tc>
      </w:tr>
      <w:tr w:rsidR="00042157" w14:paraId="602D238C" w14:textId="77777777" w:rsidTr="00042157">
        <w:tc>
          <w:tcPr>
            <w:tcW w:w="2642" w:type="dxa"/>
          </w:tcPr>
          <w:p w14:paraId="64E42247" w14:textId="2C282451" w:rsidR="00042157" w:rsidRDefault="00731FFD" w:rsidP="00AD6799">
            <w:pPr>
              <w:jc w:val="center"/>
            </w:pPr>
            <w:r>
              <w:t>67</w:t>
            </w:r>
          </w:p>
        </w:tc>
        <w:tc>
          <w:tcPr>
            <w:tcW w:w="2642" w:type="dxa"/>
          </w:tcPr>
          <w:p w14:paraId="1F03EBDD" w14:textId="0134C09E" w:rsidR="00042157" w:rsidRDefault="00731FFD" w:rsidP="00AD6799">
            <w:pPr>
              <w:jc w:val="center"/>
            </w:pPr>
            <w:r>
              <w:t>C</w:t>
            </w:r>
          </w:p>
        </w:tc>
        <w:tc>
          <w:tcPr>
            <w:tcW w:w="2643" w:type="dxa"/>
          </w:tcPr>
          <w:p w14:paraId="747C509A" w14:textId="04AC541A" w:rsidR="00042157" w:rsidRPr="009B290A" w:rsidRDefault="00731FFD" w:rsidP="00AD6799">
            <w:pPr>
              <w:jc w:val="center"/>
              <w:rPr>
                <w:i/>
                <w:iCs/>
              </w:rPr>
            </w:pPr>
            <w:r>
              <w:rPr>
                <w:i/>
                <w:iCs/>
              </w:rPr>
              <w:t>Okay</w:t>
            </w:r>
          </w:p>
        </w:tc>
      </w:tr>
      <w:tr w:rsidR="00042157" w14:paraId="44BFB10C" w14:textId="77777777" w:rsidTr="00042157">
        <w:tc>
          <w:tcPr>
            <w:tcW w:w="2642" w:type="dxa"/>
          </w:tcPr>
          <w:p w14:paraId="3EB99896" w14:textId="28AE1E97" w:rsidR="00042157" w:rsidRDefault="00731FFD" w:rsidP="00AD6799">
            <w:pPr>
              <w:jc w:val="center"/>
            </w:pPr>
            <w:r>
              <w:t>51—66</w:t>
            </w:r>
          </w:p>
        </w:tc>
        <w:tc>
          <w:tcPr>
            <w:tcW w:w="2642" w:type="dxa"/>
          </w:tcPr>
          <w:p w14:paraId="711F8D74" w14:textId="5FCE29B7" w:rsidR="00042157" w:rsidRDefault="00731FFD" w:rsidP="00AD6799">
            <w:pPr>
              <w:jc w:val="center"/>
            </w:pPr>
            <w:r>
              <w:t>D</w:t>
            </w:r>
          </w:p>
        </w:tc>
        <w:tc>
          <w:tcPr>
            <w:tcW w:w="2643" w:type="dxa"/>
          </w:tcPr>
          <w:p w14:paraId="6282889C" w14:textId="2D3A9672" w:rsidR="00042157" w:rsidRPr="009B290A" w:rsidRDefault="00731FFD" w:rsidP="00AD6799">
            <w:pPr>
              <w:jc w:val="center"/>
              <w:rPr>
                <w:i/>
                <w:iCs/>
              </w:rPr>
            </w:pPr>
            <w:r>
              <w:rPr>
                <w:i/>
                <w:iCs/>
              </w:rPr>
              <w:t>Poor</w:t>
            </w:r>
          </w:p>
        </w:tc>
      </w:tr>
      <w:tr w:rsidR="00042157" w14:paraId="3AEDE63C" w14:textId="77777777" w:rsidTr="00042157">
        <w:tc>
          <w:tcPr>
            <w:tcW w:w="2642" w:type="dxa"/>
          </w:tcPr>
          <w:p w14:paraId="08F7F42D" w14:textId="5E868B6B" w:rsidR="00042157" w:rsidRDefault="00731FFD" w:rsidP="00AD6799">
            <w:pPr>
              <w:jc w:val="center"/>
            </w:pPr>
            <w:r>
              <w:t>&lt;51</w:t>
            </w:r>
          </w:p>
        </w:tc>
        <w:tc>
          <w:tcPr>
            <w:tcW w:w="2642" w:type="dxa"/>
          </w:tcPr>
          <w:p w14:paraId="2B5F1B85" w14:textId="032333CB" w:rsidR="00042157" w:rsidRDefault="00731FFD" w:rsidP="00AD6799">
            <w:pPr>
              <w:jc w:val="center"/>
            </w:pPr>
            <w:r>
              <w:t>E</w:t>
            </w:r>
          </w:p>
        </w:tc>
        <w:tc>
          <w:tcPr>
            <w:tcW w:w="2643" w:type="dxa"/>
          </w:tcPr>
          <w:p w14:paraId="7AAF877E" w14:textId="342495D6" w:rsidR="00042157" w:rsidRPr="009B290A" w:rsidRDefault="00731FFD" w:rsidP="00AD6799">
            <w:pPr>
              <w:jc w:val="center"/>
              <w:rPr>
                <w:i/>
                <w:iCs/>
              </w:rPr>
            </w:pPr>
            <w:r>
              <w:rPr>
                <w:i/>
                <w:iCs/>
              </w:rPr>
              <w:t>Awful</w:t>
            </w:r>
          </w:p>
        </w:tc>
      </w:tr>
    </w:tbl>
    <w:p w14:paraId="4F98583E" w14:textId="48908333" w:rsidR="00AD6799" w:rsidRDefault="00AD6799" w:rsidP="00AD6799">
      <w:pPr>
        <w:jc w:val="center"/>
      </w:pPr>
    </w:p>
    <w:p w14:paraId="64D8B886" w14:textId="1F52E1E3" w:rsidR="003E509F" w:rsidRPr="007C34EF" w:rsidRDefault="003E509F" w:rsidP="003E509F">
      <w:r>
        <w:t>Tabel 11 adalah daft</w:t>
      </w:r>
      <w:r w:rsidR="002473F6">
        <w:t xml:space="preserve">ar </w:t>
      </w:r>
      <w:r w:rsidR="002473F6" w:rsidRPr="002473F6">
        <w:rPr>
          <w:i/>
          <w:iCs/>
        </w:rPr>
        <w:t>grade</w:t>
      </w:r>
      <w:r w:rsidR="002473F6">
        <w:t xml:space="preserve"> yang didapatkan setelah melakukan perhitungan SUS</w:t>
      </w:r>
      <w:r w:rsidR="00AC5C1E">
        <w:t xml:space="preserve"> berdasarkan skor yang didapatkan.</w:t>
      </w:r>
      <w:r w:rsidR="00FA4BD6">
        <w:t xml:space="preserve"> Terdapat 5 buah </w:t>
      </w:r>
      <w:r w:rsidR="00FA4BD6" w:rsidRPr="00FA4BD6">
        <w:rPr>
          <w:i/>
          <w:iCs/>
        </w:rPr>
        <w:t>grade</w:t>
      </w:r>
      <w:r w:rsidR="00FA4BD6">
        <w:t xml:space="preserve"> yang dapat diperoleh, yaitu A, B, C, D, dan E.</w:t>
      </w:r>
    </w:p>
    <w:p w14:paraId="792A5542" w14:textId="30BE6F8F" w:rsidR="00B96E46" w:rsidRDefault="00B96E46" w:rsidP="007D3083">
      <w:pPr>
        <w:pStyle w:val="Heading2"/>
        <w:numPr>
          <w:ilvl w:val="0"/>
          <w:numId w:val="28"/>
        </w:numPr>
      </w:pPr>
      <w:bookmarkStart w:id="172" w:name="_Toc171756336"/>
      <w:r>
        <w:lastRenderedPageBreak/>
        <w:t>Data Hasil Pengujian</w:t>
      </w:r>
      <w:bookmarkEnd w:id="172"/>
    </w:p>
    <w:p w14:paraId="21F340C5" w14:textId="29610C25" w:rsidR="00066562" w:rsidRPr="00066562" w:rsidRDefault="00066562" w:rsidP="00066562">
      <w:pPr>
        <w:pStyle w:val="ListParagraph"/>
        <w:numPr>
          <w:ilvl w:val="0"/>
          <w:numId w:val="87"/>
        </w:numPr>
        <w:rPr>
          <w:i/>
          <w:iCs/>
        </w:rPr>
      </w:pPr>
      <w:r w:rsidRPr="00066562">
        <w:rPr>
          <w:i/>
          <w:iCs/>
        </w:rPr>
        <w:t>Blackbox testing</w:t>
      </w:r>
    </w:p>
    <w:p w14:paraId="3EAF28DB" w14:textId="61140FE1" w:rsidR="007B07B8" w:rsidRDefault="00CC6921" w:rsidP="007B07B8">
      <w:r>
        <w:t xml:space="preserve">Berikut </w:t>
      </w:r>
      <w:r w:rsidR="00421455">
        <w:t xml:space="preserve">pada </w:t>
      </w:r>
      <w:r w:rsidR="00B3178B">
        <w:t>Tabel</w:t>
      </w:r>
      <w:r w:rsidR="00421455">
        <w:t xml:space="preserve"> </w:t>
      </w:r>
      <w:r w:rsidR="005C25FC">
        <w:t>1</w:t>
      </w:r>
      <w:r w:rsidR="001129E7">
        <w:t>2</w:t>
      </w:r>
      <w:r w:rsidR="007C2720">
        <w:t xml:space="preserve"> s.d. </w:t>
      </w:r>
      <w:r w:rsidR="001129E7">
        <w:t>20</w:t>
      </w:r>
      <w:r w:rsidR="00421455">
        <w:t xml:space="preserve"> merupakan data hasil pengujian</w:t>
      </w:r>
      <w:r w:rsidR="00C00D48">
        <w:t xml:space="preserve"> pada role admin.</w:t>
      </w:r>
    </w:p>
    <w:p w14:paraId="34C13421" w14:textId="2CCFF49C" w:rsidR="0040365D" w:rsidRDefault="00B3178B" w:rsidP="008E1AA4">
      <w:pPr>
        <w:jc w:val="center"/>
      </w:pPr>
      <w:bookmarkStart w:id="173" w:name="_Toc171756361"/>
      <w:r>
        <w:t>Tabel</w:t>
      </w:r>
      <w:r w:rsidR="005C25FC">
        <w:t xml:space="preserve"> </w:t>
      </w:r>
      <w:r w:rsidR="005C25FC">
        <w:fldChar w:fldCharType="begin"/>
      </w:r>
      <w:r w:rsidR="005C25FC">
        <w:instrText xml:space="preserve"> SEQ Tabel \* ARABIC </w:instrText>
      </w:r>
      <w:r w:rsidR="005C25FC">
        <w:fldChar w:fldCharType="separate"/>
      </w:r>
      <w:r w:rsidR="0067630B">
        <w:rPr>
          <w:noProof/>
        </w:rPr>
        <w:t>12</w:t>
      </w:r>
      <w:r w:rsidR="005C25FC">
        <w:fldChar w:fldCharType="end"/>
      </w:r>
      <w:r w:rsidR="00E637E1">
        <w:t>.</w:t>
      </w:r>
      <w:r w:rsidR="00610873">
        <w:t xml:space="preserve"> </w:t>
      </w:r>
      <w:r w:rsidR="00610873" w:rsidRPr="00610873">
        <w:rPr>
          <w:i/>
          <w:iCs/>
        </w:rPr>
        <w:t>Blacbox authentication</w:t>
      </w:r>
      <w:r w:rsidR="00610873">
        <w:t xml:space="preserve"> </w:t>
      </w:r>
      <w:r w:rsidR="00EE6749">
        <w:t>admin</w:t>
      </w:r>
      <w:bookmarkEnd w:id="17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765797" w14:paraId="50822F93" w14:textId="77777777" w:rsidTr="00D60698">
        <w:trPr>
          <w:tblHeader/>
        </w:trPr>
        <w:tc>
          <w:tcPr>
            <w:tcW w:w="1418" w:type="dxa"/>
            <w:shd w:val="clear" w:color="auto" w:fill="D9D9D9" w:themeFill="background1" w:themeFillShade="D9"/>
          </w:tcPr>
          <w:p w14:paraId="00CA4363" w14:textId="4D89DA61" w:rsidR="00765797" w:rsidRDefault="00765797" w:rsidP="008E1AA4">
            <w:pPr>
              <w:jc w:val="center"/>
            </w:pPr>
            <w:r>
              <w:t>Modul</w:t>
            </w:r>
          </w:p>
        </w:tc>
        <w:tc>
          <w:tcPr>
            <w:tcW w:w="1559" w:type="dxa"/>
            <w:shd w:val="clear" w:color="auto" w:fill="D9D9D9" w:themeFill="background1" w:themeFillShade="D9"/>
          </w:tcPr>
          <w:p w14:paraId="6A87E875" w14:textId="5E3AF37A" w:rsidR="00765797" w:rsidRDefault="00765797" w:rsidP="008E1AA4">
            <w:pPr>
              <w:jc w:val="center"/>
            </w:pPr>
            <w:r>
              <w:t>Skenario Uji</w:t>
            </w:r>
          </w:p>
        </w:tc>
        <w:tc>
          <w:tcPr>
            <w:tcW w:w="1778" w:type="dxa"/>
            <w:shd w:val="clear" w:color="auto" w:fill="D9D9D9" w:themeFill="background1" w:themeFillShade="D9"/>
          </w:tcPr>
          <w:p w14:paraId="7AEDB2E2" w14:textId="528D7B6A" w:rsidR="00765797" w:rsidRPr="00D027B3" w:rsidRDefault="0067334C" w:rsidP="008E1AA4">
            <w:pPr>
              <w:jc w:val="center"/>
              <w:rPr>
                <w:i/>
                <w:iCs/>
              </w:rPr>
            </w:pPr>
            <w:r w:rsidRPr="00D027B3">
              <w:rPr>
                <w:i/>
                <w:iCs/>
              </w:rPr>
              <w:t xml:space="preserve">Expected </w:t>
            </w:r>
            <w:r w:rsidR="009D08A1" w:rsidRPr="00D027B3">
              <w:rPr>
                <w:i/>
                <w:iCs/>
              </w:rPr>
              <w:t>Result</w:t>
            </w:r>
          </w:p>
        </w:tc>
        <w:tc>
          <w:tcPr>
            <w:tcW w:w="1586" w:type="dxa"/>
            <w:shd w:val="clear" w:color="auto" w:fill="D9D9D9" w:themeFill="background1" w:themeFillShade="D9"/>
          </w:tcPr>
          <w:p w14:paraId="0BF4805D" w14:textId="29CF011F" w:rsidR="00765797" w:rsidRPr="00D027B3" w:rsidRDefault="009D08A1" w:rsidP="008E1AA4">
            <w:pPr>
              <w:jc w:val="center"/>
              <w:rPr>
                <w:i/>
                <w:iCs/>
              </w:rPr>
            </w:pPr>
            <w:r w:rsidRPr="00D027B3">
              <w:rPr>
                <w:i/>
                <w:iCs/>
              </w:rPr>
              <w:t>Actual Result</w:t>
            </w:r>
          </w:p>
        </w:tc>
        <w:tc>
          <w:tcPr>
            <w:tcW w:w="1586" w:type="dxa"/>
            <w:shd w:val="clear" w:color="auto" w:fill="D9D9D9" w:themeFill="background1" w:themeFillShade="D9"/>
          </w:tcPr>
          <w:p w14:paraId="3DED37CB" w14:textId="69E42E0C" w:rsidR="00765797" w:rsidRDefault="009D08A1" w:rsidP="008E1AA4">
            <w:pPr>
              <w:jc w:val="center"/>
            </w:pPr>
            <w:r>
              <w:t>Kesimpulan</w:t>
            </w:r>
          </w:p>
        </w:tc>
      </w:tr>
      <w:tr w:rsidR="00765797" w14:paraId="4F8CEAD6" w14:textId="77777777" w:rsidTr="007206CB">
        <w:tc>
          <w:tcPr>
            <w:tcW w:w="1418" w:type="dxa"/>
          </w:tcPr>
          <w:p w14:paraId="2D680986" w14:textId="632C376E" w:rsidR="00765797" w:rsidRDefault="00647689" w:rsidP="0024530E">
            <w:r>
              <w:t>Melakukan login</w:t>
            </w:r>
            <w:r w:rsidR="00F0201F">
              <w:t>.</w:t>
            </w:r>
          </w:p>
        </w:tc>
        <w:tc>
          <w:tcPr>
            <w:tcW w:w="1559" w:type="dxa"/>
          </w:tcPr>
          <w:p w14:paraId="0B421B78" w14:textId="1ED30320" w:rsidR="00765797" w:rsidRDefault="00CA7AD4" w:rsidP="00CF4552">
            <w:r w:rsidRPr="00E3008F">
              <w:rPr>
                <w:i/>
                <w:iCs/>
              </w:rPr>
              <w:t>Positive case</w:t>
            </w:r>
            <w:r w:rsidR="009A165C">
              <w:t>: memasukkan email dan password dengan benar, lalu tekan tombol login.</w:t>
            </w:r>
          </w:p>
        </w:tc>
        <w:tc>
          <w:tcPr>
            <w:tcW w:w="1778" w:type="dxa"/>
          </w:tcPr>
          <w:p w14:paraId="02249082" w14:textId="7E580544" w:rsidR="00765797" w:rsidRDefault="00B577F1" w:rsidP="00CF4552">
            <w:r>
              <w:t>Login berhasil</w:t>
            </w:r>
            <w:r w:rsidR="00850B1A">
              <w:t>, lalu akan menampilkan halaman home.</w:t>
            </w:r>
          </w:p>
        </w:tc>
        <w:tc>
          <w:tcPr>
            <w:tcW w:w="1586" w:type="dxa"/>
          </w:tcPr>
          <w:p w14:paraId="4FC86A65" w14:textId="3387EDDE" w:rsidR="00765797" w:rsidRDefault="00DD10F6" w:rsidP="00CF4552">
            <w:r>
              <w:t>Login berhasil, lalu akan menampilkan halaman home.</w:t>
            </w:r>
          </w:p>
        </w:tc>
        <w:tc>
          <w:tcPr>
            <w:tcW w:w="1586" w:type="dxa"/>
          </w:tcPr>
          <w:p w14:paraId="56A6941C" w14:textId="58194B40" w:rsidR="00765797" w:rsidRDefault="00BD247C" w:rsidP="00D77805">
            <w:pPr>
              <w:jc w:val="center"/>
            </w:pPr>
            <w:r>
              <w:t>Sesuai</w:t>
            </w:r>
          </w:p>
        </w:tc>
      </w:tr>
      <w:tr w:rsidR="00765797" w14:paraId="7175D009" w14:textId="77777777" w:rsidTr="007206CB">
        <w:tc>
          <w:tcPr>
            <w:tcW w:w="1418" w:type="dxa"/>
          </w:tcPr>
          <w:p w14:paraId="6C19E676" w14:textId="77777777" w:rsidR="00765797" w:rsidRDefault="00765797" w:rsidP="00CF4552"/>
        </w:tc>
        <w:tc>
          <w:tcPr>
            <w:tcW w:w="1559" w:type="dxa"/>
          </w:tcPr>
          <w:p w14:paraId="38AB2B16" w14:textId="376873AD" w:rsidR="00765797" w:rsidRDefault="00D77640" w:rsidP="00CF4552">
            <w:r w:rsidRPr="00E3008F">
              <w:rPr>
                <w:i/>
                <w:iCs/>
              </w:rPr>
              <w:t>Negative</w:t>
            </w:r>
            <w:r w:rsidR="00015925" w:rsidRPr="00E3008F">
              <w:rPr>
                <w:i/>
                <w:iCs/>
              </w:rPr>
              <w:t xml:space="preserve"> case</w:t>
            </w:r>
            <w:r w:rsidR="00015925">
              <w:t xml:space="preserve">: memasukkan email dan password dengan </w:t>
            </w:r>
            <w:r w:rsidR="00491A9E">
              <w:t>salah</w:t>
            </w:r>
            <w:r w:rsidR="00015925">
              <w:t>, lalu tekan tombol login.</w:t>
            </w:r>
          </w:p>
        </w:tc>
        <w:tc>
          <w:tcPr>
            <w:tcW w:w="1778" w:type="dxa"/>
          </w:tcPr>
          <w:p w14:paraId="19A0CC54" w14:textId="4C880065" w:rsidR="00765797" w:rsidRDefault="00795C75" w:rsidP="00CF4552">
            <w:r>
              <w:t>Login gagal, lalu akan mendapatkan pesan kesalahan</w:t>
            </w:r>
            <w:r w:rsidR="001E61C3">
              <w:t xml:space="preserve"> yang sesuai</w:t>
            </w:r>
            <w:r>
              <w:t>.</w:t>
            </w:r>
          </w:p>
        </w:tc>
        <w:tc>
          <w:tcPr>
            <w:tcW w:w="1586" w:type="dxa"/>
          </w:tcPr>
          <w:p w14:paraId="48CB641E" w14:textId="0C44A088" w:rsidR="00765797" w:rsidRDefault="00DD10F6" w:rsidP="00CF4552">
            <w:r>
              <w:t>Login gagal, lalu akan mendapatkan pesan kesalahan yang sesuai.</w:t>
            </w:r>
          </w:p>
        </w:tc>
        <w:tc>
          <w:tcPr>
            <w:tcW w:w="1586" w:type="dxa"/>
          </w:tcPr>
          <w:p w14:paraId="3DCCB62E" w14:textId="69E1C051" w:rsidR="00765797" w:rsidRDefault="00BD247C" w:rsidP="00D77805">
            <w:pPr>
              <w:jc w:val="center"/>
            </w:pPr>
            <w:r>
              <w:t>Sesuai</w:t>
            </w:r>
          </w:p>
        </w:tc>
      </w:tr>
      <w:tr w:rsidR="00765797" w14:paraId="30E09F97" w14:textId="77777777" w:rsidTr="007206CB">
        <w:tc>
          <w:tcPr>
            <w:tcW w:w="1418" w:type="dxa"/>
          </w:tcPr>
          <w:p w14:paraId="4FBAD47E" w14:textId="55957EBF" w:rsidR="00765797" w:rsidRDefault="00A275B2" w:rsidP="00CF4552">
            <w:r>
              <w:t>Melakukan logout</w:t>
            </w:r>
            <w:r w:rsidR="00F0201F">
              <w:t>.</w:t>
            </w:r>
          </w:p>
        </w:tc>
        <w:tc>
          <w:tcPr>
            <w:tcW w:w="1559" w:type="dxa"/>
          </w:tcPr>
          <w:p w14:paraId="4D76BCEA" w14:textId="19A2C8D6" w:rsidR="00765797" w:rsidRDefault="001E2B16" w:rsidP="00CF4552">
            <w:r>
              <w:t xml:space="preserve">Positive case: </w:t>
            </w:r>
            <w:r w:rsidR="00C51CCD">
              <w:t>menekan tombol logout.</w:t>
            </w:r>
          </w:p>
        </w:tc>
        <w:tc>
          <w:tcPr>
            <w:tcW w:w="1778" w:type="dxa"/>
          </w:tcPr>
          <w:p w14:paraId="5F3A405C" w14:textId="025C1A7C" w:rsidR="00765797" w:rsidRDefault="00C51CCD" w:rsidP="00CF4552">
            <w:r>
              <w:t xml:space="preserve">Logout berhasil, lalu menampilkan </w:t>
            </w:r>
            <w:r w:rsidR="00F34BE3">
              <w:t>halaman</w:t>
            </w:r>
            <w:r>
              <w:t xml:space="preserve"> login.</w:t>
            </w:r>
          </w:p>
        </w:tc>
        <w:tc>
          <w:tcPr>
            <w:tcW w:w="1586" w:type="dxa"/>
          </w:tcPr>
          <w:p w14:paraId="58C40414" w14:textId="59D8C98F" w:rsidR="00765797" w:rsidRDefault="007F1149" w:rsidP="00CF4552">
            <w:r>
              <w:t>Logout berhasil, lalu menampilkan halaman login.</w:t>
            </w:r>
          </w:p>
        </w:tc>
        <w:tc>
          <w:tcPr>
            <w:tcW w:w="1586" w:type="dxa"/>
          </w:tcPr>
          <w:p w14:paraId="72DD5A5D" w14:textId="622FEB8E" w:rsidR="00765797" w:rsidRDefault="00F6559F" w:rsidP="0024530E">
            <w:pPr>
              <w:jc w:val="center"/>
            </w:pPr>
            <w:r>
              <w:t>Sesuai</w:t>
            </w:r>
          </w:p>
        </w:tc>
      </w:tr>
      <w:tr w:rsidR="00894311" w14:paraId="69C564A9" w14:textId="77777777" w:rsidTr="007206CB">
        <w:tc>
          <w:tcPr>
            <w:tcW w:w="1418" w:type="dxa"/>
          </w:tcPr>
          <w:p w14:paraId="41E4A8ED" w14:textId="52DBCEB3" w:rsidR="00894311" w:rsidRDefault="006E6A3F" w:rsidP="00CF4552">
            <w:r>
              <w:t xml:space="preserve">Mendapatkan data pengguna </w:t>
            </w:r>
            <w:r>
              <w:lastRenderedPageBreak/>
              <w:t>yang sedang login</w:t>
            </w:r>
            <w:r w:rsidR="00F0201F">
              <w:t>.</w:t>
            </w:r>
          </w:p>
        </w:tc>
        <w:tc>
          <w:tcPr>
            <w:tcW w:w="1559" w:type="dxa"/>
          </w:tcPr>
          <w:p w14:paraId="7C31627D" w14:textId="5DEE193C" w:rsidR="00894311" w:rsidRDefault="006E6A3F" w:rsidP="00CF4552">
            <w:r>
              <w:lastRenderedPageBreak/>
              <w:t xml:space="preserve">Positive case: nama profile di pojok </w:t>
            </w:r>
            <w:r>
              <w:lastRenderedPageBreak/>
              <w:t xml:space="preserve">kanan atas berubah sesuai dengan pengguna yang sedang </w:t>
            </w:r>
            <w:r w:rsidR="006C5FF9">
              <w:t>login.</w:t>
            </w:r>
          </w:p>
        </w:tc>
        <w:tc>
          <w:tcPr>
            <w:tcW w:w="1778" w:type="dxa"/>
          </w:tcPr>
          <w:p w14:paraId="0D9C3FD0" w14:textId="30E629A3" w:rsidR="00894311" w:rsidRDefault="006506E8" w:rsidP="00CF4552">
            <w:r>
              <w:lastRenderedPageBreak/>
              <w:t xml:space="preserve">Nama profile menampilkan sesuai </w:t>
            </w:r>
            <w:r>
              <w:lastRenderedPageBreak/>
              <w:t>penggunna yang login.</w:t>
            </w:r>
          </w:p>
        </w:tc>
        <w:tc>
          <w:tcPr>
            <w:tcW w:w="1586" w:type="dxa"/>
          </w:tcPr>
          <w:p w14:paraId="3E48BF57" w14:textId="3EE893FC" w:rsidR="00894311" w:rsidRDefault="0024530E" w:rsidP="00CF4552">
            <w:r>
              <w:lastRenderedPageBreak/>
              <w:t xml:space="preserve">Nama profile menampilkan sesuai </w:t>
            </w:r>
            <w:r>
              <w:lastRenderedPageBreak/>
              <w:t>penggunna yang login.</w:t>
            </w:r>
          </w:p>
        </w:tc>
        <w:tc>
          <w:tcPr>
            <w:tcW w:w="1586" w:type="dxa"/>
          </w:tcPr>
          <w:p w14:paraId="07E14FF7" w14:textId="4F05367B" w:rsidR="00894311" w:rsidRDefault="0024530E" w:rsidP="0024530E">
            <w:pPr>
              <w:jc w:val="center"/>
            </w:pPr>
            <w:r>
              <w:lastRenderedPageBreak/>
              <w:t>Sesuai</w:t>
            </w:r>
          </w:p>
        </w:tc>
      </w:tr>
    </w:tbl>
    <w:p w14:paraId="21C9BE27" w14:textId="77777777" w:rsidR="008E1AA4" w:rsidRDefault="008E1AA4" w:rsidP="008E1AA4">
      <w:pPr>
        <w:jc w:val="center"/>
      </w:pPr>
    </w:p>
    <w:p w14:paraId="730EEB0D" w14:textId="210F8201" w:rsidR="00DF6622" w:rsidRDefault="00B3178B" w:rsidP="00977CDF">
      <w:pPr>
        <w:jc w:val="center"/>
      </w:pPr>
      <w:bookmarkStart w:id="174" w:name="_Toc171756362"/>
      <w:r>
        <w:t>Tabel</w:t>
      </w:r>
      <w:r w:rsidR="0044027C">
        <w:t xml:space="preserve"> </w:t>
      </w:r>
      <w:r w:rsidR="0044027C">
        <w:fldChar w:fldCharType="begin"/>
      </w:r>
      <w:r w:rsidR="0044027C">
        <w:instrText xml:space="preserve"> SEQ Tabel \* ARABIC </w:instrText>
      </w:r>
      <w:r w:rsidR="0044027C">
        <w:fldChar w:fldCharType="separate"/>
      </w:r>
      <w:r w:rsidR="0067630B">
        <w:rPr>
          <w:noProof/>
        </w:rPr>
        <w:t>13</w:t>
      </w:r>
      <w:r w:rsidR="0044027C">
        <w:fldChar w:fldCharType="end"/>
      </w:r>
      <w:r w:rsidR="00E637E1">
        <w:t>.</w:t>
      </w:r>
      <w:r w:rsidR="0044027C">
        <w:t xml:space="preserve"> </w:t>
      </w:r>
      <w:r w:rsidR="0044027C" w:rsidRPr="00D50F3A">
        <w:rPr>
          <w:i/>
          <w:iCs/>
        </w:rPr>
        <w:t>Blackbox authorization</w:t>
      </w:r>
      <w:r w:rsidR="0044027C">
        <w:t xml:space="preserve"> admin</w:t>
      </w:r>
      <w:bookmarkEnd w:id="17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AA4021" w14:paraId="60447237" w14:textId="77777777" w:rsidTr="001E1C28">
        <w:trPr>
          <w:tblHeader/>
        </w:trPr>
        <w:tc>
          <w:tcPr>
            <w:tcW w:w="1523" w:type="dxa"/>
            <w:shd w:val="clear" w:color="auto" w:fill="D9D9D9" w:themeFill="background1" w:themeFillShade="D9"/>
          </w:tcPr>
          <w:p w14:paraId="5306CFE0" w14:textId="77777777" w:rsidR="00AA4021" w:rsidRDefault="00AA4021" w:rsidP="007866E0">
            <w:pPr>
              <w:jc w:val="center"/>
            </w:pPr>
            <w:r>
              <w:t>Modul</w:t>
            </w:r>
          </w:p>
        </w:tc>
        <w:tc>
          <w:tcPr>
            <w:tcW w:w="1547" w:type="dxa"/>
            <w:shd w:val="clear" w:color="auto" w:fill="D9D9D9" w:themeFill="background1" w:themeFillShade="D9"/>
          </w:tcPr>
          <w:p w14:paraId="4761A302" w14:textId="77777777" w:rsidR="00AA4021" w:rsidRDefault="00AA4021" w:rsidP="007866E0">
            <w:pPr>
              <w:jc w:val="center"/>
            </w:pPr>
            <w:r>
              <w:t>Skenario Uji</w:t>
            </w:r>
          </w:p>
        </w:tc>
        <w:tc>
          <w:tcPr>
            <w:tcW w:w="1738" w:type="dxa"/>
            <w:shd w:val="clear" w:color="auto" w:fill="D9D9D9" w:themeFill="background1" w:themeFillShade="D9"/>
          </w:tcPr>
          <w:p w14:paraId="07B76D61" w14:textId="77777777" w:rsidR="00AA4021" w:rsidRPr="00D027B3" w:rsidRDefault="00AA4021" w:rsidP="007866E0">
            <w:pPr>
              <w:jc w:val="center"/>
              <w:rPr>
                <w:i/>
                <w:iCs/>
              </w:rPr>
            </w:pPr>
            <w:r w:rsidRPr="00D027B3">
              <w:rPr>
                <w:i/>
                <w:iCs/>
              </w:rPr>
              <w:t>Expected Result</w:t>
            </w:r>
          </w:p>
        </w:tc>
        <w:tc>
          <w:tcPr>
            <w:tcW w:w="1576" w:type="dxa"/>
            <w:shd w:val="clear" w:color="auto" w:fill="D9D9D9" w:themeFill="background1" w:themeFillShade="D9"/>
          </w:tcPr>
          <w:p w14:paraId="22EBDA10" w14:textId="77777777" w:rsidR="00AA4021" w:rsidRPr="00D027B3" w:rsidRDefault="00AA4021" w:rsidP="007866E0">
            <w:pPr>
              <w:jc w:val="center"/>
              <w:rPr>
                <w:i/>
                <w:iCs/>
              </w:rPr>
            </w:pPr>
            <w:r w:rsidRPr="00D027B3">
              <w:rPr>
                <w:i/>
                <w:iCs/>
              </w:rPr>
              <w:t>Actual Result</w:t>
            </w:r>
          </w:p>
        </w:tc>
        <w:tc>
          <w:tcPr>
            <w:tcW w:w="1553" w:type="dxa"/>
            <w:shd w:val="clear" w:color="auto" w:fill="D9D9D9" w:themeFill="background1" w:themeFillShade="D9"/>
          </w:tcPr>
          <w:p w14:paraId="4D1957A7" w14:textId="77777777" w:rsidR="00AA4021" w:rsidRDefault="00AA4021" w:rsidP="007866E0">
            <w:pPr>
              <w:jc w:val="center"/>
            </w:pPr>
            <w:r>
              <w:t>Kesimpulan</w:t>
            </w:r>
          </w:p>
        </w:tc>
      </w:tr>
      <w:tr w:rsidR="00AA4021" w14:paraId="5B59BBDD" w14:textId="77777777" w:rsidTr="001E1C28">
        <w:tc>
          <w:tcPr>
            <w:tcW w:w="1523" w:type="dxa"/>
          </w:tcPr>
          <w:p w14:paraId="3CDE8BEF" w14:textId="342A67BC" w:rsidR="00AA4021" w:rsidRDefault="00CE7971" w:rsidP="007866E0">
            <w:r>
              <w:t xml:space="preserve">Membatasi akses penggunaan aplikasi berdasarkan </w:t>
            </w:r>
            <w:r w:rsidRPr="009C4B82">
              <w:rPr>
                <w:i/>
                <w:iCs/>
              </w:rPr>
              <w:t>role</w:t>
            </w:r>
            <w:r>
              <w:t xml:space="preserve"> pengguna dan tidak dapat mengakses data pengguna lain</w:t>
            </w:r>
          </w:p>
        </w:tc>
        <w:tc>
          <w:tcPr>
            <w:tcW w:w="1547" w:type="dxa"/>
          </w:tcPr>
          <w:p w14:paraId="40AB3581" w14:textId="08919894" w:rsidR="00AA4021" w:rsidRDefault="00265265" w:rsidP="007866E0">
            <w:r>
              <w:rPr>
                <w:i/>
                <w:iCs/>
              </w:rPr>
              <w:t>Negative</w:t>
            </w:r>
            <w:r w:rsidR="00AA4021" w:rsidRPr="00E3008F">
              <w:rPr>
                <w:i/>
                <w:iCs/>
              </w:rPr>
              <w:t xml:space="preserve"> case</w:t>
            </w:r>
            <w:r w:rsidR="00AA4021">
              <w:t xml:space="preserve">: </w:t>
            </w:r>
            <w:r w:rsidR="00F82308">
              <w:t>mengganti url secara paksa untuk mencoba mengakses data pengguna lain.</w:t>
            </w:r>
          </w:p>
        </w:tc>
        <w:tc>
          <w:tcPr>
            <w:tcW w:w="1738" w:type="dxa"/>
          </w:tcPr>
          <w:p w14:paraId="03305C00" w14:textId="629E3CCE" w:rsidR="00AA4021" w:rsidRDefault="00B16914" w:rsidP="007866E0">
            <w:r>
              <w:t>Mendapatkan status error 404 (</w:t>
            </w:r>
            <w:r w:rsidRPr="00B16914">
              <w:rPr>
                <w:i/>
                <w:iCs/>
              </w:rPr>
              <w:t>Not found</w:t>
            </w:r>
            <w:r>
              <w:t>).</w:t>
            </w:r>
          </w:p>
        </w:tc>
        <w:tc>
          <w:tcPr>
            <w:tcW w:w="1576" w:type="dxa"/>
          </w:tcPr>
          <w:p w14:paraId="71462013" w14:textId="3648E57D" w:rsidR="00AA4021" w:rsidRDefault="00B16914" w:rsidP="007866E0">
            <w:r>
              <w:t>Mendapatkan status error 404 (</w:t>
            </w:r>
            <w:r w:rsidRPr="00B16914">
              <w:rPr>
                <w:i/>
                <w:iCs/>
              </w:rPr>
              <w:t>Not found</w:t>
            </w:r>
            <w:r>
              <w:t>).</w:t>
            </w:r>
          </w:p>
        </w:tc>
        <w:tc>
          <w:tcPr>
            <w:tcW w:w="1553" w:type="dxa"/>
          </w:tcPr>
          <w:p w14:paraId="2A495BF6" w14:textId="77777777" w:rsidR="00AA4021" w:rsidRDefault="00AA4021" w:rsidP="007866E0">
            <w:pPr>
              <w:jc w:val="center"/>
            </w:pPr>
            <w:r>
              <w:t>Sesuai</w:t>
            </w:r>
          </w:p>
        </w:tc>
      </w:tr>
    </w:tbl>
    <w:p w14:paraId="6E2422DA" w14:textId="77777777" w:rsidR="00977CDF" w:rsidRDefault="00977CDF" w:rsidP="00977CDF">
      <w:pPr>
        <w:jc w:val="center"/>
      </w:pPr>
    </w:p>
    <w:p w14:paraId="7CC48EFA" w14:textId="278BC804" w:rsidR="003443BC" w:rsidRDefault="00B3178B" w:rsidP="006B0E49">
      <w:pPr>
        <w:jc w:val="center"/>
      </w:pPr>
      <w:bookmarkStart w:id="175" w:name="_Toc171756363"/>
      <w:r>
        <w:t>Tabel</w:t>
      </w:r>
      <w:r w:rsidR="006B0E49">
        <w:t xml:space="preserve"> </w:t>
      </w:r>
      <w:r w:rsidR="006B0E49">
        <w:fldChar w:fldCharType="begin"/>
      </w:r>
      <w:r w:rsidR="006B0E49">
        <w:instrText xml:space="preserve"> SEQ Tabel \* ARABIC </w:instrText>
      </w:r>
      <w:r w:rsidR="006B0E49">
        <w:fldChar w:fldCharType="separate"/>
      </w:r>
      <w:r w:rsidR="0067630B">
        <w:rPr>
          <w:noProof/>
        </w:rPr>
        <w:t>14</w:t>
      </w:r>
      <w:r w:rsidR="006B0E49">
        <w:fldChar w:fldCharType="end"/>
      </w:r>
      <w:r w:rsidR="00E637E1">
        <w:t>.</w:t>
      </w:r>
      <w:r w:rsidR="006B0E49">
        <w:t xml:space="preserve"> </w:t>
      </w:r>
      <w:r w:rsidR="006B0E49" w:rsidRPr="00BD6493">
        <w:rPr>
          <w:i/>
          <w:iCs/>
        </w:rPr>
        <w:t>Blackbox</w:t>
      </w:r>
      <w:r w:rsidR="006B0E49">
        <w:t xml:space="preserve"> menu home admin</w:t>
      </w:r>
      <w:bookmarkEnd w:id="17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850D75" w14:paraId="2558E958" w14:textId="77777777" w:rsidTr="007866E0">
        <w:trPr>
          <w:tblHeader/>
        </w:trPr>
        <w:tc>
          <w:tcPr>
            <w:tcW w:w="1523" w:type="dxa"/>
            <w:shd w:val="clear" w:color="auto" w:fill="D9D9D9" w:themeFill="background1" w:themeFillShade="D9"/>
          </w:tcPr>
          <w:p w14:paraId="4DE61E3D" w14:textId="77777777" w:rsidR="00B93EE0" w:rsidRDefault="00B93EE0" w:rsidP="007866E0">
            <w:pPr>
              <w:jc w:val="center"/>
            </w:pPr>
            <w:r>
              <w:lastRenderedPageBreak/>
              <w:t>Modul</w:t>
            </w:r>
          </w:p>
        </w:tc>
        <w:tc>
          <w:tcPr>
            <w:tcW w:w="1547" w:type="dxa"/>
            <w:shd w:val="clear" w:color="auto" w:fill="D9D9D9" w:themeFill="background1" w:themeFillShade="D9"/>
          </w:tcPr>
          <w:p w14:paraId="1022F35D" w14:textId="77777777" w:rsidR="00B93EE0" w:rsidRDefault="00B93EE0" w:rsidP="007866E0">
            <w:pPr>
              <w:jc w:val="center"/>
            </w:pPr>
            <w:r>
              <w:t>Skenario Uji</w:t>
            </w:r>
          </w:p>
        </w:tc>
        <w:tc>
          <w:tcPr>
            <w:tcW w:w="1738" w:type="dxa"/>
            <w:shd w:val="clear" w:color="auto" w:fill="D9D9D9" w:themeFill="background1" w:themeFillShade="D9"/>
          </w:tcPr>
          <w:p w14:paraId="27DEEB29" w14:textId="77777777" w:rsidR="00B93EE0" w:rsidRPr="00D027B3" w:rsidRDefault="00B93EE0" w:rsidP="007866E0">
            <w:pPr>
              <w:jc w:val="center"/>
              <w:rPr>
                <w:i/>
                <w:iCs/>
              </w:rPr>
            </w:pPr>
            <w:r w:rsidRPr="00D027B3">
              <w:rPr>
                <w:i/>
                <w:iCs/>
              </w:rPr>
              <w:t>Expected Result</w:t>
            </w:r>
          </w:p>
        </w:tc>
        <w:tc>
          <w:tcPr>
            <w:tcW w:w="1576" w:type="dxa"/>
            <w:shd w:val="clear" w:color="auto" w:fill="D9D9D9" w:themeFill="background1" w:themeFillShade="D9"/>
          </w:tcPr>
          <w:p w14:paraId="2DF05C76" w14:textId="77777777" w:rsidR="00B93EE0" w:rsidRPr="00D027B3" w:rsidRDefault="00B93EE0" w:rsidP="007866E0">
            <w:pPr>
              <w:jc w:val="center"/>
              <w:rPr>
                <w:i/>
                <w:iCs/>
              </w:rPr>
            </w:pPr>
            <w:r w:rsidRPr="00D027B3">
              <w:rPr>
                <w:i/>
                <w:iCs/>
              </w:rPr>
              <w:t>Actual Result</w:t>
            </w:r>
          </w:p>
        </w:tc>
        <w:tc>
          <w:tcPr>
            <w:tcW w:w="1553" w:type="dxa"/>
            <w:shd w:val="clear" w:color="auto" w:fill="D9D9D9" w:themeFill="background1" w:themeFillShade="D9"/>
          </w:tcPr>
          <w:p w14:paraId="7917E92A" w14:textId="77777777" w:rsidR="00B93EE0" w:rsidRDefault="00B93EE0" w:rsidP="007866E0">
            <w:pPr>
              <w:jc w:val="center"/>
            </w:pPr>
            <w:r>
              <w:t>Kesimpulan</w:t>
            </w:r>
          </w:p>
        </w:tc>
      </w:tr>
      <w:tr w:rsidR="00850D75" w14:paraId="5D7D1518" w14:textId="77777777" w:rsidTr="007866E0">
        <w:tc>
          <w:tcPr>
            <w:tcW w:w="1523" w:type="dxa"/>
          </w:tcPr>
          <w:p w14:paraId="5EFC9CD3" w14:textId="21888500" w:rsidR="00B93EE0" w:rsidRDefault="004643CD" w:rsidP="007866E0">
            <w:r>
              <w:t>Melihat konten yang tersedia.</w:t>
            </w:r>
          </w:p>
        </w:tc>
        <w:tc>
          <w:tcPr>
            <w:tcW w:w="1547" w:type="dxa"/>
          </w:tcPr>
          <w:p w14:paraId="1C192BE9" w14:textId="0BDF8EC8" w:rsidR="00B93EE0" w:rsidRDefault="009D75EF" w:rsidP="007866E0">
            <w:r>
              <w:rPr>
                <w:i/>
                <w:iCs/>
              </w:rPr>
              <w:t>Positive</w:t>
            </w:r>
            <w:r w:rsidR="00B93EE0" w:rsidRPr="00E3008F">
              <w:rPr>
                <w:i/>
                <w:iCs/>
              </w:rPr>
              <w:t xml:space="preserve"> case</w:t>
            </w:r>
            <w:r w:rsidR="00B93EE0">
              <w:t>: m</w:t>
            </w:r>
            <w:r w:rsidR="00CB3716">
              <w:t xml:space="preserve">embuka halaman </w:t>
            </w:r>
            <w:r w:rsidR="00BF0384">
              <w:t>home</w:t>
            </w:r>
            <w:r w:rsidR="00FD37DA">
              <w:t>.</w:t>
            </w:r>
          </w:p>
        </w:tc>
        <w:tc>
          <w:tcPr>
            <w:tcW w:w="1738" w:type="dxa"/>
          </w:tcPr>
          <w:p w14:paraId="0CB65AA5" w14:textId="375FBE77" w:rsidR="00B93EE0" w:rsidRDefault="00BF0384" w:rsidP="007866E0">
            <w:r>
              <w:t>Menampilkan konten yang terdapat pada halaman home.</w:t>
            </w:r>
          </w:p>
        </w:tc>
        <w:tc>
          <w:tcPr>
            <w:tcW w:w="1576" w:type="dxa"/>
          </w:tcPr>
          <w:p w14:paraId="4AC02CFB" w14:textId="0B4362DE" w:rsidR="00B93EE0" w:rsidRDefault="007858DB" w:rsidP="007866E0">
            <w:r>
              <w:t>Menampilkan konten yang terdapat pada halaman home.</w:t>
            </w:r>
          </w:p>
        </w:tc>
        <w:tc>
          <w:tcPr>
            <w:tcW w:w="1553" w:type="dxa"/>
          </w:tcPr>
          <w:p w14:paraId="498A6622" w14:textId="77777777" w:rsidR="00B93EE0" w:rsidRDefault="00B93EE0" w:rsidP="007866E0">
            <w:pPr>
              <w:jc w:val="center"/>
            </w:pPr>
            <w:r>
              <w:t>Sesuai</w:t>
            </w:r>
          </w:p>
        </w:tc>
      </w:tr>
      <w:tr w:rsidR="008475CF" w14:paraId="24219431" w14:textId="77777777" w:rsidTr="007866E0">
        <w:tc>
          <w:tcPr>
            <w:tcW w:w="1523" w:type="dxa"/>
          </w:tcPr>
          <w:p w14:paraId="450B0C08" w14:textId="53F8884B" w:rsidR="008475CF" w:rsidRDefault="008475CF" w:rsidP="007866E0">
            <w:r>
              <w:t>Menambahkan konten</w:t>
            </w:r>
            <w:r w:rsidR="00C2045C">
              <w:t>.</w:t>
            </w:r>
          </w:p>
        </w:tc>
        <w:tc>
          <w:tcPr>
            <w:tcW w:w="1547" w:type="dxa"/>
          </w:tcPr>
          <w:p w14:paraId="53D97ABA" w14:textId="2D89ADD1" w:rsidR="008475CF" w:rsidRDefault="00854139" w:rsidP="007866E0">
            <w:pPr>
              <w:rPr>
                <w:i/>
                <w:iCs/>
              </w:rPr>
            </w:pPr>
            <w:r>
              <w:rPr>
                <w:i/>
                <w:iCs/>
              </w:rPr>
              <w:t>Positive</w:t>
            </w:r>
            <w:r w:rsidRPr="00E3008F">
              <w:rPr>
                <w:i/>
                <w:iCs/>
              </w:rPr>
              <w:t xml:space="preserve"> case</w:t>
            </w:r>
            <w:r>
              <w:t xml:space="preserve">: </w:t>
            </w:r>
            <w:r w:rsidR="00850D75">
              <w:t>Menambahkan konten sesuai dengan format</w:t>
            </w:r>
            <w:r w:rsidR="005A1A63">
              <w:t xml:space="preserve"> ya</w:t>
            </w:r>
            <w:r w:rsidR="004A4D09">
              <w:t xml:space="preserve">ng </w:t>
            </w:r>
            <w:r w:rsidR="00375C80">
              <w:t>ditetapkan</w:t>
            </w:r>
            <w:r w:rsidR="005A1A63">
              <w:t xml:space="preserve"> (PNG, JPG, dan JPEG).</w:t>
            </w:r>
          </w:p>
        </w:tc>
        <w:tc>
          <w:tcPr>
            <w:tcW w:w="1738" w:type="dxa"/>
          </w:tcPr>
          <w:p w14:paraId="59461A05" w14:textId="7540DA02" w:rsidR="008475CF" w:rsidRDefault="00C6619A" w:rsidP="007866E0">
            <w:r>
              <w:t xml:space="preserve">Konten </w:t>
            </w:r>
            <w:r w:rsidR="00FD4E6E">
              <w:t>yang ditambahkan</w:t>
            </w:r>
            <w:r w:rsidR="00C2045C">
              <w:t xml:space="preserve"> akan ditampilkan pada halaman home.</w:t>
            </w:r>
          </w:p>
        </w:tc>
        <w:tc>
          <w:tcPr>
            <w:tcW w:w="1576" w:type="dxa"/>
          </w:tcPr>
          <w:p w14:paraId="71611398" w14:textId="4734533B" w:rsidR="008475CF" w:rsidRDefault="008E2710" w:rsidP="007866E0">
            <w:r>
              <w:t>Konten yang ditambahkan akan ditampilkan pada halaman home.</w:t>
            </w:r>
          </w:p>
        </w:tc>
        <w:tc>
          <w:tcPr>
            <w:tcW w:w="1553" w:type="dxa"/>
          </w:tcPr>
          <w:p w14:paraId="3439AFFF" w14:textId="71C113B5" w:rsidR="008475CF" w:rsidRDefault="008E2710" w:rsidP="007866E0">
            <w:pPr>
              <w:jc w:val="center"/>
            </w:pPr>
            <w:r>
              <w:t>Sesuai</w:t>
            </w:r>
          </w:p>
        </w:tc>
      </w:tr>
      <w:tr w:rsidR="002C21CC" w14:paraId="09990726" w14:textId="77777777" w:rsidTr="007866E0">
        <w:tc>
          <w:tcPr>
            <w:tcW w:w="1523" w:type="dxa"/>
          </w:tcPr>
          <w:p w14:paraId="5D6101D9" w14:textId="77777777" w:rsidR="002C21CC" w:rsidRDefault="002C21CC" w:rsidP="007866E0"/>
        </w:tc>
        <w:tc>
          <w:tcPr>
            <w:tcW w:w="1547" w:type="dxa"/>
          </w:tcPr>
          <w:p w14:paraId="6D90B839" w14:textId="020C9839" w:rsidR="002C21CC" w:rsidRPr="002C21CC" w:rsidRDefault="002C21CC" w:rsidP="007866E0">
            <w:r>
              <w:rPr>
                <w:i/>
                <w:iCs/>
              </w:rPr>
              <w:t>Negative case</w:t>
            </w:r>
            <w:r>
              <w:t xml:space="preserve">: </w:t>
            </w:r>
            <w:r w:rsidR="00947193">
              <w:t>Menambahkan konten</w:t>
            </w:r>
            <w:r w:rsidR="004A4D09">
              <w:t xml:space="preserve"> tidak</w:t>
            </w:r>
            <w:r w:rsidR="00947193">
              <w:t xml:space="preserve"> sesuai dengan format yang </w:t>
            </w:r>
            <w:r w:rsidR="00375C80">
              <w:t>ditetapkan</w:t>
            </w:r>
            <w:r w:rsidR="00947193">
              <w:t xml:space="preserve"> (PNG, JPG, dan JPEG).</w:t>
            </w:r>
          </w:p>
        </w:tc>
        <w:tc>
          <w:tcPr>
            <w:tcW w:w="1738" w:type="dxa"/>
          </w:tcPr>
          <w:p w14:paraId="63F84D1A" w14:textId="559524C5" w:rsidR="002C21CC" w:rsidRDefault="007B0451" w:rsidP="007866E0">
            <w:r>
              <w:t>Mendapatkan pesan error yang sesuai.</w:t>
            </w:r>
          </w:p>
        </w:tc>
        <w:tc>
          <w:tcPr>
            <w:tcW w:w="1576" w:type="dxa"/>
          </w:tcPr>
          <w:p w14:paraId="47B2DBF3" w14:textId="1D588A12" w:rsidR="002C21CC" w:rsidRDefault="008D591E" w:rsidP="007866E0">
            <w:r>
              <w:t>Mendapatkan pesan error yang sesuai.</w:t>
            </w:r>
          </w:p>
        </w:tc>
        <w:tc>
          <w:tcPr>
            <w:tcW w:w="1553" w:type="dxa"/>
          </w:tcPr>
          <w:p w14:paraId="33ACDCA2" w14:textId="648AFFA7" w:rsidR="002C21CC" w:rsidRDefault="008D591E" w:rsidP="007866E0">
            <w:pPr>
              <w:jc w:val="center"/>
            </w:pPr>
            <w:r>
              <w:t>Sesuai</w:t>
            </w:r>
          </w:p>
        </w:tc>
      </w:tr>
      <w:tr w:rsidR="0008694E" w14:paraId="43ECEA1C" w14:textId="77777777" w:rsidTr="007866E0">
        <w:tc>
          <w:tcPr>
            <w:tcW w:w="1523" w:type="dxa"/>
          </w:tcPr>
          <w:p w14:paraId="33221A55" w14:textId="1C5F3698" w:rsidR="0008694E" w:rsidRDefault="00AE26CE" w:rsidP="007866E0">
            <w:r>
              <w:t>Mengubah konten yang tersedia</w:t>
            </w:r>
            <w:r w:rsidR="006442A2">
              <w:t>.</w:t>
            </w:r>
          </w:p>
        </w:tc>
        <w:tc>
          <w:tcPr>
            <w:tcW w:w="1547" w:type="dxa"/>
          </w:tcPr>
          <w:p w14:paraId="3E58F516" w14:textId="0808012B" w:rsidR="0008694E" w:rsidRPr="00375C80" w:rsidRDefault="00375C80" w:rsidP="007866E0">
            <w:r>
              <w:rPr>
                <w:i/>
                <w:iCs/>
              </w:rPr>
              <w:t>Positive case</w:t>
            </w:r>
            <w:r>
              <w:t>: mengubah konten yang ters</w:t>
            </w:r>
            <w:r w:rsidR="00E81809">
              <w:t>e</w:t>
            </w:r>
            <w:r>
              <w:t>dia sesuai dengan format yang ditetapkan</w:t>
            </w:r>
            <w:r w:rsidR="006442A2">
              <w:t>.</w:t>
            </w:r>
          </w:p>
        </w:tc>
        <w:tc>
          <w:tcPr>
            <w:tcW w:w="1738" w:type="dxa"/>
          </w:tcPr>
          <w:p w14:paraId="75BF2E65" w14:textId="53701586" w:rsidR="0008694E" w:rsidRDefault="009E0EFC" w:rsidP="007866E0">
            <w:r>
              <w:t>Konten yang diubah akan ditampilkan pada halaman home.</w:t>
            </w:r>
          </w:p>
        </w:tc>
        <w:tc>
          <w:tcPr>
            <w:tcW w:w="1576" w:type="dxa"/>
          </w:tcPr>
          <w:p w14:paraId="4263DDFD" w14:textId="7D7165C6" w:rsidR="0008694E" w:rsidRDefault="001E1A84" w:rsidP="007866E0">
            <w:r>
              <w:t>Konten yang diubah akan ditampilkan pada halaman home.</w:t>
            </w:r>
          </w:p>
        </w:tc>
        <w:tc>
          <w:tcPr>
            <w:tcW w:w="1553" w:type="dxa"/>
          </w:tcPr>
          <w:p w14:paraId="0C481226" w14:textId="29786F07" w:rsidR="0008694E" w:rsidRDefault="001E1A84" w:rsidP="007866E0">
            <w:pPr>
              <w:jc w:val="center"/>
            </w:pPr>
            <w:r>
              <w:t>Sesuai</w:t>
            </w:r>
          </w:p>
        </w:tc>
      </w:tr>
      <w:tr w:rsidR="00E81809" w14:paraId="743A651A" w14:textId="77777777" w:rsidTr="007866E0">
        <w:tc>
          <w:tcPr>
            <w:tcW w:w="1523" w:type="dxa"/>
          </w:tcPr>
          <w:p w14:paraId="0BFDB5B1" w14:textId="77777777" w:rsidR="00E81809" w:rsidRDefault="00E81809" w:rsidP="007866E0"/>
        </w:tc>
        <w:tc>
          <w:tcPr>
            <w:tcW w:w="1547" w:type="dxa"/>
          </w:tcPr>
          <w:p w14:paraId="1F2FF409" w14:textId="73F83536" w:rsidR="00E81809" w:rsidRPr="00E81809" w:rsidRDefault="00E81809" w:rsidP="007866E0">
            <w:r>
              <w:rPr>
                <w:i/>
                <w:iCs/>
              </w:rPr>
              <w:t>Negative case</w:t>
            </w:r>
            <w:r>
              <w:t>: mengubah konten yang tersedia</w:t>
            </w:r>
            <w:r w:rsidR="0048289B">
              <w:t xml:space="preserve"> tidak</w:t>
            </w:r>
            <w:r>
              <w:t xml:space="preserve"> sesuai dengan format yang ditetapkan.</w:t>
            </w:r>
          </w:p>
        </w:tc>
        <w:tc>
          <w:tcPr>
            <w:tcW w:w="1738" w:type="dxa"/>
          </w:tcPr>
          <w:p w14:paraId="0DB1C19C" w14:textId="6B208EF9" w:rsidR="00E81809" w:rsidRDefault="00A44FC4" w:rsidP="007866E0">
            <w:r>
              <w:t>Mendapatkan pesan error yang sesuai.</w:t>
            </w:r>
          </w:p>
        </w:tc>
        <w:tc>
          <w:tcPr>
            <w:tcW w:w="1576" w:type="dxa"/>
          </w:tcPr>
          <w:p w14:paraId="775D23F5" w14:textId="0337D1D5" w:rsidR="00E81809" w:rsidRDefault="00A44FC4" w:rsidP="007866E0">
            <w:r>
              <w:t>Mendapatkan pesan error yang sesuai.</w:t>
            </w:r>
          </w:p>
        </w:tc>
        <w:tc>
          <w:tcPr>
            <w:tcW w:w="1553" w:type="dxa"/>
          </w:tcPr>
          <w:p w14:paraId="4B39673D" w14:textId="1D75666A" w:rsidR="00E81809" w:rsidRDefault="00A44FC4" w:rsidP="007866E0">
            <w:pPr>
              <w:jc w:val="center"/>
            </w:pPr>
            <w:r>
              <w:t>Sesuai</w:t>
            </w:r>
          </w:p>
        </w:tc>
      </w:tr>
    </w:tbl>
    <w:p w14:paraId="0F3DB78C" w14:textId="77777777" w:rsidR="006B0E49" w:rsidRDefault="006B0E49" w:rsidP="006B0E49">
      <w:pPr>
        <w:jc w:val="center"/>
      </w:pPr>
    </w:p>
    <w:p w14:paraId="0FDD4B5E" w14:textId="11E57E19" w:rsidR="00777BDA" w:rsidRPr="007B07B8" w:rsidRDefault="00B3178B" w:rsidP="00777BDA">
      <w:pPr>
        <w:jc w:val="center"/>
      </w:pPr>
      <w:bookmarkStart w:id="176" w:name="_Toc171756364"/>
      <w:r>
        <w:t>Tabel</w:t>
      </w:r>
      <w:r w:rsidR="00777BDA">
        <w:t xml:space="preserve"> </w:t>
      </w:r>
      <w:r w:rsidR="00777BDA">
        <w:fldChar w:fldCharType="begin"/>
      </w:r>
      <w:r w:rsidR="00777BDA">
        <w:instrText xml:space="preserve"> SEQ Tabel \* ARABIC </w:instrText>
      </w:r>
      <w:r w:rsidR="00777BDA">
        <w:fldChar w:fldCharType="separate"/>
      </w:r>
      <w:r w:rsidR="0067630B">
        <w:rPr>
          <w:noProof/>
        </w:rPr>
        <w:t>15</w:t>
      </w:r>
      <w:r w:rsidR="00777BDA">
        <w:fldChar w:fldCharType="end"/>
      </w:r>
      <w:r w:rsidR="00E637E1">
        <w:t>.</w:t>
      </w:r>
      <w:r w:rsidR="00777BDA">
        <w:t xml:space="preserve"> </w:t>
      </w:r>
      <w:r w:rsidR="00777BDA" w:rsidRPr="00224034">
        <w:rPr>
          <w:i/>
          <w:iCs/>
        </w:rPr>
        <w:t>Blackbox</w:t>
      </w:r>
      <w:r w:rsidR="00777BDA">
        <w:t xml:space="preserve"> menu mahasiswa admin</w:t>
      </w:r>
      <w:bookmarkEnd w:id="17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874C85" w14:paraId="03B75973" w14:textId="77777777" w:rsidTr="005F4C9A">
        <w:trPr>
          <w:tblHeader/>
        </w:trPr>
        <w:tc>
          <w:tcPr>
            <w:tcW w:w="1518" w:type="dxa"/>
            <w:shd w:val="clear" w:color="auto" w:fill="D9D9D9" w:themeFill="background1" w:themeFillShade="D9"/>
          </w:tcPr>
          <w:p w14:paraId="37A10CF9" w14:textId="77777777" w:rsidR="00777BDA" w:rsidRDefault="00777BDA" w:rsidP="007866E0">
            <w:pPr>
              <w:jc w:val="center"/>
            </w:pPr>
            <w:r>
              <w:t>Modul</w:t>
            </w:r>
          </w:p>
        </w:tc>
        <w:tc>
          <w:tcPr>
            <w:tcW w:w="1563" w:type="dxa"/>
            <w:shd w:val="clear" w:color="auto" w:fill="D9D9D9" w:themeFill="background1" w:themeFillShade="D9"/>
          </w:tcPr>
          <w:p w14:paraId="387B6C4C" w14:textId="77777777" w:rsidR="00777BDA" w:rsidRDefault="00777BDA" w:rsidP="007866E0">
            <w:pPr>
              <w:jc w:val="center"/>
            </w:pPr>
            <w:r>
              <w:t>Skenario Uji</w:t>
            </w:r>
          </w:p>
        </w:tc>
        <w:tc>
          <w:tcPr>
            <w:tcW w:w="1733" w:type="dxa"/>
            <w:shd w:val="clear" w:color="auto" w:fill="D9D9D9" w:themeFill="background1" w:themeFillShade="D9"/>
          </w:tcPr>
          <w:p w14:paraId="71F67028" w14:textId="77777777" w:rsidR="00777BDA" w:rsidRPr="00D027B3" w:rsidRDefault="00777BDA" w:rsidP="007866E0">
            <w:pPr>
              <w:jc w:val="center"/>
              <w:rPr>
                <w:i/>
                <w:iCs/>
              </w:rPr>
            </w:pPr>
            <w:r w:rsidRPr="00D027B3">
              <w:rPr>
                <w:i/>
                <w:iCs/>
              </w:rPr>
              <w:t>Expected Result</w:t>
            </w:r>
          </w:p>
        </w:tc>
        <w:tc>
          <w:tcPr>
            <w:tcW w:w="1575" w:type="dxa"/>
            <w:shd w:val="clear" w:color="auto" w:fill="D9D9D9" w:themeFill="background1" w:themeFillShade="D9"/>
          </w:tcPr>
          <w:p w14:paraId="1639927D" w14:textId="77777777" w:rsidR="00777BDA" w:rsidRPr="00D027B3" w:rsidRDefault="00777BDA" w:rsidP="007866E0">
            <w:pPr>
              <w:jc w:val="center"/>
              <w:rPr>
                <w:i/>
                <w:iCs/>
              </w:rPr>
            </w:pPr>
            <w:r w:rsidRPr="00D027B3">
              <w:rPr>
                <w:i/>
                <w:iCs/>
              </w:rPr>
              <w:t>Actual Result</w:t>
            </w:r>
          </w:p>
        </w:tc>
        <w:tc>
          <w:tcPr>
            <w:tcW w:w="1548" w:type="dxa"/>
            <w:shd w:val="clear" w:color="auto" w:fill="D9D9D9" w:themeFill="background1" w:themeFillShade="D9"/>
          </w:tcPr>
          <w:p w14:paraId="39B584E0" w14:textId="77777777" w:rsidR="00777BDA" w:rsidRDefault="00777BDA" w:rsidP="007866E0">
            <w:pPr>
              <w:jc w:val="center"/>
            </w:pPr>
            <w:r>
              <w:t>Kesimpulan</w:t>
            </w:r>
          </w:p>
        </w:tc>
      </w:tr>
      <w:tr w:rsidR="00874C85" w14:paraId="4C6D38B9" w14:textId="77777777" w:rsidTr="005F4C9A">
        <w:tc>
          <w:tcPr>
            <w:tcW w:w="1518" w:type="dxa"/>
          </w:tcPr>
          <w:p w14:paraId="2BEF3C9D" w14:textId="0A97C2C8" w:rsidR="00777BDA" w:rsidRDefault="00503242" w:rsidP="007866E0">
            <w:r>
              <w:t>Melihat seluruh daftar mahasiswa.</w:t>
            </w:r>
          </w:p>
        </w:tc>
        <w:tc>
          <w:tcPr>
            <w:tcW w:w="1563" w:type="dxa"/>
          </w:tcPr>
          <w:p w14:paraId="13F5107B" w14:textId="59895892" w:rsidR="00777BDA" w:rsidRDefault="00777BDA" w:rsidP="007866E0">
            <w:r>
              <w:rPr>
                <w:i/>
                <w:iCs/>
              </w:rPr>
              <w:t>Positive</w:t>
            </w:r>
            <w:r w:rsidRPr="00E3008F">
              <w:rPr>
                <w:i/>
                <w:iCs/>
              </w:rPr>
              <w:t xml:space="preserve"> case</w:t>
            </w:r>
            <w:r>
              <w:t xml:space="preserve">: membuka halaman </w:t>
            </w:r>
            <w:r w:rsidR="005130CA">
              <w:t>mahasiswa</w:t>
            </w:r>
            <w:r>
              <w:t>.</w:t>
            </w:r>
          </w:p>
        </w:tc>
        <w:tc>
          <w:tcPr>
            <w:tcW w:w="1733" w:type="dxa"/>
          </w:tcPr>
          <w:p w14:paraId="3B85F010" w14:textId="6E33C31A" w:rsidR="00777BDA" w:rsidRDefault="00E145BD" w:rsidP="007866E0">
            <w:r>
              <w:t>Menampilkan seluruh data mahasiswa</w:t>
            </w:r>
            <w:r w:rsidR="00777BDA">
              <w:t>.</w:t>
            </w:r>
          </w:p>
        </w:tc>
        <w:tc>
          <w:tcPr>
            <w:tcW w:w="1575" w:type="dxa"/>
          </w:tcPr>
          <w:p w14:paraId="1C576431" w14:textId="74DCA349" w:rsidR="00777BDA" w:rsidRDefault="00E145BD" w:rsidP="007866E0">
            <w:r>
              <w:t>Menampilkan seluruh data mahasiswa.</w:t>
            </w:r>
          </w:p>
        </w:tc>
        <w:tc>
          <w:tcPr>
            <w:tcW w:w="1548" w:type="dxa"/>
          </w:tcPr>
          <w:p w14:paraId="5FAB5F20" w14:textId="77777777" w:rsidR="00777BDA" w:rsidRDefault="00777BDA" w:rsidP="007866E0">
            <w:pPr>
              <w:jc w:val="center"/>
            </w:pPr>
            <w:r>
              <w:t>Sesuai</w:t>
            </w:r>
          </w:p>
        </w:tc>
      </w:tr>
      <w:tr w:rsidR="007B0ABE" w14:paraId="571F9F17" w14:textId="77777777" w:rsidTr="005F4C9A">
        <w:tc>
          <w:tcPr>
            <w:tcW w:w="1518" w:type="dxa"/>
          </w:tcPr>
          <w:p w14:paraId="1BEB85B9" w14:textId="0476B093" w:rsidR="007B0ABE" w:rsidRDefault="007B0ABE" w:rsidP="007B0ABE">
            <w:r>
              <w:t>Melihat detail data mahasiswa.</w:t>
            </w:r>
          </w:p>
        </w:tc>
        <w:tc>
          <w:tcPr>
            <w:tcW w:w="1563" w:type="dxa"/>
          </w:tcPr>
          <w:p w14:paraId="3575CB65" w14:textId="103C9A95" w:rsidR="007B0ABE" w:rsidRPr="00151578" w:rsidRDefault="007B0ABE" w:rsidP="007B0ABE">
            <w:r>
              <w:rPr>
                <w:i/>
                <w:iCs/>
              </w:rPr>
              <w:t>Positive case</w:t>
            </w:r>
            <w:r>
              <w:t>: menekan tombol detail pada baris mahasiswa yang ingin dilihat.</w:t>
            </w:r>
          </w:p>
        </w:tc>
        <w:tc>
          <w:tcPr>
            <w:tcW w:w="1733" w:type="dxa"/>
          </w:tcPr>
          <w:p w14:paraId="0308BC95" w14:textId="139BDB90" w:rsidR="007B0ABE" w:rsidRDefault="007B0ABE" w:rsidP="007B0ABE">
            <w:r>
              <w:t>Menampilkan detail dari data mahasiswa tersebut.</w:t>
            </w:r>
          </w:p>
        </w:tc>
        <w:tc>
          <w:tcPr>
            <w:tcW w:w="1575" w:type="dxa"/>
          </w:tcPr>
          <w:p w14:paraId="01376046" w14:textId="6F580D5F" w:rsidR="007B0ABE" w:rsidRDefault="007B0ABE" w:rsidP="007B0ABE">
            <w:r>
              <w:t>Menampilkan detail dari data mahasiswa tersebut.</w:t>
            </w:r>
          </w:p>
        </w:tc>
        <w:tc>
          <w:tcPr>
            <w:tcW w:w="1548" w:type="dxa"/>
          </w:tcPr>
          <w:p w14:paraId="4474FD20" w14:textId="2697D751" w:rsidR="007B0ABE" w:rsidRDefault="008052C0" w:rsidP="007B0ABE">
            <w:pPr>
              <w:jc w:val="center"/>
            </w:pPr>
            <w:r>
              <w:t>Sesuai</w:t>
            </w:r>
          </w:p>
        </w:tc>
      </w:tr>
      <w:tr w:rsidR="00063C66" w14:paraId="768D4AFC" w14:textId="77777777" w:rsidTr="005F4C9A">
        <w:tc>
          <w:tcPr>
            <w:tcW w:w="1518" w:type="dxa"/>
          </w:tcPr>
          <w:p w14:paraId="04FDC24B" w14:textId="586EADE0" w:rsidR="00063C66" w:rsidRDefault="00063C66" w:rsidP="007B0ABE">
            <w:r>
              <w:t xml:space="preserve">Melakukan tambah mahasiswa secara manual (isi formulir) </w:t>
            </w:r>
            <w:r>
              <w:lastRenderedPageBreak/>
              <w:t>atau melalui import data excel.</w:t>
            </w:r>
          </w:p>
        </w:tc>
        <w:tc>
          <w:tcPr>
            <w:tcW w:w="1563" w:type="dxa"/>
          </w:tcPr>
          <w:p w14:paraId="16136927" w14:textId="409BAFD9" w:rsidR="00063C66" w:rsidRPr="00063C66" w:rsidRDefault="00063C66" w:rsidP="007B0ABE">
            <w:r>
              <w:rPr>
                <w:i/>
                <w:iCs/>
              </w:rPr>
              <w:lastRenderedPageBreak/>
              <w:t>Positive case</w:t>
            </w:r>
            <w:r>
              <w:t xml:space="preserve">: </w:t>
            </w:r>
            <w:r w:rsidR="005F21BD">
              <w:t xml:space="preserve">memasukkan data mahasiswa menggunakan file excel </w:t>
            </w:r>
            <w:r w:rsidR="005F21BD">
              <w:lastRenderedPageBreak/>
              <w:t>dengan format yang sesuai.</w:t>
            </w:r>
          </w:p>
        </w:tc>
        <w:tc>
          <w:tcPr>
            <w:tcW w:w="1733" w:type="dxa"/>
          </w:tcPr>
          <w:p w14:paraId="01B5AF99" w14:textId="7B9BAFED" w:rsidR="00063C66" w:rsidRDefault="009A5CEF" w:rsidP="007B0ABE">
            <w:r>
              <w:lastRenderedPageBreak/>
              <w:t>Data</w:t>
            </w:r>
            <w:r w:rsidR="00792DFB">
              <w:t xml:space="preserve"> mahasiswa berhasil </w:t>
            </w:r>
            <w:r w:rsidR="0023789E">
              <w:t>ditambahkan.</w:t>
            </w:r>
          </w:p>
        </w:tc>
        <w:tc>
          <w:tcPr>
            <w:tcW w:w="1575" w:type="dxa"/>
          </w:tcPr>
          <w:p w14:paraId="321E3D6D" w14:textId="7FF44B90" w:rsidR="00063C66" w:rsidRDefault="00AE545A" w:rsidP="007B0ABE">
            <w:r>
              <w:t>Data mahasiswa berhasil ditambahkan.</w:t>
            </w:r>
          </w:p>
        </w:tc>
        <w:tc>
          <w:tcPr>
            <w:tcW w:w="1548" w:type="dxa"/>
          </w:tcPr>
          <w:p w14:paraId="4D2744F5" w14:textId="65CD19B6" w:rsidR="00063C66" w:rsidRDefault="00AE545A" w:rsidP="007B0ABE">
            <w:pPr>
              <w:jc w:val="center"/>
            </w:pPr>
            <w:r>
              <w:t>Sesuai</w:t>
            </w:r>
          </w:p>
        </w:tc>
      </w:tr>
      <w:tr w:rsidR="005F4C9A" w14:paraId="34A06BED" w14:textId="77777777" w:rsidTr="005F4C9A">
        <w:tc>
          <w:tcPr>
            <w:tcW w:w="1518" w:type="dxa"/>
          </w:tcPr>
          <w:p w14:paraId="0C57D8C0" w14:textId="77777777" w:rsidR="005F4C9A" w:rsidRDefault="005F4C9A" w:rsidP="005F4C9A"/>
        </w:tc>
        <w:tc>
          <w:tcPr>
            <w:tcW w:w="1563" w:type="dxa"/>
          </w:tcPr>
          <w:p w14:paraId="2122E7DD" w14:textId="574F71D0" w:rsidR="005F4C9A" w:rsidRDefault="005F4C9A" w:rsidP="005F4C9A">
            <w:pPr>
              <w:rPr>
                <w:i/>
                <w:iCs/>
              </w:rPr>
            </w:pPr>
            <w:r>
              <w:rPr>
                <w:i/>
                <w:iCs/>
              </w:rPr>
              <w:t>Negative case</w:t>
            </w:r>
            <w:r>
              <w:t>: memasukkan data mahasiswa menggunakan file excel dengan format yang tidak sesuai.</w:t>
            </w:r>
          </w:p>
        </w:tc>
        <w:tc>
          <w:tcPr>
            <w:tcW w:w="1733" w:type="dxa"/>
          </w:tcPr>
          <w:p w14:paraId="5325BFE8" w14:textId="3FC97E4C" w:rsidR="005F4C9A" w:rsidRDefault="008E4394" w:rsidP="005F4C9A">
            <w:r>
              <w:t>Mendapatkan pesan error yang sesuai.</w:t>
            </w:r>
          </w:p>
        </w:tc>
        <w:tc>
          <w:tcPr>
            <w:tcW w:w="1575" w:type="dxa"/>
          </w:tcPr>
          <w:p w14:paraId="6A401114" w14:textId="117D61F1" w:rsidR="005F4C9A" w:rsidRDefault="00311CF3" w:rsidP="005F4C9A">
            <w:r>
              <w:t>Mendapatkan pesan error yang sesuai.</w:t>
            </w:r>
          </w:p>
        </w:tc>
        <w:tc>
          <w:tcPr>
            <w:tcW w:w="1548" w:type="dxa"/>
          </w:tcPr>
          <w:p w14:paraId="36DC1863" w14:textId="6B23933D" w:rsidR="005F4C9A" w:rsidRDefault="00172DA0" w:rsidP="005F4C9A">
            <w:pPr>
              <w:jc w:val="center"/>
            </w:pPr>
            <w:r>
              <w:t>Sesuai</w:t>
            </w:r>
          </w:p>
        </w:tc>
      </w:tr>
      <w:tr w:rsidR="00B0672A" w14:paraId="32822587" w14:textId="77777777" w:rsidTr="005F4C9A">
        <w:tc>
          <w:tcPr>
            <w:tcW w:w="1518" w:type="dxa"/>
          </w:tcPr>
          <w:p w14:paraId="29AECDB1" w14:textId="77777777" w:rsidR="00B0672A" w:rsidRDefault="00B0672A" w:rsidP="00B0672A"/>
        </w:tc>
        <w:tc>
          <w:tcPr>
            <w:tcW w:w="1563" w:type="dxa"/>
          </w:tcPr>
          <w:p w14:paraId="3215DB77" w14:textId="3C645845" w:rsidR="00B0672A" w:rsidRDefault="00B0672A" w:rsidP="00B0672A">
            <w:pPr>
              <w:rPr>
                <w:i/>
                <w:iCs/>
              </w:rPr>
            </w:pPr>
            <w:r>
              <w:rPr>
                <w:i/>
                <w:iCs/>
              </w:rPr>
              <w:t>Positive case</w:t>
            </w:r>
            <w:r>
              <w:t>: memasukkan data mahasiswa menggunakan formulir dengan format yang sesuai.</w:t>
            </w:r>
          </w:p>
        </w:tc>
        <w:tc>
          <w:tcPr>
            <w:tcW w:w="1733" w:type="dxa"/>
          </w:tcPr>
          <w:p w14:paraId="0B9127BF" w14:textId="6629D666" w:rsidR="00B0672A" w:rsidRDefault="00C80EDC" w:rsidP="00B0672A">
            <w:r>
              <w:t>Data mahasiswa berhasil ditambahkan.</w:t>
            </w:r>
          </w:p>
        </w:tc>
        <w:tc>
          <w:tcPr>
            <w:tcW w:w="1575" w:type="dxa"/>
          </w:tcPr>
          <w:p w14:paraId="5AAE70C0" w14:textId="778C9C72" w:rsidR="00B0672A" w:rsidRDefault="00C80EDC" w:rsidP="00B0672A">
            <w:r>
              <w:t>Data mahasiswa berhasil ditambahkan.</w:t>
            </w:r>
          </w:p>
        </w:tc>
        <w:tc>
          <w:tcPr>
            <w:tcW w:w="1548" w:type="dxa"/>
          </w:tcPr>
          <w:p w14:paraId="71284F96" w14:textId="2D5CA8E7" w:rsidR="00B0672A" w:rsidRDefault="00C80EDC" w:rsidP="00B0672A">
            <w:pPr>
              <w:jc w:val="center"/>
            </w:pPr>
            <w:r>
              <w:t>Sesuai</w:t>
            </w:r>
          </w:p>
        </w:tc>
      </w:tr>
      <w:tr w:rsidR="00435DA0" w14:paraId="2713DE7D" w14:textId="77777777" w:rsidTr="005F4C9A">
        <w:tc>
          <w:tcPr>
            <w:tcW w:w="1518" w:type="dxa"/>
          </w:tcPr>
          <w:p w14:paraId="4C04B25A" w14:textId="77777777" w:rsidR="00435DA0" w:rsidRDefault="00435DA0" w:rsidP="00435DA0"/>
        </w:tc>
        <w:tc>
          <w:tcPr>
            <w:tcW w:w="1563" w:type="dxa"/>
          </w:tcPr>
          <w:p w14:paraId="6B3B0DF2" w14:textId="21160B01" w:rsidR="00435DA0" w:rsidRDefault="00435DA0" w:rsidP="00435DA0">
            <w:pPr>
              <w:rPr>
                <w:i/>
                <w:iCs/>
              </w:rPr>
            </w:pPr>
            <w:r>
              <w:rPr>
                <w:i/>
                <w:iCs/>
              </w:rPr>
              <w:t>Negative case</w:t>
            </w:r>
            <w:r>
              <w:t>: memasukkan data mahasiswa menggunakan formulir</w:t>
            </w:r>
            <w:r w:rsidR="00143DB4">
              <w:t>.</w:t>
            </w:r>
            <w:r>
              <w:t xml:space="preserve"> </w:t>
            </w:r>
            <w:r w:rsidR="006B2747">
              <w:lastRenderedPageBreak/>
              <w:t>D</w:t>
            </w:r>
            <w:r>
              <w:t xml:space="preserve">engan format yang </w:t>
            </w:r>
            <w:r w:rsidR="00141420">
              <w:t xml:space="preserve">tidak </w:t>
            </w:r>
            <w:r>
              <w:t>sesuai.</w:t>
            </w:r>
          </w:p>
        </w:tc>
        <w:tc>
          <w:tcPr>
            <w:tcW w:w="1733" w:type="dxa"/>
          </w:tcPr>
          <w:p w14:paraId="5392E24B" w14:textId="7350FE3D" w:rsidR="00435DA0" w:rsidRDefault="006238FB" w:rsidP="00435DA0">
            <w:r>
              <w:lastRenderedPageBreak/>
              <w:t>Mendapatkan pesan error yang sesuai.</w:t>
            </w:r>
          </w:p>
        </w:tc>
        <w:tc>
          <w:tcPr>
            <w:tcW w:w="1575" w:type="dxa"/>
          </w:tcPr>
          <w:p w14:paraId="450027F2" w14:textId="17D61301" w:rsidR="00435DA0" w:rsidRDefault="006238FB" w:rsidP="00435DA0">
            <w:r>
              <w:t>Mendapatkan pesan error yang sesuai.</w:t>
            </w:r>
          </w:p>
        </w:tc>
        <w:tc>
          <w:tcPr>
            <w:tcW w:w="1548" w:type="dxa"/>
          </w:tcPr>
          <w:p w14:paraId="32093A71" w14:textId="6879D91B" w:rsidR="00435DA0" w:rsidRDefault="006238FB" w:rsidP="00435DA0">
            <w:pPr>
              <w:jc w:val="center"/>
            </w:pPr>
            <w:r>
              <w:t>Sesuai</w:t>
            </w:r>
          </w:p>
        </w:tc>
      </w:tr>
      <w:tr w:rsidR="00182CCF" w14:paraId="216B15DD" w14:textId="77777777" w:rsidTr="005F4C9A">
        <w:tc>
          <w:tcPr>
            <w:tcW w:w="1518" w:type="dxa"/>
          </w:tcPr>
          <w:p w14:paraId="33F74C27" w14:textId="5F6BEEAD" w:rsidR="00182CCF" w:rsidRDefault="0094612E" w:rsidP="00435DA0">
            <w:r>
              <w:t>Melakukan edit data mahasiswa.</w:t>
            </w:r>
          </w:p>
        </w:tc>
        <w:tc>
          <w:tcPr>
            <w:tcW w:w="1563" w:type="dxa"/>
          </w:tcPr>
          <w:p w14:paraId="3131556D" w14:textId="6CF32D5B" w:rsidR="00182CCF" w:rsidRPr="00B1128E" w:rsidRDefault="00B1128E" w:rsidP="00435DA0">
            <w:r>
              <w:rPr>
                <w:i/>
                <w:iCs/>
              </w:rPr>
              <w:t>Positive case</w:t>
            </w:r>
            <w:r>
              <w:t>: mengubah data mahasiswa sesuai dengan format form.</w:t>
            </w:r>
          </w:p>
        </w:tc>
        <w:tc>
          <w:tcPr>
            <w:tcW w:w="1733" w:type="dxa"/>
          </w:tcPr>
          <w:p w14:paraId="4CA70798" w14:textId="3DFE61D3" w:rsidR="00182CCF" w:rsidRDefault="00017C1D" w:rsidP="00435DA0">
            <w:r>
              <w:t>Data mahasiswa berhasil diubah.</w:t>
            </w:r>
          </w:p>
        </w:tc>
        <w:tc>
          <w:tcPr>
            <w:tcW w:w="1575" w:type="dxa"/>
          </w:tcPr>
          <w:p w14:paraId="3EDB399F" w14:textId="37772A0F" w:rsidR="00182CCF" w:rsidRDefault="00017C1D" w:rsidP="00435DA0">
            <w:r>
              <w:t>Data mahasiswa berhasil diubah.</w:t>
            </w:r>
          </w:p>
        </w:tc>
        <w:tc>
          <w:tcPr>
            <w:tcW w:w="1548" w:type="dxa"/>
          </w:tcPr>
          <w:p w14:paraId="7B3E55B6" w14:textId="796DDD2C" w:rsidR="00182CCF" w:rsidRDefault="00017C1D" w:rsidP="00435DA0">
            <w:pPr>
              <w:jc w:val="center"/>
            </w:pPr>
            <w:r>
              <w:t>Sesuai</w:t>
            </w:r>
          </w:p>
        </w:tc>
      </w:tr>
      <w:tr w:rsidR="000B662D" w14:paraId="0CA7F9E2" w14:textId="77777777" w:rsidTr="005F4C9A">
        <w:tc>
          <w:tcPr>
            <w:tcW w:w="1518" w:type="dxa"/>
          </w:tcPr>
          <w:p w14:paraId="0EFD0571" w14:textId="77777777" w:rsidR="000B662D" w:rsidRDefault="000B662D" w:rsidP="00435DA0"/>
        </w:tc>
        <w:tc>
          <w:tcPr>
            <w:tcW w:w="1563" w:type="dxa"/>
          </w:tcPr>
          <w:p w14:paraId="1BC68390" w14:textId="1B6142E2" w:rsidR="000B662D" w:rsidRDefault="00E93766" w:rsidP="00435DA0">
            <w:pPr>
              <w:rPr>
                <w:i/>
                <w:iCs/>
              </w:rPr>
            </w:pPr>
            <w:r>
              <w:rPr>
                <w:i/>
                <w:iCs/>
              </w:rPr>
              <w:t>Negative case</w:t>
            </w:r>
            <w:r>
              <w:t xml:space="preserve">: mengubah data mahasiswa </w:t>
            </w:r>
            <w:r w:rsidR="00C523C9">
              <w:t xml:space="preserve">tidak </w:t>
            </w:r>
            <w:r>
              <w:t>sesuai dengan format form.</w:t>
            </w:r>
          </w:p>
        </w:tc>
        <w:tc>
          <w:tcPr>
            <w:tcW w:w="1733" w:type="dxa"/>
          </w:tcPr>
          <w:p w14:paraId="29B1F80A" w14:textId="60451202" w:rsidR="000B662D" w:rsidRDefault="00DA4086" w:rsidP="00435DA0">
            <w:r>
              <w:t>Mendapatkan pesan error yang sesuai.</w:t>
            </w:r>
          </w:p>
        </w:tc>
        <w:tc>
          <w:tcPr>
            <w:tcW w:w="1575" w:type="dxa"/>
          </w:tcPr>
          <w:p w14:paraId="2B857179" w14:textId="4034DD6E" w:rsidR="000B662D" w:rsidRDefault="00DA4086" w:rsidP="00435DA0">
            <w:r>
              <w:t>Mendapatkan pesan error yang sesuai.</w:t>
            </w:r>
          </w:p>
        </w:tc>
        <w:tc>
          <w:tcPr>
            <w:tcW w:w="1548" w:type="dxa"/>
          </w:tcPr>
          <w:p w14:paraId="395F00A1" w14:textId="174837A6" w:rsidR="000B662D" w:rsidRDefault="00DA4086" w:rsidP="00435DA0">
            <w:pPr>
              <w:jc w:val="center"/>
            </w:pPr>
            <w:r>
              <w:t>Sesuai</w:t>
            </w:r>
          </w:p>
        </w:tc>
      </w:tr>
      <w:tr w:rsidR="00B06A43" w14:paraId="61263CE5" w14:textId="77777777" w:rsidTr="005F4C9A">
        <w:tc>
          <w:tcPr>
            <w:tcW w:w="1518" w:type="dxa"/>
          </w:tcPr>
          <w:p w14:paraId="3C48724E" w14:textId="1A822DF4" w:rsidR="00B06A43" w:rsidRDefault="005E0014" w:rsidP="00435DA0">
            <w:r>
              <w:t>Melakukan hapus data mahasiswa.</w:t>
            </w:r>
          </w:p>
        </w:tc>
        <w:tc>
          <w:tcPr>
            <w:tcW w:w="1563" w:type="dxa"/>
          </w:tcPr>
          <w:p w14:paraId="4255FD64" w14:textId="3CFB560C" w:rsidR="00B06A43" w:rsidRPr="005E0014" w:rsidRDefault="005E0014" w:rsidP="00435DA0">
            <w:r>
              <w:rPr>
                <w:i/>
                <w:iCs/>
              </w:rPr>
              <w:t>Positive case</w:t>
            </w:r>
            <w:r>
              <w:t>: menghapus data mahasiswa yang dipilih.</w:t>
            </w:r>
          </w:p>
        </w:tc>
        <w:tc>
          <w:tcPr>
            <w:tcW w:w="1733" w:type="dxa"/>
          </w:tcPr>
          <w:p w14:paraId="77E6C41C" w14:textId="49FBD7EC" w:rsidR="00B06A43" w:rsidRDefault="005E0014" w:rsidP="00435DA0">
            <w:r>
              <w:t xml:space="preserve">Data mahasiswa </w:t>
            </w:r>
            <w:r w:rsidR="00874C85">
              <w:t xml:space="preserve">berhasil </w:t>
            </w:r>
            <w:r>
              <w:t>terhapus.</w:t>
            </w:r>
          </w:p>
        </w:tc>
        <w:tc>
          <w:tcPr>
            <w:tcW w:w="1575" w:type="dxa"/>
          </w:tcPr>
          <w:p w14:paraId="6AFE5DC1" w14:textId="5787B487" w:rsidR="00B06A43" w:rsidRDefault="005E0014" w:rsidP="00435DA0">
            <w:r>
              <w:t xml:space="preserve">Data mahasiswa </w:t>
            </w:r>
            <w:r w:rsidR="00874C85">
              <w:t xml:space="preserve">berhasil </w:t>
            </w:r>
            <w:r>
              <w:t>terhapus.</w:t>
            </w:r>
          </w:p>
        </w:tc>
        <w:tc>
          <w:tcPr>
            <w:tcW w:w="1548" w:type="dxa"/>
          </w:tcPr>
          <w:p w14:paraId="3B5FB16C" w14:textId="23EE043F" w:rsidR="00B06A43" w:rsidRDefault="005E0014" w:rsidP="00435DA0">
            <w:pPr>
              <w:jc w:val="center"/>
            </w:pPr>
            <w:r>
              <w:t>Sesuai</w:t>
            </w:r>
          </w:p>
        </w:tc>
      </w:tr>
      <w:tr w:rsidR="00F0657B" w14:paraId="62DE060C" w14:textId="77777777" w:rsidTr="005F4C9A">
        <w:tc>
          <w:tcPr>
            <w:tcW w:w="1518" w:type="dxa"/>
          </w:tcPr>
          <w:p w14:paraId="04CD6751" w14:textId="4B84E9C2" w:rsidR="00F0657B" w:rsidRDefault="00F0657B" w:rsidP="00F0657B">
            <w:r>
              <w:t>Melakukan filter pencarian data mahasiswa.</w:t>
            </w:r>
          </w:p>
        </w:tc>
        <w:tc>
          <w:tcPr>
            <w:tcW w:w="1563" w:type="dxa"/>
          </w:tcPr>
          <w:p w14:paraId="570152E9" w14:textId="1D0CFBE9" w:rsidR="00F0657B" w:rsidRDefault="00F0657B" w:rsidP="00F0657B">
            <w:pPr>
              <w:rPr>
                <w:i/>
                <w:iCs/>
              </w:rPr>
            </w:pPr>
            <w:r>
              <w:rPr>
                <w:i/>
                <w:iCs/>
              </w:rPr>
              <w:t>Positive case</w:t>
            </w:r>
            <w:r>
              <w:t xml:space="preserve">: mencari data mahasiswa berdasarkan filter </w:t>
            </w:r>
            <w:r w:rsidRPr="00B9495D">
              <w:rPr>
                <w:i/>
                <w:iCs/>
              </w:rPr>
              <w:t>searching</w:t>
            </w:r>
            <w:r>
              <w:t xml:space="preserve"> </w:t>
            </w:r>
            <w:r>
              <w:lastRenderedPageBreak/>
              <w:t>yang sudah disediakan.</w:t>
            </w:r>
          </w:p>
        </w:tc>
        <w:tc>
          <w:tcPr>
            <w:tcW w:w="1733" w:type="dxa"/>
          </w:tcPr>
          <w:p w14:paraId="68D68F3B" w14:textId="28B687DF" w:rsidR="00F0657B" w:rsidRDefault="00F0657B" w:rsidP="00F0657B">
            <w:r>
              <w:lastRenderedPageBreak/>
              <w:t xml:space="preserve">Menampilkan semua data mahasiswa yang sesuai dengan kriteria filter </w:t>
            </w:r>
            <w:r w:rsidRPr="00F0657B">
              <w:rPr>
                <w:i/>
                <w:iCs/>
              </w:rPr>
              <w:t>searching</w:t>
            </w:r>
            <w:r>
              <w:t>.</w:t>
            </w:r>
          </w:p>
        </w:tc>
        <w:tc>
          <w:tcPr>
            <w:tcW w:w="1575" w:type="dxa"/>
          </w:tcPr>
          <w:p w14:paraId="0A41BB6E" w14:textId="4F07D94D" w:rsidR="00F0657B" w:rsidRDefault="00F0657B" w:rsidP="00F0657B">
            <w:r>
              <w:t xml:space="preserve">Menampilkan semua data mahasiswa yang sesuai dengan kriteria filter </w:t>
            </w:r>
            <w:r w:rsidRPr="00F0657B">
              <w:rPr>
                <w:i/>
                <w:iCs/>
              </w:rPr>
              <w:t>searching</w:t>
            </w:r>
            <w:r>
              <w:t>.</w:t>
            </w:r>
          </w:p>
        </w:tc>
        <w:tc>
          <w:tcPr>
            <w:tcW w:w="1548" w:type="dxa"/>
          </w:tcPr>
          <w:p w14:paraId="16C01B25" w14:textId="349F1A7E" w:rsidR="00F0657B" w:rsidRDefault="00AB2DD9" w:rsidP="00F0657B">
            <w:pPr>
              <w:jc w:val="center"/>
            </w:pPr>
            <w:r>
              <w:t>Sesuai</w:t>
            </w:r>
          </w:p>
        </w:tc>
      </w:tr>
    </w:tbl>
    <w:p w14:paraId="10C8702F" w14:textId="669F7F23" w:rsidR="00777BDA" w:rsidRDefault="00777BDA" w:rsidP="00777BDA">
      <w:pPr>
        <w:jc w:val="center"/>
      </w:pPr>
    </w:p>
    <w:p w14:paraId="3B590739" w14:textId="276450CB" w:rsidR="0048637F" w:rsidRDefault="00B3178B" w:rsidP="007A62FF">
      <w:pPr>
        <w:jc w:val="center"/>
      </w:pPr>
      <w:bookmarkStart w:id="177" w:name="_Toc171756365"/>
      <w:r>
        <w:t>Tabel</w:t>
      </w:r>
      <w:r w:rsidR="00260FDA">
        <w:t xml:space="preserve"> </w:t>
      </w:r>
      <w:r w:rsidR="00260FDA">
        <w:fldChar w:fldCharType="begin"/>
      </w:r>
      <w:r w:rsidR="00260FDA">
        <w:instrText xml:space="preserve"> SEQ Tabel \* ARABIC </w:instrText>
      </w:r>
      <w:r w:rsidR="00260FDA">
        <w:fldChar w:fldCharType="separate"/>
      </w:r>
      <w:r w:rsidR="0067630B">
        <w:rPr>
          <w:noProof/>
        </w:rPr>
        <w:t>16</w:t>
      </w:r>
      <w:r w:rsidR="00260FDA">
        <w:fldChar w:fldCharType="end"/>
      </w:r>
      <w:r w:rsidR="00E637E1">
        <w:t>.</w:t>
      </w:r>
      <w:r w:rsidR="00260FDA">
        <w:t xml:space="preserve"> </w:t>
      </w:r>
      <w:r w:rsidR="00260FDA" w:rsidRPr="003F04CB">
        <w:rPr>
          <w:i/>
          <w:iCs/>
        </w:rPr>
        <w:t>Blackbox</w:t>
      </w:r>
      <w:r w:rsidR="00260FDA">
        <w:t xml:space="preserve"> menu dosen admin</w:t>
      </w:r>
      <w:bookmarkEnd w:id="17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E45DD6" w14:paraId="5AF8E89A" w14:textId="77777777" w:rsidTr="007866E0">
        <w:trPr>
          <w:tblHeader/>
        </w:trPr>
        <w:tc>
          <w:tcPr>
            <w:tcW w:w="1518" w:type="dxa"/>
            <w:shd w:val="clear" w:color="auto" w:fill="D9D9D9" w:themeFill="background1" w:themeFillShade="D9"/>
          </w:tcPr>
          <w:p w14:paraId="62BC1814" w14:textId="77777777" w:rsidR="00411358" w:rsidRDefault="00411358" w:rsidP="007866E0">
            <w:pPr>
              <w:jc w:val="center"/>
            </w:pPr>
            <w:r>
              <w:t>Modul</w:t>
            </w:r>
          </w:p>
        </w:tc>
        <w:tc>
          <w:tcPr>
            <w:tcW w:w="1563" w:type="dxa"/>
            <w:shd w:val="clear" w:color="auto" w:fill="D9D9D9" w:themeFill="background1" w:themeFillShade="D9"/>
          </w:tcPr>
          <w:p w14:paraId="64F49EAA" w14:textId="77777777" w:rsidR="00411358" w:rsidRDefault="00411358" w:rsidP="007866E0">
            <w:pPr>
              <w:jc w:val="center"/>
            </w:pPr>
            <w:r>
              <w:t>Skenario Uji</w:t>
            </w:r>
          </w:p>
        </w:tc>
        <w:tc>
          <w:tcPr>
            <w:tcW w:w="1733" w:type="dxa"/>
            <w:shd w:val="clear" w:color="auto" w:fill="D9D9D9" w:themeFill="background1" w:themeFillShade="D9"/>
          </w:tcPr>
          <w:p w14:paraId="1777D313" w14:textId="77777777" w:rsidR="00411358" w:rsidRPr="00D027B3" w:rsidRDefault="00411358" w:rsidP="007866E0">
            <w:pPr>
              <w:jc w:val="center"/>
              <w:rPr>
                <w:i/>
                <w:iCs/>
              </w:rPr>
            </w:pPr>
            <w:r w:rsidRPr="00D027B3">
              <w:rPr>
                <w:i/>
                <w:iCs/>
              </w:rPr>
              <w:t>Expected Result</w:t>
            </w:r>
          </w:p>
        </w:tc>
        <w:tc>
          <w:tcPr>
            <w:tcW w:w="1575" w:type="dxa"/>
            <w:shd w:val="clear" w:color="auto" w:fill="D9D9D9" w:themeFill="background1" w:themeFillShade="D9"/>
          </w:tcPr>
          <w:p w14:paraId="6AE94848" w14:textId="77777777" w:rsidR="00411358" w:rsidRPr="00D027B3" w:rsidRDefault="00411358" w:rsidP="007866E0">
            <w:pPr>
              <w:jc w:val="center"/>
              <w:rPr>
                <w:i/>
                <w:iCs/>
              </w:rPr>
            </w:pPr>
            <w:r w:rsidRPr="00D027B3">
              <w:rPr>
                <w:i/>
                <w:iCs/>
              </w:rPr>
              <w:t>Actual Result</w:t>
            </w:r>
          </w:p>
        </w:tc>
        <w:tc>
          <w:tcPr>
            <w:tcW w:w="1548" w:type="dxa"/>
            <w:shd w:val="clear" w:color="auto" w:fill="D9D9D9" w:themeFill="background1" w:themeFillShade="D9"/>
          </w:tcPr>
          <w:p w14:paraId="1286DDD5" w14:textId="77777777" w:rsidR="00411358" w:rsidRDefault="00411358" w:rsidP="007866E0">
            <w:pPr>
              <w:jc w:val="center"/>
            </w:pPr>
            <w:r>
              <w:t>Kesimpulan</w:t>
            </w:r>
          </w:p>
        </w:tc>
      </w:tr>
      <w:tr w:rsidR="00E45DD6" w14:paraId="121A1E2E" w14:textId="77777777" w:rsidTr="007866E0">
        <w:tc>
          <w:tcPr>
            <w:tcW w:w="1518" w:type="dxa"/>
          </w:tcPr>
          <w:p w14:paraId="1A004CF1" w14:textId="639A482D" w:rsidR="00411358" w:rsidRDefault="00C35DBF" w:rsidP="007866E0">
            <w:r>
              <w:t>Melihat seluruh daftar dosen.</w:t>
            </w:r>
          </w:p>
        </w:tc>
        <w:tc>
          <w:tcPr>
            <w:tcW w:w="1563" w:type="dxa"/>
          </w:tcPr>
          <w:p w14:paraId="189469BB" w14:textId="3E272FAF" w:rsidR="00411358" w:rsidRDefault="00411358" w:rsidP="007866E0">
            <w:r>
              <w:rPr>
                <w:i/>
                <w:iCs/>
              </w:rPr>
              <w:t>Positive</w:t>
            </w:r>
            <w:r w:rsidRPr="00E3008F">
              <w:rPr>
                <w:i/>
                <w:iCs/>
              </w:rPr>
              <w:t xml:space="preserve"> case</w:t>
            </w:r>
            <w:r>
              <w:t>: membuka halaman</w:t>
            </w:r>
            <w:r w:rsidR="00C35DBF">
              <w:t xml:space="preserve"> dosen</w:t>
            </w:r>
            <w:r>
              <w:t>.</w:t>
            </w:r>
          </w:p>
        </w:tc>
        <w:tc>
          <w:tcPr>
            <w:tcW w:w="1733" w:type="dxa"/>
          </w:tcPr>
          <w:p w14:paraId="10A8FCE9" w14:textId="50372D73" w:rsidR="00411358" w:rsidRDefault="00411358" w:rsidP="007866E0">
            <w:r>
              <w:t xml:space="preserve">Menampilkan seluruh data </w:t>
            </w:r>
            <w:r w:rsidR="00C35DBF">
              <w:t>dosen</w:t>
            </w:r>
            <w:r>
              <w:t>.</w:t>
            </w:r>
          </w:p>
        </w:tc>
        <w:tc>
          <w:tcPr>
            <w:tcW w:w="1575" w:type="dxa"/>
          </w:tcPr>
          <w:p w14:paraId="3DFB1F2E" w14:textId="5E0250B4" w:rsidR="00411358" w:rsidRDefault="00411358" w:rsidP="007866E0">
            <w:r>
              <w:t xml:space="preserve">Menampilkan seluruh data </w:t>
            </w:r>
            <w:r w:rsidR="00C35DBF">
              <w:t>dosen</w:t>
            </w:r>
            <w:r>
              <w:t>.</w:t>
            </w:r>
          </w:p>
        </w:tc>
        <w:tc>
          <w:tcPr>
            <w:tcW w:w="1548" w:type="dxa"/>
          </w:tcPr>
          <w:p w14:paraId="65E80BD0" w14:textId="77777777" w:rsidR="00411358" w:rsidRDefault="00411358" w:rsidP="007866E0">
            <w:pPr>
              <w:jc w:val="center"/>
            </w:pPr>
            <w:r>
              <w:t>Sesuai</w:t>
            </w:r>
          </w:p>
        </w:tc>
      </w:tr>
      <w:tr w:rsidR="00B76DB2" w14:paraId="5C4B182F" w14:textId="77777777" w:rsidTr="007866E0">
        <w:tc>
          <w:tcPr>
            <w:tcW w:w="1518" w:type="dxa"/>
          </w:tcPr>
          <w:p w14:paraId="06C45487" w14:textId="77DFCB64" w:rsidR="00EA2391" w:rsidRDefault="0003753A" w:rsidP="007866E0">
            <w:r>
              <w:t>Melihat detail data dosen.</w:t>
            </w:r>
          </w:p>
        </w:tc>
        <w:tc>
          <w:tcPr>
            <w:tcW w:w="1563" w:type="dxa"/>
          </w:tcPr>
          <w:p w14:paraId="34EB81BB" w14:textId="2C219830" w:rsidR="00EA2391" w:rsidRDefault="005D6C4E" w:rsidP="007866E0">
            <w:pPr>
              <w:rPr>
                <w:i/>
                <w:iCs/>
              </w:rPr>
            </w:pPr>
            <w:r>
              <w:rPr>
                <w:i/>
                <w:iCs/>
              </w:rPr>
              <w:t>Positive case</w:t>
            </w:r>
            <w:r>
              <w:t xml:space="preserve">: menekan tombol detail pada baris </w:t>
            </w:r>
            <w:r w:rsidR="003C612D">
              <w:t>dosen</w:t>
            </w:r>
            <w:r>
              <w:t xml:space="preserve"> yang ingin dilihat.</w:t>
            </w:r>
          </w:p>
        </w:tc>
        <w:tc>
          <w:tcPr>
            <w:tcW w:w="1733" w:type="dxa"/>
          </w:tcPr>
          <w:p w14:paraId="49DCAFBC" w14:textId="1792ABD4" w:rsidR="00EA2391" w:rsidRDefault="00A329B9" w:rsidP="007866E0">
            <w:r>
              <w:t xml:space="preserve">Menampilkan detail dari data </w:t>
            </w:r>
            <w:r w:rsidR="003C612D">
              <w:t>dosen</w:t>
            </w:r>
            <w:r>
              <w:t xml:space="preserve"> tersebut.</w:t>
            </w:r>
          </w:p>
        </w:tc>
        <w:tc>
          <w:tcPr>
            <w:tcW w:w="1575" w:type="dxa"/>
          </w:tcPr>
          <w:p w14:paraId="324EA01B" w14:textId="234A59A9" w:rsidR="00EA2391" w:rsidRDefault="00A329B9" w:rsidP="007866E0">
            <w:r>
              <w:t xml:space="preserve">Menampilkan detail dari data </w:t>
            </w:r>
            <w:r w:rsidR="003C612D">
              <w:t>dosen</w:t>
            </w:r>
            <w:r>
              <w:t xml:space="preserve"> tersebut.</w:t>
            </w:r>
          </w:p>
        </w:tc>
        <w:tc>
          <w:tcPr>
            <w:tcW w:w="1548" w:type="dxa"/>
          </w:tcPr>
          <w:p w14:paraId="0D60F95D" w14:textId="175B70F2" w:rsidR="00EA2391" w:rsidRDefault="00A329B9" w:rsidP="007866E0">
            <w:pPr>
              <w:jc w:val="center"/>
            </w:pPr>
            <w:r>
              <w:t>Sesuai</w:t>
            </w:r>
          </w:p>
        </w:tc>
      </w:tr>
      <w:tr w:rsidR="00B76DB2" w14:paraId="2E0543E1" w14:textId="77777777" w:rsidTr="007866E0">
        <w:tc>
          <w:tcPr>
            <w:tcW w:w="1518" w:type="dxa"/>
          </w:tcPr>
          <w:p w14:paraId="70680E5C" w14:textId="281BCB1A" w:rsidR="00B158FA" w:rsidRDefault="000D4E1E" w:rsidP="007866E0">
            <w:r>
              <w:t>Melakukan tambah data dosen.</w:t>
            </w:r>
          </w:p>
        </w:tc>
        <w:tc>
          <w:tcPr>
            <w:tcW w:w="1563" w:type="dxa"/>
          </w:tcPr>
          <w:p w14:paraId="62FBC76C" w14:textId="18FE6321" w:rsidR="00B158FA" w:rsidRDefault="000D4E1E" w:rsidP="007866E0">
            <w:pPr>
              <w:rPr>
                <w:i/>
                <w:iCs/>
              </w:rPr>
            </w:pPr>
            <w:r>
              <w:rPr>
                <w:i/>
                <w:iCs/>
              </w:rPr>
              <w:t>Positive case</w:t>
            </w:r>
            <w:r>
              <w:t xml:space="preserve">: memasukkan data </w:t>
            </w:r>
            <w:r w:rsidR="00D75C5E">
              <w:t>dosen</w:t>
            </w:r>
            <w:r>
              <w:t xml:space="preserve"> menggunakan formulir dengan format yang sesuai.</w:t>
            </w:r>
          </w:p>
        </w:tc>
        <w:tc>
          <w:tcPr>
            <w:tcW w:w="1733" w:type="dxa"/>
          </w:tcPr>
          <w:p w14:paraId="701E5891" w14:textId="5EE6895C" w:rsidR="00B158FA" w:rsidRDefault="00155B83" w:rsidP="007866E0">
            <w:r>
              <w:t xml:space="preserve">Data </w:t>
            </w:r>
            <w:r w:rsidR="005E0502">
              <w:t>dosen</w:t>
            </w:r>
            <w:r>
              <w:t xml:space="preserve"> berhasil ditambahkan.</w:t>
            </w:r>
          </w:p>
        </w:tc>
        <w:tc>
          <w:tcPr>
            <w:tcW w:w="1575" w:type="dxa"/>
          </w:tcPr>
          <w:p w14:paraId="5738A6D0" w14:textId="40A1B767" w:rsidR="00B158FA" w:rsidRDefault="00155B83" w:rsidP="007866E0">
            <w:r>
              <w:t xml:space="preserve">Data </w:t>
            </w:r>
            <w:r w:rsidR="000E29B4">
              <w:t>dosen</w:t>
            </w:r>
            <w:r>
              <w:t xml:space="preserve"> berhasil ditambahkan.</w:t>
            </w:r>
          </w:p>
        </w:tc>
        <w:tc>
          <w:tcPr>
            <w:tcW w:w="1548" w:type="dxa"/>
          </w:tcPr>
          <w:p w14:paraId="33646862" w14:textId="6A598A0D" w:rsidR="00B158FA" w:rsidRDefault="00155B83" w:rsidP="007866E0">
            <w:pPr>
              <w:jc w:val="center"/>
            </w:pPr>
            <w:r>
              <w:t>Sesuai</w:t>
            </w:r>
          </w:p>
        </w:tc>
      </w:tr>
      <w:tr w:rsidR="00B76DB2" w14:paraId="6984015A" w14:textId="77777777" w:rsidTr="007866E0">
        <w:tc>
          <w:tcPr>
            <w:tcW w:w="1518" w:type="dxa"/>
          </w:tcPr>
          <w:p w14:paraId="0407AF4A" w14:textId="77777777" w:rsidR="00A13711" w:rsidRDefault="00A13711" w:rsidP="00A13711"/>
        </w:tc>
        <w:tc>
          <w:tcPr>
            <w:tcW w:w="1563" w:type="dxa"/>
          </w:tcPr>
          <w:p w14:paraId="35DC6800" w14:textId="4A025493" w:rsidR="00A13711" w:rsidRDefault="00A13711" w:rsidP="00A13711">
            <w:pPr>
              <w:rPr>
                <w:i/>
                <w:iCs/>
              </w:rPr>
            </w:pPr>
            <w:r>
              <w:rPr>
                <w:i/>
                <w:iCs/>
              </w:rPr>
              <w:t>Negative case</w:t>
            </w:r>
            <w:r>
              <w:t xml:space="preserve">: memasukkan data </w:t>
            </w:r>
            <w:r w:rsidR="00E45DD6">
              <w:t xml:space="preserve">dosen </w:t>
            </w:r>
            <w:r>
              <w:lastRenderedPageBreak/>
              <w:t>menggunakan formulir</w:t>
            </w:r>
          </w:p>
        </w:tc>
        <w:tc>
          <w:tcPr>
            <w:tcW w:w="1733" w:type="dxa"/>
          </w:tcPr>
          <w:p w14:paraId="638E91BA" w14:textId="4FA15E12" w:rsidR="00A13711" w:rsidRDefault="00A13711" w:rsidP="00A13711">
            <w:r>
              <w:lastRenderedPageBreak/>
              <w:t>Mendapatkan pesan error yang sesuai.</w:t>
            </w:r>
          </w:p>
        </w:tc>
        <w:tc>
          <w:tcPr>
            <w:tcW w:w="1575" w:type="dxa"/>
          </w:tcPr>
          <w:p w14:paraId="6F798294" w14:textId="71D856C7" w:rsidR="00A13711" w:rsidRDefault="00A13711" w:rsidP="00A13711">
            <w:r>
              <w:t>Mendapatkan pesan error yang sesuai.</w:t>
            </w:r>
          </w:p>
        </w:tc>
        <w:tc>
          <w:tcPr>
            <w:tcW w:w="1548" w:type="dxa"/>
          </w:tcPr>
          <w:p w14:paraId="23936B31" w14:textId="31DF7357" w:rsidR="00A13711" w:rsidRDefault="00A13711" w:rsidP="00A13711">
            <w:pPr>
              <w:jc w:val="center"/>
            </w:pPr>
            <w:r>
              <w:t>Sesuai</w:t>
            </w:r>
          </w:p>
        </w:tc>
      </w:tr>
      <w:tr w:rsidR="00077082" w14:paraId="065419AB" w14:textId="77777777" w:rsidTr="007866E0">
        <w:tc>
          <w:tcPr>
            <w:tcW w:w="1518" w:type="dxa"/>
          </w:tcPr>
          <w:p w14:paraId="2169DD60" w14:textId="025054D4" w:rsidR="00077082" w:rsidRDefault="00077082" w:rsidP="00A13711">
            <w:r>
              <w:t xml:space="preserve">Melakukan edit data </w:t>
            </w:r>
            <w:r w:rsidR="00891808">
              <w:t>dosen</w:t>
            </w:r>
            <w:r>
              <w:t>.</w:t>
            </w:r>
          </w:p>
        </w:tc>
        <w:tc>
          <w:tcPr>
            <w:tcW w:w="1563" w:type="dxa"/>
          </w:tcPr>
          <w:p w14:paraId="755E7155" w14:textId="63541457" w:rsidR="00077082" w:rsidRDefault="00891808" w:rsidP="00A13711">
            <w:pPr>
              <w:rPr>
                <w:i/>
                <w:iCs/>
              </w:rPr>
            </w:pPr>
            <w:r>
              <w:rPr>
                <w:i/>
                <w:iCs/>
              </w:rPr>
              <w:t>Positive case</w:t>
            </w:r>
            <w:r>
              <w:t>: mengubah data mahasiswa sesuai dengan format form.</w:t>
            </w:r>
          </w:p>
        </w:tc>
        <w:tc>
          <w:tcPr>
            <w:tcW w:w="1733" w:type="dxa"/>
          </w:tcPr>
          <w:p w14:paraId="432EB254" w14:textId="22534BD9" w:rsidR="00077082" w:rsidRDefault="00891808" w:rsidP="00A13711">
            <w:r>
              <w:t>Data dosen berhasil diubah</w:t>
            </w:r>
            <w:r w:rsidR="00F2681E">
              <w:t>.</w:t>
            </w:r>
          </w:p>
        </w:tc>
        <w:tc>
          <w:tcPr>
            <w:tcW w:w="1575" w:type="dxa"/>
          </w:tcPr>
          <w:p w14:paraId="717C2272" w14:textId="709195A7" w:rsidR="00077082" w:rsidRDefault="00F2681E" w:rsidP="00A13711">
            <w:r>
              <w:t>Data dosen berhasil diubah.</w:t>
            </w:r>
          </w:p>
        </w:tc>
        <w:tc>
          <w:tcPr>
            <w:tcW w:w="1548" w:type="dxa"/>
          </w:tcPr>
          <w:p w14:paraId="424258C3" w14:textId="66ECB7C7" w:rsidR="00077082" w:rsidRDefault="00F2681E" w:rsidP="00A13711">
            <w:pPr>
              <w:jc w:val="center"/>
            </w:pPr>
            <w:r>
              <w:t>Sesuai</w:t>
            </w:r>
          </w:p>
        </w:tc>
      </w:tr>
      <w:tr w:rsidR="00F2681E" w14:paraId="39B8738A" w14:textId="77777777" w:rsidTr="007866E0">
        <w:tc>
          <w:tcPr>
            <w:tcW w:w="1518" w:type="dxa"/>
          </w:tcPr>
          <w:p w14:paraId="097A94D5" w14:textId="77777777" w:rsidR="00F2681E" w:rsidRDefault="00F2681E" w:rsidP="00A13711"/>
        </w:tc>
        <w:tc>
          <w:tcPr>
            <w:tcW w:w="1563" w:type="dxa"/>
          </w:tcPr>
          <w:p w14:paraId="3EAC7669" w14:textId="7B336DA4" w:rsidR="00F2681E" w:rsidRDefault="00834EE5" w:rsidP="00A13711">
            <w:pPr>
              <w:rPr>
                <w:i/>
                <w:iCs/>
              </w:rPr>
            </w:pPr>
            <w:r>
              <w:rPr>
                <w:i/>
                <w:iCs/>
              </w:rPr>
              <w:t>Negative case</w:t>
            </w:r>
            <w:r>
              <w:t xml:space="preserve">: mengubah data </w:t>
            </w:r>
            <w:r w:rsidR="00B76DB2">
              <w:t xml:space="preserve">dosen </w:t>
            </w:r>
            <w:r>
              <w:t>sesuai dengan format form.</w:t>
            </w:r>
          </w:p>
        </w:tc>
        <w:tc>
          <w:tcPr>
            <w:tcW w:w="1733" w:type="dxa"/>
          </w:tcPr>
          <w:p w14:paraId="79477B79" w14:textId="6F6099F4" w:rsidR="00F2681E" w:rsidRDefault="0089553D" w:rsidP="00A13711">
            <w:r>
              <w:t>Mendapatkan pesan error yang sesuai.</w:t>
            </w:r>
          </w:p>
        </w:tc>
        <w:tc>
          <w:tcPr>
            <w:tcW w:w="1575" w:type="dxa"/>
          </w:tcPr>
          <w:p w14:paraId="4658CF49" w14:textId="3ECC1F50" w:rsidR="00F2681E" w:rsidRDefault="0089553D" w:rsidP="00A13711">
            <w:r>
              <w:t>Mendapatkan pesan error yang sesuai.</w:t>
            </w:r>
          </w:p>
        </w:tc>
        <w:tc>
          <w:tcPr>
            <w:tcW w:w="1548" w:type="dxa"/>
          </w:tcPr>
          <w:p w14:paraId="581506F3" w14:textId="4391544C" w:rsidR="00F2681E" w:rsidRDefault="0089553D" w:rsidP="00A13711">
            <w:pPr>
              <w:jc w:val="center"/>
            </w:pPr>
            <w:r>
              <w:t>Sesuai</w:t>
            </w:r>
          </w:p>
        </w:tc>
      </w:tr>
      <w:tr w:rsidR="00874C85" w14:paraId="253B89FD" w14:textId="77777777" w:rsidTr="007866E0">
        <w:tc>
          <w:tcPr>
            <w:tcW w:w="1518" w:type="dxa"/>
          </w:tcPr>
          <w:p w14:paraId="0AB84F6A" w14:textId="0CC3C6FB" w:rsidR="00874C85" w:rsidRDefault="00874C85" w:rsidP="00874C85">
            <w:r>
              <w:t>Melakukan hapus data dosen.</w:t>
            </w:r>
          </w:p>
        </w:tc>
        <w:tc>
          <w:tcPr>
            <w:tcW w:w="1563" w:type="dxa"/>
          </w:tcPr>
          <w:p w14:paraId="5BCB533F" w14:textId="1FAE408F" w:rsidR="00874C85" w:rsidRDefault="00874C85" w:rsidP="00874C85">
            <w:pPr>
              <w:rPr>
                <w:i/>
                <w:iCs/>
              </w:rPr>
            </w:pPr>
            <w:r>
              <w:rPr>
                <w:i/>
                <w:iCs/>
              </w:rPr>
              <w:t>Positive case</w:t>
            </w:r>
            <w:r>
              <w:t>: menghapus data dosen yang dipilih.</w:t>
            </w:r>
          </w:p>
        </w:tc>
        <w:tc>
          <w:tcPr>
            <w:tcW w:w="1733" w:type="dxa"/>
          </w:tcPr>
          <w:p w14:paraId="22458B81" w14:textId="1CE64783" w:rsidR="00874C85" w:rsidRDefault="00874C85" w:rsidP="00874C85">
            <w:r>
              <w:t>Data dosen berhasil terhapus.</w:t>
            </w:r>
          </w:p>
        </w:tc>
        <w:tc>
          <w:tcPr>
            <w:tcW w:w="1575" w:type="dxa"/>
          </w:tcPr>
          <w:p w14:paraId="610591C1" w14:textId="3F4AB040" w:rsidR="00874C85" w:rsidRDefault="00874C85" w:rsidP="00874C85">
            <w:r>
              <w:t>Data dosen berhasil terhapus.</w:t>
            </w:r>
          </w:p>
        </w:tc>
        <w:tc>
          <w:tcPr>
            <w:tcW w:w="1548" w:type="dxa"/>
          </w:tcPr>
          <w:p w14:paraId="2DB5744D" w14:textId="1432E5E5" w:rsidR="00874C85" w:rsidRDefault="00853469" w:rsidP="00874C85">
            <w:pPr>
              <w:jc w:val="center"/>
            </w:pPr>
            <w:r>
              <w:t>Sesuai</w:t>
            </w:r>
          </w:p>
        </w:tc>
      </w:tr>
      <w:tr w:rsidR="00BC16CF" w14:paraId="0B514E1F" w14:textId="77777777" w:rsidTr="007866E0">
        <w:tc>
          <w:tcPr>
            <w:tcW w:w="1518" w:type="dxa"/>
          </w:tcPr>
          <w:p w14:paraId="0C786FBF" w14:textId="2A044E00" w:rsidR="00BC16CF" w:rsidRDefault="00BC16CF" w:rsidP="00874C85">
            <w:r>
              <w:t>Melakukan filter pencarian data dosen.</w:t>
            </w:r>
          </w:p>
        </w:tc>
        <w:tc>
          <w:tcPr>
            <w:tcW w:w="1563" w:type="dxa"/>
          </w:tcPr>
          <w:p w14:paraId="0363AC29" w14:textId="0A2290F0" w:rsidR="00BC16CF" w:rsidRDefault="007E40A9" w:rsidP="00874C85">
            <w:pPr>
              <w:rPr>
                <w:i/>
                <w:iCs/>
              </w:rPr>
            </w:pPr>
            <w:r>
              <w:rPr>
                <w:i/>
                <w:iCs/>
              </w:rPr>
              <w:t>Positive case</w:t>
            </w:r>
            <w:r>
              <w:t xml:space="preserve">: mencari data dosen berdasarkan filter </w:t>
            </w:r>
            <w:r w:rsidRPr="00B9495D">
              <w:rPr>
                <w:i/>
                <w:iCs/>
              </w:rPr>
              <w:t>searching</w:t>
            </w:r>
          </w:p>
        </w:tc>
        <w:tc>
          <w:tcPr>
            <w:tcW w:w="1733" w:type="dxa"/>
          </w:tcPr>
          <w:p w14:paraId="21D05619" w14:textId="545D7820" w:rsidR="00BC16CF" w:rsidRDefault="00986331" w:rsidP="00874C85">
            <w:r>
              <w:t xml:space="preserve">Menampilkan semua data dosen yang sesuai dengan kriteria filter </w:t>
            </w:r>
            <w:r w:rsidRPr="00F0657B">
              <w:rPr>
                <w:i/>
                <w:iCs/>
              </w:rPr>
              <w:t>searching</w:t>
            </w:r>
            <w:r>
              <w:t>.</w:t>
            </w:r>
          </w:p>
        </w:tc>
        <w:tc>
          <w:tcPr>
            <w:tcW w:w="1575" w:type="dxa"/>
          </w:tcPr>
          <w:p w14:paraId="5083AF35" w14:textId="36DBC9A4" w:rsidR="00BC16CF" w:rsidRDefault="00986331" w:rsidP="00874C85">
            <w:r>
              <w:t xml:space="preserve">Menampilkan semua data dosen yang sesuai dengan kriteria filter </w:t>
            </w:r>
            <w:r w:rsidRPr="00F0657B">
              <w:rPr>
                <w:i/>
                <w:iCs/>
              </w:rPr>
              <w:t>searching</w:t>
            </w:r>
            <w:r>
              <w:t>.</w:t>
            </w:r>
          </w:p>
        </w:tc>
        <w:tc>
          <w:tcPr>
            <w:tcW w:w="1548" w:type="dxa"/>
          </w:tcPr>
          <w:p w14:paraId="66E571F2" w14:textId="01479BC5" w:rsidR="00BC16CF" w:rsidRDefault="00ED6324" w:rsidP="00874C85">
            <w:pPr>
              <w:jc w:val="center"/>
            </w:pPr>
            <w:r>
              <w:t>Sesuai</w:t>
            </w:r>
          </w:p>
        </w:tc>
      </w:tr>
    </w:tbl>
    <w:p w14:paraId="33912819" w14:textId="77777777" w:rsidR="00411358" w:rsidRDefault="00411358" w:rsidP="007A62FF">
      <w:pPr>
        <w:jc w:val="center"/>
      </w:pPr>
    </w:p>
    <w:p w14:paraId="5B210529" w14:textId="36D7535D" w:rsidR="002A31C5" w:rsidRDefault="00B3178B" w:rsidP="002D73BB">
      <w:pPr>
        <w:jc w:val="center"/>
      </w:pPr>
      <w:bookmarkStart w:id="178" w:name="_Toc171756366"/>
      <w:r>
        <w:t>Tabel</w:t>
      </w:r>
      <w:r w:rsidR="002D73BB">
        <w:t xml:space="preserve"> </w:t>
      </w:r>
      <w:r w:rsidR="002D73BB">
        <w:fldChar w:fldCharType="begin"/>
      </w:r>
      <w:r w:rsidR="002D73BB">
        <w:instrText xml:space="preserve"> SEQ Tabel \* ARABIC </w:instrText>
      </w:r>
      <w:r w:rsidR="002D73BB">
        <w:fldChar w:fldCharType="separate"/>
      </w:r>
      <w:r w:rsidR="0067630B">
        <w:rPr>
          <w:noProof/>
        </w:rPr>
        <w:t>17</w:t>
      </w:r>
      <w:r w:rsidR="002D73BB">
        <w:fldChar w:fldCharType="end"/>
      </w:r>
      <w:r w:rsidR="009B2FEB">
        <w:t>.</w:t>
      </w:r>
      <w:r w:rsidR="002D73BB">
        <w:t xml:space="preserve"> </w:t>
      </w:r>
      <w:r w:rsidR="002D73BB" w:rsidRPr="002D73BB">
        <w:rPr>
          <w:i/>
          <w:iCs/>
        </w:rPr>
        <w:t>Blackbox</w:t>
      </w:r>
      <w:r w:rsidR="002D73BB">
        <w:t xml:space="preserve"> menu pengajuan admin</w:t>
      </w:r>
      <w:bookmarkEnd w:id="17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FB0594" w14:paraId="4EA75915" w14:textId="77777777" w:rsidTr="007866E0">
        <w:trPr>
          <w:tblHeader/>
        </w:trPr>
        <w:tc>
          <w:tcPr>
            <w:tcW w:w="1518" w:type="dxa"/>
            <w:shd w:val="clear" w:color="auto" w:fill="D9D9D9" w:themeFill="background1" w:themeFillShade="D9"/>
          </w:tcPr>
          <w:p w14:paraId="793F9BE1" w14:textId="77777777" w:rsidR="00FB0594" w:rsidRDefault="00FB0594" w:rsidP="007866E0">
            <w:pPr>
              <w:jc w:val="center"/>
            </w:pPr>
            <w:r>
              <w:lastRenderedPageBreak/>
              <w:t>Modul</w:t>
            </w:r>
          </w:p>
        </w:tc>
        <w:tc>
          <w:tcPr>
            <w:tcW w:w="1563" w:type="dxa"/>
            <w:shd w:val="clear" w:color="auto" w:fill="D9D9D9" w:themeFill="background1" w:themeFillShade="D9"/>
          </w:tcPr>
          <w:p w14:paraId="184C07D8" w14:textId="77777777" w:rsidR="00FB0594" w:rsidRDefault="00FB0594" w:rsidP="007866E0">
            <w:pPr>
              <w:jc w:val="center"/>
            </w:pPr>
            <w:r>
              <w:t>Skenario Uji</w:t>
            </w:r>
          </w:p>
        </w:tc>
        <w:tc>
          <w:tcPr>
            <w:tcW w:w="1733" w:type="dxa"/>
            <w:shd w:val="clear" w:color="auto" w:fill="D9D9D9" w:themeFill="background1" w:themeFillShade="D9"/>
          </w:tcPr>
          <w:p w14:paraId="37D59BBF" w14:textId="77777777" w:rsidR="00FB0594" w:rsidRPr="00D027B3" w:rsidRDefault="00FB0594" w:rsidP="007866E0">
            <w:pPr>
              <w:jc w:val="center"/>
              <w:rPr>
                <w:i/>
                <w:iCs/>
              </w:rPr>
            </w:pPr>
            <w:r w:rsidRPr="00D027B3">
              <w:rPr>
                <w:i/>
                <w:iCs/>
              </w:rPr>
              <w:t>Expected Result</w:t>
            </w:r>
          </w:p>
        </w:tc>
        <w:tc>
          <w:tcPr>
            <w:tcW w:w="1575" w:type="dxa"/>
            <w:shd w:val="clear" w:color="auto" w:fill="D9D9D9" w:themeFill="background1" w:themeFillShade="D9"/>
          </w:tcPr>
          <w:p w14:paraId="18C4C3A8" w14:textId="77777777" w:rsidR="00FB0594" w:rsidRPr="00D027B3" w:rsidRDefault="00FB0594" w:rsidP="007866E0">
            <w:pPr>
              <w:jc w:val="center"/>
              <w:rPr>
                <w:i/>
                <w:iCs/>
              </w:rPr>
            </w:pPr>
            <w:r w:rsidRPr="00D027B3">
              <w:rPr>
                <w:i/>
                <w:iCs/>
              </w:rPr>
              <w:t>Actual Result</w:t>
            </w:r>
          </w:p>
        </w:tc>
        <w:tc>
          <w:tcPr>
            <w:tcW w:w="1548" w:type="dxa"/>
            <w:shd w:val="clear" w:color="auto" w:fill="D9D9D9" w:themeFill="background1" w:themeFillShade="D9"/>
          </w:tcPr>
          <w:p w14:paraId="4F92D2A1" w14:textId="77777777" w:rsidR="00FB0594" w:rsidRDefault="00FB0594" w:rsidP="007866E0">
            <w:pPr>
              <w:jc w:val="center"/>
            </w:pPr>
            <w:r>
              <w:t>Kesimpulan</w:t>
            </w:r>
          </w:p>
        </w:tc>
      </w:tr>
      <w:tr w:rsidR="00FB0594" w14:paraId="5EC4DF3B" w14:textId="77777777" w:rsidTr="007866E0">
        <w:tc>
          <w:tcPr>
            <w:tcW w:w="1518" w:type="dxa"/>
          </w:tcPr>
          <w:p w14:paraId="0511585E" w14:textId="2CFDD30F" w:rsidR="00FB0594" w:rsidRDefault="004144B7" w:rsidP="007866E0">
            <w:r>
              <w:t>Melihat seluruh daftar pengajuan.</w:t>
            </w:r>
          </w:p>
        </w:tc>
        <w:tc>
          <w:tcPr>
            <w:tcW w:w="1563" w:type="dxa"/>
          </w:tcPr>
          <w:p w14:paraId="0577CA8B" w14:textId="6007227B" w:rsidR="00FB0594" w:rsidRDefault="00FB0594" w:rsidP="007866E0">
            <w:r>
              <w:rPr>
                <w:i/>
                <w:iCs/>
              </w:rPr>
              <w:t>Positive</w:t>
            </w:r>
            <w:r w:rsidRPr="00E3008F">
              <w:rPr>
                <w:i/>
                <w:iCs/>
              </w:rPr>
              <w:t xml:space="preserve"> case</w:t>
            </w:r>
            <w:r>
              <w:t xml:space="preserve">: membuka halaman </w:t>
            </w:r>
            <w:r w:rsidR="004144B7">
              <w:t>pengajuan</w:t>
            </w:r>
            <w:r>
              <w:t>.</w:t>
            </w:r>
          </w:p>
        </w:tc>
        <w:tc>
          <w:tcPr>
            <w:tcW w:w="1733" w:type="dxa"/>
          </w:tcPr>
          <w:p w14:paraId="5FA1F968" w14:textId="3DC5B7EC" w:rsidR="00FB0594" w:rsidRDefault="00FB0594" w:rsidP="007866E0">
            <w:r>
              <w:t xml:space="preserve">Menampilkan seluruh data </w:t>
            </w:r>
            <w:r w:rsidR="00AA726E">
              <w:t>pengajuan</w:t>
            </w:r>
            <w:r>
              <w:t>.</w:t>
            </w:r>
          </w:p>
        </w:tc>
        <w:tc>
          <w:tcPr>
            <w:tcW w:w="1575" w:type="dxa"/>
          </w:tcPr>
          <w:p w14:paraId="63E9EC7C" w14:textId="5FC31D7A" w:rsidR="00FB0594" w:rsidRDefault="00FB0594" w:rsidP="007866E0">
            <w:r>
              <w:t xml:space="preserve">Menampilkan seluruh data </w:t>
            </w:r>
            <w:r w:rsidR="00AA726E">
              <w:t>pengajuan</w:t>
            </w:r>
            <w:r>
              <w:t>.</w:t>
            </w:r>
          </w:p>
        </w:tc>
        <w:tc>
          <w:tcPr>
            <w:tcW w:w="1548" w:type="dxa"/>
          </w:tcPr>
          <w:p w14:paraId="20224BDB" w14:textId="77777777" w:rsidR="00FB0594" w:rsidRDefault="00FB0594" w:rsidP="007866E0">
            <w:pPr>
              <w:jc w:val="center"/>
            </w:pPr>
            <w:r>
              <w:t>Sesuai</w:t>
            </w:r>
          </w:p>
        </w:tc>
      </w:tr>
      <w:tr w:rsidR="00584207" w14:paraId="4A37BEAE" w14:textId="77777777" w:rsidTr="007866E0">
        <w:tc>
          <w:tcPr>
            <w:tcW w:w="1518" w:type="dxa"/>
          </w:tcPr>
          <w:p w14:paraId="63AF0FC7" w14:textId="34DF21E9" w:rsidR="00584207" w:rsidRDefault="00584207" w:rsidP="00584207">
            <w:r>
              <w:t>Melihat detail data pengajuan.</w:t>
            </w:r>
          </w:p>
        </w:tc>
        <w:tc>
          <w:tcPr>
            <w:tcW w:w="1563" w:type="dxa"/>
          </w:tcPr>
          <w:p w14:paraId="4DFD4352" w14:textId="639D6873" w:rsidR="00584207" w:rsidRDefault="00584207" w:rsidP="00584207">
            <w:pPr>
              <w:rPr>
                <w:i/>
                <w:iCs/>
              </w:rPr>
            </w:pPr>
            <w:r>
              <w:rPr>
                <w:i/>
                <w:iCs/>
              </w:rPr>
              <w:t>Positive case</w:t>
            </w:r>
            <w:r>
              <w:t>: menekan tombol detail pada baris pengajuan yang ingin dilihat.</w:t>
            </w:r>
          </w:p>
        </w:tc>
        <w:tc>
          <w:tcPr>
            <w:tcW w:w="1733" w:type="dxa"/>
          </w:tcPr>
          <w:p w14:paraId="080C8E90" w14:textId="406D31E5" w:rsidR="00584207" w:rsidRDefault="00F42EE9" w:rsidP="00584207">
            <w:r>
              <w:t>Menampilkan detail dari data dosen tersebut.</w:t>
            </w:r>
          </w:p>
        </w:tc>
        <w:tc>
          <w:tcPr>
            <w:tcW w:w="1575" w:type="dxa"/>
          </w:tcPr>
          <w:p w14:paraId="64C5E1C2" w14:textId="3820DDDA" w:rsidR="00584207" w:rsidRDefault="00F42EE9" w:rsidP="00584207">
            <w:r>
              <w:t>Menampilkan detail dari data dosen tersebut.</w:t>
            </w:r>
          </w:p>
        </w:tc>
        <w:tc>
          <w:tcPr>
            <w:tcW w:w="1548" w:type="dxa"/>
          </w:tcPr>
          <w:p w14:paraId="1672B934" w14:textId="1CB6CC0D" w:rsidR="00584207" w:rsidRDefault="00F42EE9" w:rsidP="00584207">
            <w:pPr>
              <w:jc w:val="center"/>
            </w:pPr>
            <w:r>
              <w:t>Sesuai</w:t>
            </w:r>
          </w:p>
        </w:tc>
      </w:tr>
      <w:tr w:rsidR="00407DAB" w14:paraId="28FA3D77" w14:textId="77777777" w:rsidTr="007866E0">
        <w:tc>
          <w:tcPr>
            <w:tcW w:w="1518" w:type="dxa"/>
          </w:tcPr>
          <w:p w14:paraId="3B4F0930" w14:textId="7CFC3712" w:rsidR="00407DAB" w:rsidRDefault="00407DAB" w:rsidP="00584207">
            <w:r>
              <w:t>3. Menerima pengajuan.</w:t>
            </w:r>
          </w:p>
        </w:tc>
        <w:tc>
          <w:tcPr>
            <w:tcW w:w="1563" w:type="dxa"/>
          </w:tcPr>
          <w:p w14:paraId="622049C2" w14:textId="39E2D91E" w:rsidR="00407DAB" w:rsidRDefault="00407DAB" w:rsidP="00584207">
            <w:pPr>
              <w:rPr>
                <w:i/>
                <w:iCs/>
              </w:rPr>
            </w:pPr>
            <w:r>
              <w:rPr>
                <w:i/>
                <w:iCs/>
              </w:rPr>
              <w:t>Positive case</w:t>
            </w:r>
            <w:r>
              <w:t xml:space="preserve">: </w:t>
            </w:r>
            <w:r w:rsidR="00D31CAA">
              <w:t>menerima pengajuan yang diajukan.</w:t>
            </w:r>
          </w:p>
        </w:tc>
        <w:tc>
          <w:tcPr>
            <w:tcW w:w="1733" w:type="dxa"/>
          </w:tcPr>
          <w:p w14:paraId="0BBA7E5B" w14:textId="6D966259" w:rsidR="00407DAB" w:rsidRDefault="00B1580A" w:rsidP="00584207">
            <w:r>
              <w:t>Pengajuan berhasil diterima</w:t>
            </w:r>
          </w:p>
        </w:tc>
        <w:tc>
          <w:tcPr>
            <w:tcW w:w="1575" w:type="dxa"/>
          </w:tcPr>
          <w:p w14:paraId="0C8E2B99" w14:textId="215B0228" w:rsidR="00407DAB" w:rsidRDefault="00B1580A" w:rsidP="00584207">
            <w:r>
              <w:t>Pengajuan berhasil diterima</w:t>
            </w:r>
          </w:p>
        </w:tc>
        <w:tc>
          <w:tcPr>
            <w:tcW w:w="1548" w:type="dxa"/>
          </w:tcPr>
          <w:p w14:paraId="452B4B72" w14:textId="1E9CAF72" w:rsidR="00407DAB" w:rsidRDefault="00B1580A" w:rsidP="00584207">
            <w:pPr>
              <w:jc w:val="center"/>
            </w:pPr>
            <w:r>
              <w:t>Sesuai</w:t>
            </w:r>
          </w:p>
        </w:tc>
      </w:tr>
      <w:tr w:rsidR="00B83C07" w14:paraId="6058D871" w14:textId="77777777" w:rsidTr="007866E0">
        <w:tc>
          <w:tcPr>
            <w:tcW w:w="1518" w:type="dxa"/>
          </w:tcPr>
          <w:p w14:paraId="4406684D" w14:textId="77777777" w:rsidR="00B83C07" w:rsidRDefault="00B83C07" w:rsidP="00B83C07"/>
        </w:tc>
        <w:tc>
          <w:tcPr>
            <w:tcW w:w="1563" w:type="dxa"/>
          </w:tcPr>
          <w:p w14:paraId="44DC3793" w14:textId="55831B62" w:rsidR="00B83C07" w:rsidRDefault="00B83C07" w:rsidP="00B83C07">
            <w:pPr>
              <w:rPr>
                <w:i/>
                <w:iCs/>
              </w:rPr>
            </w:pPr>
            <w:r>
              <w:rPr>
                <w:i/>
                <w:iCs/>
              </w:rPr>
              <w:t>Negative case</w:t>
            </w:r>
            <w:r>
              <w:t>: menerima pengajuan yang diajukan (khusus untuk pengajuan seminar proposal dan sidang skripsi).</w:t>
            </w:r>
          </w:p>
        </w:tc>
        <w:tc>
          <w:tcPr>
            <w:tcW w:w="1733" w:type="dxa"/>
          </w:tcPr>
          <w:p w14:paraId="4F4CE7EE" w14:textId="51C8667B" w:rsidR="00B83C07" w:rsidRDefault="00B83C07" w:rsidP="00B83C07">
            <w:r>
              <w:t>Menampilkan pesan error yang sesuai.</w:t>
            </w:r>
          </w:p>
        </w:tc>
        <w:tc>
          <w:tcPr>
            <w:tcW w:w="1575" w:type="dxa"/>
          </w:tcPr>
          <w:p w14:paraId="546A7405" w14:textId="2E64B55A" w:rsidR="00B83C07" w:rsidRDefault="00B83C07" w:rsidP="00B83C07">
            <w:r>
              <w:t>Menampilkan pesan error yang sesuai.</w:t>
            </w:r>
          </w:p>
        </w:tc>
        <w:tc>
          <w:tcPr>
            <w:tcW w:w="1548" w:type="dxa"/>
          </w:tcPr>
          <w:p w14:paraId="12F1C680" w14:textId="130EC4FC" w:rsidR="00B83C07" w:rsidRDefault="00B22B82" w:rsidP="00B83C07">
            <w:pPr>
              <w:jc w:val="center"/>
            </w:pPr>
            <w:r>
              <w:t>Sesuai</w:t>
            </w:r>
          </w:p>
        </w:tc>
      </w:tr>
      <w:tr w:rsidR="00E91630" w14:paraId="49A67413" w14:textId="77777777" w:rsidTr="007866E0">
        <w:tc>
          <w:tcPr>
            <w:tcW w:w="1518" w:type="dxa"/>
          </w:tcPr>
          <w:p w14:paraId="3E56849B" w14:textId="60E87030" w:rsidR="00E91630" w:rsidRDefault="00A768B8" w:rsidP="00B83C07">
            <w:r>
              <w:lastRenderedPageBreak/>
              <w:t>Menolak pengajuan.</w:t>
            </w:r>
          </w:p>
        </w:tc>
        <w:tc>
          <w:tcPr>
            <w:tcW w:w="1563" w:type="dxa"/>
          </w:tcPr>
          <w:p w14:paraId="1829FF16" w14:textId="35AE35C0" w:rsidR="00E91630" w:rsidRDefault="00A768B8" w:rsidP="00B83C07">
            <w:pPr>
              <w:rPr>
                <w:i/>
                <w:iCs/>
              </w:rPr>
            </w:pPr>
            <w:r>
              <w:rPr>
                <w:i/>
                <w:iCs/>
              </w:rPr>
              <w:t>Positive case</w:t>
            </w:r>
            <w:r>
              <w:t>: menerima pengajuan yang diajukan.</w:t>
            </w:r>
          </w:p>
        </w:tc>
        <w:tc>
          <w:tcPr>
            <w:tcW w:w="1733" w:type="dxa"/>
          </w:tcPr>
          <w:p w14:paraId="1E2B9B21" w14:textId="3939099A" w:rsidR="00E91630" w:rsidRDefault="00A768B8" w:rsidP="00B83C07">
            <w:r>
              <w:t>Pengajuan berhasil dtiolak.</w:t>
            </w:r>
          </w:p>
        </w:tc>
        <w:tc>
          <w:tcPr>
            <w:tcW w:w="1575" w:type="dxa"/>
          </w:tcPr>
          <w:p w14:paraId="09EAF3F1" w14:textId="4D762462" w:rsidR="00E91630" w:rsidRDefault="00A768B8" w:rsidP="00B83C07">
            <w:r>
              <w:t>Pengajuan berhasil dtiolak.</w:t>
            </w:r>
          </w:p>
        </w:tc>
        <w:tc>
          <w:tcPr>
            <w:tcW w:w="1548" w:type="dxa"/>
          </w:tcPr>
          <w:p w14:paraId="159D2BCF" w14:textId="575830DE" w:rsidR="00E91630" w:rsidRDefault="00A768B8" w:rsidP="00B83C07">
            <w:pPr>
              <w:jc w:val="center"/>
            </w:pPr>
            <w:r>
              <w:t>Sesuai</w:t>
            </w:r>
          </w:p>
        </w:tc>
      </w:tr>
      <w:tr w:rsidR="001F3AEB" w14:paraId="7E47D820" w14:textId="77777777" w:rsidTr="007866E0">
        <w:tc>
          <w:tcPr>
            <w:tcW w:w="1518" w:type="dxa"/>
          </w:tcPr>
          <w:p w14:paraId="1D49ED6E" w14:textId="3B9B5605" w:rsidR="001F3AEB" w:rsidRDefault="001F3AEB" w:rsidP="001F3AEB">
            <w:r>
              <w:t>Melakukan filter pencarian data pengajuan.</w:t>
            </w:r>
          </w:p>
        </w:tc>
        <w:tc>
          <w:tcPr>
            <w:tcW w:w="1563" w:type="dxa"/>
          </w:tcPr>
          <w:p w14:paraId="38265507" w14:textId="5C5C4542" w:rsidR="001F3AEB" w:rsidRDefault="001F3AEB" w:rsidP="001F3AEB">
            <w:pPr>
              <w:rPr>
                <w:i/>
                <w:iCs/>
              </w:rPr>
            </w:pPr>
            <w:r>
              <w:rPr>
                <w:i/>
                <w:iCs/>
              </w:rPr>
              <w:t>Positive case</w:t>
            </w:r>
            <w:r>
              <w:t xml:space="preserve">: mencari data dosen berdasarkan filter </w:t>
            </w:r>
            <w:r w:rsidRPr="00B9495D">
              <w:rPr>
                <w:i/>
                <w:iCs/>
              </w:rPr>
              <w:t>searching</w:t>
            </w:r>
          </w:p>
        </w:tc>
        <w:tc>
          <w:tcPr>
            <w:tcW w:w="1733" w:type="dxa"/>
          </w:tcPr>
          <w:p w14:paraId="3198ACA2" w14:textId="5AD9DA21" w:rsidR="001F3AEB" w:rsidRDefault="001F3AEB" w:rsidP="001F3AEB">
            <w:r>
              <w:t xml:space="preserve">Menampilkan semua data dosen yang sesuai dengan kriteria filter </w:t>
            </w:r>
            <w:r w:rsidRPr="00F0657B">
              <w:rPr>
                <w:i/>
                <w:iCs/>
              </w:rPr>
              <w:t>searching</w:t>
            </w:r>
            <w:r>
              <w:t>.</w:t>
            </w:r>
          </w:p>
        </w:tc>
        <w:tc>
          <w:tcPr>
            <w:tcW w:w="1575" w:type="dxa"/>
          </w:tcPr>
          <w:p w14:paraId="49239A71" w14:textId="72920611" w:rsidR="001F3AEB" w:rsidRDefault="001F3AEB" w:rsidP="001F3AEB">
            <w:r>
              <w:t xml:space="preserve">Menampilkan semua data dosen yang sesuai dengan kriteria filter </w:t>
            </w:r>
            <w:r w:rsidRPr="00F0657B">
              <w:rPr>
                <w:i/>
                <w:iCs/>
              </w:rPr>
              <w:t>searching</w:t>
            </w:r>
            <w:r>
              <w:t>.</w:t>
            </w:r>
          </w:p>
        </w:tc>
        <w:tc>
          <w:tcPr>
            <w:tcW w:w="1548" w:type="dxa"/>
          </w:tcPr>
          <w:p w14:paraId="75E8C7D9" w14:textId="4700065E" w:rsidR="001F3AEB" w:rsidRDefault="006D3233" w:rsidP="001F3AEB">
            <w:pPr>
              <w:jc w:val="center"/>
            </w:pPr>
            <w:r>
              <w:t>Sesuai</w:t>
            </w:r>
          </w:p>
        </w:tc>
      </w:tr>
    </w:tbl>
    <w:p w14:paraId="0CB22A65" w14:textId="77777777" w:rsidR="00FB0594" w:rsidRDefault="00FB0594" w:rsidP="002D73BB">
      <w:pPr>
        <w:jc w:val="center"/>
      </w:pPr>
    </w:p>
    <w:p w14:paraId="46864201" w14:textId="214CCCB3" w:rsidR="00630C39" w:rsidRDefault="00B3178B" w:rsidP="00F00871">
      <w:pPr>
        <w:jc w:val="center"/>
      </w:pPr>
      <w:bookmarkStart w:id="179" w:name="_Toc171756367"/>
      <w:r>
        <w:t>Tabel</w:t>
      </w:r>
      <w:r w:rsidR="00F00871">
        <w:t xml:space="preserve"> </w:t>
      </w:r>
      <w:r w:rsidR="00F00871">
        <w:fldChar w:fldCharType="begin"/>
      </w:r>
      <w:r w:rsidR="00F00871">
        <w:instrText xml:space="preserve"> SEQ Tabel \* ARABIC </w:instrText>
      </w:r>
      <w:r w:rsidR="00F00871">
        <w:fldChar w:fldCharType="separate"/>
      </w:r>
      <w:r w:rsidR="0067630B">
        <w:rPr>
          <w:noProof/>
        </w:rPr>
        <w:t>18</w:t>
      </w:r>
      <w:r w:rsidR="00F00871">
        <w:fldChar w:fldCharType="end"/>
      </w:r>
      <w:r w:rsidR="009B2FEB">
        <w:t>.</w:t>
      </w:r>
      <w:r w:rsidR="00F00871">
        <w:t xml:space="preserve"> </w:t>
      </w:r>
      <w:r w:rsidR="00F00871" w:rsidRPr="00E31E2A">
        <w:rPr>
          <w:i/>
          <w:iCs/>
        </w:rPr>
        <w:t>Blackbox</w:t>
      </w:r>
      <w:r w:rsidR="00F00871">
        <w:t xml:space="preserve"> menu pelaksanaan sidang admin</w:t>
      </w:r>
      <w:bookmarkEnd w:id="17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7B64C2" w14:paraId="223EF630" w14:textId="77777777" w:rsidTr="007866E0">
        <w:trPr>
          <w:tblHeader/>
        </w:trPr>
        <w:tc>
          <w:tcPr>
            <w:tcW w:w="1518" w:type="dxa"/>
            <w:shd w:val="clear" w:color="auto" w:fill="D9D9D9" w:themeFill="background1" w:themeFillShade="D9"/>
          </w:tcPr>
          <w:p w14:paraId="7FB22C46" w14:textId="77777777" w:rsidR="007B64C2" w:rsidRDefault="007B64C2" w:rsidP="007866E0">
            <w:pPr>
              <w:jc w:val="center"/>
            </w:pPr>
            <w:r>
              <w:t>Modul</w:t>
            </w:r>
          </w:p>
        </w:tc>
        <w:tc>
          <w:tcPr>
            <w:tcW w:w="1563" w:type="dxa"/>
            <w:shd w:val="clear" w:color="auto" w:fill="D9D9D9" w:themeFill="background1" w:themeFillShade="D9"/>
          </w:tcPr>
          <w:p w14:paraId="71596938" w14:textId="77777777" w:rsidR="007B64C2" w:rsidRDefault="007B64C2" w:rsidP="007866E0">
            <w:pPr>
              <w:jc w:val="center"/>
            </w:pPr>
            <w:r>
              <w:t>Skenario Uji</w:t>
            </w:r>
          </w:p>
        </w:tc>
        <w:tc>
          <w:tcPr>
            <w:tcW w:w="1733" w:type="dxa"/>
            <w:shd w:val="clear" w:color="auto" w:fill="D9D9D9" w:themeFill="background1" w:themeFillShade="D9"/>
          </w:tcPr>
          <w:p w14:paraId="0E2689D9" w14:textId="77777777" w:rsidR="007B64C2" w:rsidRPr="00D027B3" w:rsidRDefault="007B64C2" w:rsidP="007866E0">
            <w:pPr>
              <w:jc w:val="center"/>
              <w:rPr>
                <w:i/>
                <w:iCs/>
              </w:rPr>
            </w:pPr>
            <w:r w:rsidRPr="00D027B3">
              <w:rPr>
                <w:i/>
                <w:iCs/>
              </w:rPr>
              <w:t>Expected Result</w:t>
            </w:r>
          </w:p>
        </w:tc>
        <w:tc>
          <w:tcPr>
            <w:tcW w:w="1575" w:type="dxa"/>
            <w:shd w:val="clear" w:color="auto" w:fill="D9D9D9" w:themeFill="background1" w:themeFillShade="D9"/>
          </w:tcPr>
          <w:p w14:paraId="77831116" w14:textId="77777777" w:rsidR="007B64C2" w:rsidRPr="00D027B3" w:rsidRDefault="007B64C2" w:rsidP="007866E0">
            <w:pPr>
              <w:jc w:val="center"/>
              <w:rPr>
                <w:i/>
                <w:iCs/>
              </w:rPr>
            </w:pPr>
            <w:r w:rsidRPr="00D027B3">
              <w:rPr>
                <w:i/>
                <w:iCs/>
              </w:rPr>
              <w:t>Actual Result</w:t>
            </w:r>
          </w:p>
        </w:tc>
        <w:tc>
          <w:tcPr>
            <w:tcW w:w="1548" w:type="dxa"/>
            <w:shd w:val="clear" w:color="auto" w:fill="D9D9D9" w:themeFill="background1" w:themeFillShade="D9"/>
          </w:tcPr>
          <w:p w14:paraId="7A336F3A" w14:textId="77777777" w:rsidR="007B64C2" w:rsidRDefault="007B64C2" w:rsidP="007866E0">
            <w:pPr>
              <w:jc w:val="center"/>
            </w:pPr>
            <w:r>
              <w:t>Kesimpulan</w:t>
            </w:r>
          </w:p>
        </w:tc>
      </w:tr>
      <w:tr w:rsidR="0002598D" w14:paraId="1CFA78F4" w14:textId="77777777" w:rsidTr="007866E0">
        <w:tc>
          <w:tcPr>
            <w:tcW w:w="1518" w:type="dxa"/>
          </w:tcPr>
          <w:p w14:paraId="64775B7D" w14:textId="2623C81A" w:rsidR="0002598D" w:rsidRDefault="0002598D" w:rsidP="0002598D">
            <w:r>
              <w:t>Melihat seluruh pelaksanaan seminar proposal dan sidang skripsi yang sedang berlangsung.</w:t>
            </w:r>
          </w:p>
        </w:tc>
        <w:tc>
          <w:tcPr>
            <w:tcW w:w="1563" w:type="dxa"/>
          </w:tcPr>
          <w:p w14:paraId="51FDB243" w14:textId="5C34552D" w:rsidR="0002598D" w:rsidRDefault="0002598D" w:rsidP="0002598D">
            <w:r>
              <w:rPr>
                <w:i/>
                <w:iCs/>
              </w:rPr>
              <w:t>Positive</w:t>
            </w:r>
            <w:r w:rsidRPr="00E3008F">
              <w:rPr>
                <w:i/>
                <w:iCs/>
              </w:rPr>
              <w:t xml:space="preserve"> case</w:t>
            </w:r>
            <w:r>
              <w:t>: membuka halaman pelaksanaan sidang.</w:t>
            </w:r>
          </w:p>
        </w:tc>
        <w:tc>
          <w:tcPr>
            <w:tcW w:w="1733" w:type="dxa"/>
          </w:tcPr>
          <w:p w14:paraId="0CAC84BE" w14:textId="08D60DFE" w:rsidR="0002598D" w:rsidRDefault="0002598D" w:rsidP="0002598D">
            <w:r>
              <w:t>Menampilkan seluruh data pelaksanaan sidang yang berlangsung, mulai dari pengajuan hingga mendapatkan status lulus.</w:t>
            </w:r>
          </w:p>
        </w:tc>
        <w:tc>
          <w:tcPr>
            <w:tcW w:w="1575" w:type="dxa"/>
          </w:tcPr>
          <w:p w14:paraId="516D1CAD" w14:textId="046840C5" w:rsidR="0002598D" w:rsidRDefault="0002598D" w:rsidP="0002598D">
            <w:r>
              <w:t>Menampilkan seluruh data pelaksanaan sidang yang berlangsung, mulai dari pengajuan hingga mendapatkan status lulus.</w:t>
            </w:r>
          </w:p>
        </w:tc>
        <w:tc>
          <w:tcPr>
            <w:tcW w:w="1548" w:type="dxa"/>
          </w:tcPr>
          <w:p w14:paraId="61F206C4" w14:textId="77777777" w:rsidR="0002598D" w:rsidRDefault="0002598D" w:rsidP="0002598D">
            <w:pPr>
              <w:jc w:val="center"/>
            </w:pPr>
            <w:r>
              <w:t>Sesuai</w:t>
            </w:r>
          </w:p>
        </w:tc>
      </w:tr>
    </w:tbl>
    <w:p w14:paraId="3EC4479D" w14:textId="77777777" w:rsidR="007B64C2" w:rsidRDefault="007B64C2" w:rsidP="00F00871">
      <w:pPr>
        <w:jc w:val="center"/>
      </w:pPr>
    </w:p>
    <w:p w14:paraId="75323EF1" w14:textId="5F31894C" w:rsidR="002179E7" w:rsidRDefault="00B3178B" w:rsidP="002E048D">
      <w:pPr>
        <w:jc w:val="center"/>
      </w:pPr>
      <w:bookmarkStart w:id="180" w:name="_Toc171756368"/>
      <w:r>
        <w:t>Tabel</w:t>
      </w:r>
      <w:r w:rsidR="002E048D">
        <w:t xml:space="preserve"> </w:t>
      </w:r>
      <w:r w:rsidR="002E048D">
        <w:fldChar w:fldCharType="begin"/>
      </w:r>
      <w:r w:rsidR="002E048D">
        <w:instrText xml:space="preserve"> SEQ Tabel \* ARABIC </w:instrText>
      </w:r>
      <w:r w:rsidR="002E048D">
        <w:fldChar w:fldCharType="separate"/>
      </w:r>
      <w:r w:rsidR="0067630B">
        <w:rPr>
          <w:noProof/>
        </w:rPr>
        <w:t>19</w:t>
      </w:r>
      <w:r w:rsidR="002E048D">
        <w:fldChar w:fldCharType="end"/>
      </w:r>
      <w:r w:rsidR="009B2FEB">
        <w:t>.</w:t>
      </w:r>
      <w:r w:rsidR="002E048D">
        <w:t xml:space="preserve"> </w:t>
      </w:r>
      <w:r w:rsidR="002E048D" w:rsidRPr="00E31E2A">
        <w:rPr>
          <w:i/>
          <w:iCs/>
        </w:rPr>
        <w:t>Blackbox</w:t>
      </w:r>
      <w:r w:rsidR="002E048D">
        <w:t xml:space="preserve"> menu penerimaan revisi admin</w:t>
      </w:r>
      <w:bookmarkEnd w:id="1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2E048D" w14:paraId="34682F61" w14:textId="77777777" w:rsidTr="007866E0">
        <w:trPr>
          <w:tblHeader/>
        </w:trPr>
        <w:tc>
          <w:tcPr>
            <w:tcW w:w="1518" w:type="dxa"/>
            <w:shd w:val="clear" w:color="auto" w:fill="D9D9D9" w:themeFill="background1" w:themeFillShade="D9"/>
          </w:tcPr>
          <w:p w14:paraId="0D09FF9E" w14:textId="77777777" w:rsidR="002E048D" w:rsidRDefault="002E048D" w:rsidP="007866E0">
            <w:pPr>
              <w:jc w:val="center"/>
            </w:pPr>
            <w:r>
              <w:lastRenderedPageBreak/>
              <w:t>Modul</w:t>
            </w:r>
          </w:p>
        </w:tc>
        <w:tc>
          <w:tcPr>
            <w:tcW w:w="1563" w:type="dxa"/>
            <w:shd w:val="clear" w:color="auto" w:fill="D9D9D9" w:themeFill="background1" w:themeFillShade="D9"/>
          </w:tcPr>
          <w:p w14:paraId="53A00C91" w14:textId="77777777" w:rsidR="002E048D" w:rsidRDefault="002E048D" w:rsidP="007866E0">
            <w:pPr>
              <w:jc w:val="center"/>
            </w:pPr>
            <w:r>
              <w:t>Skenario Uji</w:t>
            </w:r>
          </w:p>
        </w:tc>
        <w:tc>
          <w:tcPr>
            <w:tcW w:w="1733" w:type="dxa"/>
            <w:shd w:val="clear" w:color="auto" w:fill="D9D9D9" w:themeFill="background1" w:themeFillShade="D9"/>
          </w:tcPr>
          <w:p w14:paraId="3E0EEB0C" w14:textId="77777777" w:rsidR="002E048D" w:rsidRPr="00D027B3" w:rsidRDefault="002E048D" w:rsidP="007866E0">
            <w:pPr>
              <w:jc w:val="center"/>
              <w:rPr>
                <w:i/>
                <w:iCs/>
              </w:rPr>
            </w:pPr>
            <w:r w:rsidRPr="00D027B3">
              <w:rPr>
                <w:i/>
                <w:iCs/>
              </w:rPr>
              <w:t>Expected Result</w:t>
            </w:r>
          </w:p>
        </w:tc>
        <w:tc>
          <w:tcPr>
            <w:tcW w:w="1575" w:type="dxa"/>
            <w:shd w:val="clear" w:color="auto" w:fill="D9D9D9" w:themeFill="background1" w:themeFillShade="D9"/>
          </w:tcPr>
          <w:p w14:paraId="5D5BF310" w14:textId="77777777" w:rsidR="002E048D" w:rsidRPr="00D027B3" w:rsidRDefault="002E048D" w:rsidP="007866E0">
            <w:pPr>
              <w:jc w:val="center"/>
              <w:rPr>
                <w:i/>
                <w:iCs/>
              </w:rPr>
            </w:pPr>
            <w:r w:rsidRPr="00D027B3">
              <w:rPr>
                <w:i/>
                <w:iCs/>
              </w:rPr>
              <w:t>Actual Result</w:t>
            </w:r>
          </w:p>
        </w:tc>
        <w:tc>
          <w:tcPr>
            <w:tcW w:w="1548" w:type="dxa"/>
            <w:shd w:val="clear" w:color="auto" w:fill="D9D9D9" w:themeFill="background1" w:themeFillShade="D9"/>
          </w:tcPr>
          <w:p w14:paraId="2B88A67F" w14:textId="77777777" w:rsidR="002E048D" w:rsidRDefault="002E048D" w:rsidP="007866E0">
            <w:pPr>
              <w:jc w:val="center"/>
            </w:pPr>
            <w:r>
              <w:t>Kesimpulan</w:t>
            </w:r>
          </w:p>
        </w:tc>
      </w:tr>
      <w:tr w:rsidR="002E048D" w14:paraId="3D36D66D" w14:textId="77777777" w:rsidTr="007866E0">
        <w:tc>
          <w:tcPr>
            <w:tcW w:w="1518" w:type="dxa"/>
          </w:tcPr>
          <w:p w14:paraId="1BEE5C87" w14:textId="76640D37" w:rsidR="002E048D" w:rsidRDefault="009251B2" w:rsidP="007866E0">
            <w:r>
              <w:t>Melihat semua daftar penerimaan revisi.</w:t>
            </w:r>
          </w:p>
        </w:tc>
        <w:tc>
          <w:tcPr>
            <w:tcW w:w="1563" w:type="dxa"/>
          </w:tcPr>
          <w:p w14:paraId="22607B0A" w14:textId="1A5B6417" w:rsidR="002E048D" w:rsidRDefault="002E048D" w:rsidP="007866E0">
            <w:r>
              <w:rPr>
                <w:i/>
                <w:iCs/>
              </w:rPr>
              <w:t>Positive</w:t>
            </w:r>
            <w:r w:rsidRPr="00E3008F">
              <w:rPr>
                <w:i/>
                <w:iCs/>
              </w:rPr>
              <w:t xml:space="preserve"> case</w:t>
            </w:r>
            <w:r>
              <w:t>: membuka halaman pe</w:t>
            </w:r>
            <w:r w:rsidR="006432C5">
              <w:t>nerimaan revisi</w:t>
            </w:r>
            <w:r>
              <w:t>.</w:t>
            </w:r>
          </w:p>
        </w:tc>
        <w:tc>
          <w:tcPr>
            <w:tcW w:w="1733" w:type="dxa"/>
          </w:tcPr>
          <w:p w14:paraId="6A5CF9DC" w14:textId="2F48E6B1" w:rsidR="002E048D" w:rsidRDefault="002E048D" w:rsidP="007866E0">
            <w:r>
              <w:t xml:space="preserve">Menampilkan seluruh data </w:t>
            </w:r>
            <w:r w:rsidR="006E2106">
              <w:t xml:space="preserve">revisi mahasiswa yang telah dikonfirmasi oleh </w:t>
            </w:r>
            <w:r w:rsidR="00842212">
              <w:t>masing-masing</w:t>
            </w:r>
            <w:r w:rsidR="006E2106">
              <w:t xml:space="preserve"> dosen penguji dan pembimbing yang terkait.</w:t>
            </w:r>
          </w:p>
        </w:tc>
        <w:tc>
          <w:tcPr>
            <w:tcW w:w="1575" w:type="dxa"/>
          </w:tcPr>
          <w:p w14:paraId="0BEA54DA" w14:textId="19905B28" w:rsidR="002E048D" w:rsidRDefault="004807E2" w:rsidP="007866E0">
            <w:r>
              <w:t>Menampilkan seluruh data revisi mahasiswa yang telah dikonfirmasi oleh masing-masing dosen penguji dan pembimbing yang terkait.</w:t>
            </w:r>
          </w:p>
        </w:tc>
        <w:tc>
          <w:tcPr>
            <w:tcW w:w="1548" w:type="dxa"/>
          </w:tcPr>
          <w:p w14:paraId="37C5E033" w14:textId="77777777" w:rsidR="002E048D" w:rsidRDefault="002E048D" w:rsidP="007866E0">
            <w:pPr>
              <w:jc w:val="center"/>
            </w:pPr>
            <w:r>
              <w:t>Sesuai</w:t>
            </w:r>
          </w:p>
        </w:tc>
      </w:tr>
      <w:tr w:rsidR="009359C2" w14:paraId="5EF3250A" w14:textId="77777777" w:rsidTr="007866E0">
        <w:tc>
          <w:tcPr>
            <w:tcW w:w="1518" w:type="dxa"/>
          </w:tcPr>
          <w:p w14:paraId="357C5EAB" w14:textId="79E3791C" w:rsidR="009359C2" w:rsidRDefault="009359C2" w:rsidP="009359C2">
            <w:r>
              <w:t>Melihat detail penerimaan revisi.</w:t>
            </w:r>
          </w:p>
        </w:tc>
        <w:tc>
          <w:tcPr>
            <w:tcW w:w="1563" w:type="dxa"/>
          </w:tcPr>
          <w:p w14:paraId="7F489072" w14:textId="2E0B3583" w:rsidR="009359C2" w:rsidRDefault="009359C2" w:rsidP="009359C2">
            <w:pPr>
              <w:rPr>
                <w:i/>
                <w:iCs/>
              </w:rPr>
            </w:pPr>
            <w:r>
              <w:rPr>
                <w:i/>
                <w:iCs/>
              </w:rPr>
              <w:t>Positive case</w:t>
            </w:r>
            <w:r>
              <w:t xml:space="preserve">: menekan tombol detail pada baris </w:t>
            </w:r>
            <w:r w:rsidR="00E9649E">
              <w:t>revisi</w:t>
            </w:r>
            <w:r>
              <w:t xml:space="preserve"> yang ingin dilihat.</w:t>
            </w:r>
          </w:p>
        </w:tc>
        <w:tc>
          <w:tcPr>
            <w:tcW w:w="1733" w:type="dxa"/>
          </w:tcPr>
          <w:p w14:paraId="1DDA6CD0" w14:textId="68E5324E" w:rsidR="009359C2" w:rsidRDefault="009359C2" w:rsidP="009359C2">
            <w:r>
              <w:t xml:space="preserve">Menampilkan detail dari data </w:t>
            </w:r>
            <w:r w:rsidR="00E9649E">
              <w:t>revisi</w:t>
            </w:r>
            <w:r>
              <w:t xml:space="preserve"> tersebut.</w:t>
            </w:r>
          </w:p>
        </w:tc>
        <w:tc>
          <w:tcPr>
            <w:tcW w:w="1575" w:type="dxa"/>
          </w:tcPr>
          <w:p w14:paraId="5F8D23BA" w14:textId="18EC1B03" w:rsidR="009359C2" w:rsidRDefault="009359C2" w:rsidP="009359C2">
            <w:r>
              <w:t xml:space="preserve">Menampilkan detail dari data </w:t>
            </w:r>
            <w:r w:rsidR="00E9649E">
              <w:t>revisi</w:t>
            </w:r>
            <w:r>
              <w:t xml:space="preserve"> tersebut.</w:t>
            </w:r>
          </w:p>
        </w:tc>
        <w:tc>
          <w:tcPr>
            <w:tcW w:w="1548" w:type="dxa"/>
          </w:tcPr>
          <w:p w14:paraId="44A0914E" w14:textId="7784C9AB" w:rsidR="009359C2" w:rsidRDefault="009359C2" w:rsidP="009359C2">
            <w:pPr>
              <w:jc w:val="center"/>
            </w:pPr>
            <w:r>
              <w:t>Sesuai</w:t>
            </w:r>
          </w:p>
        </w:tc>
      </w:tr>
    </w:tbl>
    <w:p w14:paraId="4277E7F2" w14:textId="77777777" w:rsidR="002E048D" w:rsidRDefault="002E048D" w:rsidP="002E048D">
      <w:pPr>
        <w:jc w:val="center"/>
      </w:pPr>
    </w:p>
    <w:p w14:paraId="24F4AB24" w14:textId="0F796DB6" w:rsidR="0002092C" w:rsidRDefault="00B3178B" w:rsidP="00B839D2">
      <w:pPr>
        <w:jc w:val="center"/>
      </w:pPr>
      <w:bookmarkStart w:id="181" w:name="_Toc171756369"/>
      <w:r>
        <w:t>Tabel</w:t>
      </w:r>
      <w:r w:rsidR="00F93289">
        <w:t xml:space="preserve"> </w:t>
      </w:r>
      <w:r w:rsidR="00F93289">
        <w:fldChar w:fldCharType="begin"/>
      </w:r>
      <w:r w:rsidR="00F93289">
        <w:instrText xml:space="preserve"> SEQ Tabel \* ARABIC </w:instrText>
      </w:r>
      <w:r w:rsidR="00F93289">
        <w:fldChar w:fldCharType="separate"/>
      </w:r>
      <w:r w:rsidR="0067630B">
        <w:rPr>
          <w:noProof/>
        </w:rPr>
        <w:t>20</w:t>
      </w:r>
      <w:r w:rsidR="00F93289">
        <w:fldChar w:fldCharType="end"/>
      </w:r>
      <w:r w:rsidR="009B2FEB">
        <w:t>.</w:t>
      </w:r>
      <w:r w:rsidR="00F93289">
        <w:t xml:space="preserve"> </w:t>
      </w:r>
      <w:r w:rsidR="00F93289" w:rsidRPr="005044FB">
        <w:rPr>
          <w:i/>
          <w:iCs/>
        </w:rPr>
        <w:t>Blackbox</w:t>
      </w:r>
      <w:r w:rsidR="00F93289">
        <w:t xml:space="preserve"> menu database admin</w:t>
      </w:r>
      <w:bookmarkEnd w:id="18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B839D2" w14:paraId="116EF62F" w14:textId="77777777" w:rsidTr="007866E0">
        <w:trPr>
          <w:tblHeader/>
        </w:trPr>
        <w:tc>
          <w:tcPr>
            <w:tcW w:w="1518" w:type="dxa"/>
            <w:shd w:val="clear" w:color="auto" w:fill="D9D9D9" w:themeFill="background1" w:themeFillShade="D9"/>
          </w:tcPr>
          <w:p w14:paraId="5DE5F483" w14:textId="77777777" w:rsidR="00B839D2" w:rsidRDefault="00B839D2" w:rsidP="007866E0">
            <w:pPr>
              <w:jc w:val="center"/>
            </w:pPr>
            <w:r>
              <w:t>Modul</w:t>
            </w:r>
          </w:p>
        </w:tc>
        <w:tc>
          <w:tcPr>
            <w:tcW w:w="1563" w:type="dxa"/>
            <w:shd w:val="clear" w:color="auto" w:fill="D9D9D9" w:themeFill="background1" w:themeFillShade="D9"/>
          </w:tcPr>
          <w:p w14:paraId="59E24112" w14:textId="77777777" w:rsidR="00B839D2" w:rsidRDefault="00B839D2" w:rsidP="007866E0">
            <w:pPr>
              <w:jc w:val="center"/>
            </w:pPr>
            <w:r>
              <w:t>Skenario Uji</w:t>
            </w:r>
          </w:p>
        </w:tc>
        <w:tc>
          <w:tcPr>
            <w:tcW w:w="1733" w:type="dxa"/>
            <w:shd w:val="clear" w:color="auto" w:fill="D9D9D9" w:themeFill="background1" w:themeFillShade="D9"/>
          </w:tcPr>
          <w:p w14:paraId="57E73690" w14:textId="77777777" w:rsidR="00B839D2" w:rsidRPr="00D027B3" w:rsidRDefault="00B839D2" w:rsidP="007866E0">
            <w:pPr>
              <w:jc w:val="center"/>
              <w:rPr>
                <w:i/>
                <w:iCs/>
              </w:rPr>
            </w:pPr>
            <w:r w:rsidRPr="00D027B3">
              <w:rPr>
                <w:i/>
                <w:iCs/>
              </w:rPr>
              <w:t>Expected Result</w:t>
            </w:r>
          </w:p>
        </w:tc>
        <w:tc>
          <w:tcPr>
            <w:tcW w:w="1575" w:type="dxa"/>
            <w:shd w:val="clear" w:color="auto" w:fill="D9D9D9" w:themeFill="background1" w:themeFillShade="D9"/>
          </w:tcPr>
          <w:p w14:paraId="5C252926" w14:textId="77777777" w:rsidR="00B839D2" w:rsidRPr="00D027B3" w:rsidRDefault="00B839D2" w:rsidP="007866E0">
            <w:pPr>
              <w:jc w:val="center"/>
              <w:rPr>
                <w:i/>
                <w:iCs/>
              </w:rPr>
            </w:pPr>
            <w:r w:rsidRPr="00D027B3">
              <w:rPr>
                <w:i/>
                <w:iCs/>
              </w:rPr>
              <w:t>Actual Result</w:t>
            </w:r>
          </w:p>
        </w:tc>
        <w:tc>
          <w:tcPr>
            <w:tcW w:w="1548" w:type="dxa"/>
            <w:shd w:val="clear" w:color="auto" w:fill="D9D9D9" w:themeFill="background1" w:themeFillShade="D9"/>
          </w:tcPr>
          <w:p w14:paraId="18A873CB" w14:textId="77777777" w:rsidR="00B839D2" w:rsidRDefault="00B839D2" w:rsidP="007866E0">
            <w:pPr>
              <w:jc w:val="center"/>
            </w:pPr>
            <w:r>
              <w:t>Kesimpulan</w:t>
            </w:r>
          </w:p>
        </w:tc>
      </w:tr>
      <w:tr w:rsidR="00B839D2" w14:paraId="6A96B4B6" w14:textId="77777777" w:rsidTr="007866E0">
        <w:tc>
          <w:tcPr>
            <w:tcW w:w="1518" w:type="dxa"/>
          </w:tcPr>
          <w:p w14:paraId="68E72ED5" w14:textId="13CCB38B" w:rsidR="00B839D2" w:rsidRDefault="0085560C" w:rsidP="007866E0">
            <w:r>
              <w:t xml:space="preserve">Melihat seluruh daftar database tahun ajaran, kelas, program </w:t>
            </w:r>
            <w:r>
              <w:lastRenderedPageBreak/>
              <w:t>studi, jabatan, jabatan fungsional, dan pangkat golongan.</w:t>
            </w:r>
          </w:p>
        </w:tc>
        <w:tc>
          <w:tcPr>
            <w:tcW w:w="1563" w:type="dxa"/>
          </w:tcPr>
          <w:p w14:paraId="07FC7F58" w14:textId="73A3A65E" w:rsidR="00B839D2" w:rsidRDefault="00B839D2" w:rsidP="007866E0">
            <w:r>
              <w:rPr>
                <w:i/>
                <w:iCs/>
              </w:rPr>
              <w:lastRenderedPageBreak/>
              <w:t>Positive</w:t>
            </w:r>
            <w:r w:rsidRPr="00E3008F">
              <w:rPr>
                <w:i/>
                <w:iCs/>
              </w:rPr>
              <w:t xml:space="preserve"> case</w:t>
            </w:r>
            <w:r>
              <w:t xml:space="preserve">: </w:t>
            </w:r>
            <w:r w:rsidR="002B28BA">
              <w:t>membuka halaman database.</w:t>
            </w:r>
          </w:p>
        </w:tc>
        <w:tc>
          <w:tcPr>
            <w:tcW w:w="1733" w:type="dxa"/>
          </w:tcPr>
          <w:p w14:paraId="7CADFDE6" w14:textId="2F545B00" w:rsidR="00B839D2" w:rsidRDefault="00B839D2" w:rsidP="007866E0">
            <w:r>
              <w:t xml:space="preserve">Menampilkan seluruh data </w:t>
            </w:r>
            <w:r w:rsidR="00071B84">
              <w:t>database berdasarkan kriteria yang dipilih.</w:t>
            </w:r>
          </w:p>
        </w:tc>
        <w:tc>
          <w:tcPr>
            <w:tcW w:w="1575" w:type="dxa"/>
          </w:tcPr>
          <w:p w14:paraId="39F263D4" w14:textId="30D83721" w:rsidR="00B839D2" w:rsidRDefault="00092E8B" w:rsidP="007866E0">
            <w:r>
              <w:t>Menampilkan seluruh data database berdasarkan kriteria yang dipilih.</w:t>
            </w:r>
          </w:p>
        </w:tc>
        <w:tc>
          <w:tcPr>
            <w:tcW w:w="1548" w:type="dxa"/>
          </w:tcPr>
          <w:p w14:paraId="22EC9ED9" w14:textId="77777777" w:rsidR="00B839D2" w:rsidRDefault="00B839D2" w:rsidP="007866E0">
            <w:pPr>
              <w:jc w:val="center"/>
            </w:pPr>
            <w:r>
              <w:t>Sesuai</w:t>
            </w:r>
          </w:p>
        </w:tc>
      </w:tr>
      <w:tr w:rsidR="006B2E3A" w14:paraId="270AD510" w14:textId="77777777" w:rsidTr="007866E0">
        <w:tc>
          <w:tcPr>
            <w:tcW w:w="1518" w:type="dxa"/>
          </w:tcPr>
          <w:p w14:paraId="7B9D3029" w14:textId="5913BC79" w:rsidR="006B2E3A" w:rsidRDefault="006B2E3A" w:rsidP="007866E0">
            <w:r>
              <w:t>Melakukan edit database tahun ajaran, kelas, program studi, jabatan, jabatan fungsional, dan pangkat golongan.</w:t>
            </w:r>
          </w:p>
        </w:tc>
        <w:tc>
          <w:tcPr>
            <w:tcW w:w="1563" w:type="dxa"/>
          </w:tcPr>
          <w:p w14:paraId="584D8164" w14:textId="080E8D48" w:rsidR="006B2E3A" w:rsidRDefault="00E815D4" w:rsidP="007866E0">
            <w:pPr>
              <w:rPr>
                <w:i/>
                <w:iCs/>
              </w:rPr>
            </w:pPr>
            <w:r>
              <w:rPr>
                <w:i/>
                <w:iCs/>
              </w:rPr>
              <w:t>Positive</w:t>
            </w:r>
            <w:r w:rsidRPr="00E3008F">
              <w:rPr>
                <w:i/>
                <w:iCs/>
              </w:rPr>
              <w:t xml:space="preserve"> case</w:t>
            </w:r>
            <w:r>
              <w:t>:</w:t>
            </w:r>
            <w:r w:rsidR="00F14300">
              <w:t xml:space="preserve"> melakukan edit database berdasarkan kriteria yang dipilih.</w:t>
            </w:r>
          </w:p>
        </w:tc>
        <w:tc>
          <w:tcPr>
            <w:tcW w:w="1733" w:type="dxa"/>
          </w:tcPr>
          <w:p w14:paraId="3069B3C5" w14:textId="27767B0E" w:rsidR="006B2E3A" w:rsidRDefault="00F14300" w:rsidP="007866E0">
            <w:r>
              <w:t>Data kriteria yang dipilih berhasil berubah.</w:t>
            </w:r>
          </w:p>
        </w:tc>
        <w:tc>
          <w:tcPr>
            <w:tcW w:w="1575" w:type="dxa"/>
          </w:tcPr>
          <w:p w14:paraId="62224942" w14:textId="2B8090BC" w:rsidR="006B2E3A" w:rsidRDefault="00F14300" w:rsidP="007866E0">
            <w:r>
              <w:t>Data kriteria yang dipilih berhasil berubah.</w:t>
            </w:r>
          </w:p>
        </w:tc>
        <w:tc>
          <w:tcPr>
            <w:tcW w:w="1548" w:type="dxa"/>
          </w:tcPr>
          <w:p w14:paraId="586147C2" w14:textId="00FF3E26" w:rsidR="006B2E3A" w:rsidRDefault="00F14300" w:rsidP="007866E0">
            <w:pPr>
              <w:jc w:val="center"/>
            </w:pPr>
            <w:r>
              <w:t>Sesuai</w:t>
            </w:r>
          </w:p>
        </w:tc>
      </w:tr>
    </w:tbl>
    <w:p w14:paraId="385936B9" w14:textId="77777777" w:rsidR="00343B26" w:rsidRDefault="00343B26" w:rsidP="00343B26"/>
    <w:p w14:paraId="7D84A10A" w14:textId="246CD4A2" w:rsidR="00680431" w:rsidRDefault="00680431" w:rsidP="00343B26">
      <w:r>
        <w:t xml:space="preserve">Berikut pada </w:t>
      </w:r>
      <w:r w:rsidR="00B3178B">
        <w:t>Tabel</w:t>
      </w:r>
      <w:r>
        <w:t xml:space="preserve"> </w:t>
      </w:r>
      <w:r w:rsidR="001129E7">
        <w:t>21</w:t>
      </w:r>
      <w:r w:rsidR="007C2720">
        <w:t xml:space="preserve"> s.d. </w:t>
      </w:r>
      <w:r w:rsidR="001129E7">
        <w:t>30</w:t>
      </w:r>
      <w:r>
        <w:t xml:space="preserve"> merupakan data hasil pengujian pada role </w:t>
      </w:r>
      <w:r w:rsidR="005429D6">
        <w:t>komite</w:t>
      </w:r>
      <w:r>
        <w:t>.</w:t>
      </w:r>
    </w:p>
    <w:p w14:paraId="59076451" w14:textId="14A64050" w:rsidR="00BB72E2" w:rsidRDefault="00B3178B" w:rsidP="005044FB">
      <w:pPr>
        <w:jc w:val="center"/>
      </w:pPr>
      <w:bookmarkStart w:id="182" w:name="_Toc171756370"/>
      <w:r>
        <w:t>Tabel</w:t>
      </w:r>
      <w:r w:rsidR="005044FB">
        <w:t xml:space="preserve"> </w:t>
      </w:r>
      <w:r w:rsidR="005044FB">
        <w:fldChar w:fldCharType="begin"/>
      </w:r>
      <w:r w:rsidR="005044FB">
        <w:instrText xml:space="preserve"> SEQ Tabel \* ARABIC </w:instrText>
      </w:r>
      <w:r w:rsidR="005044FB">
        <w:fldChar w:fldCharType="separate"/>
      </w:r>
      <w:r w:rsidR="0067630B">
        <w:rPr>
          <w:noProof/>
        </w:rPr>
        <w:t>21</w:t>
      </w:r>
      <w:r w:rsidR="005044FB">
        <w:fldChar w:fldCharType="end"/>
      </w:r>
      <w:r w:rsidR="005044FB">
        <w:t xml:space="preserve"> </w:t>
      </w:r>
      <w:r w:rsidR="005044FB" w:rsidRPr="00BF2172">
        <w:rPr>
          <w:i/>
          <w:iCs/>
        </w:rPr>
        <w:t>Blackbox</w:t>
      </w:r>
      <w:r w:rsidR="004D1D27" w:rsidRPr="00BF2172">
        <w:rPr>
          <w:i/>
          <w:iCs/>
        </w:rPr>
        <w:t xml:space="preserve"> </w:t>
      </w:r>
      <w:r w:rsidR="00BF2172" w:rsidRPr="00BF2172">
        <w:rPr>
          <w:i/>
          <w:iCs/>
        </w:rPr>
        <w:t>a</w:t>
      </w:r>
      <w:r w:rsidR="004D1D27" w:rsidRPr="00BF2172">
        <w:rPr>
          <w:i/>
          <w:iCs/>
        </w:rPr>
        <w:t>uthentication</w:t>
      </w:r>
      <w:r w:rsidR="00BF2172">
        <w:t xml:space="preserve"> komite</w:t>
      </w:r>
      <w:bookmarkEnd w:id="18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DA0011" w14:paraId="5B974D15" w14:textId="77777777" w:rsidTr="007866E0">
        <w:trPr>
          <w:tblHeader/>
        </w:trPr>
        <w:tc>
          <w:tcPr>
            <w:tcW w:w="1418" w:type="dxa"/>
            <w:shd w:val="clear" w:color="auto" w:fill="D9D9D9" w:themeFill="background1" w:themeFillShade="D9"/>
          </w:tcPr>
          <w:p w14:paraId="3CFF6BC0" w14:textId="77777777" w:rsidR="00DA0011" w:rsidRDefault="00DA0011" w:rsidP="007866E0">
            <w:pPr>
              <w:jc w:val="center"/>
            </w:pPr>
            <w:r>
              <w:t>Modul</w:t>
            </w:r>
          </w:p>
        </w:tc>
        <w:tc>
          <w:tcPr>
            <w:tcW w:w="1559" w:type="dxa"/>
            <w:shd w:val="clear" w:color="auto" w:fill="D9D9D9" w:themeFill="background1" w:themeFillShade="D9"/>
          </w:tcPr>
          <w:p w14:paraId="2DD581E3" w14:textId="77777777" w:rsidR="00DA0011" w:rsidRDefault="00DA0011" w:rsidP="007866E0">
            <w:pPr>
              <w:jc w:val="center"/>
            </w:pPr>
            <w:r>
              <w:t>Skenario Uji</w:t>
            </w:r>
          </w:p>
        </w:tc>
        <w:tc>
          <w:tcPr>
            <w:tcW w:w="1778" w:type="dxa"/>
            <w:shd w:val="clear" w:color="auto" w:fill="D9D9D9" w:themeFill="background1" w:themeFillShade="D9"/>
          </w:tcPr>
          <w:p w14:paraId="72E4B2D6" w14:textId="77777777" w:rsidR="00DA0011" w:rsidRPr="00D027B3" w:rsidRDefault="00DA0011" w:rsidP="007866E0">
            <w:pPr>
              <w:jc w:val="center"/>
              <w:rPr>
                <w:i/>
                <w:iCs/>
              </w:rPr>
            </w:pPr>
            <w:r w:rsidRPr="00D027B3">
              <w:rPr>
                <w:i/>
                <w:iCs/>
              </w:rPr>
              <w:t>Expected Result</w:t>
            </w:r>
          </w:p>
        </w:tc>
        <w:tc>
          <w:tcPr>
            <w:tcW w:w="1586" w:type="dxa"/>
            <w:shd w:val="clear" w:color="auto" w:fill="D9D9D9" w:themeFill="background1" w:themeFillShade="D9"/>
          </w:tcPr>
          <w:p w14:paraId="4AAD9F9F" w14:textId="77777777" w:rsidR="00DA0011" w:rsidRPr="00D027B3" w:rsidRDefault="00DA0011" w:rsidP="007866E0">
            <w:pPr>
              <w:jc w:val="center"/>
              <w:rPr>
                <w:i/>
                <w:iCs/>
              </w:rPr>
            </w:pPr>
            <w:r w:rsidRPr="00D027B3">
              <w:rPr>
                <w:i/>
                <w:iCs/>
              </w:rPr>
              <w:t>Actual Result</w:t>
            </w:r>
          </w:p>
        </w:tc>
        <w:tc>
          <w:tcPr>
            <w:tcW w:w="1586" w:type="dxa"/>
            <w:shd w:val="clear" w:color="auto" w:fill="D9D9D9" w:themeFill="background1" w:themeFillShade="D9"/>
          </w:tcPr>
          <w:p w14:paraId="01D1758D" w14:textId="77777777" w:rsidR="00DA0011" w:rsidRDefault="00DA0011" w:rsidP="007866E0">
            <w:pPr>
              <w:jc w:val="center"/>
            </w:pPr>
            <w:r>
              <w:t>Kesimpulan</w:t>
            </w:r>
          </w:p>
        </w:tc>
      </w:tr>
      <w:tr w:rsidR="00DA0011" w14:paraId="65CACB3E" w14:textId="77777777" w:rsidTr="007866E0">
        <w:tc>
          <w:tcPr>
            <w:tcW w:w="1418" w:type="dxa"/>
          </w:tcPr>
          <w:p w14:paraId="5674F493" w14:textId="77777777" w:rsidR="00DA0011" w:rsidRDefault="00DA0011" w:rsidP="007866E0">
            <w:r>
              <w:t>Melakukan login.</w:t>
            </w:r>
          </w:p>
        </w:tc>
        <w:tc>
          <w:tcPr>
            <w:tcW w:w="1559" w:type="dxa"/>
          </w:tcPr>
          <w:p w14:paraId="5FD782FE" w14:textId="77777777" w:rsidR="00DA0011" w:rsidRDefault="00DA0011" w:rsidP="007866E0">
            <w:r w:rsidRPr="00E3008F">
              <w:rPr>
                <w:i/>
                <w:iCs/>
              </w:rPr>
              <w:t>Positive case</w:t>
            </w:r>
            <w:r>
              <w:t xml:space="preserve">: memasukkan email dan password dengan benar, </w:t>
            </w:r>
            <w:r>
              <w:lastRenderedPageBreak/>
              <w:t>lalu tekan tombol login.</w:t>
            </w:r>
          </w:p>
        </w:tc>
        <w:tc>
          <w:tcPr>
            <w:tcW w:w="1778" w:type="dxa"/>
          </w:tcPr>
          <w:p w14:paraId="69C93113" w14:textId="77777777" w:rsidR="00DA0011" w:rsidRDefault="00DA0011" w:rsidP="007866E0">
            <w:r>
              <w:lastRenderedPageBreak/>
              <w:t>Login berhasil, lalu akan menampilkan halaman home.</w:t>
            </w:r>
          </w:p>
        </w:tc>
        <w:tc>
          <w:tcPr>
            <w:tcW w:w="1586" w:type="dxa"/>
          </w:tcPr>
          <w:p w14:paraId="666C87D5" w14:textId="77777777" w:rsidR="00DA0011" w:rsidRDefault="00DA0011" w:rsidP="007866E0">
            <w:r>
              <w:t xml:space="preserve">Login berhasil, lalu akan menampilkan </w:t>
            </w:r>
            <w:r>
              <w:lastRenderedPageBreak/>
              <w:t>halaman home.</w:t>
            </w:r>
          </w:p>
        </w:tc>
        <w:tc>
          <w:tcPr>
            <w:tcW w:w="1586" w:type="dxa"/>
          </w:tcPr>
          <w:p w14:paraId="6CA3DFBA" w14:textId="77777777" w:rsidR="00DA0011" w:rsidRDefault="00DA0011" w:rsidP="007866E0">
            <w:pPr>
              <w:jc w:val="center"/>
            </w:pPr>
            <w:r>
              <w:lastRenderedPageBreak/>
              <w:t>Sesuai</w:t>
            </w:r>
          </w:p>
        </w:tc>
      </w:tr>
      <w:tr w:rsidR="00DA0011" w14:paraId="5EB49FFD" w14:textId="77777777" w:rsidTr="007866E0">
        <w:tc>
          <w:tcPr>
            <w:tcW w:w="1418" w:type="dxa"/>
          </w:tcPr>
          <w:p w14:paraId="2FE40049" w14:textId="77777777" w:rsidR="00DA0011" w:rsidRDefault="00DA0011" w:rsidP="007866E0"/>
        </w:tc>
        <w:tc>
          <w:tcPr>
            <w:tcW w:w="1559" w:type="dxa"/>
          </w:tcPr>
          <w:p w14:paraId="58EBC689" w14:textId="77777777" w:rsidR="00DA0011" w:rsidRDefault="00DA0011" w:rsidP="007866E0">
            <w:r w:rsidRPr="00E3008F">
              <w:rPr>
                <w:i/>
                <w:iCs/>
              </w:rPr>
              <w:t>Negative case</w:t>
            </w:r>
            <w:r>
              <w:t>: memasukkan email dan password dengan benar, lalu tekan tombol login.</w:t>
            </w:r>
          </w:p>
        </w:tc>
        <w:tc>
          <w:tcPr>
            <w:tcW w:w="1778" w:type="dxa"/>
          </w:tcPr>
          <w:p w14:paraId="682C63B0" w14:textId="77777777" w:rsidR="00DA0011" w:rsidRDefault="00DA0011" w:rsidP="007866E0">
            <w:r>
              <w:t>Login gagal, lalu akan mendapatkan pesan kesalahan yang sesuai.</w:t>
            </w:r>
          </w:p>
        </w:tc>
        <w:tc>
          <w:tcPr>
            <w:tcW w:w="1586" w:type="dxa"/>
          </w:tcPr>
          <w:p w14:paraId="09F942B0" w14:textId="77777777" w:rsidR="00DA0011" w:rsidRDefault="00DA0011" w:rsidP="007866E0">
            <w:r>
              <w:t>Login gagal, lalu akan mendapatkan pesan kesalahan yang sesuai.</w:t>
            </w:r>
          </w:p>
        </w:tc>
        <w:tc>
          <w:tcPr>
            <w:tcW w:w="1586" w:type="dxa"/>
          </w:tcPr>
          <w:p w14:paraId="3A80150E" w14:textId="77777777" w:rsidR="00DA0011" w:rsidRDefault="00DA0011" w:rsidP="007866E0">
            <w:pPr>
              <w:jc w:val="center"/>
            </w:pPr>
            <w:r>
              <w:t>Sesuai</w:t>
            </w:r>
          </w:p>
        </w:tc>
      </w:tr>
      <w:tr w:rsidR="00DA0011" w14:paraId="41D3E355" w14:textId="77777777" w:rsidTr="007866E0">
        <w:tc>
          <w:tcPr>
            <w:tcW w:w="1418" w:type="dxa"/>
          </w:tcPr>
          <w:p w14:paraId="526A87F2" w14:textId="77777777" w:rsidR="00DA0011" w:rsidRDefault="00DA0011" w:rsidP="007866E0">
            <w:r>
              <w:t>Melakukan logout.</w:t>
            </w:r>
          </w:p>
        </w:tc>
        <w:tc>
          <w:tcPr>
            <w:tcW w:w="1559" w:type="dxa"/>
          </w:tcPr>
          <w:p w14:paraId="5BEE435A" w14:textId="77777777" w:rsidR="00DA0011" w:rsidRDefault="00DA0011" w:rsidP="007866E0">
            <w:r>
              <w:t>Positive case: menekan tombol logout.</w:t>
            </w:r>
          </w:p>
        </w:tc>
        <w:tc>
          <w:tcPr>
            <w:tcW w:w="1778" w:type="dxa"/>
          </w:tcPr>
          <w:p w14:paraId="5E9AB7DF" w14:textId="77777777" w:rsidR="00DA0011" w:rsidRDefault="00DA0011" w:rsidP="007866E0">
            <w:r>
              <w:t>Logout berhasil, lalu menampilkan halaman login.</w:t>
            </w:r>
          </w:p>
        </w:tc>
        <w:tc>
          <w:tcPr>
            <w:tcW w:w="1586" w:type="dxa"/>
          </w:tcPr>
          <w:p w14:paraId="708CE097" w14:textId="77777777" w:rsidR="00DA0011" w:rsidRDefault="00DA0011" w:rsidP="007866E0">
            <w:r>
              <w:t>Logout berhasil, lalu menampilkan halaman login.</w:t>
            </w:r>
          </w:p>
        </w:tc>
        <w:tc>
          <w:tcPr>
            <w:tcW w:w="1586" w:type="dxa"/>
          </w:tcPr>
          <w:p w14:paraId="6791075A" w14:textId="77777777" w:rsidR="00DA0011" w:rsidRDefault="00DA0011" w:rsidP="007866E0">
            <w:pPr>
              <w:jc w:val="center"/>
            </w:pPr>
            <w:r>
              <w:t>Sesuai</w:t>
            </w:r>
          </w:p>
        </w:tc>
      </w:tr>
      <w:tr w:rsidR="00DA0011" w14:paraId="262EB289" w14:textId="77777777" w:rsidTr="007866E0">
        <w:tc>
          <w:tcPr>
            <w:tcW w:w="1418" w:type="dxa"/>
          </w:tcPr>
          <w:p w14:paraId="78C51356" w14:textId="77777777" w:rsidR="00DA0011" w:rsidRDefault="00DA0011" w:rsidP="007866E0">
            <w:r>
              <w:t>Mendapatkan data pengguna yang sedang login.</w:t>
            </w:r>
          </w:p>
        </w:tc>
        <w:tc>
          <w:tcPr>
            <w:tcW w:w="1559" w:type="dxa"/>
          </w:tcPr>
          <w:p w14:paraId="3B83B3D1" w14:textId="77777777" w:rsidR="00DA0011" w:rsidRDefault="00DA0011" w:rsidP="007866E0">
            <w:r>
              <w:t>Positive case: nama profile di pojok kanan atas berubah sesuai dengan pengguna yang sedang login.</w:t>
            </w:r>
          </w:p>
        </w:tc>
        <w:tc>
          <w:tcPr>
            <w:tcW w:w="1778" w:type="dxa"/>
          </w:tcPr>
          <w:p w14:paraId="46963038" w14:textId="77777777" w:rsidR="00DA0011" w:rsidRDefault="00DA0011" w:rsidP="007866E0">
            <w:r>
              <w:t>Nama profile menampilkan sesuai penggunna yang login.</w:t>
            </w:r>
          </w:p>
        </w:tc>
        <w:tc>
          <w:tcPr>
            <w:tcW w:w="1586" w:type="dxa"/>
          </w:tcPr>
          <w:p w14:paraId="0AC49F47" w14:textId="77777777" w:rsidR="00DA0011" w:rsidRDefault="00DA0011" w:rsidP="007866E0">
            <w:r>
              <w:t>Nama profile menampilkan sesuai penggunna yang login.</w:t>
            </w:r>
          </w:p>
        </w:tc>
        <w:tc>
          <w:tcPr>
            <w:tcW w:w="1586" w:type="dxa"/>
          </w:tcPr>
          <w:p w14:paraId="341F0C7C" w14:textId="77777777" w:rsidR="00DA0011" w:rsidRDefault="00DA0011" w:rsidP="007866E0">
            <w:pPr>
              <w:jc w:val="center"/>
            </w:pPr>
            <w:r>
              <w:t>Sesuai</w:t>
            </w:r>
          </w:p>
        </w:tc>
      </w:tr>
    </w:tbl>
    <w:p w14:paraId="3C076C35" w14:textId="77777777" w:rsidR="002074AC" w:rsidRDefault="002074AC" w:rsidP="005044FB">
      <w:pPr>
        <w:jc w:val="center"/>
      </w:pPr>
    </w:p>
    <w:p w14:paraId="07D76C73" w14:textId="1A9380CE" w:rsidR="00E02A2C" w:rsidRDefault="00B3178B" w:rsidP="00673287">
      <w:pPr>
        <w:jc w:val="center"/>
      </w:pPr>
      <w:bookmarkStart w:id="183" w:name="_Toc171756371"/>
      <w:r>
        <w:t>Tabel</w:t>
      </w:r>
      <w:r w:rsidR="00EC5478">
        <w:t xml:space="preserve"> </w:t>
      </w:r>
      <w:r w:rsidR="00EC5478">
        <w:fldChar w:fldCharType="begin"/>
      </w:r>
      <w:r w:rsidR="00EC5478">
        <w:instrText xml:space="preserve"> SEQ Tabel \* ARABIC </w:instrText>
      </w:r>
      <w:r w:rsidR="00EC5478">
        <w:fldChar w:fldCharType="separate"/>
      </w:r>
      <w:r w:rsidR="0067630B">
        <w:rPr>
          <w:noProof/>
        </w:rPr>
        <w:t>22</w:t>
      </w:r>
      <w:r w:rsidR="00EC5478">
        <w:fldChar w:fldCharType="end"/>
      </w:r>
      <w:r w:rsidR="009B2FEB">
        <w:t>.</w:t>
      </w:r>
      <w:r w:rsidR="00EC5478">
        <w:t xml:space="preserve"> </w:t>
      </w:r>
      <w:r w:rsidR="00EC5478" w:rsidRPr="00673287">
        <w:rPr>
          <w:i/>
          <w:iCs/>
        </w:rPr>
        <w:t>Blackbox</w:t>
      </w:r>
      <w:r w:rsidR="00EC5478">
        <w:t xml:space="preserve"> authorization</w:t>
      </w:r>
      <w:r w:rsidR="00673287">
        <w:t xml:space="preserve"> komite</w:t>
      </w:r>
      <w:bookmarkEnd w:id="1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3228EA" w14:paraId="5B18EE82" w14:textId="77777777" w:rsidTr="007866E0">
        <w:trPr>
          <w:tblHeader/>
        </w:trPr>
        <w:tc>
          <w:tcPr>
            <w:tcW w:w="1523" w:type="dxa"/>
            <w:shd w:val="clear" w:color="auto" w:fill="D9D9D9" w:themeFill="background1" w:themeFillShade="D9"/>
          </w:tcPr>
          <w:p w14:paraId="5534C1B6" w14:textId="77777777" w:rsidR="003228EA" w:rsidRDefault="003228EA" w:rsidP="007866E0">
            <w:pPr>
              <w:jc w:val="center"/>
            </w:pPr>
            <w:r>
              <w:lastRenderedPageBreak/>
              <w:t>Modul</w:t>
            </w:r>
          </w:p>
        </w:tc>
        <w:tc>
          <w:tcPr>
            <w:tcW w:w="1547" w:type="dxa"/>
            <w:shd w:val="clear" w:color="auto" w:fill="D9D9D9" w:themeFill="background1" w:themeFillShade="D9"/>
          </w:tcPr>
          <w:p w14:paraId="63F83636" w14:textId="77777777" w:rsidR="003228EA" w:rsidRDefault="003228EA" w:rsidP="007866E0">
            <w:pPr>
              <w:jc w:val="center"/>
            </w:pPr>
            <w:r>
              <w:t>Skenario Uji</w:t>
            </w:r>
          </w:p>
        </w:tc>
        <w:tc>
          <w:tcPr>
            <w:tcW w:w="1738" w:type="dxa"/>
            <w:shd w:val="clear" w:color="auto" w:fill="D9D9D9" w:themeFill="background1" w:themeFillShade="D9"/>
          </w:tcPr>
          <w:p w14:paraId="4444A051" w14:textId="77777777" w:rsidR="003228EA" w:rsidRPr="00D027B3" w:rsidRDefault="003228EA" w:rsidP="007866E0">
            <w:pPr>
              <w:jc w:val="center"/>
              <w:rPr>
                <w:i/>
                <w:iCs/>
              </w:rPr>
            </w:pPr>
            <w:r w:rsidRPr="00D027B3">
              <w:rPr>
                <w:i/>
                <w:iCs/>
              </w:rPr>
              <w:t>Expected Result</w:t>
            </w:r>
          </w:p>
        </w:tc>
        <w:tc>
          <w:tcPr>
            <w:tcW w:w="1576" w:type="dxa"/>
            <w:shd w:val="clear" w:color="auto" w:fill="D9D9D9" w:themeFill="background1" w:themeFillShade="D9"/>
          </w:tcPr>
          <w:p w14:paraId="17C71015" w14:textId="77777777" w:rsidR="003228EA" w:rsidRPr="00D027B3" w:rsidRDefault="003228EA" w:rsidP="007866E0">
            <w:pPr>
              <w:jc w:val="center"/>
              <w:rPr>
                <w:i/>
                <w:iCs/>
              </w:rPr>
            </w:pPr>
            <w:r w:rsidRPr="00D027B3">
              <w:rPr>
                <w:i/>
                <w:iCs/>
              </w:rPr>
              <w:t>Actual Result</w:t>
            </w:r>
          </w:p>
        </w:tc>
        <w:tc>
          <w:tcPr>
            <w:tcW w:w="1553" w:type="dxa"/>
            <w:shd w:val="clear" w:color="auto" w:fill="D9D9D9" w:themeFill="background1" w:themeFillShade="D9"/>
          </w:tcPr>
          <w:p w14:paraId="4AC0A223" w14:textId="77777777" w:rsidR="003228EA" w:rsidRDefault="003228EA" w:rsidP="007866E0">
            <w:pPr>
              <w:jc w:val="center"/>
            </w:pPr>
            <w:r>
              <w:t>Kesimpulan</w:t>
            </w:r>
          </w:p>
        </w:tc>
      </w:tr>
      <w:tr w:rsidR="003228EA" w14:paraId="0BBE6FA5" w14:textId="77777777" w:rsidTr="007866E0">
        <w:tc>
          <w:tcPr>
            <w:tcW w:w="1523" w:type="dxa"/>
          </w:tcPr>
          <w:p w14:paraId="6682CA3D" w14:textId="77777777" w:rsidR="003228EA" w:rsidRDefault="003228EA" w:rsidP="007866E0">
            <w:r>
              <w:t xml:space="preserve">Membatasi akses penggunaan aplikasi berdasarkan </w:t>
            </w:r>
            <w:r w:rsidRPr="009C4B82">
              <w:rPr>
                <w:i/>
                <w:iCs/>
              </w:rPr>
              <w:t>role</w:t>
            </w:r>
            <w:r>
              <w:t xml:space="preserve"> pengguna dan tidak dapat mengakses data pengguna lain</w:t>
            </w:r>
          </w:p>
        </w:tc>
        <w:tc>
          <w:tcPr>
            <w:tcW w:w="1547" w:type="dxa"/>
          </w:tcPr>
          <w:p w14:paraId="42957E45" w14:textId="77777777" w:rsidR="003228EA" w:rsidRDefault="003228EA" w:rsidP="007866E0">
            <w:r>
              <w:rPr>
                <w:i/>
                <w:iCs/>
              </w:rPr>
              <w:t>Negative</w:t>
            </w:r>
            <w:r w:rsidRPr="00E3008F">
              <w:rPr>
                <w:i/>
                <w:iCs/>
              </w:rPr>
              <w:t xml:space="preserve"> case</w:t>
            </w:r>
            <w:r>
              <w:t>: mengganti url secara paksa untuk mencoba mengakses data pengguna lain.</w:t>
            </w:r>
          </w:p>
        </w:tc>
        <w:tc>
          <w:tcPr>
            <w:tcW w:w="1738" w:type="dxa"/>
          </w:tcPr>
          <w:p w14:paraId="7C19FD6C" w14:textId="77777777" w:rsidR="003228EA" w:rsidRDefault="003228EA" w:rsidP="007866E0">
            <w:r>
              <w:t>Mendapatkan status error 404 (</w:t>
            </w:r>
            <w:r w:rsidRPr="00B16914">
              <w:rPr>
                <w:i/>
                <w:iCs/>
              </w:rPr>
              <w:t>Not found</w:t>
            </w:r>
            <w:r>
              <w:t>).</w:t>
            </w:r>
          </w:p>
        </w:tc>
        <w:tc>
          <w:tcPr>
            <w:tcW w:w="1576" w:type="dxa"/>
          </w:tcPr>
          <w:p w14:paraId="0C1C08B5" w14:textId="77777777" w:rsidR="003228EA" w:rsidRDefault="003228EA" w:rsidP="007866E0">
            <w:r>
              <w:t>Mendapatkan status error 404 (</w:t>
            </w:r>
            <w:r w:rsidRPr="00B16914">
              <w:rPr>
                <w:i/>
                <w:iCs/>
              </w:rPr>
              <w:t>Not found</w:t>
            </w:r>
            <w:r>
              <w:t>).</w:t>
            </w:r>
          </w:p>
        </w:tc>
        <w:tc>
          <w:tcPr>
            <w:tcW w:w="1553" w:type="dxa"/>
          </w:tcPr>
          <w:p w14:paraId="2A86AD98" w14:textId="77777777" w:rsidR="003228EA" w:rsidRDefault="003228EA" w:rsidP="007866E0">
            <w:pPr>
              <w:jc w:val="center"/>
            </w:pPr>
            <w:r>
              <w:t>Sesuai</w:t>
            </w:r>
          </w:p>
        </w:tc>
      </w:tr>
    </w:tbl>
    <w:p w14:paraId="23A64C69" w14:textId="77777777" w:rsidR="00D82875" w:rsidRDefault="00D82875" w:rsidP="00673287">
      <w:pPr>
        <w:jc w:val="center"/>
      </w:pPr>
    </w:p>
    <w:p w14:paraId="0F1369BD" w14:textId="3F150D81" w:rsidR="000C1036" w:rsidRDefault="00B3178B" w:rsidP="00281A3E">
      <w:pPr>
        <w:jc w:val="center"/>
      </w:pPr>
      <w:bookmarkStart w:id="184" w:name="_Toc171756372"/>
      <w:r>
        <w:t>Tabel</w:t>
      </w:r>
      <w:r w:rsidR="000C1036">
        <w:t xml:space="preserve"> </w:t>
      </w:r>
      <w:r w:rsidR="000C1036">
        <w:fldChar w:fldCharType="begin"/>
      </w:r>
      <w:r w:rsidR="000C1036">
        <w:instrText xml:space="preserve"> SEQ Tabel \* ARABIC </w:instrText>
      </w:r>
      <w:r w:rsidR="000C1036">
        <w:fldChar w:fldCharType="separate"/>
      </w:r>
      <w:r w:rsidR="0067630B">
        <w:rPr>
          <w:noProof/>
        </w:rPr>
        <w:t>23</w:t>
      </w:r>
      <w:r w:rsidR="000C1036">
        <w:fldChar w:fldCharType="end"/>
      </w:r>
      <w:r w:rsidR="00313863">
        <w:t>.</w:t>
      </w:r>
      <w:r w:rsidR="000C1036">
        <w:t xml:space="preserve"> </w:t>
      </w:r>
      <w:r w:rsidR="00281A3E" w:rsidRPr="00F16C94">
        <w:rPr>
          <w:i/>
          <w:iCs/>
        </w:rPr>
        <w:t>Blackbox</w:t>
      </w:r>
      <w:r w:rsidR="00281A3E">
        <w:t xml:space="preserve"> menu home komite</w:t>
      </w:r>
      <w:bookmarkEnd w:id="18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C230B8" w14:paraId="1DEAAB47" w14:textId="77777777" w:rsidTr="007866E0">
        <w:trPr>
          <w:tblHeader/>
        </w:trPr>
        <w:tc>
          <w:tcPr>
            <w:tcW w:w="1523" w:type="dxa"/>
            <w:shd w:val="clear" w:color="auto" w:fill="D9D9D9" w:themeFill="background1" w:themeFillShade="D9"/>
          </w:tcPr>
          <w:p w14:paraId="04FDB3B5" w14:textId="77777777" w:rsidR="00C230B8" w:rsidRDefault="00C230B8" w:rsidP="007866E0">
            <w:pPr>
              <w:jc w:val="center"/>
            </w:pPr>
            <w:r>
              <w:t>Modul</w:t>
            </w:r>
          </w:p>
        </w:tc>
        <w:tc>
          <w:tcPr>
            <w:tcW w:w="1547" w:type="dxa"/>
            <w:shd w:val="clear" w:color="auto" w:fill="D9D9D9" w:themeFill="background1" w:themeFillShade="D9"/>
          </w:tcPr>
          <w:p w14:paraId="13E3D1FE" w14:textId="77777777" w:rsidR="00C230B8" w:rsidRDefault="00C230B8" w:rsidP="007866E0">
            <w:pPr>
              <w:jc w:val="center"/>
            </w:pPr>
            <w:r>
              <w:t>Skenario Uji</w:t>
            </w:r>
          </w:p>
        </w:tc>
        <w:tc>
          <w:tcPr>
            <w:tcW w:w="1738" w:type="dxa"/>
            <w:shd w:val="clear" w:color="auto" w:fill="D9D9D9" w:themeFill="background1" w:themeFillShade="D9"/>
          </w:tcPr>
          <w:p w14:paraId="25FBA955" w14:textId="77777777" w:rsidR="00C230B8" w:rsidRPr="00D027B3" w:rsidRDefault="00C230B8" w:rsidP="007866E0">
            <w:pPr>
              <w:jc w:val="center"/>
              <w:rPr>
                <w:i/>
                <w:iCs/>
              </w:rPr>
            </w:pPr>
            <w:r w:rsidRPr="00D027B3">
              <w:rPr>
                <w:i/>
                <w:iCs/>
              </w:rPr>
              <w:t>Expected Result</w:t>
            </w:r>
          </w:p>
        </w:tc>
        <w:tc>
          <w:tcPr>
            <w:tcW w:w="1576" w:type="dxa"/>
            <w:shd w:val="clear" w:color="auto" w:fill="D9D9D9" w:themeFill="background1" w:themeFillShade="D9"/>
          </w:tcPr>
          <w:p w14:paraId="429BF43A" w14:textId="77777777" w:rsidR="00C230B8" w:rsidRPr="00D027B3" w:rsidRDefault="00C230B8" w:rsidP="007866E0">
            <w:pPr>
              <w:jc w:val="center"/>
              <w:rPr>
                <w:i/>
                <w:iCs/>
              </w:rPr>
            </w:pPr>
            <w:r w:rsidRPr="00D027B3">
              <w:rPr>
                <w:i/>
                <w:iCs/>
              </w:rPr>
              <w:t>Actual Result</w:t>
            </w:r>
          </w:p>
        </w:tc>
        <w:tc>
          <w:tcPr>
            <w:tcW w:w="1553" w:type="dxa"/>
            <w:shd w:val="clear" w:color="auto" w:fill="D9D9D9" w:themeFill="background1" w:themeFillShade="D9"/>
          </w:tcPr>
          <w:p w14:paraId="73F52072" w14:textId="77777777" w:rsidR="00C230B8" w:rsidRDefault="00C230B8" w:rsidP="007866E0">
            <w:pPr>
              <w:jc w:val="center"/>
            </w:pPr>
            <w:r>
              <w:t>Kesimpulan</w:t>
            </w:r>
          </w:p>
        </w:tc>
      </w:tr>
      <w:tr w:rsidR="00C230B8" w14:paraId="7D9BD243" w14:textId="77777777" w:rsidTr="007866E0">
        <w:tc>
          <w:tcPr>
            <w:tcW w:w="1523" w:type="dxa"/>
          </w:tcPr>
          <w:p w14:paraId="4EB991FE" w14:textId="77777777" w:rsidR="00C230B8" w:rsidRDefault="00C230B8" w:rsidP="007866E0">
            <w:r>
              <w:t>Melihat konten yang tersedia.</w:t>
            </w:r>
          </w:p>
        </w:tc>
        <w:tc>
          <w:tcPr>
            <w:tcW w:w="1547" w:type="dxa"/>
          </w:tcPr>
          <w:p w14:paraId="402296E3" w14:textId="77777777" w:rsidR="00C230B8" w:rsidRDefault="00C230B8" w:rsidP="007866E0">
            <w:r>
              <w:rPr>
                <w:i/>
                <w:iCs/>
              </w:rPr>
              <w:t>Positive</w:t>
            </w:r>
            <w:r w:rsidRPr="00E3008F">
              <w:rPr>
                <w:i/>
                <w:iCs/>
              </w:rPr>
              <w:t xml:space="preserve"> case</w:t>
            </w:r>
            <w:r>
              <w:t>: membuka halaman home.</w:t>
            </w:r>
          </w:p>
        </w:tc>
        <w:tc>
          <w:tcPr>
            <w:tcW w:w="1738" w:type="dxa"/>
          </w:tcPr>
          <w:p w14:paraId="0A036599" w14:textId="77777777" w:rsidR="00C230B8" w:rsidRDefault="00C230B8" w:rsidP="007866E0">
            <w:r>
              <w:t>Menampilkan konten yang terdapat pada halaman home.</w:t>
            </w:r>
          </w:p>
        </w:tc>
        <w:tc>
          <w:tcPr>
            <w:tcW w:w="1576" w:type="dxa"/>
          </w:tcPr>
          <w:p w14:paraId="3F5D5DF9" w14:textId="77777777" w:rsidR="00C230B8" w:rsidRDefault="00C230B8" w:rsidP="007866E0">
            <w:r>
              <w:t>Menampilkan konten yang terdapat pada halaman home.</w:t>
            </w:r>
          </w:p>
        </w:tc>
        <w:tc>
          <w:tcPr>
            <w:tcW w:w="1553" w:type="dxa"/>
          </w:tcPr>
          <w:p w14:paraId="7BEAE68E" w14:textId="77777777" w:rsidR="00C230B8" w:rsidRDefault="00C230B8" w:rsidP="007866E0">
            <w:pPr>
              <w:jc w:val="center"/>
            </w:pPr>
            <w:r>
              <w:t>Sesuai</w:t>
            </w:r>
          </w:p>
        </w:tc>
      </w:tr>
      <w:tr w:rsidR="00C230B8" w14:paraId="05829916" w14:textId="77777777" w:rsidTr="007866E0">
        <w:tc>
          <w:tcPr>
            <w:tcW w:w="1523" w:type="dxa"/>
          </w:tcPr>
          <w:p w14:paraId="5DDE5E22" w14:textId="77777777" w:rsidR="00C230B8" w:rsidRDefault="00C230B8" w:rsidP="007866E0">
            <w:r>
              <w:t>Menambahkan konten.</w:t>
            </w:r>
          </w:p>
        </w:tc>
        <w:tc>
          <w:tcPr>
            <w:tcW w:w="1547" w:type="dxa"/>
          </w:tcPr>
          <w:p w14:paraId="36CE19B1" w14:textId="77777777" w:rsidR="00C230B8" w:rsidRDefault="00C230B8" w:rsidP="007866E0">
            <w:pPr>
              <w:rPr>
                <w:i/>
                <w:iCs/>
              </w:rPr>
            </w:pPr>
            <w:r>
              <w:rPr>
                <w:i/>
                <w:iCs/>
              </w:rPr>
              <w:t>Positive</w:t>
            </w:r>
            <w:r w:rsidRPr="00E3008F">
              <w:rPr>
                <w:i/>
                <w:iCs/>
              </w:rPr>
              <w:t xml:space="preserve"> case</w:t>
            </w:r>
            <w:r>
              <w:t xml:space="preserve">: Menambahkan konten sesuai dengan format yang ditetapkan </w:t>
            </w:r>
            <w:r>
              <w:lastRenderedPageBreak/>
              <w:t>(PNG, JPG, dan JPEG).</w:t>
            </w:r>
          </w:p>
        </w:tc>
        <w:tc>
          <w:tcPr>
            <w:tcW w:w="1738" w:type="dxa"/>
          </w:tcPr>
          <w:p w14:paraId="1BBC5EE3" w14:textId="77777777" w:rsidR="00C230B8" w:rsidRDefault="00C230B8" w:rsidP="007866E0">
            <w:r>
              <w:lastRenderedPageBreak/>
              <w:t>Konten yang ditambahkan akan ditampilkan pada halaman home.</w:t>
            </w:r>
          </w:p>
        </w:tc>
        <w:tc>
          <w:tcPr>
            <w:tcW w:w="1576" w:type="dxa"/>
          </w:tcPr>
          <w:p w14:paraId="2490FE29" w14:textId="77777777" w:rsidR="00C230B8" w:rsidRDefault="00C230B8" w:rsidP="007866E0">
            <w:r>
              <w:t>Konten yang ditambahkan akan ditampilkan pada halaman home.</w:t>
            </w:r>
          </w:p>
        </w:tc>
        <w:tc>
          <w:tcPr>
            <w:tcW w:w="1553" w:type="dxa"/>
          </w:tcPr>
          <w:p w14:paraId="6973409C" w14:textId="77777777" w:rsidR="00C230B8" w:rsidRDefault="00C230B8" w:rsidP="007866E0">
            <w:pPr>
              <w:jc w:val="center"/>
            </w:pPr>
            <w:r>
              <w:t>Sesuai</w:t>
            </w:r>
          </w:p>
        </w:tc>
      </w:tr>
      <w:tr w:rsidR="00C230B8" w14:paraId="6F88FE42" w14:textId="77777777" w:rsidTr="007866E0">
        <w:tc>
          <w:tcPr>
            <w:tcW w:w="1523" w:type="dxa"/>
          </w:tcPr>
          <w:p w14:paraId="7E37907E" w14:textId="77777777" w:rsidR="00C230B8" w:rsidRDefault="00C230B8" w:rsidP="007866E0"/>
        </w:tc>
        <w:tc>
          <w:tcPr>
            <w:tcW w:w="1547" w:type="dxa"/>
          </w:tcPr>
          <w:p w14:paraId="34AF381F" w14:textId="77777777" w:rsidR="00C230B8" w:rsidRPr="002C21CC" w:rsidRDefault="00C230B8" w:rsidP="007866E0">
            <w:r>
              <w:rPr>
                <w:i/>
                <w:iCs/>
              </w:rPr>
              <w:t>Negative case</w:t>
            </w:r>
            <w:r>
              <w:t>: Menambahkan konten tidak sesuai dengan format yang ditetapkan (PNG, JPG, dan JPEG).</w:t>
            </w:r>
          </w:p>
        </w:tc>
        <w:tc>
          <w:tcPr>
            <w:tcW w:w="1738" w:type="dxa"/>
          </w:tcPr>
          <w:p w14:paraId="4108CAF6" w14:textId="77777777" w:rsidR="00C230B8" w:rsidRDefault="00C230B8" w:rsidP="007866E0">
            <w:r>
              <w:t>Mendapatkan pesan error yang sesuai.</w:t>
            </w:r>
          </w:p>
        </w:tc>
        <w:tc>
          <w:tcPr>
            <w:tcW w:w="1576" w:type="dxa"/>
          </w:tcPr>
          <w:p w14:paraId="095F2712" w14:textId="77777777" w:rsidR="00C230B8" w:rsidRDefault="00C230B8" w:rsidP="007866E0">
            <w:r>
              <w:t>Mendapatkan pesan error yang sesuai.</w:t>
            </w:r>
          </w:p>
        </w:tc>
        <w:tc>
          <w:tcPr>
            <w:tcW w:w="1553" w:type="dxa"/>
          </w:tcPr>
          <w:p w14:paraId="226AA001" w14:textId="77777777" w:rsidR="00C230B8" w:rsidRDefault="00C230B8" w:rsidP="007866E0">
            <w:pPr>
              <w:jc w:val="center"/>
            </w:pPr>
            <w:r>
              <w:t>Sesuai</w:t>
            </w:r>
          </w:p>
        </w:tc>
      </w:tr>
      <w:tr w:rsidR="00C230B8" w14:paraId="639A8EED" w14:textId="77777777" w:rsidTr="007866E0">
        <w:tc>
          <w:tcPr>
            <w:tcW w:w="1523" w:type="dxa"/>
          </w:tcPr>
          <w:p w14:paraId="758F1725" w14:textId="77777777" w:rsidR="00C230B8" w:rsidRDefault="00C230B8" w:rsidP="007866E0">
            <w:r>
              <w:t>Mengubah konten yang tersedia.</w:t>
            </w:r>
          </w:p>
        </w:tc>
        <w:tc>
          <w:tcPr>
            <w:tcW w:w="1547" w:type="dxa"/>
          </w:tcPr>
          <w:p w14:paraId="0D77D94F" w14:textId="77777777" w:rsidR="00C230B8" w:rsidRPr="00375C80" w:rsidRDefault="00C230B8" w:rsidP="007866E0">
            <w:r>
              <w:rPr>
                <w:i/>
                <w:iCs/>
              </w:rPr>
              <w:t>Positive case</w:t>
            </w:r>
            <w:r>
              <w:t>: mengubah konten yang tersedia sesuai dengan format yang ditetapkan.</w:t>
            </w:r>
          </w:p>
        </w:tc>
        <w:tc>
          <w:tcPr>
            <w:tcW w:w="1738" w:type="dxa"/>
          </w:tcPr>
          <w:p w14:paraId="49D870B5" w14:textId="77777777" w:rsidR="00C230B8" w:rsidRDefault="00C230B8" w:rsidP="007866E0">
            <w:r>
              <w:t>Konten yang diubah akan ditampilkan pada halaman home.</w:t>
            </w:r>
          </w:p>
        </w:tc>
        <w:tc>
          <w:tcPr>
            <w:tcW w:w="1576" w:type="dxa"/>
          </w:tcPr>
          <w:p w14:paraId="0F68B4C3" w14:textId="77777777" w:rsidR="00C230B8" w:rsidRDefault="00C230B8" w:rsidP="007866E0">
            <w:r>
              <w:t>Konten yang diubah akan ditampilkan pada halaman home.</w:t>
            </w:r>
          </w:p>
        </w:tc>
        <w:tc>
          <w:tcPr>
            <w:tcW w:w="1553" w:type="dxa"/>
          </w:tcPr>
          <w:p w14:paraId="3EEB4A9F" w14:textId="77777777" w:rsidR="00C230B8" w:rsidRDefault="00C230B8" w:rsidP="007866E0">
            <w:pPr>
              <w:jc w:val="center"/>
            </w:pPr>
            <w:r>
              <w:t>Sesuai</w:t>
            </w:r>
          </w:p>
        </w:tc>
      </w:tr>
      <w:tr w:rsidR="00C230B8" w14:paraId="6828B6A7" w14:textId="77777777" w:rsidTr="007866E0">
        <w:tc>
          <w:tcPr>
            <w:tcW w:w="1523" w:type="dxa"/>
          </w:tcPr>
          <w:p w14:paraId="3B69F9C8" w14:textId="77777777" w:rsidR="00C230B8" w:rsidRDefault="00C230B8" w:rsidP="007866E0"/>
        </w:tc>
        <w:tc>
          <w:tcPr>
            <w:tcW w:w="1547" w:type="dxa"/>
          </w:tcPr>
          <w:p w14:paraId="6BA045C5" w14:textId="77777777" w:rsidR="00C230B8" w:rsidRPr="00E81809" w:rsidRDefault="00C230B8" w:rsidP="007866E0">
            <w:r>
              <w:rPr>
                <w:i/>
                <w:iCs/>
              </w:rPr>
              <w:t>Negative case</w:t>
            </w:r>
            <w:r>
              <w:t>: mengubah konten yang tersedia tidak sesuai dengan format yang ditetapkan.</w:t>
            </w:r>
          </w:p>
        </w:tc>
        <w:tc>
          <w:tcPr>
            <w:tcW w:w="1738" w:type="dxa"/>
          </w:tcPr>
          <w:p w14:paraId="7EA187C8" w14:textId="77777777" w:rsidR="00C230B8" w:rsidRDefault="00C230B8" w:rsidP="007866E0">
            <w:r>
              <w:t>Mendapatkan pesan error yang sesuai.</w:t>
            </w:r>
          </w:p>
        </w:tc>
        <w:tc>
          <w:tcPr>
            <w:tcW w:w="1576" w:type="dxa"/>
          </w:tcPr>
          <w:p w14:paraId="15E2EF2E" w14:textId="77777777" w:rsidR="00C230B8" w:rsidRDefault="00C230B8" w:rsidP="007866E0">
            <w:r>
              <w:t>Mendapatkan pesan error yang sesuai.</w:t>
            </w:r>
          </w:p>
        </w:tc>
        <w:tc>
          <w:tcPr>
            <w:tcW w:w="1553" w:type="dxa"/>
          </w:tcPr>
          <w:p w14:paraId="3DFE845D" w14:textId="77777777" w:rsidR="00C230B8" w:rsidRDefault="00C230B8" w:rsidP="007866E0">
            <w:pPr>
              <w:jc w:val="center"/>
            </w:pPr>
            <w:r>
              <w:t>Sesuai</w:t>
            </w:r>
          </w:p>
        </w:tc>
      </w:tr>
    </w:tbl>
    <w:p w14:paraId="6E2EED40" w14:textId="77777777" w:rsidR="00281A3E" w:rsidRDefault="00281A3E" w:rsidP="00281A3E">
      <w:pPr>
        <w:jc w:val="center"/>
      </w:pPr>
    </w:p>
    <w:p w14:paraId="6AAB20CA" w14:textId="3DD6655D" w:rsidR="008D6F52" w:rsidRDefault="00B3178B" w:rsidP="00F16C94">
      <w:pPr>
        <w:jc w:val="center"/>
      </w:pPr>
      <w:bookmarkStart w:id="185" w:name="_Toc171756373"/>
      <w:r>
        <w:t>Tabel</w:t>
      </w:r>
      <w:r w:rsidR="008D6F52">
        <w:t xml:space="preserve"> </w:t>
      </w:r>
      <w:r w:rsidR="008D6F52">
        <w:fldChar w:fldCharType="begin"/>
      </w:r>
      <w:r w:rsidR="008D6F52">
        <w:instrText xml:space="preserve"> SEQ Tabel \* ARABIC </w:instrText>
      </w:r>
      <w:r w:rsidR="008D6F52">
        <w:fldChar w:fldCharType="separate"/>
      </w:r>
      <w:r w:rsidR="0067630B">
        <w:rPr>
          <w:noProof/>
        </w:rPr>
        <w:t>24</w:t>
      </w:r>
      <w:r w:rsidR="008D6F52">
        <w:fldChar w:fldCharType="end"/>
      </w:r>
      <w:r w:rsidR="00313863">
        <w:t>.</w:t>
      </w:r>
      <w:r w:rsidR="008D6F52">
        <w:t xml:space="preserve"> </w:t>
      </w:r>
      <w:r w:rsidR="00F16C94" w:rsidRPr="00F16C94">
        <w:rPr>
          <w:i/>
          <w:iCs/>
        </w:rPr>
        <w:t>Blackbox</w:t>
      </w:r>
      <w:r w:rsidR="00F16C94">
        <w:t xml:space="preserve"> menu mahasiswa komite</w:t>
      </w:r>
      <w:bookmarkEnd w:id="18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EC05A6" w14:paraId="720B9B74" w14:textId="77777777" w:rsidTr="007866E0">
        <w:trPr>
          <w:tblHeader/>
        </w:trPr>
        <w:tc>
          <w:tcPr>
            <w:tcW w:w="1518" w:type="dxa"/>
            <w:shd w:val="clear" w:color="auto" w:fill="D9D9D9" w:themeFill="background1" w:themeFillShade="D9"/>
          </w:tcPr>
          <w:p w14:paraId="27BB0276" w14:textId="77777777" w:rsidR="00EC05A6" w:rsidRDefault="00EC05A6" w:rsidP="007866E0">
            <w:pPr>
              <w:jc w:val="center"/>
            </w:pPr>
            <w:r>
              <w:lastRenderedPageBreak/>
              <w:t>Modul</w:t>
            </w:r>
          </w:p>
        </w:tc>
        <w:tc>
          <w:tcPr>
            <w:tcW w:w="1563" w:type="dxa"/>
            <w:shd w:val="clear" w:color="auto" w:fill="D9D9D9" w:themeFill="background1" w:themeFillShade="D9"/>
          </w:tcPr>
          <w:p w14:paraId="4C5A4148" w14:textId="77777777" w:rsidR="00EC05A6" w:rsidRDefault="00EC05A6" w:rsidP="007866E0">
            <w:pPr>
              <w:jc w:val="center"/>
            </w:pPr>
            <w:r>
              <w:t>Skenario Uji</w:t>
            </w:r>
          </w:p>
        </w:tc>
        <w:tc>
          <w:tcPr>
            <w:tcW w:w="1733" w:type="dxa"/>
            <w:shd w:val="clear" w:color="auto" w:fill="D9D9D9" w:themeFill="background1" w:themeFillShade="D9"/>
          </w:tcPr>
          <w:p w14:paraId="3D874DE2" w14:textId="77777777" w:rsidR="00EC05A6" w:rsidRPr="00D027B3" w:rsidRDefault="00EC05A6" w:rsidP="007866E0">
            <w:pPr>
              <w:jc w:val="center"/>
              <w:rPr>
                <w:i/>
                <w:iCs/>
              </w:rPr>
            </w:pPr>
            <w:r w:rsidRPr="00D027B3">
              <w:rPr>
                <w:i/>
                <w:iCs/>
              </w:rPr>
              <w:t>Expected Result</w:t>
            </w:r>
          </w:p>
        </w:tc>
        <w:tc>
          <w:tcPr>
            <w:tcW w:w="1575" w:type="dxa"/>
            <w:shd w:val="clear" w:color="auto" w:fill="D9D9D9" w:themeFill="background1" w:themeFillShade="D9"/>
          </w:tcPr>
          <w:p w14:paraId="0AC3B211" w14:textId="77777777" w:rsidR="00EC05A6" w:rsidRPr="00D027B3" w:rsidRDefault="00EC05A6" w:rsidP="007866E0">
            <w:pPr>
              <w:jc w:val="center"/>
              <w:rPr>
                <w:i/>
                <w:iCs/>
              </w:rPr>
            </w:pPr>
            <w:r w:rsidRPr="00D027B3">
              <w:rPr>
                <w:i/>
                <w:iCs/>
              </w:rPr>
              <w:t>Actual Result</w:t>
            </w:r>
          </w:p>
        </w:tc>
        <w:tc>
          <w:tcPr>
            <w:tcW w:w="1548" w:type="dxa"/>
            <w:shd w:val="clear" w:color="auto" w:fill="D9D9D9" w:themeFill="background1" w:themeFillShade="D9"/>
          </w:tcPr>
          <w:p w14:paraId="1092FD49" w14:textId="77777777" w:rsidR="00EC05A6" w:rsidRDefault="00EC05A6" w:rsidP="007866E0">
            <w:pPr>
              <w:jc w:val="center"/>
            </w:pPr>
            <w:r>
              <w:t>Kesimpulan</w:t>
            </w:r>
          </w:p>
        </w:tc>
      </w:tr>
      <w:tr w:rsidR="00EC05A6" w14:paraId="7743B253" w14:textId="77777777" w:rsidTr="007866E0">
        <w:tc>
          <w:tcPr>
            <w:tcW w:w="1518" w:type="dxa"/>
          </w:tcPr>
          <w:p w14:paraId="4257AB59" w14:textId="77777777" w:rsidR="00EC05A6" w:rsidRDefault="00EC05A6" w:rsidP="007866E0">
            <w:r>
              <w:t>Melihat seluruh daftar mahasiswa.</w:t>
            </w:r>
          </w:p>
        </w:tc>
        <w:tc>
          <w:tcPr>
            <w:tcW w:w="1563" w:type="dxa"/>
          </w:tcPr>
          <w:p w14:paraId="38555910" w14:textId="77777777" w:rsidR="00EC05A6" w:rsidRDefault="00EC05A6" w:rsidP="007866E0">
            <w:r>
              <w:rPr>
                <w:i/>
                <w:iCs/>
              </w:rPr>
              <w:t>Positive</w:t>
            </w:r>
            <w:r w:rsidRPr="00E3008F">
              <w:rPr>
                <w:i/>
                <w:iCs/>
              </w:rPr>
              <w:t xml:space="preserve"> case</w:t>
            </w:r>
            <w:r>
              <w:t>: membuka halaman mahasiswa.</w:t>
            </w:r>
          </w:p>
        </w:tc>
        <w:tc>
          <w:tcPr>
            <w:tcW w:w="1733" w:type="dxa"/>
          </w:tcPr>
          <w:p w14:paraId="3D468B96" w14:textId="77777777" w:rsidR="00EC05A6" w:rsidRDefault="00EC05A6" w:rsidP="007866E0">
            <w:r>
              <w:t>Menampilkan seluruh data mahasiswa.</w:t>
            </w:r>
          </w:p>
        </w:tc>
        <w:tc>
          <w:tcPr>
            <w:tcW w:w="1575" w:type="dxa"/>
          </w:tcPr>
          <w:p w14:paraId="5665CBFD" w14:textId="77777777" w:rsidR="00EC05A6" w:rsidRDefault="00EC05A6" w:rsidP="007866E0">
            <w:r>
              <w:t>Menampilkan seluruh data mahasiswa.</w:t>
            </w:r>
          </w:p>
        </w:tc>
        <w:tc>
          <w:tcPr>
            <w:tcW w:w="1548" w:type="dxa"/>
          </w:tcPr>
          <w:p w14:paraId="1A4F823A" w14:textId="77777777" w:rsidR="00EC05A6" w:rsidRDefault="00EC05A6" w:rsidP="007866E0">
            <w:pPr>
              <w:jc w:val="center"/>
            </w:pPr>
            <w:r>
              <w:t>Sesuai</w:t>
            </w:r>
          </w:p>
        </w:tc>
      </w:tr>
      <w:tr w:rsidR="00EC05A6" w14:paraId="2EEF6BA3" w14:textId="77777777" w:rsidTr="007866E0">
        <w:tc>
          <w:tcPr>
            <w:tcW w:w="1518" w:type="dxa"/>
          </w:tcPr>
          <w:p w14:paraId="7B1D1063" w14:textId="77777777" w:rsidR="00EC05A6" w:rsidRDefault="00EC05A6" w:rsidP="007866E0">
            <w:r>
              <w:t>Melihat detail data mahasiswa.</w:t>
            </w:r>
          </w:p>
        </w:tc>
        <w:tc>
          <w:tcPr>
            <w:tcW w:w="1563" w:type="dxa"/>
          </w:tcPr>
          <w:p w14:paraId="250A9815" w14:textId="77777777" w:rsidR="00EC05A6" w:rsidRPr="00151578" w:rsidRDefault="00EC05A6" w:rsidP="007866E0">
            <w:r>
              <w:rPr>
                <w:i/>
                <w:iCs/>
              </w:rPr>
              <w:t>Positive case</w:t>
            </w:r>
            <w:r>
              <w:t>: menekan tombol detail pada baris mahasiswa yang ingin dilihat.</w:t>
            </w:r>
          </w:p>
        </w:tc>
        <w:tc>
          <w:tcPr>
            <w:tcW w:w="1733" w:type="dxa"/>
          </w:tcPr>
          <w:p w14:paraId="227929AF" w14:textId="77777777" w:rsidR="00EC05A6" w:rsidRDefault="00EC05A6" w:rsidP="007866E0">
            <w:r>
              <w:t>Menampilkan detail dari data mahasiswa tersebut.</w:t>
            </w:r>
          </w:p>
        </w:tc>
        <w:tc>
          <w:tcPr>
            <w:tcW w:w="1575" w:type="dxa"/>
          </w:tcPr>
          <w:p w14:paraId="1D40E010" w14:textId="77777777" w:rsidR="00EC05A6" w:rsidRDefault="00EC05A6" w:rsidP="007866E0">
            <w:r>
              <w:t>Menampilkan detail dari data mahasiswa tersebut.</w:t>
            </w:r>
          </w:p>
        </w:tc>
        <w:tc>
          <w:tcPr>
            <w:tcW w:w="1548" w:type="dxa"/>
          </w:tcPr>
          <w:p w14:paraId="5CE09636" w14:textId="77777777" w:rsidR="00EC05A6" w:rsidRDefault="00EC05A6" w:rsidP="007866E0">
            <w:pPr>
              <w:jc w:val="center"/>
            </w:pPr>
            <w:r>
              <w:t>Sesuai</w:t>
            </w:r>
          </w:p>
        </w:tc>
      </w:tr>
      <w:tr w:rsidR="00EC05A6" w14:paraId="3048BFB7" w14:textId="77777777" w:rsidTr="007866E0">
        <w:tc>
          <w:tcPr>
            <w:tcW w:w="1518" w:type="dxa"/>
          </w:tcPr>
          <w:p w14:paraId="06567181" w14:textId="77777777" w:rsidR="00EC05A6" w:rsidRDefault="00EC05A6" w:rsidP="007866E0">
            <w:r>
              <w:t>Melakukan edit data mahasiswa.</w:t>
            </w:r>
          </w:p>
        </w:tc>
        <w:tc>
          <w:tcPr>
            <w:tcW w:w="1563" w:type="dxa"/>
          </w:tcPr>
          <w:p w14:paraId="3D4D13EA" w14:textId="77777777" w:rsidR="00EC05A6" w:rsidRPr="00B1128E" w:rsidRDefault="00EC05A6" w:rsidP="007866E0">
            <w:r>
              <w:rPr>
                <w:i/>
                <w:iCs/>
              </w:rPr>
              <w:t>Positive case</w:t>
            </w:r>
            <w:r>
              <w:t>: mengubah data mahasiswa sesuai dengan format form.</w:t>
            </w:r>
          </w:p>
        </w:tc>
        <w:tc>
          <w:tcPr>
            <w:tcW w:w="1733" w:type="dxa"/>
          </w:tcPr>
          <w:p w14:paraId="5101DEBC" w14:textId="77777777" w:rsidR="00EC05A6" w:rsidRDefault="00EC05A6" w:rsidP="007866E0">
            <w:r>
              <w:t>Data mahasiswa berhasil diubah.</w:t>
            </w:r>
          </w:p>
        </w:tc>
        <w:tc>
          <w:tcPr>
            <w:tcW w:w="1575" w:type="dxa"/>
          </w:tcPr>
          <w:p w14:paraId="4FCAAD42" w14:textId="77777777" w:rsidR="00EC05A6" w:rsidRDefault="00EC05A6" w:rsidP="007866E0">
            <w:r>
              <w:t>Data mahasiswa berhasil diubah.</w:t>
            </w:r>
          </w:p>
        </w:tc>
        <w:tc>
          <w:tcPr>
            <w:tcW w:w="1548" w:type="dxa"/>
          </w:tcPr>
          <w:p w14:paraId="2D65AA73" w14:textId="77777777" w:rsidR="00EC05A6" w:rsidRDefault="00EC05A6" w:rsidP="007866E0">
            <w:pPr>
              <w:jc w:val="center"/>
            </w:pPr>
            <w:r>
              <w:t>Sesuai</w:t>
            </w:r>
          </w:p>
        </w:tc>
      </w:tr>
      <w:tr w:rsidR="00EC05A6" w14:paraId="26F3A5D0" w14:textId="77777777" w:rsidTr="007866E0">
        <w:tc>
          <w:tcPr>
            <w:tcW w:w="1518" w:type="dxa"/>
          </w:tcPr>
          <w:p w14:paraId="71EFA353" w14:textId="77777777" w:rsidR="00EC05A6" w:rsidRDefault="00EC05A6" w:rsidP="007866E0"/>
        </w:tc>
        <w:tc>
          <w:tcPr>
            <w:tcW w:w="1563" w:type="dxa"/>
          </w:tcPr>
          <w:p w14:paraId="11598ACF" w14:textId="77777777" w:rsidR="00EC05A6" w:rsidRDefault="00EC05A6" w:rsidP="007866E0">
            <w:pPr>
              <w:rPr>
                <w:i/>
                <w:iCs/>
              </w:rPr>
            </w:pPr>
            <w:r>
              <w:rPr>
                <w:i/>
                <w:iCs/>
              </w:rPr>
              <w:t>Negative case</w:t>
            </w:r>
            <w:r>
              <w:t>: mengubah data mahasiswa tidak sesuai dengan format form.</w:t>
            </w:r>
          </w:p>
        </w:tc>
        <w:tc>
          <w:tcPr>
            <w:tcW w:w="1733" w:type="dxa"/>
          </w:tcPr>
          <w:p w14:paraId="332EF128" w14:textId="77777777" w:rsidR="00EC05A6" w:rsidRDefault="00EC05A6" w:rsidP="007866E0">
            <w:r>
              <w:t>Mendapatkan pesan error yang sesuai.</w:t>
            </w:r>
          </w:p>
        </w:tc>
        <w:tc>
          <w:tcPr>
            <w:tcW w:w="1575" w:type="dxa"/>
          </w:tcPr>
          <w:p w14:paraId="2AE649B9" w14:textId="77777777" w:rsidR="00EC05A6" w:rsidRDefault="00EC05A6" w:rsidP="007866E0">
            <w:r>
              <w:t>Mendapatkan pesan error yang sesuai.</w:t>
            </w:r>
          </w:p>
        </w:tc>
        <w:tc>
          <w:tcPr>
            <w:tcW w:w="1548" w:type="dxa"/>
          </w:tcPr>
          <w:p w14:paraId="5FA70EE7" w14:textId="77777777" w:rsidR="00EC05A6" w:rsidRDefault="00EC05A6" w:rsidP="007866E0">
            <w:pPr>
              <w:jc w:val="center"/>
            </w:pPr>
            <w:r>
              <w:t>Sesuai</w:t>
            </w:r>
          </w:p>
        </w:tc>
      </w:tr>
      <w:tr w:rsidR="00EC05A6" w14:paraId="195C0C32" w14:textId="77777777" w:rsidTr="007866E0">
        <w:tc>
          <w:tcPr>
            <w:tcW w:w="1518" w:type="dxa"/>
          </w:tcPr>
          <w:p w14:paraId="30200328" w14:textId="77777777" w:rsidR="00EC05A6" w:rsidRDefault="00EC05A6" w:rsidP="007866E0">
            <w:r>
              <w:t xml:space="preserve">Melakukan filter pencarian </w:t>
            </w:r>
            <w:r>
              <w:lastRenderedPageBreak/>
              <w:t>data mahasiswa.</w:t>
            </w:r>
          </w:p>
        </w:tc>
        <w:tc>
          <w:tcPr>
            <w:tcW w:w="1563" w:type="dxa"/>
          </w:tcPr>
          <w:p w14:paraId="5725E6D4" w14:textId="77777777" w:rsidR="00EC05A6" w:rsidRDefault="00EC05A6" w:rsidP="007866E0">
            <w:pPr>
              <w:rPr>
                <w:i/>
                <w:iCs/>
              </w:rPr>
            </w:pPr>
            <w:r>
              <w:rPr>
                <w:i/>
                <w:iCs/>
              </w:rPr>
              <w:lastRenderedPageBreak/>
              <w:t>Positive case</w:t>
            </w:r>
            <w:r>
              <w:t xml:space="preserve">: mencari data mahasiswa berdasarkan </w:t>
            </w:r>
            <w:r>
              <w:lastRenderedPageBreak/>
              <w:t xml:space="preserve">filter </w:t>
            </w:r>
            <w:r w:rsidRPr="00B9495D">
              <w:rPr>
                <w:i/>
                <w:iCs/>
              </w:rPr>
              <w:t>searching</w:t>
            </w:r>
            <w:r>
              <w:t xml:space="preserve"> yang sudah disediakan.</w:t>
            </w:r>
          </w:p>
        </w:tc>
        <w:tc>
          <w:tcPr>
            <w:tcW w:w="1733" w:type="dxa"/>
          </w:tcPr>
          <w:p w14:paraId="64152FED" w14:textId="77777777" w:rsidR="00EC05A6" w:rsidRDefault="00EC05A6" w:rsidP="007866E0">
            <w:r>
              <w:lastRenderedPageBreak/>
              <w:t xml:space="preserve">Menampilkan semua data mahasiswa yang sesuai </w:t>
            </w:r>
            <w:r>
              <w:lastRenderedPageBreak/>
              <w:t xml:space="preserve">dengan kriteria filter </w:t>
            </w:r>
            <w:r w:rsidRPr="00F0657B">
              <w:rPr>
                <w:i/>
                <w:iCs/>
              </w:rPr>
              <w:t>searching</w:t>
            </w:r>
            <w:r>
              <w:t>.</w:t>
            </w:r>
          </w:p>
        </w:tc>
        <w:tc>
          <w:tcPr>
            <w:tcW w:w="1575" w:type="dxa"/>
          </w:tcPr>
          <w:p w14:paraId="1BDC79EE" w14:textId="77777777" w:rsidR="00EC05A6" w:rsidRDefault="00EC05A6" w:rsidP="007866E0">
            <w:r>
              <w:lastRenderedPageBreak/>
              <w:t xml:space="preserve">Menampilkan semua data mahasiswa yang sesuai </w:t>
            </w:r>
            <w:r>
              <w:lastRenderedPageBreak/>
              <w:t xml:space="preserve">dengan kriteria filter </w:t>
            </w:r>
            <w:r w:rsidRPr="00F0657B">
              <w:rPr>
                <w:i/>
                <w:iCs/>
              </w:rPr>
              <w:t>searching</w:t>
            </w:r>
            <w:r>
              <w:t>.</w:t>
            </w:r>
          </w:p>
        </w:tc>
        <w:tc>
          <w:tcPr>
            <w:tcW w:w="1548" w:type="dxa"/>
          </w:tcPr>
          <w:p w14:paraId="743E6956" w14:textId="77777777" w:rsidR="00EC05A6" w:rsidRDefault="00EC05A6" w:rsidP="007866E0">
            <w:pPr>
              <w:jc w:val="center"/>
            </w:pPr>
            <w:r>
              <w:lastRenderedPageBreak/>
              <w:t>Sesuai</w:t>
            </w:r>
          </w:p>
        </w:tc>
      </w:tr>
    </w:tbl>
    <w:p w14:paraId="193BD730" w14:textId="77777777" w:rsidR="00EC05A6" w:rsidRDefault="00EC05A6" w:rsidP="00F16C94">
      <w:pPr>
        <w:jc w:val="center"/>
      </w:pPr>
    </w:p>
    <w:p w14:paraId="2ED54277" w14:textId="4FEDC675" w:rsidR="00624D59" w:rsidRDefault="00B3178B" w:rsidP="00631E56">
      <w:pPr>
        <w:jc w:val="center"/>
      </w:pPr>
      <w:bookmarkStart w:id="186" w:name="_Toc171756374"/>
      <w:r>
        <w:t>Tabel</w:t>
      </w:r>
      <w:r w:rsidR="002508C7">
        <w:t xml:space="preserve"> </w:t>
      </w:r>
      <w:r w:rsidR="002508C7">
        <w:fldChar w:fldCharType="begin"/>
      </w:r>
      <w:r w:rsidR="002508C7">
        <w:instrText xml:space="preserve"> SEQ Tabel \* ARABIC </w:instrText>
      </w:r>
      <w:r w:rsidR="002508C7">
        <w:fldChar w:fldCharType="separate"/>
      </w:r>
      <w:r w:rsidR="0067630B">
        <w:rPr>
          <w:noProof/>
        </w:rPr>
        <w:t>25</w:t>
      </w:r>
      <w:r w:rsidR="002508C7">
        <w:fldChar w:fldCharType="end"/>
      </w:r>
      <w:r w:rsidR="00313863">
        <w:t>.</w:t>
      </w:r>
      <w:r w:rsidR="002508C7">
        <w:t xml:space="preserve"> </w:t>
      </w:r>
      <w:r w:rsidR="002508C7" w:rsidRPr="00631E56">
        <w:rPr>
          <w:i/>
          <w:iCs/>
        </w:rPr>
        <w:t>Blackbox</w:t>
      </w:r>
      <w:r w:rsidR="002508C7">
        <w:t xml:space="preserve"> menu dose</w:t>
      </w:r>
      <w:r w:rsidR="00631E56">
        <w:t>n komite</w:t>
      </w:r>
      <w:bookmarkEnd w:id="1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F6480F" w14:paraId="28FFAEB2" w14:textId="77777777" w:rsidTr="007866E0">
        <w:trPr>
          <w:tblHeader/>
        </w:trPr>
        <w:tc>
          <w:tcPr>
            <w:tcW w:w="1518" w:type="dxa"/>
            <w:shd w:val="clear" w:color="auto" w:fill="D9D9D9" w:themeFill="background1" w:themeFillShade="D9"/>
          </w:tcPr>
          <w:p w14:paraId="1306D43B" w14:textId="77777777" w:rsidR="00F6480F" w:rsidRDefault="00F6480F" w:rsidP="007866E0">
            <w:pPr>
              <w:jc w:val="center"/>
            </w:pPr>
            <w:r>
              <w:t>Modul</w:t>
            </w:r>
          </w:p>
        </w:tc>
        <w:tc>
          <w:tcPr>
            <w:tcW w:w="1563" w:type="dxa"/>
            <w:shd w:val="clear" w:color="auto" w:fill="D9D9D9" w:themeFill="background1" w:themeFillShade="D9"/>
          </w:tcPr>
          <w:p w14:paraId="0808A158" w14:textId="77777777" w:rsidR="00F6480F" w:rsidRDefault="00F6480F" w:rsidP="007866E0">
            <w:pPr>
              <w:jc w:val="center"/>
            </w:pPr>
            <w:r>
              <w:t>Skenario Uji</w:t>
            </w:r>
          </w:p>
        </w:tc>
        <w:tc>
          <w:tcPr>
            <w:tcW w:w="1733" w:type="dxa"/>
            <w:shd w:val="clear" w:color="auto" w:fill="D9D9D9" w:themeFill="background1" w:themeFillShade="D9"/>
          </w:tcPr>
          <w:p w14:paraId="4E227280" w14:textId="77777777" w:rsidR="00F6480F" w:rsidRPr="00D027B3" w:rsidRDefault="00F6480F" w:rsidP="007866E0">
            <w:pPr>
              <w:jc w:val="center"/>
              <w:rPr>
                <w:i/>
                <w:iCs/>
              </w:rPr>
            </w:pPr>
            <w:r w:rsidRPr="00D027B3">
              <w:rPr>
                <w:i/>
                <w:iCs/>
              </w:rPr>
              <w:t>Expected Result</w:t>
            </w:r>
          </w:p>
        </w:tc>
        <w:tc>
          <w:tcPr>
            <w:tcW w:w="1575" w:type="dxa"/>
            <w:shd w:val="clear" w:color="auto" w:fill="D9D9D9" w:themeFill="background1" w:themeFillShade="D9"/>
          </w:tcPr>
          <w:p w14:paraId="1A8F87EC" w14:textId="77777777" w:rsidR="00F6480F" w:rsidRPr="00D027B3" w:rsidRDefault="00F6480F" w:rsidP="007866E0">
            <w:pPr>
              <w:jc w:val="center"/>
              <w:rPr>
                <w:i/>
                <w:iCs/>
              </w:rPr>
            </w:pPr>
            <w:r w:rsidRPr="00D027B3">
              <w:rPr>
                <w:i/>
                <w:iCs/>
              </w:rPr>
              <w:t>Actual Result</w:t>
            </w:r>
          </w:p>
        </w:tc>
        <w:tc>
          <w:tcPr>
            <w:tcW w:w="1548" w:type="dxa"/>
            <w:shd w:val="clear" w:color="auto" w:fill="D9D9D9" w:themeFill="background1" w:themeFillShade="D9"/>
          </w:tcPr>
          <w:p w14:paraId="0F5E2009" w14:textId="77777777" w:rsidR="00F6480F" w:rsidRDefault="00F6480F" w:rsidP="007866E0">
            <w:pPr>
              <w:jc w:val="center"/>
            </w:pPr>
            <w:r>
              <w:t>Kesimpulan</w:t>
            </w:r>
          </w:p>
        </w:tc>
      </w:tr>
      <w:tr w:rsidR="00F6480F" w14:paraId="5FC8EB1E" w14:textId="77777777" w:rsidTr="007866E0">
        <w:tc>
          <w:tcPr>
            <w:tcW w:w="1518" w:type="dxa"/>
          </w:tcPr>
          <w:p w14:paraId="73DDA9B1" w14:textId="77777777" w:rsidR="00F6480F" w:rsidRDefault="00F6480F" w:rsidP="007866E0">
            <w:r>
              <w:t>Melihat seluruh daftar dosen.</w:t>
            </w:r>
          </w:p>
        </w:tc>
        <w:tc>
          <w:tcPr>
            <w:tcW w:w="1563" w:type="dxa"/>
          </w:tcPr>
          <w:p w14:paraId="19C3F300" w14:textId="77777777" w:rsidR="00F6480F" w:rsidRDefault="00F6480F" w:rsidP="007866E0">
            <w:r>
              <w:rPr>
                <w:i/>
                <w:iCs/>
              </w:rPr>
              <w:t>Positive</w:t>
            </w:r>
            <w:r w:rsidRPr="00E3008F">
              <w:rPr>
                <w:i/>
                <w:iCs/>
              </w:rPr>
              <w:t xml:space="preserve"> case</w:t>
            </w:r>
            <w:r>
              <w:t>: membuka halaman dosen.</w:t>
            </w:r>
          </w:p>
        </w:tc>
        <w:tc>
          <w:tcPr>
            <w:tcW w:w="1733" w:type="dxa"/>
          </w:tcPr>
          <w:p w14:paraId="0D4DF8AE" w14:textId="77777777" w:rsidR="00F6480F" w:rsidRDefault="00F6480F" w:rsidP="007866E0">
            <w:r>
              <w:t>Menampilkan seluruh data dosen.</w:t>
            </w:r>
          </w:p>
        </w:tc>
        <w:tc>
          <w:tcPr>
            <w:tcW w:w="1575" w:type="dxa"/>
          </w:tcPr>
          <w:p w14:paraId="0349EF1A" w14:textId="77777777" w:rsidR="00F6480F" w:rsidRDefault="00F6480F" w:rsidP="007866E0">
            <w:r>
              <w:t>Menampilkan seluruh data dosen.</w:t>
            </w:r>
          </w:p>
        </w:tc>
        <w:tc>
          <w:tcPr>
            <w:tcW w:w="1548" w:type="dxa"/>
          </w:tcPr>
          <w:p w14:paraId="46665B49" w14:textId="77777777" w:rsidR="00F6480F" w:rsidRDefault="00F6480F" w:rsidP="007866E0">
            <w:pPr>
              <w:jc w:val="center"/>
            </w:pPr>
            <w:r>
              <w:t>Sesuai</w:t>
            </w:r>
          </w:p>
        </w:tc>
      </w:tr>
      <w:tr w:rsidR="00F6480F" w14:paraId="38AF231D" w14:textId="77777777" w:rsidTr="007866E0">
        <w:tc>
          <w:tcPr>
            <w:tcW w:w="1518" w:type="dxa"/>
          </w:tcPr>
          <w:p w14:paraId="39F0C872" w14:textId="77777777" w:rsidR="00F6480F" w:rsidRDefault="00F6480F" w:rsidP="007866E0">
            <w:r>
              <w:t>Melihat detail data dosen.</w:t>
            </w:r>
          </w:p>
        </w:tc>
        <w:tc>
          <w:tcPr>
            <w:tcW w:w="1563" w:type="dxa"/>
          </w:tcPr>
          <w:p w14:paraId="6546A27E" w14:textId="77777777" w:rsidR="00F6480F" w:rsidRDefault="00F6480F" w:rsidP="007866E0">
            <w:pPr>
              <w:rPr>
                <w:i/>
                <w:iCs/>
              </w:rPr>
            </w:pPr>
            <w:r>
              <w:rPr>
                <w:i/>
                <w:iCs/>
              </w:rPr>
              <w:t>Positive case</w:t>
            </w:r>
            <w:r>
              <w:t>: menekan tombol detail pada baris dosen yang ingin dilihat.</w:t>
            </w:r>
          </w:p>
        </w:tc>
        <w:tc>
          <w:tcPr>
            <w:tcW w:w="1733" w:type="dxa"/>
          </w:tcPr>
          <w:p w14:paraId="61D496E2" w14:textId="77777777" w:rsidR="00F6480F" w:rsidRDefault="00F6480F" w:rsidP="007866E0">
            <w:r>
              <w:t>Menampilkan detail dari data dosen tersebut.</w:t>
            </w:r>
          </w:p>
        </w:tc>
        <w:tc>
          <w:tcPr>
            <w:tcW w:w="1575" w:type="dxa"/>
          </w:tcPr>
          <w:p w14:paraId="33AD5782" w14:textId="77777777" w:rsidR="00F6480F" w:rsidRDefault="00F6480F" w:rsidP="007866E0">
            <w:r>
              <w:t>Menampilkan detail dari data dosen tersebut.</w:t>
            </w:r>
          </w:p>
        </w:tc>
        <w:tc>
          <w:tcPr>
            <w:tcW w:w="1548" w:type="dxa"/>
          </w:tcPr>
          <w:p w14:paraId="1C02F64A" w14:textId="77777777" w:rsidR="00F6480F" w:rsidRDefault="00F6480F" w:rsidP="007866E0">
            <w:pPr>
              <w:jc w:val="center"/>
            </w:pPr>
            <w:r>
              <w:t>Sesuai</w:t>
            </w:r>
          </w:p>
        </w:tc>
      </w:tr>
      <w:tr w:rsidR="00F6480F" w14:paraId="4248F14D" w14:textId="77777777" w:rsidTr="007866E0">
        <w:tc>
          <w:tcPr>
            <w:tcW w:w="1518" w:type="dxa"/>
          </w:tcPr>
          <w:p w14:paraId="5D30C585" w14:textId="77777777" w:rsidR="00F6480F" w:rsidRDefault="00F6480F" w:rsidP="007866E0">
            <w:r>
              <w:t>Melakukan filter pencarian data dosen.</w:t>
            </w:r>
          </w:p>
        </w:tc>
        <w:tc>
          <w:tcPr>
            <w:tcW w:w="1563" w:type="dxa"/>
          </w:tcPr>
          <w:p w14:paraId="3316776D" w14:textId="77777777" w:rsidR="00F6480F" w:rsidRDefault="00F6480F" w:rsidP="007866E0">
            <w:pPr>
              <w:rPr>
                <w:i/>
                <w:iCs/>
              </w:rPr>
            </w:pPr>
            <w:r>
              <w:rPr>
                <w:i/>
                <w:iCs/>
              </w:rPr>
              <w:t>Positive case</w:t>
            </w:r>
            <w:r>
              <w:t xml:space="preserve">: mencari data dosen berdasarkan filter </w:t>
            </w:r>
            <w:r w:rsidRPr="00B9495D">
              <w:rPr>
                <w:i/>
                <w:iCs/>
              </w:rPr>
              <w:t>searching</w:t>
            </w:r>
          </w:p>
        </w:tc>
        <w:tc>
          <w:tcPr>
            <w:tcW w:w="1733" w:type="dxa"/>
          </w:tcPr>
          <w:p w14:paraId="7FF070F4" w14:textId="77777777" w:rsidR="00F6480F" w:rsidRDefault="00F6480F" w:rsidP="007866E0">
            <w:r>
              <w:t xml:space="preserve">Menampilkan semua data dosen yang sesuai dengan kriteria filter </w:t>
            </w:r>
            <w:r w:rsidRPr="00F0657B">
              <w:rPr>
                <w:i/>
                <w:iCs/>
              </w:rPr>
              <w:t>searching</w:t>
            </w:r>
            <w:r>
              <w:t>.</w:t>
            </w:r>
          </w:p>
        </w:tc>
        <w:tc>
          <w:tcPr>
            <w:tcW w:w="1575" w:type="dxa"/>
          </w:tcPr>
          <w:p w14:paraId="462A311C" w14:textId="77777777" w:rsidR="00F6480F" w:rsidRDefault="00F6480F" w:rsidP="007866E0">
            <w:r>
              <w:t xml:space="preserve">Menampilkan semua data dosen yang sesuai dengan kriteria filter </w:t>
            </w:r>
            <w:r w:rsidRPr="00F0657B">
              <w:rPr>
                <w:i/>
                <w:iCs/>
              </w:rPr>
              <w:t>searching</w:t>
            </w:r>
            <w:r>
              <w:t>.</w:t>
            </w:r>
          </w:p>
        </w:tc>
        <w:tc>
          <w:tcPr>
            <w:tcW w:w="1548" w:type="dxa"/>
          </w:tcPr>
          <w:p w14:paraId="5BAACB5F" w14:textId="77777777" w:rsidR="00F6480F" w:rsidRDefault="00F6480F" w:rsidP="007866E0">
            <w:pPr>
              <w:jc w:val="center"/>
            </w:pPr>
            <w:r>
              <w:t>Sesuai</w:t>
            </w:r>
          </w:p>
        </w:tc>
      </w:tr>
    </w:tbl>
    <w:p w14:paraId="2ABC422F" w14:textId="77777777" w:rsidR="00631E56" w:rsidRDefault="00631E56" w:rsidP="00631E56">
      <w:pPr>
        <w:jc w:val="center"/>
      </w:pPr>
    </w:p>
    <w:p w14:paraId="7EC3AFF6" w14:textId="4B79031B" w:rsidR="00663B59" w:rsidRDefault="00B3178B" w:rsidP="005C59F8">
      <w:pPr>
        <w:jc w:val="center"/>
      </w:pPr>
      <w:bookmarkStart w:id="187" w:name="_Toc171756375"/>
      <w:r>
        <w:t>Tabel</w:t>
      </w:r>
      <w:r w:rsidR="005C59F8">
        <w:t xml:space="preserve"> </w:t>
      </w:r>
      <w:r w:rsidR="005C59F8">
        <w:fldChar w:fldCharType="begin"/>
      </w:r>
      <w:r w:rsidR="005C59F8">
        <w:instrText xml:space="preserve"> SEQ Tabel \* ARABIC </w:instrText>
      </w:r>
      <w:r w:rsidR="005C59F8">
        <w:fldChar w:fldCharType="separate"/>
      </w:r>
      <w:r w:rsidR="0067630B">
        <w:rPr>
          <w:noProof/>
        </w:rPr>
        <w:t>26</w:t>
      </w:r>
      <w:r w:rsidR="005C59F8">
        <w:fldChar w:fldCharType="end"/>
      </w:r>
      <w:r w:rsidR="00313863">
        <w:t>.</w:t>
      </w:r>
      <w:r w:rsidR="00663B59">
        <w:t xml:space="preserve"> </w:t>
      </w:r>
      <w:r w:rsidR="00663B59" w:rsidRPr="002D73BB">
        <w:rPr>
          <w:i/>
          <w:iCs/>
        </w:rPr>
        <w:t>Blackbox</w:t>
      </w:r>
      <w:r w:rsidR="00663B59">
        <w:t xml:space="preserve"> menu pengajuan </w:t>
      </w:r>
      <w:r w:rsidR="00A83603">
        <w:t>komite</w:t>
      </w:r>
      <w:bookmarkEnd w:id="18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663B59" w14:paraId="5083B7BC" w14:textId="77777777" w:rsidTr="007866E0">
        <w:trPr>
          <w:tblHeader/>
        </w:trPr>
        <w:tc>
          <w:tcPr>
            <w:tcW w:w="1518" w:type="dxa"/>
            <w:shd w:val="clear" w:color="auto" w:fill="D9D9D9" w:themeFill="background1" w:themeFillShade="D9"/>
          </w:tcPr>
          <w:p w14:paraId="3442730B" w14:textId="77777777" w:rsidR="00663B59" w:rsidRDefault="00663B59" w:rsidP="007866E0">
            <w:pPr>
              <w:jc w:val="center"/>
            </w:pPr>
            <w:r>
              <w:lastRenderedPageBreak/>
              <w:t>Modul</w:t>
            </w:r>
          </w:p>
        </w:tc>
        <w:tc>
          <w:tcPr>
            <w:tcW w:w="1563" w:type="dxa"/>
            <w:shd w:val="clear" w:color="auto" w:fill="D9D9D9" w:themeFill="background1" w:themeFillShade="D9"/>
          </w:tcPr>
          <w:p w14:paraId="74443E71" w14:textId="77777777" w:rsidR="00663B59" w:rsidRDefault="00663B59" w:rsidP="007866E0">
            <w:pPr>
              <w:jc w:val="center"/>
            </w:pPr>
            <w:r>
              <w:t>Skenario Uji</w:t>
            </w:r>
          </w:p>
        </w:tc>
        <w:tc>
          <w:tcPr>
            <w:tcW w:w="1733" w:type="dxa"/>
            <w:shd w:val="clear" w:color="auto" w:fill="D9D9D9" w:themeFill="background1" w:themeFillShade="D9"/>
          </w:tcPr>
          <w:p w14:paraId="791C5FE5" w14:textId="77777777" w:rsidR="00663B59" w:rsidRPr="00D027B3" w:rsidRDefault="00663B59" w:rsidP="007866E0">
            <w:pPr>
              <w:jc w:val="center"/>
              <w:rPr>
                <w:i/>
                <w:iCs/>
              </w:rPr>
            </w:pPr>
            <w:r w:rsidRPr="00D027B3">
              <w:rPr>
                <w:i/>
                <w:iCs/>
              </w:rPr>
              <w:t>Expected Result</w:t>
            </w:r>
          </w:p>
        </w:tc>
        <w:tc>
          <w:tcPr>
            <w:tcW w:w="1575" w:type="dxa"/>
            <w:shd w:val="clear" w:color="auto" w:fill="D9D9D9" w:themeFill="background1" w:themeFillShade="D9"/>
          </w:tcPr>
          <w:p w14:paraId="5097D54B" w14:textId="77777777" w:rsidR="00663B59" w:rsidRPr="00D027B3" w:rsidRDefault="00663B59" w:rsidP="007866E0">
            <w:pPr>
              <w:jc w:val="center"/>
              <w:rPr>
                <w:i/>
                <w:iCs/>
              </w:rPr>
            </w:pPr>
            <w:r w:rsidRPr="00D027B3">
              <w:rPr>
                <w:i/>
                <w:iCs/>
              </w:rPr>
              <w:t>Actual Result</w:t>
            </w:r>
          </w:p>
        </w:tc>
        <w:tc>
          <w:tcPr>
            <w:tcW w:w="1548" w:type="dxa"/>
            <w:shd w:val="clear" w:color="auto" w:fill="D9D9D9" w:themeFill="background1" w:themeFillShade="D9"/>
          </w:tcPr>
          <w:p w14:paraId="6BDE76E2" w14:textId="77777777" w:rsidR="00663B59" w:rsidRDefault="00663B59" w:rsidP="007866E0">
            <w:pPr>
              <w:jc w:val="center"/>
            </w:pPr>
            <w:r>
              <w:t>Kesimpulan</w:t>
            </w:r>
          </w:p>
        </w:tc>
      </w:tr>
      <w:tr w:rsidR="00663B59" w14:paraId="4B108841" w14:textId="77777777" w:rsidTr="007866E0">
        <w:tc>
          <w:tcPr>
            <w:tcW w:w="1518" w:type="dxa"/>
          </w:tcPr>
          <w:p w14:paraId="682C760B" w14:textId="77777777" w:rsidR="00663B59" w:rsidRDefault="00663B59" w:rsidP="007866E0">
            <w:r>
              <w:t>Melihat seluruh daftar pengajuan.</w:t>
            </w:r>
          </w:p>
        </w:tc>
        <w:tc>
          <w:tcPr>
            <w:tcW w:w="1563" w:type="dxa"/>
          </w:tcPr>
          <w:p w14:paraId="0CB98088" w14:textId="77777777" w:rsidR="00663B59" w:rsidRDefault="00663B59" w:rsidP="007866E0">
            <w:r>
              <w:rPr>
                <w:i/>
                <w:iCs/>
              </w:rPr>
              <w:t>Positive</w:t>
            </w:r>
            <w:r w:rsidRPr="00E3008F">
              <w:rPr>
                <w:i/>
                <w:iCs/>
              </w:rPr>
              <w:t xml:space="preserve"> case</w:t>
            </w:r>
            <w:r>
              <w:t>: membuka halaman pengajuan.</w:t>
            </w:r>
          </w:p>
        </w:tc>
        <w:tc>
          <w:tcPr>
            <w:tcW w:w="1733" w:type="dxa"/>
          </w:tcPr>
          <w:p w14:paraId="43849089" w14:textId="77777777" w:rsidR="00663B59" w:rsidRDefault="00663B59" w:rsidP="007866E0">
            <w:r>
              <w:t>Menampilkan seluruh data pengajuan.</w:t>
            </w:r>
          </w:p>
        </w:tc>
        <w:tc>
          <w:tcPr>
            <w:tcW w:w="1575" w:type="dxa"/>
          </w:tcPr>
          <w:p w14:paraId="4FA9BB46" w14:textId="77777777" w:rsidR="00663B59" w:rsidRDefault="00663B59" w:rsidP="007866E0">
            <w:r>
              <w:t>Menampilkan seluruh data pengajuan.</w:t>
            </w:r>
          </w:p>
        </w:tc>
        <w:tc>
          <w:tcPr>
            <w:tcW w:w="1548" w:type="dxa"/>
          </w:tcPr>
          <w:p w14:paraId="3D824EA9" w14:textId="77777777" w:rsidR="00663B59" w:rsidRDefault="00663B59" w:rsidP="007866E0">
            <w:pPr>
              <w:jc w:val="center"/>
            </w:pPr>
            <w:r>
              <w:t>Sesuai</w:t>
            </w:r>
          </w:p>
        </w:tc>
      </w:tr>
      <w:tr w:rsidR="00663B59" w14:paraId="1FAAE388" w14:textId="77777777" w:rsidTr="007866E0">
        <w:tc>
          <w:tcPr>
            <w:tcW w:w="1518" w:type="dxa"/>
          </w:tcPr>
          <w:p w14:paraId="5447FDCE" w14:textId="77777777" w:rsidR="00663B59" w:rsidRDefault="00663B59" w:rsidP="007866E0">
            <w:r>
              <w:t>Melihat detail data pengajuan.</w:t>
            </w:r>
          </w:p>
        </w:tc>
        <w:tc>
          <w:tcPr>
            <w:tcW w:w="1563" w:type="dxa"/>
          </w:tcPr>
          <w:p w14:paraId="68E099A8" w14:textId="77777777" w:rsidR="00663B59" w:rsidRDefault="00663B59" w:rsidP="007866E0">
            <w:pPr>
              <w:rPr>
                <w:i/>
                <w:iCs/>
              </w:rPr>
            </w:pPr>
            <w:r>
              <w:rPr>
                <w:i/>
                <w:iCs/>
              </w:rPr>
              <w:t>Positive case</w:t>
            </w:r>
            <w:r>
              <w:t>: menekan tombol detail pada baris pengajuan yang ingin dilihat.</w:t>
            </w:r>
          </w:p>
        </w:tc>
        <w:tc>
          <w:tcPr>
            <w:tcW w:w="1733" w:type="dxa"/>
          </w:tcPr>
          <w:p w14:paraId="0B73A95C" w14:textId="77777777" w:rsidR="00663B59" w:rsidRDefault="00663B59" w:rsidP="007866E0">
            <w:r>
              <w:t>Menampilkan detail dari data dosen tersebut.</w:t>
            </w:r>
          </w:p>
        </w:tc>
        <w:tc>
          <w:tcPr>
            <w:tcW w:w="1575" w:type="dxa"/>
          </w:tcPr>
          <w:p w14:paraId="6F34F467" w14:textId="77777777" w:rsidR="00663B59" w:rsidRDefault="00663B59" w:rsidP="007866E0">
            <w:r>
              <w:t>Menampilkan detail dari data dosen tersebut.</w:t>
            </w:r>
          </w:p>
        </w:tc>
        <w:tc>
          <w:tcPr>
            <w:tcW w:w="1548" w:type="dxa"/>
          </w:tcPr>
          <w:p w14:paraId="5D910648" w14:textId="77777777" w:rsidR="00663B59" w:rsidRDefault="00663B59" w:rsidP="007866E0">
            <w:pPr>
              <w:jc w:val="center"/>
            </w:pPr>
            <w:r>
              <w:t>Sesuai</w:t>
            </w:r>
          </w:p>
        </w:tc>
      </w:tr>
      <w:tr w:rsidR="00663B59" w14:paraId="5FE56E4F" w14:textId="77777777" w:rsidTr="007866E0">
        <w:tc>
          <w:tcPr>
            <w:tcW w:w="1518" w:type="dxa"/>
          </w:tcPr>
          <w:p w14:paraId="79E7970B" w14:textId="77777777" w:rsidR="00663B59" w:rsidRDefault="00663B59" w:rsidP="007866E0">
            <w:r>
              <w:t>3. Menerima pengajuan.</w:t>
            </w:r>
          </w:p>
        </w:tc>
        <w:tc>
          <w:tcPr>
            <w:tcW w:w="1563" w:type="dxa"/>
          </w:tcPr>
          <w:p w14:paraId="449A7B81" w14:textId="77777777" w:rsidR="00663B59" w:rsidRDefault="00663B59" w:rsidP="007866E0">
            <w:pPr>
              <w:rPr>
                <w:i/>
                <w:iCs/>
              </w:rPr>
            </w:pPr>
            <w:r>
              <w:rPr>
                <w:i/>
                <w:iCs/>
              </w:rPr>
              <w:t>Positive case</w:t>
            </w:r>
            <w:r>
              <w:t>: menerima pengajuan yang diajukan.</w:t>
            </w:r>
          </w:p>
        </w:tc>
        <w:tc>
          <w:tcPr>
            <w:tcW w:w="1733" w:type="dxa"/>
          </w:tcPr>
          <w:p w14:paraId="7580DD1A" w14:textId="77777777" w:rsidR="00663B59" w:rsidRDefault="00663B59" w:rsidP="007866E0">
            <w:r>
              <w:t>Pengajuan berhasil diterima</w:t>
            </w:r>
          </w:p>
        </w:tc>
        <w:tc>
          <w:tcPr>
            <w:tcW w:w="1575" w:type="dxa"/>
          </w:tcPr>
          <w:p w14:paraId="6BAF1518" w14:textId="77777777" w:rsidR="00663B59" w:rsidRDefault="00663B59" w:rsidP="007866E0">
            <w:r>
              <w:t>Pengajuan berhasil diterima</w:t>
            </w:r>
          </w:p>
        </w:tc>
        <w:tc>
          <w:tcPr>
            <w:tcW w:w="1548" w:type="dxa"/>
          </w:tcPr>
          <w:p w14:paraId="36C9343A" w14:textId="77777777" w:rsidR="00663B59" w:rsidRDefault="00663B59" w:rsidP="007866E0">
            <w:pPr>
              <w:jc w:val="center"/>
            </w:pPr>
            <w:r>
              <w:t>Sesuai</w:t>
            </w:r>
          </w:p>
        </w:tc>
      </w:tr>
      <w:tr w:rsidR="00663B59" w14:paraId="690B7BF7" w14:textId="77777777" w:rsidTr="007866E0">
        <w:tc>
          <w:tcPr>
            <w:tcW w:w="1518" w:type="dxa"/>
          </w:tcPr>
          <w:p w14:paraId="7FC5B359" w14:textId="77777777" w:rsidR="00663B59" w:rsidRDefault="00663B59" w:rsidP="007866E0"/>
        </w:tc>
        <w:tc>
          <w:tcPr>
            <w:tcW w:w="1563" w:type="dxa"/>
          </w:tcPr>
          <w:p w14:paraId="5E7E57B0" w14:textId="77777777" w:rsidR="00663B59" w:rsidRDefault="00663B59" w:rsidP="007866E0">
            <w:pPr>
              <w:rPr>
                <w:i/>
                <w:iCs/>
              </w:rPr>
            </w:pPr>
            <w:r>
              <w:rPr>
                <w:i/>
                <w:iCs/>
              </w:rPr>
              <w:t>Negative case</w:t>
            </w:r>
            <w:r>
              <w:t>: menerima pengajuan yang diajukan (khusus untuk pengajuan seminar proposal dan sidang skripsi).</w:t>
            </w:r>
          </w:p>
        </w:tc>
        <w:tc>
          <w:tcPr>
            <w:tcW w:w="1733" w:type="dxa"/>
          </w:tcPr>
          <w:p w14:paraId="2FF6EC9B" w14:textId="77777777" w:rsidR="00663B59" w:rsidRDefault="00663B59" w:rsidP="007866E0">
            <w:r>
              <w:t>Menampilkan pesan error yang sesuai.</w:t>
            </w:r>
          </w:p>
        </w:tc>
        <w:tc>
          <w:tcPr>
            <w:tcW w:w="1575" w:type="dxa"/>
          </w:tcPr>
          <w:p w14:paraId="2EDFBED7" w14:textId="77777777" w:rsidR="00663B59" w:rsidRDefault="00663B59" w:rsidP="007866E0">
            <w:r>
              <w:t>Menampilkan pesan error yang sesuai.</w:t>
            </w:r>
          </w:p>
        </w:tc>
        <w:tc>
          <w:tcPr>
            <w:tcW w:w="1548" w:type="dxa"/>
          </w:tcPr>
          <w:p w14:paraId="58A9115A" w14:textId="77777777" w:rsidR="00663B59" w:rsidRDefault="00663B59" w:rsidP="007866E0">
            <w:pPr>
              <w:jc w:val="center"/>
            </w:pPr>
            <w:r>
              <w:t>Sesuai</w:t>
            </w:r>
          </w:p>
        </w:tc>
      </w:tr>
      <w:tr w:rsidR="00663B59" w14:paraId="3BD520D7" w14:textId="77777777" w:rsidTr="007866E0">
        <w:tc>
          <w:tcPr>
            <w:tcW w:w="1518" w:type="dxa"/>
          </w:tcPr>
          <w:p w14:paraId="789F9D80" w14:textId="77777777" w:rsidR="00663B59" w:rsidRDefault="00663B59" w:rsidP="007866E0">
            <w:r>
              <w:lastRenderedPageBreak/>
              <w:t>Menolak pengajuan.</w:t>
            </w:r>
          </w:p>
        </w:tc>
        <w:tc>
          <w:tcPr>
            <w:tcW w:w="1563" w:type="dxa"/>
          </w:tcPr>
          <w:p w14:paraId="1E6A317C" w14:textId="77777777" w:rsidR="00663B59" w:rsidRDefault="00663B59" w:rsidP="007866E0">
            <w:pPr>
              <w:rPr>
                <w:i/>
                <w:iCs/>
              </w:rPr>
            </w:pPr>
            <w:r>
              <w:rPr>
                <w:i/>
                <w:iCs/>
              </w:rPr>
              <w:t>Positive case</w:t>
            </w:r>
            <w:r>
              <w:t>: menerima pengajuan yang diajukan.</w:t>
            </w:r>
          </w:p>
        </w:tc>
        <w:tc>
          <w:tcPr>
            <w:tcW w:w="1733" w:type="dxa"/>
          </w:tcPr>
          <w:p w14:paraId="6AF930CB" w14:textId="77777777" w:rsidR="00663B59" w:rsidRDefault="00663B59" w:rsidP="007866E0">
            <w:r>
              <w:t>Pengajuan berhasil dtiolak.</w:t>
            </w:r>
          </w:p>
        </w:tc>
        <w:tc>
          <w:tcPr>
            <w:tcW w:w="1575" w:type="dxa"/>
          </w:tcPr>
          <w:p w14:paraId="74D1D846" w14:textId="77777777" w:rsidR="00663B59" w:rsidRDefault="00663B59" w:rsidP="007866E0">
            <w:r>
              <w:t>Pengajuan berhasil dtiolak.</w:t>
            </w:r>
          </w:p>
        </w:tc>
        <w:tc>
          <w:tcPr>
            <w:tcW w:w="1548" w:type="dxa"/>
          </w:tcPr>
          <w:p w14:paraId="3162F170" w14:textId="77777777" w:rsidR="00663B59" w:rsidRDefault="00663B59" w:rsidP="007866E0">
            <w:pPr>
              <w:jc w:val="center"/>
            </w:pPr>
            <w:r>
              <w:t>Sesuai</w:t>
            </w:r>
          </w:p>
        </w:tc>
      </w:tr>
      <w:tr w:rsidR="00663B59" w14:paraId="46CE8E5C" w14:textId="77777777" w:rsidTr="007866E0">
        <w:tc>
          <w:tcPr>
            <w:tcW w:w="1518" w:type="dxa"/>
          </w:tcPr>
          <w:p w14:paraId="7A59B90F" w14:textId="77777777" w:rsidR="00663B59" w:rsidRDefault="00663B59" w:rsidP="007866E0">
            <w:r>
              <w:t>Melakukan filter pencarian data pengajuan.</w:t>
            </w:r>
          </w:p>
        </w:tc>
        <w:tc>
          <w:tcPr>
            <w:tcW w:w="1563" w:type="dxa"/>
          </w:tcPr>
          <w:p w14:paraId="5F1D764C" w14:textId="77777777" w:rsidR="00663B59" w:rsidRDefault="00663B59" w:rsidP="007866E0">
            <w:pPr>
              <w:rPr>
                <w:i/>
                <w:iCs/>
              </w:rPr>
            </w:pPr>
            <w:r>
              <w:rPr>
                <w:i/>
                <w:iCs/>
              </w:rPr>
              <w:t>Positive case</w:t>
            </w:r>
            <w:r>
              <w:t xml:space="preserve">: mencari data dosen berdasarkan filter </w:t>
            </w:r>
            <w:r w:rsidRPr="00B9495D">
              <w:rPr>
                <w:i/>
                <w:iCs/>
              </w:rPr>
              <w:t>searching</w:t>
            </w:r>
          </w:p>
        </w:tc>
        <w:tc>
          <w:tcPr>
            <w:tcW w:w="1733" w:type="dxa"/>
          </w:tcPr>
          <w:p w14:paraId="08503993" w14:textId="77777777" w:rsidR="00663B59" w:rsidRDefault="00663B59" w:rsidP="007866E0">
            <w:r>
              <w:t xml:space="preserve">Menampilkan semua data dosen yang sesuai dengan kriteria filter </w:t>
            </w:r>
            <w:r w:rsidRPr="00F0657B">
              <w:rPr>
                <w:i/>
                <w:iCs/>
              </w:rPr>
              <w:t>searching</w:t>
            </w:r>
            <w:r>
              <w:t>.</w:t>
            </w:r>
          </w:p>
        </w:tc>
        <w:tc>
          <w:tcPr>
            <w:tcW w:w="1575" w:type="dxa"/>
          </w:tcPr>
          <w:p w14:paraId="08BD6877" w14:textId="77777777" w:rsidR="00663B59" w:rsidRDefault="00663B59" w:rsidP="007866E0">
            <w:r>
              <w:t xml:space="preserve">Menampilkan semua data dosen yang sesuai dengan kriteria filter </w:t>
            </w:r>
            <w:r w:rsidRPr="00F0657B">
              <w:rPr>
                <w:i/>
                <w:iCs/>
              </w:rPr>
              <w:t>searching</w:t>
            </w:r>
            <w:r>
              <w:t>.</w:t>
            </w:r>
          </w:p>
        </w:tc>
        <w:tc>
          <w:tcPr>
            <w:tcW w:w="1548" w:type="dxa"/>
          </w:tcPr>
          <w:p w14:paraId="655D4936" w14:textId="77777777" w:rsidR="00663B59" w:rsidRDefault="00663B59" w:rsidP="007866E0">
            <w:pPr>
              <w:jc w:val="center"/>
            </w:pPr>
            <w:r>
              <w:t>Sesuai</w:t>
            </w:r>
          </w:p>
        </w:tc>
      </w:tr>
    </w:tbl>
    <w:p w14:paraId="7D382EEB" w14:textId="77777777" w:rsidR="00663B59" w:rsidRDefault="00663B59" w:rsidP="00663B59">
      <w:pPr>
        <w:jc w:val="center"/>
      </w:pPr>
    </w:p>
    <w:p w14:paraId="6F6CE2DB" w14:textId="6D84C3B0" w:rsidR="00663B59" w:rsidRDefault="00B3178B" w:rsidP="00663B59">
      <w:pPr>
        <w:jc w:val="center"/>
      </w:pPr>
      <w:bookmarkStart w:id="188" w:name="_Toc171756376"/>
      <w:r>
        <w:t>Tabel</w:t>
      </w:r>
      <w:r w:rsidR="00663B59">
        <w:t xml:space="preserve"> </w:t>
      </w:r>
      <w:r w:rsidR="00663B59">
        <w:fldChar w:fldCharType="begin"/>
      </w:r>
      <w:r w:rsidR="00663B59">
        <w:instrText xml:space="preserve"> SEQ Tabel \* ARABIC </w:instrText>
      </w:r>
      <w:r w:rsidR="00663B59">
        <w:fldChar w:fldCharType="separate"/>
      </w:r>
      <w:r w:rsidR="0067630B">
        <w:rPr>
          <w:noProof/>
        </w:rPr>
        <w:t>27</w:t>
      </w:r>
      <w:r w:rsidR="00663B59">
        <w:fldChar w:fldCharType="end"/>
      </w:r>
      <w:r w:rsidR="00313863">
        <w:t>.</w:t>
      </w:r>
      <w:r w:rsidR="00663B59">
        <w:t xml:space="preserve"> </w:t>
      </w:r>
      <w:r w:rsidR="00663B59" w:rsidRPr="00E31E2A">
        <w:rPr>
          <w:i/>
          <w:iCs/>
        </w:rPr>
        <w:t>Blackbox</w:t>
      </w:r>
      <w:r w:rsidR="00663B59">
        <w:t xml:space="preserve"> menu pelaksanaan sidang </w:t>
      </w:r>
      <w:r w:rsidR="00675383">
        <w:t>komite</w:t>
      </w:r>
      <w:bookmarkEnd w:id="1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663B59" w14:paraId="65E90CC0" w14:textId="77777777" w:rsidTr="007866E0">
        <w:trPr>
          <w:tblHeader/>
        </w:trPr>
        <w:tc>
          <w:tcPr>
            <w:tcW w:w="1518" w:type="dxa"/>
            <w:shd w:val="clear" w:color="auto" w:fill="D9D9D9" w:themeFill="background1" w:themeFillShade="D9"/>
          </w:tcPr>
          <w:p w14:paraId="3F47E491" w14:textId="77777777" w:rsidR="00663B59" w:rsidRDefault="00663B59" w:rsidP="007866E0">
            <w:pPr>
              <w:jc w:val="center"/>
            </w:pPr>
            <w:r>
              <w:t>Modul</w:t>
            </w:r>
          </w:p>
        </w:tc>
        <w:tc>
          <w:tcPr>
            <w:tcW w:w="1563" w:type="dxa"/>
            <w:shd w:val="clear" w:color="auto" w:fill="D9D9D9" w:themeFill="background1" w:themeFillShade="D9"/>
          </w:tcPr>
          <w:p w14:paraId="44187601" w14:textId="77777777" w:rsidR="00663B59" w:rsidRDefault="00663B59" w:rsidP="007866E0">
            <w:pPr>
              <w:jc w:val="center"/>
            </w:pPr>
            <w:r>
              <w:t>Skenario Uji</w:t>
            </w:r>
          </w:p>
        </w:tc>
        <w:tc>
          <w:tcPr>
            <w:tcW w:w="1733" w:type="dxa"/>
            <w:shd w:val="clear" w:color="auto" w:fill="D9D9D9" w:themeFill="background1" w:themeFillShade="D9"/>
          </w:tcPr>
          <w:p w14:paraId="7973CA58" w14:textId="77777777" w:rsidR="00663B59" w:rsidRPr="00D027B3" w:rsidRDefault="00663B59" w:rsidP="007866E0">
            <w:pPr>
              <w:jc w:val="center"/>
              <w:rPr>
                <w:i/>
                <w:iCs/>
              </w:rPr>
            </w:pPr>
            <w:r w:rsidRPr="00D027B3">
              <w:rPr>
                <w:i/>
                <w:iCs/>
              </w:rPr>
              <w:t>Expected Result</w:t>
            </w:r>
          </w:p>
        </w:tc>
        <w:tc>
          <w:tcPr>
            <w:tcW w:w="1575" w:type="dxa"/>
            <w:shd w:val="clear" w:color="auto" w:fill="D9D9D9" w:themeFill="background1" w:themeFillShade="D9"/>
          </w:tcPr>
          <w:p w14:paraId="6A2684D5" w14:textId="77777777" w:rsidR="00663B59" w:rsidRPr="00D027B3" w:rsidRDefault="00663B59" w:rsidP="007866E0">
            <w:pPr>
              <w:jc w:val="center"/>
              <w:rPr>
                <w:i/>
                <w:iCs/>
              </w:rPr>
            </w:pPr>
            <w:r w:rsidRPr="00D027B3">
              <w:rPr>
                <w:i/>
                <w:iCs/>
              </w:rPr>
              <w:t>Actual Result</w:t>
            </w:r>
          </w:p>
        </w:tc>
        <w:tc>
          <w:tcPr>
            <w:tcW w:w="1548" w:type="dxa"/>
            <w:shd w:val="clear" w:color="auto" w:fill="D9D9D9" w:themeFill="background1" w:themeFillShade="D9"/>
          </w:tcPr>
          <w:p w14:paraId="62C2CAC0" w14:textId="77777777" w:rsidR="00663B59" w:rsidRDefault="00663B59" w:rsidP="007866E0">
            <w:pPr>
              <w:jc w:val="center"/>
            </w:pPr>
            <w:r>
              <w:t>Kesimpulan</w:t>
            </w:r>
          </w:p>
        </w:tc>
      </w:tr>
      <w:tr w:rsidR="00663B59" w14:paraId="3B65B702" w14:textId="77777777" w:rsidTr="007866E0">
        <w:tc>
          <w:tcPr>
            <w:tcW w:w="1518" w:type="dxa"/>
          </w:tcPr>
          <w:p w14:paraId="389B1C42" w14:textId="77777777" w:rsidR="00663B59" w:rsidRDefault="00663B59" w:rsidP="007866E0">
            <w:r>
              <w:t>Melihat seluruh pelaksanaan seminar proposal dan sidang skripsi yang sedang berlangsung.</w:t>
            </w:r>
          </w:p>
        </w:tc>
        <w:tc>
          <w:tcPr>
            <w:tcW w:w="1563" w:type="dxa"/>
          </w:tcPr>
          <w:p w14:paraId="3197E924" w14:textId="77777777" w:rsidR="00663B59" w:rsidRDefault="00663B59" w:rsidP="007866E0">
            <w:r>
              <w:rPr>
                <w:i/>
                <w:iCs/>
              </w:rPr>
              <w:t>Positive</w:t>
            </w:r>
            <w:r w:rsidRPr="00E3008F">
              <w:rPr>
                <w:i/>
                <w:iCs/>
              </w:rPr>
              <w:t xml:space="preserve"> case</w:t>
            </w:r>
            <w:r>
              <w:t>: membuka halaman pelaksanaan sidang.</w:t>
            </w:r>
          </w:p>
        </w:tc>
        <w:tc>
          <w:tcPr>
            <w:tcW w:w="1733" w:type="dxa"/>
          </w:tcPr>
          <w:p w14:paraId="2BD7E9C3" w14:textId="77777777" w:rsidR="00663B59" w:rsidRDefault="00663B59" w:rsidP="007866E0">
            <w:r>
              <w:t>Menampilkan seluruh data pelaksanaan sidang yang berlangsung, mulai dari pengajuan hingga mendapatkan status lulus.</w:t>
            </w:r>
          </w:p>
        </w:tc>
        <w:tc>
          <w:tcPr>
            <w:tcW w:w="1575" w:type="dxa"/>
          </w:tcPr>
          <w:p w14:paraId="152FB5F5" w14:textId="77777777" w:rsidR="00663B59" w:rsidRDefault="00663B59" w:rsidP="007866E0">
            <w:r>
              <w:t>Menampilkan seluruh data pelaksanaan sidang yang berlangsung, mulai dari pengajuan hingga mendapatkan status lulus.</w:t>
            </w:r>
          </w:p>
        </w:tc>
        <w:tc>
          <w:tcPr>
            <w:tcW w:w="1548" w:type="dxa"/>
          </w:tcPr>
          <w:p w14:paraId="626442DB" w14:textId="77777777" w:rsidR="00663B59" w:rsidRDefault="00663B59" w:rsidP="007866E0">
            <w:pPr>
              <w:jc w:val="center"/>
            </w:pPr>
            <w:r>
              <w:t>Sesuai</w:t>
            </w:r>
          </w:p>
        </w:tc>
      </w:tr>
    </w:tbl>
    <w:p w14:paraId="482A8D56" w14:textId="77777777" w:rsidR="00663B59" w:rsidRDefault="00663B59" w:rsidP="00663B59">
      <w:pPr>
        <w:jc w:val="center"/>
      </w:pPr>
    </w:p>
    <w:p w14:paraId="237CEC45" w14:textId="69B59D36" w:rsidR="00663B59" w:rsidRDefault="00B3178B" w:rsidP="00663B59">
      <w:pPr>
        <w:jc w:val="center"/>
      </w:pPr>
      <w:bookmarkStart w:id="189" w:name="_Toc171756377"/>
      <w:r>
        <w:t>Tabel</w:t>
      </w:r>
      <w:r w:rsidR="00663B59">
        <w:t xml:space="preserve"> </w:t>
      </w:r>
      <w:r w:rsidR="00663B59">
        <w:fldChar w:fldCharType="begin"/>
      </w:r>
      <w:r w:rsidR="00663B59">
        <w:instrText xml:space="preserve"> SEQ Tabel \* ARABIC </w:instrText>
      </w:r>
      <w:r w:rsidR="00663B59">
        <w:fldChar w:fldCharType="separate"/>
      </w:r>
      <w:r w:rsidR="0067630B">
        <w:rPr>
          <w:noProof/>
        </w:rPr>
        <w:t>28</w:t>
      </w:r>
      <w:r w:rsidR="00663B59">
        <w:fldChar w:fldCharType="end"/>
      </w:r>
      <w:r w:rsidR="00313863">
        <w:t>.</w:t>
      </w:r>
      <w:r w:rsidR="00663B59">
        <w:t xml:space="preserve"> </w:t>
      </w:r>
      <w:r w:rsidR="00663B59" w:rsidRPr="00E31E2A">
        <w:rPr>
          <w:i/>
          <w:iCs/>
        </w:rPr>
        <w:t>Blackbox</w:t>
      </w:r>
      <w:r w:rsidR="00663B59">
        <w:t xml:space="preserve"> menu penerimaan revisi </w:t>
      </w:r>
      <w:r w:rsidR="00675383">
        <w:t>komite</w:t>
      </w:r>
      <w:bookmarkEnd w:id="1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663B59" w14:paraId="4442CC10" w14:textId="77777777" w:rsidTr="007866E0">
        <w:trPr>
          <w:tblHeader/>
        </w:trPr>
        <w:tc>
          <w:tcPr>
            <w:tcW w:w="1518" w:type="dxa"/>
            <w:shd w:val="clear" w:color="auto" w:fill="D9D9D9" w:themeFill="background1" w:themeFillShade="D9"/>
          </w:tcPr>
          <w:p w14:paraId="0A80C63F" w14:textId="77777777" w:rsidR="00663B59" w:rsidRDefault="00663B59" w:rsidP="007866E0">
            <w:pPr>
              <w:jc w:val="center"/>
            </w:pPr>
            <w:r>
              <w:lastRenderedPageBreak/>
              <w:t>Modul</w:t>
            </w:r>
          </w:p>
        </w:tc>
        <w:tc>
          <w:tcPr>
            <w:tcW w:w="1563" w:type="dxa"/>
            <w:shd w:val="clear" w:color="auto" w:fill="D9D9D9" w:themeFill="background1" w:themeFillShade="D9"/>
          </w:tcPr>
          <w:p w14:paraId="094214B0" w14:textId="77777777" w:rsidR="00663B59" w:rsidRDefault="00663B59" w:rsidP="007866E0">
            <w:pPr>
              <w:jc w:val="center"/>
            </w:pPr>
            <w:r>
              <w:t>Skenario Uji</w:t>
            </w:r>
          </w:p>
        </w:tc>
        <w:tc>
          <w:tcPr>
            <w:tcW w:w="1733" w:type="dxa"/>
            <w:shd w:val="clear" w:color="auto" w:fill="D9D9D9" w:themeFill="background1" w:themeFillShade="D9"/>
          </w:tcPr>
          <w:p w14:paraId="47206773" w14:textId="77777777" w:rsidR="00663B59" w:rsidRPr="00D027B3" w:rsidRDefault="00663B59" w:rsidP="007866E0">
            <w:pPr>
              <w:jc w:val="center"/>
              <w:rPr>
                <w:i/>
                <w:iCs/>
              </w:rPr>
            </w:pPr>
            <w:r w:rsidRPr="00D027B3">
              <w:rPr>
                <w:i/>
                <w:iCs/>
              </w:rPr>
              <w:t>Expected Result</w:t>
            </w:r>
          </w:p>
        </w:tc>
        <w:tc>
          <w:tcPr>
            <w:tcW w:w="1575" w:type="dxa"/>
            <w:shd w:val="clear" w:color="auto" w:fill="D9D9D9" w:themeFill="background1" w:themeFillShade="D9"/>
          </w:tcPr>
          <w:p w14:paraId="412D7381" w14:textId="77777777" w:rsidR="00663B59" w:rsidRPr="00D027B3" w:rsidRDefault="00663B59" w:rsidP="007866E0">
            <w:pPr>
              <w:jc w:val="center"/>
              <w:rPr>
                <w:i/>
                <w:iCs/>
              </w:rPr>
            </w:pPr>
            <w:r w:rsidRPr="00D027B3">
              <w:rPr>
                <w:i/>
                <w:iCs/>
              </w:rPr>
              <w:t>Actual Result</w:t>
            </w:r>
          </w:p>
        </w:tc>
        <w:tc>
          <w:tcPr>
            <w:tcW w:w="1548" w:type="dxa"/>
            <w:shd w:val="clear" w:color="auto" w:fill="D9D9D9" w:themeFill="background1" w:themeFillShade="D9"/>
          </w:tcPr>
          <w:p w14:paraId="07B4F5B5" w14:textId="77777777" w:rsidR="00663B59" w:rsidRDefault="00663B59" w:rsidP="007866E0">
            <w:pPr>
              <w:jc w:val="center"/>
            </w:pPr>
            <w:r>
              <w:t>Kesimpulan</w:t>
            </w:r>
          </w:p>
        </w:tc>
      </w:tr>
      <w:tr w:rsidR="00663B59" w14:paraId="019AE12D" w14:textId="77777777" w:rsidTr="007866E0">
        <w:tc>
          <w:tcPr>
            <w:tcW w:w="1518" w:type="dxa"/>
          </w:tcPr>
          <w:p w14:paraId="519B5B34" w14:textId="77777777" w:rsidR="00663B59" w:rsidRDefault="00663B59" w:rsidP="007866E0">
            <w:r>
              <w:t>Melihat semua daftar penerimaan revisi.</w:t>
            </w:r>
          </w:p>
        </w:tc>
        <w:tc>
          <w:tcPr>
            <w:tcW w:w="1563" w:type="dxa"/>
          </w:tcPr>
          <w:p w14:paraId="5006A81D" w14:textId="77777777" w:rsidR="00663B59" w:rsidRDefault="00663B59" w:rsidP="007866E0">
            <w:r>
              <w:rPr>
                <w:i/>
                <w:iCs/>
              </w:rPr>
              <w:t>Positive</w:t>
            </w:r>
            <w:r w:rsidRPr="00E3008F">
              <w:rPr>
                <w:i/>
                <w:iCs/>
              </w:rPr>
              <w:t xml:space="preserve"> case</w:t>
            </w:r>
            <w:r>
              <w:t>: membuka halaman penerimaan revisi.</w:t>
            </w:r>
          </w:p>
        </w:tc>
        <w:tc>
          <w:tcPr>
            <w:tcW w:w="1733" w:type="dxa"/>
          </w:tcPr>
          <w:p w14:paraId="2A6C52A7" w14:textId="77777777" w:rsidR="00663B59" w:rsidRDefault="00663B59" w:rsidP="007866E0">
            <w:r>
              <w:t>Menampilkan seluruh data revisi mahasiswa yang telah dikonfirmasi oleh masing-masing dosen penguji dan pembimbing yang terkait.</w:t>
            </w:r>
          </w:p>
        </w:tc>
        <w:tc>
          <w:tcPr>
            <w:tcW w:w="1575" w:type="dxa"/>
          </w:tcPr>
          <w:p w14:paraId="18AB9CA6" w14:textId="77777777" w:rsidR="00663B59" w:rsidRDefault="00663B59" w:rsidP="007866E0">
            <w:r>
              <w:t>Menampilkan seluruh data revisi mahasiswa yang telah dikonfirmasi oleh masing-masing dosen penguji dan pembimbing yang terkait.</w:t>
            </w:r>
          </w:p>
        </w:tc>
        <w:tc>
          <w:tcPr>
            <w:tcW w:w="1548" w:type="dxa"/>
          </w:tcPr>
          <w:p w14:paraId="0AA546D4" w14:textId="77777777" w:rsidR="00663B59" w:rsidRDefault="00663B59" w:rsidP="007866E0">
            <w:pPr>
              <w:jc w:val="center"/>
            </w:pPr>
            <w:r>
              <w:t>Sesuai</w:t>
            </w:r>
          </w:p>
        </w:tc>
      </w:tr>
      <w:tr w:rsidR="00663B59" w14:paraId="2553EBA8" w14:textId="77777777" w:rsidTr="007866E0">
        <w:tc>
          <w:tcPr>
            <w:tcW w:w="1518" w:type="dxa"/>
          </w:tcPr>
          <w:p w14:paraId="2DBD2AA1" w14:textId="77777777" w:rsidR="00663B59" w:rsidRDefault="00663B59" w:rsidP="007866E0">
            <w:r>
              <w:t>Melihat detail penerimaan revisi.</w:t>
            </w:r>
          </w:p>
        </w:tc>
        <w:tc>
          <w:tcPr>
            <w:tcW w:w="1563" w:type="dxa"/>
          </w:tcPr>
          <w:p w14:paraId="4D192D91" w14:textId="77777777" w:rsidR="00663B59" w:rsidRDefault="00663B59" w:rsidP="007866E0">
            <w:pPr>
              <w:rPr>
                <w:i/>
                <w:iCs/>
              </w:rPr>
            </w:pPr>
            <w:r>
              <w:rPr>
                <w:i/>
                <w:iCs/>
              </w:rPr>
              <w:t>Positive case</w:t>
            </w:r>
            <w:r>
              <w:t>: menekan tombol detail pada baris revisi yang ingin dilihat.</w:t>
            </w:r>
          </w:p>
        </w:tc>
        <w:tc>
          <w:tcPr>
            <w:tcW w:w="1733" w:type="dxa"/>
          </w:tcPr>
          <w:p w14:paraId="59F5F92A" w14:textId="77777777" w:rsidR="00663B59" w:rsidRDefault="00663B59" w:rsidP="007866E0">
            <w:r>
              <w:t>Menampilkan detail dari data revisi tersebut.</w:t>
            </w:r>
          </w:p>
        </w:tc>
        <w:tc>
          <w:tcPr>
            <w:tcW w:w="1575" w:type="dxa"/>
          </w:tcPr>
          <w:p w14:paraId="4C64AE8D" w14:textId="77777777" w:rsidR="00663B59" w:rsidRDefault="00663B59" w:rsidP="007866E0">
            <w:r>
              <w:t>Menampilkan detail dari data revisi tersebut.</w:t>
            </w:r>
          </w:p>
        </w:tc>
        <w:tc>
          <w:tcPr>
            <w:tcW w:w="1548" w:type="dxa"/>
          </w:tcPr>
          <w:p w14:paraId="4D893F73" w14:textId="77777777" w:rsidR="00663B59" w:rsidRDefault="00663B59" w:rsidP="007866E0">
            <w:pPr>
              <w:jc w:val="center"/>
            </w:pPr>
            <w:r>
              <w:t>Sesuai</w:t>
            </w:r>
          </w:p>
        </w:tc>
      </w:tr>
      <w:tr w:rsidR="000463C8" w14:paraId="79E675DD" w14:textId="77777777" w:rsidTr="007866E0">
        <w:tc>
          <w:tcPr>
            <w:tcW w:w="1518" w:type="dxa"/>
          </w:tcPr>
          <w:p w14:paraId="22E2038A" w14:textId="7881F673" w:rsidR="000463C8" w:rsidRDefault="000463C8" w:rsidP="000463C8">
            <w:r>
              <w:t>Menerima pengajuan revisi.</w:t>
            </w:r>
          </w:p>
        </w:tc>
        <w:tc>
          <w:tcPr>
            <w:tcW w:w="1563" w:type="dxa"/>
          </w:tcPr>
          <w:p w14:paraId="53AE7B01" w14:textId="30543237" w:rsidR="000463C8" w:rsidRDefault="000463C8" w:rsidP="000463C8">
            <w:pPr>
              <w:rPr>
                <w:i/>
                <w:iCs/>
              </w:rPr>
            </w:pPr>
            <w:r>
              <w:rPr>
                <w:i/>
                <w:iCs/>
              </w:rPr>
              <w:t>Positive case</w:t>
            </w:r>
            <w:r>
              <w:t xml:space="preserve">: </w:t>
            </w:r>
            <w:r w:rsidR="00352329">
              <w:t>menekan tombol terima.</w:t>
            </w:r>
          </w:p>
        </w:tc>
        <w:tc>
          <w:tcPr>
            <w:tcW w:w="1733" w:type="dxa"/>
          </w:tcPr>
          <w:p w14:paraId="67B1C634" w14:textId="4C644A54" w:rsidR="000463C8" w:rsidRDefault="004D38A1" w:rsidP="000463C8">
            <w:r>
              <w:t xml:space="preserve">Status pengajuan </w:t>
            </w:r>
            <w:r w:rsidR="009B4E18">
              <w:t>skripsi mahasiswa menjadi lulus.</w:t>
            </w:r>
          </w:p>
        </w:tc>
        <w:tc>
          <w:tcPr>
            <w:tcW w:w="1575" w:type="dxa"/>
          </w:tcPr>
          <w:p w14:paraId="2A0DA7DC" w14:textId="03D68E9C" w:rsidR="000463C8" w:rsidRDefault="006B78D0" w:rsidP="000463C8">
            <w:r>
              <w:t>Status pengajuan skripsi mahasiswa menjadi lulus</w:t>
            </w:r>
          </w:p>
        </w:tc>
        <w:tc>
          <w:tcPr>
            <w:tcW w:w="1548" w:type="dxa"/>
          </w:tcPr>
          <w:p w14:paraId="68ED7D22" w14:textId="5A0ED96C" w:rsidR="000463C8" w:rsidRDefault="006B78D0" w:rsidP="000463C8">
            <w:pPr>
              <w:jc w:val="center"/>
            </w:pPr>
            <w:r>
              <w:t>Sesuai</w:t>
            </w:r>
          </w:p>
        </w:tc>
      </w:tr>
      <w:tr w:rsidR="000463C8" w14:paraId="791BAB7A" w14:textId="77777777" w:rsidTr="007866E0">
        <w:tc>
          <w:tcPr>
            <w:tcW w:w="1518" w:type="dxa"/>
          </w:tcPr>
          <w:p w14:paraId="1360D069" w14:textId="579FBEED" w:rsidR="000463C8" w:rsidRDefault="000463C8" w:rsidP="000463C8">
            <w:r>
              <w:t>Menolak pengajuan revisi.</w:t>
            </w:r>
          </w:p>
        </w:tc>
        <w:tc>
          <w:tcPr>
            <w:tcW w:w="1563" w:type="dxa"/>
          </w:tcPr>
          <w:p w14:paraId="04280312" w14:textId="6A1C8154" w:rsidR="000463C8" w:rsidRDefault="000463C8" w:rsidP="000463C8">
            <w:pPr>
              <w:rPr>
                <w:i/>
                <w:iCs/>
              </w:rPr>
            </w:pPr>
            <w:r>
              <w:rPr>
                <w:i/>
                <w:iCs/>
              </w:rPr>
              <w:t>Positive case</w:t>
            </w:r>
            <w:r>
              <w:t xml:space="preserve">: </w:t>
            </w:r>
            <w:r w:rsidR="007F7A33">
              <w:t>menekan tombol tolak.</w:t>
            </w:r>
          </w:p>
        </w:tc>
        <w:tc>
          <w:tcPr>
            <w:tcW w:w="1733" w:type="dxa"/>
          </w:tcPr>
          <w:p w14:paraId="0E0A827D" w14:textId="321AC5CD" w:rsidR="000463C8" w:rsidRDefault="004E5FCA" w:rsidP="000463C8">
            <w:r>
              <w:t>Status pengajuan skripsi mahasiswa menjadi tidak lulus.</w:t>
            </w:r>
          </w:p>
        </w:tc>
        <w:tc>
          <w:tcPr>
            <w:tcW w:w="1575" w:type="dxa"/>
          </w:tcPr>
          <w:p w14:paraId="443CAAAF" w14:textId="7010A06B" w:rsidR="000463C8" w:rsidRDefault="00137C0F" w:rsidP="000463C8">
            <w:r>
              <w:t>Status pengajuan skripsi mahasiswa menjadi tidak lulus.</w:t>
            </w:r>
          </w:p>
        </w:tc>
        <w:tc>
          <w:tcPr>
            <w:tcW w:w="1548" w:type="dxa"/>
          </w:tcPr>
          <w:p w14:paraId="666CDB08" w14:textId="7B6EEE6C" w:rsidR="000463C8" w:rsidRDefault="00137C0F" w:rsidP="000463C8">
            <w:pPr>
              <w:jc w:val="center"/>
            </w:pPr>
            <w:r>
              <w:t>Sesuai</w:t>
            </w:r>
          </w:p>
        </w:tc>
      </w:tr>
      <w:tr w:rsidR="000463C8" w14:paraId="4335AD96" w14:textId="77777777" w:rsidTr="007866E0">
        <w:tc>
          <w:tcPr>
            <w:tcW w:w="1518" w:type="dxa"/>
          </w:tcPr>
          <w:p w14:paraId="7C05AE69" w14:textId="28FDB127" w:rsidR="000463C8" w:rsidRDefault="000463C8" w:rsidP="000463C8">
            <w:r>
              <w:t>Merevisi kembali pengajuan revisi (jika salah satu dosen ada yang menolak revisi).</w:t>
            </w:r>
          </w:p>
        </w:tc>
        <w:tc>
          <w:tcPr>
            <w:tcW w:w="1563" w:type="dxa"/>
          </w:tcPr>
          <w:p w14:paraId="0100F6FF" w14:textId="752A256E" w:rsidR="000463C8" w:rsidRDefault="000463C8" w:rsidP="000463C8">
            <w:pPr>
              <w:rPr>
                <w:i/>
                <w:iCs/>
              </w:rPr>
            </w:pPr>
            <w:r>
              <w:rPr>
                <w:i/>
                <w:iCs/>
              </w:rPr>
              <w:t>Positive case</w:t>
            </w:r>
            <w:r>
              <w:t xml:space="preserve">: </w:t>
            </w:r>
            <w:r w:rsidR="00874DF9">
              <w:t>menekan tombol revisi.</w:t>
            </w:r>
          </w:p>
        </w:tc>
        <w:tc>
          <w:tcPr>
            <w:tcW w:w="1733" w:type="dxa"/>
          </w:tcPr>
          <w:p w14:paraId="1D104A10" w14:textId="4AD01D66" w:rsidR="000463C8" w:rsidRDefault="00507512" w:rsidP="000463C8">
            <w:r>
              <w:t>Revisi masuk ke mahasiswa kembali.</w:t>
            </w:r>
          </w:p>
        </w:tc>
        <w:tc>
          <w:tcPr>
            <w:tcW w:w="1575" w:type="dxa"/>
          </w:tcPr>
          <w:p w14:paraId="14F60ED9" w14:textId="51804994" w:rsidR="000463C8" w:rsidRDefault="00F114CD" w:rsidP="000463C8">
            <w:r>
              <w:t>Revisi masuk ke mahasiswa kembali.</w:t>
            </w:r>
          </w:p>
        </w:tc>
        <w:tc>
          <w:tcPr>
            <w:tcW w:w="1548" w:type="dxa"/>
          </w:tcPr>
          <w:p w14:paraId="3EA4614D" w14:textId="1DEC8334" w:rsidR="000463C8" w:rsidRDefault="00F114CD" w:rsidP="000463C8">
            <w:pPr>
              <w:jc w:val="center"/>
            </w:pPr>
            <w:r>
              <w:t>Sesuai</w:t>
            </w:r>
          </w:p>
        </w:tc>
      </w:tr>
    </w:tbl>
    <w:p w14:paraId="0CECBED4" w14:textId="77777777" w:rsidR="00397528" w:rsidRDefault="00397528" w:rsidP="00631E56">
      <w:pPr>
        <w:jc w:val="center"/>
      </w:pPr>
    </w:p>
    <w:p w14:paraId="203BBD72" w14:textId="458137FF" w:rsidR="00324427" w:rsidRDefault="00B3178B" w:rsidP="005B3FB3">
      <w:pPr>
        <w:jc w:val="center"/>
      </w:pPr>
      <w:bookmarkStart w:id="190" w:name="_Toc171756378"/>
      <w:r>
        <w:t>Tabel</w:t>
      </w:r>
      <w:r w:rsidR="005B3FB3">
        <w:t xml:space="preserve"> </w:t>
      </w:r>
      <w:r w:rsidR="005B3FB3">
        <w:fldChar w:fldCharType="begin"/>
      </w:r>
      <w:r w:rsidR="005B3FB3">
        <w:instrText xml:space="preserve"> SEQ Tabel \* ARABIC </w:instrText>
      </w:r>
      <w:r w:rsidR="005B3FB3">
        <w:fldChar w:fldCharType="separate"/>
      </w:r>
      <w:r w:rsidR="0067630B">
        <w:rPr>
          <w:noProof/>
        </w:rPr>
        <w:t>29</w:t>
      </w:r>
      <w:r w:rsidR="005B3FB3">
        <w:fldChar w:fldCharType="end"/>
      </w:r>
      <w:r w:rsidR="00313863">
        <w:t>.</w:t>
      </w:r>
      <w:r w:rsidR="005B3FB3">
        <w:t xml:space="preserve"> </w:t>
      </w:r>
      <w:r w:rsidR="005B3FB3" w:rsidRPr="005B3FB3">
        <w:rPr>
          <w:i/>
          <w:iCs/>
        </w:rPr>
        <w:t>Blackbox</w:t>
      </w:r>
      <w:r w:rsidR="005B3FB3">
        <w:t xml:space="preserve"> ganti role komite</w:t>
      </w:r>
      <w:bookmarkEnd w:id="1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1578AC" w14:paraId="604C9252" w14:textId="77777777" w:rsidTr="007866E0">
        <w:trPr>
          <w:tblHeader/>
        </w:trPr>
        <w:tc>
          <w:tcPr>
            <w:tcW w:w="1518" w:type="dxa"/>
            <w:shd w:val="clear" w:color="auto" w:fill="D9D9D9" w:themeFill="background1" w:themeFillShade="D9"/>
          </w:tcPr>
          <w:p w14:paraId="43D9FF39" w14:textId="77777777" w:rsidR="001578AC" w:rsidRDefault="001578AC" w:rsidP="007866E0">
            <w:pPr>
              <w:jc w:val="center"/>
            </w:pPr>
            <w:r>
              <w:t>Modul</w:t>
            </w:r>
          </w:p>
        </w:tc>
        <w:tc>
          <w:tcPr>
            <w:tcW w:w="1563" w:type="dxa"/>
            <w:shd w:val="clear" w:color="auto" w:fill="D9D9D9" w:themeFill="background1" w:themeFillShade="D9"/>
          </w:tcPr>
          <w:p w14:paraId="1D20F5B7" w14:textId="77777777" w:rsidR="001578AC" w:rsidRDefault="001578AC" w:rsidP="007866E0">
            <w:pPr>
              <w:jc w:val="center"/>
            </w:pPr>
            <w:r>
              <w:t>Skenario Uji</w:t>
            </w:r>
          </w:p>
        </w:tc>
        <w:tc>
          <w:tcPr>
            <w:tcW w:w="1733" w:type="dxa"/>
            <w:shd w:val="clear" w:color="auto" w:fill="D9D9D9" w:themeFill="background1" w:themeFillShade="D9"/>
          </w:tcPr>
          <w:p w14:paraId="147F3650" w14:textId="77777777" w:rsidR="001578AC" w:rsidRPr="00D027B3" w:rsidRDefault="001578AC" w:rsidP="007866E0">
            <w:pPr>
              <w:jc w:val="center"/>
              <w:rPr>
                <w:i/>
                <w:iCs/>
              </w:rPr>
            </w:pPr>
            <w:r w:rsidRPr="00D027B3">
              <w:rPr>
                <w:i/>
                <w:iCs/>
              </w:rPr>
              <w:t>Expected Result</w:t>
            </w:r>
          </w:p>
        </w:tc>
        <w:tc>
          <w:tcPr>
            <w:tcW w:w="1575" w:type="dxa"/>
            <w:shd w:val="clear" w:color="auto" w:fill="D9D9D9" w:themeFill="background1" w:themeFillShade="D9"/>
          </w:tcPr>
          <w:p w14:paraId="6F5363D1" w14:textId="77777777" w:rsidR="001578AC" w:rsidRPr="00D027B3" w:rsidRDefault="001578AC" w:rsidP="007866E0">
            <w:pPr>
              <w:jc w:val="center"/>
              <w:rPr>
                <w:i/>
                <w:iCs/>
              </w:rPr>
            </w:pPr>
            <w:r w:rsidRPr="00D027B3">
              <w:rPr>
                <w:i/>
                <w:iCs/>
              </w:rPr>
              <w:t>Actual Result</w:t>
            </w:r>
          </w:p>
        </w:tc>
        <w:tc>
          <w:tcPr>
            <w:tcW w:w="1548" w:type="dxa"/>
            <w:shd w:val="clear" w:color="auto" w:fill="D9D9D9" w:themeFill="background1" w:themeFillShade="D9"/>
          </w:tcPr>
          <w:p w14:paraId="6D293113" w14:textId="77777777" w:rsidR="001578AC" w:rsidRDefault="001578AC" w:rsidP="007866E0">
            <w:pPr>
              <w:jc w:val="center"/>
            </w:pPr>
            <w:r>
              <w:t>Kesimpulan</w:t>
            </w:r>
          </w:p>
        </w:tc>
      </w:tr>
      <w:tr w:rsidR="001578AC" w14:paraId="0BE4EB6C" w14:textId="77777777" w:rsidTr="007866E0">
        <w:tc>
          <w:tcPr>
            <w:tcW w:w="1518" w:type="dxa"/>
          </w:tcPr>
          <w:p w14:paraId="74964DB2" w14:textId="766ED97B" w:rsidR="001578AC" w:rsidRDefault="009F7CBC" w:rsidP="007866E0">
            <w:r>
              <w:t>Dapat mengganti role jika komite memiliki role lain, seperti ketua penguji, dosen penguji, atau dosen pembimbing</w:t>
            </w:r>
            <w:r w:rsidR="001578AC">
              <w:t>.</w:t>
            </w:r>
          </w:p>
        </w:tc>
        <w:tc>
          <w:tcPr>
            <w:tcW w:w="1563" w:type="dxa"/>
          </w:tcPr>
          <w:p w14:paraId="452F93CF" w14:textId="73046441" w:rsidR="001578AC" w:rsidRDefault="001578AC" w:rsidP="007866E0">
            <w:r>
              <w:rPr>
                <w:i/>
                <w:iCs/>
              </w:rPr>
              <w:t>Positive</w:t>
            </w:r>
            <w:r w:rsidRPr="00E3008F">
              <w:rPr>
                <w:i/>
                <w:iCs/>
              </w:rPr>
              <w:t xml:space="preserve"> case</w:t>
            </w:r>
            <w:r>
              <w:t>: me</w:t>
            </w:r>
            <w:r w:rsidR="009C5484">
              <w:t>nekan tombol role di pojok kanan atas</w:t>
            </w:r>
            <w:r w:rsidR="00C261AC">
              <w:t>, lalu melakukan pergantian ke role dosen.</w:t>
            </w:r>
          </w:p>
        </w:tc>
        <w:tc>
          <w:tcPr>
            <w:tcW w:w="1733" w:type="dxa"/>
          </w:tcPr>
          <w:p w14:paraId="4D4646A3" w14:textId="22F729D3" w:rsidR="001578AC" w:rsidRDefault="00C261AC" w:rsidP="007866E0">
            <w:r>
              <w:t>Role berubah menjadi dosen.</w:t>
            </w:r>
          </w:p>
        </w:tc>
        <w:tc>
          <w:tcPr>
            <w:tcW w:w="1575" w:type="dxa"/>
          </w:tcPr>
          <w:p w14:paraId="1C10BE46" w14:textId="2399626B" w:rsidR="001578AC" w:rsidRDefault="00C261AC" w:rsidP="007866E0">
            <w:r>
              <w:t>Role berubah menjadi dosen.</w:t>
            </w:r>
          </w:p>
        </w:tc>
        <w:tc>
          <w:tcPr>
            <w:tcW w:w="1548" w:type="dxa"/>
          </w:tcPr>
          <w:p w14:paraId="49603BDA" w14:textId="77777777" w:rsidR="001578AC" w:rsidRDefault="001578AC" w:rsidP="007866E0">
            <w:pPr>
              <w:jc w:val="center"/>
            </w:pPr>
            <w:r>
              <w:t>Sesuai</w:t>
            </w:r>
          </w:p>
        </w:tc>
      </w:tr>
    </w:tbl>
    <w:p w14:paraId="223C338D" w14:textId="77777777" w:rsidR="007D6319" w:rsidRDefault="007D6319" w:rsidP="005B3FB3">
      <w:pPr>
        <w:jc w:val="center"/>
      </w:pPr>
    </w:p>
    <w:p w14:paraId="7DF75EE1" w14:textId="347D7DAF" w:rsidR="00754350" w:rsidRDefault="00B3178B" w:rsidP="007F037F">
      <w:pPr>
        <w:jc w:val="center"/>
      </w:pPr>
      <w:bookmarkStart w:id="191" w:name="_Toc171756379"/>
      <w:r>
        <w:t>Tabel</w:t>
      </w:r>
      <w:r w:rsidR="007F037F">
        <w:t xml:space="preserve"> </w:t>
      </w:r>
      <w:r w:rsidR="007F037F">
        <w:fldChar w:fldCharType="begin"/>
      </w:r>
      <w:r w:rsidR="007F037F">
        <w:instrText xml:space="preserve"> SEQ Tabel \* ARABIC </w:instrText>
      </w:r>
      <w:r w:rsidR="007F037F">
        <w:fldChar w:fldCharType="separate"/>
      </w:r>
      <w:r w:rsidR="0067630B">
        <w:rPr>
          <w:noProof/>
        </w:rPr>
        <w:t>30</w:t>
      </w:r>
      <w:r w:rsidR="007F037F">
        <w:fldChar w:fldCharType="end"/>
      </w:r>
      <w:r w:rsidR="00313863">
        <w:t>.</w:t>
      </w:r>
      <w:r w:rsidR="007F037F">
        <w:t xml:space="preserve"> </w:t>
      </w:r>
      <w:r w:rsidR="007F037F" w:rsidRPr="007F037F">
        <w:rPr>
          <w:i/>
          <w:iCs/>
        </w:rPr>
        <w:t>Blackbox</w:t>
      </w:r>
      <w:r w:rsidR="007F037F">
        <w:t xml:space="preserve"> menu profile komite</w:t>
      </w:r>
      <w:bookmarkEnd w:id="19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4"/>
        <w:gridCol w:w="1519"/>
        <w:gridCol w:w="1698"/>
        <w:gridCol w:w="1556"/>
        <w:gridCol w:w="1520"/>
      </w:tblGrid>
      <w:tr w:rsidR="002B0463" w14:paraId="0B7D484B" w14:textId="77777777" w:rsidTr="00336EBA">
        <w:trPr>
          <w:tblHeader/>
        </w:trPr>
        <w:tc>
          <w:tcPr>
            <w:tcW w:w="1644" w:type="dxa"/>
            <w:shd w:val="clear" w:color="auto" w:fill="D9D9D9" w:themeFill="background1" w:themeFillShade="D9"/>
          </w:tcPr>
          <w:p w14:paraId="528FC92D" w14:textId="77777777" w:rsidR="0071752A" w:rsidRDefault="0071752A" w:rsidP="007866E0">
            <w:pPr>
              <w:jc w:val="center"/>
            </w:pPr>
            <w:r>
              <w:t>Modul</w:t>
            </w:r>
          </w:p>
        </w:tc>
        <w:tc>
          <w:tcPr>
            <w:tcW w:w="1519" w:type="dxa"/>
            <w:shd w:val="clear" w:color="auto" w:fill="D9D9D9" w:themeFill="background1" w:themeFillShade="D9"/>
          </w:tcPr>
          <w:p w14:paraId="71259564" w14:textId="77777777" w:rsidR="0071752A" w:rsidRDefault="0071752A" w:rsidP="007866E0">
            <w:pPr>
              <w:jc w:val="center"/>
            </w:pPr>
            <w:r>
              <w:t>Skenario Uji</w:t>
            </w:r>
          </w:p>
        </w:tc>
        <w:tc>
          <w:tcPr>
            <w:tcW w:w="1698" w:type="dxa"/>
            <w:shd w:val="clear" w:color="auto" w:fill="D9D9D9" w:themeFill="background1" w:themeFillShade="D9"/>
          </w:tcPr>
          <w:p w14:paraId="49E1198F" w14:textId="77777777" w:rsidR="0071752A" w:rsidRPr="00D027B3" w:rsidRDefault="0071752A" w:rsidP="007866E0">
            <w:pPr>
              <w:jc w:val="center"/>
              <w:rPr>
                <w:i/>
                <w:iCs/>
              </w:rPr>
            </w:pPr>
            <w:r w:rsidRPr="00D027B3">
              <w:rPr>
                <w:i/>
                <w:iCs/>
              </w:rPr>
              <w:t>Expected Result</w:t>
            </w:r>
          </w:p>
        </w:tc>
        <w:tc>
          <w:tcPr>
            <w:tcW w:w="1556" w:type="dxa"/>
            <w:shd w:val="clear" w:color="auto" w:fill="D9D9D9" w:themeFill="background1" w:themeFillShade="D9"/>
          </w:tcPr>
          <w:p w14:paraId="5B9E6315" w14:textId="77777777" w:rsidR="0071752A" w:rsidRPr="00D027B3" w:rsidRDefault="0071752A" w:rsidP="007866E0">
            <w:pPr>
              <w:jc w:val="center"/>
              <w:rPr>
                <w:i/>
                <w:iCs/>
              </w:rPr>
            </w:pPr>
            <w:r w:rsidRPr="00D027B3">
              <w:rPr>
                <w:i/>
                <w:iCs/>
              </w:rPr>
              <w:t>Actual Result</w:t>
            </w:r>
          </w:p>
        </w:tc>
        <w:tc>
          <w:tcPr>
            <w:tcW w:w="1520" w:type="dxa"/>
            <w:shd w:val="clear" w:color="auto" w:fill="D9D9D9" w:themeFill="background1" w:themeFillShade="D9"/>
          </w:tcPr>
          <w:p w14:paraId="664BF830" w14:textId="77777777" w:rsidR="0071752A" w:rsidRDefault="0071752A" w:rsidP="007866E0">
            <w:pPr>
              <w:jc w:val="center"/>
            </w:pPr>
            <w:r>
              <w:t>Kesimpulan</w:t>
            </w:r>
          </w:p>
        </w:tc>
      </w:tr>
      <w:tr w:rsidR="002B0463" w14:paraId="61A2F67B" w14:textId="77777777" w:rsidTr="00336EBA">
        <w:tc>
          <w:tcPr>
            <w:tcW w:w="1644" w:type="dxa"/>
          </w:tcPr>
          <w:p w14:paraId="604B2C94" w14:textId="38F6333C" w:rsidR="0071752A" w:rsidRDefault="00815A97" w:rsidP="007866E0">
            <w:r>
              <w:t>Menambahkan foto profil dan tanda tangan.</w:t>
            </w:r>
          </w:p>
        </w:tc>
        <w:tc>
          <w:tcPr>
            <w:tcW w:w="1519" w:type="dxa"/>
          </w:tcPr>
          <w:p w14:paraId="3EFA009C" w14:textId="19BF7C9F" w:rsidR="0071752A" w:rsidRDefault="0071752A" w:rsidP="007866E0">
            <w:r>
              <w:rPr>
                <w:i/>
                <w:iCs/>
              </w:rPr>
              <w:t>Positive</w:t>
            </w:r>
            <w:r w:rsidRPr="00E3008F">
              <w:rPr>
                <w:i/>
                <w:iCs/>
              </w:rPr>
              <w:t xml:space="preserve"> case</w:t>
            </w:r>
            <w:r>
              <w:t xml:space="preserve">: </w:t>
            </w:r>
            <w:r w:rsidR="00410BE0">
              <w:t xml:space="preserve">melakukan tambah </w:t>
            </w:r>
            <w:r w:rsidR="00C37F21">
              <w:t>data profile.</w:t>
            </w:r>
          </w:p>
        </w:tc>
        <w:tc>
          <w:tcPr>
            <w:tcW w:w="1698" w:type="dxa"/>
          </w:tcPr>
          <w:p w14:paraId="17F62828" w14:textId="5E97660B" w:rsidR="0071752A" w:rsidRDefault="00410BE0" w:rsidP="007866E0">
            <w:r>
              <w:t>Foto profile dan tanda tangan</w:t>
            </w:r>
            <w:r w:rsidR="00384D05">
              <w:t xml:space="preserve"> berhasil ditambahkan.</w:t>
            </w:r>
          </w:p>
        </w:tc>
        <w:tc>
          <w:tcPr>
            <w:tcW w:w="1556" w:type="dxa"/>
          </w:tcPr>
          <w:p w14:paraId="596F44F2" w14:textId="7A6DCF01" w:rsidR="0071752A" w:rsidRDefault="00410BE0" w:rsidP="007866E0">
            <w:r>
              <w:t xml:space="preserve">Foto profile dan tanda tangan </w:t>
            </w:r>
            <w:r w:rsidR="00384D05">
              <w:t>berhasil ditambahkan</w:t>
            </w:r>
          </w:p>
        </w:tc>
        <w:tc>
          <w:tcPr>
            <w:tcW w:w="1520" w:type="dxa"/>
          </w:tcPr>
          <w:p w14:paraId="1CB4DD85" w14:textId="77777777" w:rsidR="0071752A" w:rsidRDefault="0071752A" w:rsidP="007866E0">
            <w:pPr>
              <w:jc w:val="center"/>
            </w:pPr>
            <w:r>
              <w:t>Sesuai</w:t>
            </w:r>
          </w:p>
        </w:tc>
      </w:tr>
      <w:tr w:rsidR="001E09E1" w14:paraId="73D48C26" w14:textId="77777777" w:rsidTr="00336EBA">
        <w:tc>
          <w:tcPr>
            <w:tcW w:w="1644" w:type="dxa"/>
          </w:tcPr>
          <w:p w14:paraId="31E69E80" w14:textId="1B26D715" w:rsidR="006B3652" w:rsidRDefault="006B3652" w:rsidP="007866E0">
            <w:r>
              <w:t>Mengubah foto profil, tanda tangan, dan password.</w:t>
            </w:r>
          </w:p>
        </w:tc>
        <w:tc>
          <w:tcPr>
            <w:tcW w:w="1519" w:type="dxa"/>
          </w:tcPr>
          <w:p w14:paraId="775B6CFD" w14:textId="2A86E457" w:rsidR="006B3652" w:rsidRDefault="00AA37F2" w:rsidP="007866E0">
            <w:pPr>
              <w:rPr>
                <w:i/>
                <w:iCs/>
              </w:rPr>
            </w:pPr>
            <w:r>
              <w:rPr>
                <w:i/>
                <w:iCs/>
              </w:rPr>
              <w:t>Positive</w:t>
            </w:r>
            <w:r w:rsidRPr="00E3008F">
              <w:rPr>
                <w:i/>
                <w:iCs/>
              </w:rPr>
              <w:t xml:space="preserve"> case</w:t>
            </w:r>
            <w:r>
              <w:t xml:space="preserve">: </w:t>
            </w:r>
            <w:r w:rsidR="00C37F21">
              <w:t xml:space="preserve">mengubah data profile </w:t>
            </w:r>
            <w:r w:rsidR="00897195">
              <w:t>sesuai dengan format yang ditentukan</w:t>
            </w:r>
            <w:r w:rsidR="001E09E1">
              <w:t>.</w:t>
            </w:r>
          </w:p>
        </w:tc>
        <w:tc>
          <w:tcPr>
            <w:tcW w:w="1698" w:type="dxa"/>
          </w:tcPr>
          <w:p w14:paraId="09711F1C" w14:textId="1A2F9121" w:rsidR="006B3652" w:rsidRDefault="00922406" w:rsidP="007866E0">
            <w:r>
              <w:t>Foto profile dan tanda tangan</w:t>
            </w:r>
            <w:r w:rsidR="002B0463">
              <w:t xml:space="preserve"> berhasil</w:t>
            </w:r>
            <w:r>
              <w:t xml:space="preserve"> </w:t>
            </w:r>
            <w:r w:rsidR="002B0463">
              <w:t>di</w:t>
            </w:r>
            <w:r>
              <w:t>ubah.</w:t>
            </w:r>
          </w:p>
        </w:tc>
        <w:tc>
          <w:tcPr>
            <w:tcW w:w="1556" w:type="dxa"/>
          </w:tcPr>
          <w:p w14:paraId="53C33456" w14:textId="37ED1A6D" w:rsidR="006B3652" w:rsidRDefault="00922406" w:rsidP="007866E0">
            <w:r>
              <w:t xml:space="preserve">Foto profile dan tanda tangan </w:t>
            </w:r>
            <w:r w:rsidR="002B0463">
              <w:t>berhasil di</w:t>
            </w:r>
            <w:r>
              <w:t>ubah.</w:t>
            </w:r>
          </w:p>
        </w:tc>
        <w:tc>
          <w:tcPr>
            <w:tcW w:w="1520" w:type="dxa"/>
          </w:tcPr>
          <w:p w14:paraId="02BBA5CE" w14:textId="7A3DBBDE" w:rsidR="006B3652" w:rsidRDefault="00922406" w:rsidP="007866E0">
            <w:pPr>
              <w:jc w:val="center"/>
            </w:pPr>
            <w:r>
              <w:t>Sesuai</w:t>
            </w:r>
          </w:p>
        </w:tc>
      </w:tr>
      <w:tr w:rsidR="00336EBA" w14:paraId="10FB7378" w14:textId="77777777" w:rsidTr="00336EBA">
        <w:tc>
          <w:tcPr>
            <w:tcW w:w="1644" w:type="dxa"/>
          </w:tcPr>
          <w:p w14:paraId="2533C49D" w14:textId="77777777" w:rsidR="00336EBA" w:rsidRDefault="00336EBA" w:rsidP="00336EBA"/>
        </w:tc>
        <w:tc>
          <w:tcPr>
            <w:tcW w:w="1519" w:type="dxa"/>
          </w:tcPr>
          <w:p w14:paraId="4E0A94A6" w14:textId="5501D726" w:rsidR="00336EBA" w:rsidRDefault="00336EBA" w:rsidP="00336EBA">
            <w:pPr>
              <w:rPr>
                <w:i/>
                <w:iCs/>
              </w:rPr>
            </w:pPr>
            <w:r>
              <w:rPr>
                <w:i/>
                <w:iCs/>
              </w:rPr>
              <w:t>Negative</w:t>
            </w:r>
            <w:r w:rsidRPr="00E3008F">
              <w:rPr>
                <w:i/>
                <w:iCs/>
              </w:rPr>
              <w:t xml:space="preserve"> case</w:t>
            </w:r>
            <w:r>
              <w:t>: mengubah data profile</w:t>
            </w:r>
            <w:r w:rsidR="004265A4">
              <w:t xml:space="preserve"> tidak</w:t>
            </w:r>
            <w:r>
              <w:t xml:space="preserve"> sesuai dengan format yang ditentukan.</w:t>
            </w:r>
          </w:p>
        </w:tc>
        <w:tc>
          <w:tcPr>
            <w:tcW w:w="1698" w:type="dxa"/>
          </w:tcPr>
          <w:p w14:paraId="06F58770" w14:textId="14ADC61C" w:rsidR="00336EBA" w:rsidRDefault="00B208DD" w:rsidP="00336EBA">
            <w:r>
              <w:t>Mendapatkan pesan error yang sesuai.</w:t>
            </w:r>
          </w:p>
        </w:tc>
        <w:tc>
          <w:tcPr>
            <w:tcW w:w="1556" w:type="dxa"/>
          </w:tcPr>
          <w:p w14:paraId="14599314" w14:textId="03A25B07" w:rsidR="00336EBA" w:rsidRDefault="00E03856" w:rsidP="00336EBA">
            <w:r>
              <w:t>Mendapatkan pesan error yang sesuai.</w:t>
            </w:r>
          </w:p>
        </w:tc>
        <w:tc>
          <w:tcPr>
            <w:tcW w:w="1520" w:type="dxa"/>
          </w:tcPr>
          <w:p w14:paraId="4B6C335E" w14:textId="4BAABB56" w:rsidR="00336EBA" w:rsidRDefault="00E03856" w:rsidP="00336EBA">
            <w:pPr>
              <w:jc w:val="center"/>
            </w:pPr>
            <w:r>
              <w:t>Sesuai</w:t>
            </w:r>
          </w:p>
        </w:tc>
      </w:tr>
    </w:tbl>
    <w:p w14:paraId="1553FFFA" w14:textId="77777777" w:rsidR="0071752A" w:rsidRDefault="0071752A" w:rsidP="007F037F">
      <w:pPr>
        <w:jc w:val="center"/>
      </w:pPr>
    </w:p>
    <w:p w14:paraId="3BEE9627" w14:textId="736021CE" w:rsidR="00B45903" w:rsidRDefault="00B45903" w:rsidP="007F037F">
      <w:pPr>
        <w:jc w:val="center"/>
      </w:pPr>
      <w:r>
        <w:t xml:space="preserve">Berikut pada </w:t>
      </w:r>
      <w:r w:rsidR="00B3178B">
        <w:t>Tabel</w:t>
      </w:r>
      <w:r>
        <w:t xml:space="preserve"> </w:t>
      </w:r>
      <w:r w:rsidR="001129E7">
        <w:t>31</w:t>
      </w:r>
      <w:r w:rsidR="007C2720">
        <w:t xml:space="preserve"> s.d. </w:t>
      </w:r>
      <w:r w:rsidR="00DF0646">
        <w:t>3</w:t>
      </w:r>
      <w:r w:rsidR="001129E7">
        <w:t>9</w:t>
      </w:r>
      <w:r>
        <w:t xml:space="preserve"> merupakan data hasil pengujian pada role </w:t>
      </w:r>
      <w:r w:rsidR="003971F5">
        <w:t>ketua penguji</w:t>
      </w:r>
      <w:r>
        <w:t>.</w:t>
      </w:r>
    </w:p>
    <w:p w14:paraId="08234583" w14:textId="6BAD732E" w:rsidR="0063336C" w:rsidRDefault="00B3178B" w:rsidP="00C559C2">
      <w:pPr>
        <w:jc w:val="center"/>
      </w:pPr>
      <w:bookmarkStart w:id="192" w:name="_Toc171756380"/>
      <w:r>
        <w:t>Tabel</w:t>
      </w:r>
      <w:r w:rsidR="002B74AD">
        <w:t xml:space="preserve"> </w:t>
      </w:r>
      <w:r w:rsidR="002B74AD">
        <w:fldChar w:fldCharType="begin"/>
      </w:r>
      <w:r w:rsidR="002B74AD">
        <w:instrText xml:space="preserve"> SEQ Tabel \* ARABIC </w:instrText>
      </w:r>
      <w:r w:rsidR="002B74AD">
        <w:fldChar w:fldCharType="separate"/>
      </w:r>
      <w:r w:rsidR="0067630B">
        <w:rPr>
          <w:noProof/>
        </w:rPr>
        <w:t>31</w:t>
      </w:r>
      <w:r w:rsidR="002B74AD">
        <w:fldChar w:fldCharType="end"/>
      </w:r>
      <w:r w:rsidR="00313863">
        <w:t>.</w:t>
      </w:r>
      <w:r w:rsidR="002B74AD">
        <w:t xml:space="preserve"> </w:t>
      </w:r>
      <w:r w:rsidR="002B74AD" w:rsidRPr="00A67E5F">
        <w:rPr>
          <w:i/>
          <w:iCs/>
        </w:rPr>
        <w:t>Blackbox</w:t>
      </w:r>
      <w:r w:rsidR="002B74AD">
        <w:t xml:space="preserve"> </w:t>
      </w:r>
      <w:r w:rsidR="00C559C2" w:rsidRPr="0043540B">
        <w:rPr>
          <w:i/>
          <w:iCs/>
        </w:rPr>
        <w:t>authentication</w:t>
      </w:r>
      <w:r w:rsidR="00C559C2">
        <w:t xml:space="preserve"> ketua penguji</w:t>
      </w:r>
      <w:bookmarkEnd w:id="1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737E3C" w14:paraId="04F878C8" w14:textId="77777777" w:rsidTr="007866E0">
        <w:trPr>
          <w:tblHeader/>
        </w:trPr>
        <w:tc>
          <w:tcPr>
            <w:tcW w:w="1418" w:type="dxa"/>
            <w:shd w:val="clear" w:color="auto" w:fill="D9D9D9" w:themeFill="background1" w:themeFillShade="D9"/>
          </w:tcPr>
          <w:p w14:paraId="6E9D5501" w14:textId="77777777" w:rsidR="00737E3C" w:rsidRDefault="00737E3C" w:rsidP="007866E0">
            <w:pPr>
              <w:jc w:val="center"/>
            </w:pPr>
            <w:r>
              <w:t>Modul</w:t>
            </w:r>
          </w:p>
        </w:tc>
        <w:tc>
          <w:tcPr>
            <w:tcW w:w="1559" w:type="dxa"/>
            <w:shd w:val="clear" w:color="auto" w:fill="D9D9D9" w:themeFill="background1" w:themeFillShade="D9"/>
          </w:tcPr>
          <w:p w14:paraId="24D30AB7" w14:textId="77777777" w:rsidR="00737E3C" w:rsidRDefault="00737E3C" w:rsidP="007866E0">
            <w:pPr>
              <w:jc w:val="center"/>
            </w:pPr>
            <w:r>
              <w:t>Skenario Uji</w:t>
            </w:r>
          </w:p>
        </w:tc>
        <w:tc>
          <w:tcPr>
            <w:tcW w:w="1778" w:type="dxa"/>
            <w:shd w:val="clear" w:color="auto" w:fill="D9D9D9" w:themeFill="background1" w:themeFillShade="D9"/>
          </w:tcPr>
          <w:p w14:paraId="4F4ED1FE" w14:textId="77777777" w:rsidR="00737E3C" w:rsidRPr="00D027B3" w:rsidRDefault="00737E3C" w:rsidP="007866E0">
            <w:pPr>
              <w:jc w:val="center"/>
              <w:rPr>
                <w:i/>
                <w:iCs/>
              </w:rPr>
            </w:pPr>
            <w:r w:rsidRPr="00D027B3">
              <w:rPr>
                <w:i/>
                <w:iCs/>
              </w:rPr>
              <w:t>Expected Result</w:t>
            </w:r>
          </w:p>
        </w:tc>
        <w:tc>
          <w:tcPr>
            <w:tcW w:w="1586" w:type="dxa"/>
            <w:shd w:val="clear" w:color="auto" w:fill="D9D9D9" w:themeFill="background1" w:themeFillShade="D9"/>
          </w:tcPr>
          <w:p w14:paraId="1DDACA01" w14:textId="77777777" w:rsidR="00737E3C" w:rsidRPr="00D027B3" w:rsidRDefault="00737E3C" w:rsidP="007866E0">
            <w:pPr>
              <w:jc w:val="center"/>
              <w:rPr>
                <w:i/>
                <w:iCs/>
              </w:rPr>
            </w:pPr>
            <w:r w:rsidRPr="00D027B3">
              <w:rPr>
                <w:i/>
                <w:iCs/>
              </w:rPr>
              <w:t>Actual Result</w:t>
            </w:r>
          </w:p>
        </w:tc>
        <w:tc>
          <w:tcPr>
            <w:tcW w:w="1586" w:type="dxa"/>
            <w:shd w:val="clear" w:color="auto" w:fill="D9D9D9" w:themeFill="background1" w:themeFillShade="D9"/>
          </w:tcPr>
          <w:p w14:paraId="6D843BD6" w14:textId="77777777" w:rsidR="00737E3C" w:rsidRDefault="00737E3C" w:rsidP="007866E0">
            <w:pPr>
              <w:jc w:val="center"/>
            </w:pPr>
            <w:r>
              <w:t>Kesimpulan</w:t>
            </w:r>
          </w:p>
        </w:tc>
      </w:tr>
      <w:tr w:rsidR="00737E3C" w14:paraId="0F8CF4DC" w14:textId="77777777" w:rsidTr="007866E0">
        <w:tc>
          <w:tcPr>
            <w:tcW w:w="1418" w:type="dxa"/>
          </w:tcPr>
          <w:p w14:paraId="4B3E43D5" w14:textId="77777777" w:rsidR="00737E3C" w:rsidRDefault="00737E3C" w:rsidP="007866E0">
            <w:r>
              <w:t>Melakukan login.</w:t>
            </w:r>
          </w:p>
        </w:tc>
        <w:tc>
          <w:tcPr>
            <w:tcW w:w="1559" w:type="dxa"/>
          </w:tcPr>
          <w:p w14:paraId="2EBD1E8B" w14:textId="77777777" w:rsidR="00737E3C" w:rsidRDefault="00737E3C" w:rsidP="007866E0">
            <w:r w:rsidRPr="00E3008F">
              <w:rPr>
                <w:i/>
                <w:iCs/>
              </w:rPr>
              <w:t>Positive case</w:t>
            </w:r>
            <w:r>
              <w:t>: memasukkan email dan password dengan benar, lalu tekan tombol login.</w:t>
            </w:r>
          </w:p>
        </w:tc>
        <w:tc>
          <w:tcPr>
            <w:tcW w:w="1778" w:type="dxa"/>
          </w:tcPr>
          <w:p w14:paraId="28497E02" w14:textId="77777777" w:rsidR="00737E3C" w:rsidRDefault="00737E3C" w:rsidP="007866E0">
            <w:r>
              <w:t>Login berhasil, lalu akan menampilkan halaman home.</w:t>
            </w:r>
          </w:p>
        </w:tc>
        <w:tc>
          <w:tcPr>
            <w:tcW w:w="1586" w:type="dxa"/>
          </w:tcPr>
          <w:p w14:paraId="2673DF74" w14:textId="77777777" w:rsidR="00737E3C" w:rsidRDefault="00737E3C" w:rsidP="007866E0">
            <w:r>
              <w:t>Login berhasil, lalu akan menampilkan halaman home.</w:t>
            </w:r>
          </w:p>
        </w:tc>
        <w:tc>
          <w:tcPr>
            <w:tcW w:w="1586" w:type="dxa"/>
          </w:tcPr>
          <w:p w14:paraId="46503EFB" w14:textId="77777777" w:rsidR="00737E3C" w:rsidRDefault="00737E3C" w:rsidP="007866E0">
            <w:pPr>
              <w:jc w:val="center"/>
            </w:pPr>
            <w:r>
              <w:t>Sesuai</w:t>
            </w:r>
          </w:p>
        </w:tc>
      </w:tr>
      <w:tr w:rsidR="00737E3C" w14:paraId="1274CD13" w14:textId="77777777" w:rsidTr="007866E0">
        <w:tc>
          <w:tcPr>
            <w:tcW w:w="1418" w:type="dxa"/>
          </w:tcPr>
          <w:p w14:paraId="2D9A4EF3" w14:textId="77777777" w:rsidR="00737E3C" w:rsidRDefault="00737E3C" w:rsidP="007866E0"/>
        </w:tc>
        <w:tc>
          <w:tcPr>
            <w:tcW w:w="1559" w:type="dxa"/>
          </w:tcPr>
          <w:p w14:paraId="13D38E81" w14:textId="77777777" w:rsidR="00737E3C" w:rsidRDefault="00737E3C" w:rsidP="007866E0">
            <w:r w:rsidRPr="00E3008F">
              <w:rPr>
                <w:i/>
                <w:iCs/>
              </w:rPr>
              <w:t>Negative case</w:t>
            </w:r>
            <w:r>
              <w:t>: memasukkan email dan password dengan benar, lalu tekan tombol login.</w:t>
            </w:r>
          </w:p>
        </w:tc>
        <w:tc>
          <w:tcPr>
            <w:tcW w:w="1778" w:type="dxa"/>
          </w:tcPr>
          <w:p w14:paraId="360EB69E" w14:textId="77777777" w:rsidR="00737E3C" w:rsidRDefault="00737E3C" w:rsidP="007866E0">
            <w:r>
              <w:t>Login gagal, lalu akan mendapatkan pesan kesalahan yang sesuai.</w:t>
            </w:r>
          </w:p>
        </w:tc>
        <w:tc>
          <w:tcPr>
            <w:tcW w:w="1586" w:type="dxa"/>
          </w:tcPr>
          <w:p w14:paraId="6D809760" w14:textId="77777777" w:rsidR="00737E3C" w:rsidRDefault="00737E3C" w:rsidP="007866E0">
            <w:r>
              <w:t>Login gagal, lalu akan mendapatkan pesan kesalahan yang sesuai.</w:t>
            </w:r>
          </w:p>
        </w:tc>
        <w:tc>
          <w:tcPr>
            <w:tcW w:w="1586" w:type="dxa"/>
          </w:tcPr>
          <w:p w14:paraId="793C1EC1" w14:textId="77777777" w:rsidR="00737E3C" w:rsidRDefault="00737E3C" w:rsidP="007866E0">
            <w:pPr>
              <w:jc w:val="center"/>
            </w:pPr>
            <w:r>
              <w:t>Sesuai</w:t>
            </w:r>
          </w:p>
        </w:tc>
      </w:tr>
      <w:tr w:rsidR="00737E3C" w14:paraId="4332844A" w14:textId="77777777" w:rsidTr="007866E0">
        <w:tc>
          <w:tcPr>
            <w:tcW w:w="1418" w:type="dxa"/>
          </w:tcPr>
          <w:p w14:paraId="25EC083A" w14:textId="77777777" w:rsidR="00737E3C" w:rsidRDefault="00737E3C" w:rsidP="007866E0">
            <w:r>
              <w:t>Melakukan logout.</w:t>
            </w:r>
          </w:p>
        </w:tc>
        <w:tc>
          <w:tcPr>
            <w:tcW w:w="1559" w:type="dxa"/>
          </w:tcPr>
          <w:p w14:paraId="6B0466FE" w14:textId="77777777" w:rsidR="00737E3C" w:rsidRDefault="00737E3C" w:rsidP="007866E0">
            <w:r>
              <w:t>Positive case: menekan tombol logout.</w:t>
            </w:r>
          </w:p>
        </w:tc>
        <w:tc>
          <w:tcPr>
            <w:tcW w:w="1778" w:type="dxa"/>
          </w:tcPr>
          <w:p w14:paraId="22F01AE2" w14:textId="77777777" w:rsidR="00737E3C" w:rsidRDefault="00737E3C" w:rsidP="007866E0">
            <w:r>
              <w:t>Logout berhasil, lalu menampilkan halaman login.</w:t>
            </w:r>
          </w:p>
        </w:tc>
        <w:tc>
          <w:tcPr>
            <w:tcW w:w="1586" w:type="dxa"/>
          </w:tcPr>
          <w:p w14:paraId="70440646" w14:textId="77777777" w:rsidR="00737E3C" w:rsidRDefault="00737E3C" w:rsidP="007866E0">
            <w:r>
              <w:t>Logout berhasil, lalu menampilkan halaman login.</w:t>
            </w:r>
          </w:p>
        </w:tc>
        <w:tc>
          <w:tcPr>
            <w:tcW w:w="1586" w:type="dxa"/>
          </w:tcPr>
          <w:p w14:paraId="7CB191C7" w14:textId="77777777" w:rsidR="00737E3C" w:rsidRDefault="00737E3C" w:rsidP="007866E0">
            <w:pPr>
              <w:jc w:val="center"/>
            </w:pPr>
            <w:r>
              <w:t>Sesuai</w:t>
            </w:r>
          </w:p>
        </w:tc>
      </w:tr>
      <w:tr w:rsidR="00737E3C" w14:paraId="41E9F871" w14:textId="77777777" w:rsidTr="007866E0">
        <w:tc>
          <w:tcPr>
            <w:tcW w:w="1418" w:type="dxa"/>
          </w:tcPr>
          <w:p w14:paraId="0409F49C" w14:textId="77777777" w:rsidR="00737E3C" w:rsidRDefault="00737E3C" w:rsidP="007866E0">
            <w:r>
              <w:t>Mendapatkan data pengguna yang sedang login.</w:t>
            </w:r>
          </w:p>
        </w:tc>
        <w:tc>
          <w:tcPr>
            <w:tcW w:w="1559" w:type="dxa"/>
          </w:tcPr>
          <w:p w14:paraId="0CF9C377" w14:textId="77777777" w:rsidR="00737E3C" w:rsidRDefault="00737E3C" w:rsidP="007866E0">
            <w:r>
              <w:t>Positive case: nama profile di pojok kanan atas berubah sesuai dengan pengguna yang sedang login.</w:t>
            </w:r>
          </w:p>
        </w:tc>
        <w:tc>
          <w:tcPr>
            <w:tcW w:w="1778" w:type="dxa"/>
          </w:tcPr>
          <w:p w14:paraId="64CC67F2" w14:textId="77777777" w:rsidR="00737E3C" w:rsidRDefault="00737E3C" w:rsidP="007866E0">
            <w:r>
              <w:t>Nama profile menampilkan sesuai penggunna yang login.</w:t>
            </w:r>
          </w:p>
        </w:tc>
        <w:tc>
          <w:tcPr>
            <w:tcW w:w="1586" w:type="dxa"/>
          </w:tcPr>
          <w:p w14:paraId="10BCA634" w14:textId="77777777" w:rsidR="00737E3C" w:rsidRDefault="00737E3C" w:rsidP="007866E0">
            <w:r>
              <w:t>Nama profile menampilkan sesuai penggunna yang login.</w:t>
            </w:r>
          </w:p>
        </w:tc>
        <w:tc>
          <w:tcPr>
            <w:tcW w:w="1586" w:type="dxa"/>
          </w:tcPr>
          <w:p w14:paraId="3040D2F6" w14:textId="77777777" w:rsidR="00737E3C" w:rsidRDefault="00737E3C" w:rsidP="007866E0">
            <w:pPr>
              <w:jc w:val="center"/>
            </w:pPr>
            <w:r>
              <w:t>Sesuai</w:t>
            </w:r>
          </w:p>
        </w:tc>
      </w:tr>
    </w:tbl>
    <w:p w14:paraId="47ECCF0F" w14:textId="77777777" w:rsidR="00737E3C" w:rsidRDefault="00737E3C" w:rsidP="00737E3C">
      <w:pPr>
        <w:jc w:val="center"/>
      </w:pPr>
    </w:p>
    <w:p w14:paraId="62D03B47" w14:textId="37D9C453" w:rsidR="00737E3C" w:rsidRDefault="00B3178B" w:rsidP="006F7E63">
      <w:pPr>
        <w:jc w:val="center"/>
      </w:pPr>
      <w:bookmarkStart w:id="193" w:name="_Toc171756381"/>
      <w:r>
        <w:t>Tabel</w:t>
      </w:r>
      <w:r w:rsidR="006F7E63">
        <w:t xml:space="preserve"> </w:t>
      </w:r>
      <w:r w:rsidR="006F7E63">
        <w:fldChar w:fldCharType="begin"/>
      </w:r>
      <w:r w:rsidR="006F7E63">
        <w:instrText xml:space="preserve"> SEQ Tabel \* ARABIC </w:instrText>
      </w:r>
      <w:r w:rsidR="006F7E63">
        <w:fldChar w:fldCharType="separate"/>
      </w:r>
      <w:r w:rsidR="0067630B">
        <w:rPr>
          <w:noProof/>
        </w:rPr>
        <w:t>32</w:t>
      </w:r>
      <w:r w:rsidR="006F7E63">
        <w:fldChar w:fldCharType="end"/>
      </w:r>
      <w:r w:rsidR="00313863">
        <w:t>.</w:t>
      </w:r>
      <w:r w:rsidR="006F7E63">
        <w:t xml:space="preserve"> </w:t>
      </w:r>
      <w:r w:rsidR="00737E3C" w:rsidRPr="00673287">
        <w:rPr>
          <w:i/>
          <w:iCs/>
        </w:rPr>
        <w:t>Blackbox</w:t>
      </w:r>
      <w:r w:rsidR="00737E3C">
        <w:t xml:space="preserve"> </w:t>
      </w:r>
      <w:r w:rsidR="00737E3C" w:rsidRPr="00690463">
        <w:rPr>
          <w:i/>
          <w:iCs/>
        </w:rPr>
        <w:t>authorization</w:t>
      </w:r>
      <w:r w:rsidR="00737E3C">
        <w:t xml:space="preserve"> k</w:t>
      </w:r>
      <w:r w:rsidR="006705FC">
        <w:t>etua penguji</w:t>
      </w:r>
      <w:bookmarkEnd w:id="19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737E3C" w14:paraId="0732386A" w14:textId="77777777" w:rsidTr="007866E0">
        <w:trPr>
          <w:tblHeader/>
        </w:trPr>
        <w:tc>
          <w:tcPr>
            <w:tcW w:w="1523" w:type="dxa"/>
            <w:shd w:val="clear" w:color="auto" w:fill="D9D9D9" w:themeFill="background1" w:themeFillShade="D9"/>
          </w:tcPr>
          <w:p w14:paraId="697F01E9" w14:textId="77777777" w:rsidR="00737E3C" w:rsidRDefault="00737E3C" w:rsidP="007866E0">
            <w:pPr>
              <w:jc w:val="center"/>
            </w:pPr>
            <w:r>
              <w:t>Modul</w:t>
            </w:r>
          </w:p>
        </w:tc>
        <w:tc>
          <w:tcPr>
            <w:tcW w:w="1547" w:type="dxa"/>
            <w:shd w:val="clear" w:color="auto" w:fill="D9D9D9" w:themeFill="background1" w:themeFillShade="D9"/>
          </w:tcPr>
          <w:p w14:paraId="48792FCB" w14:textId="77777777" w:rsidR="00737E3C" w:rsidRDefault="00737E3C" w:rsidP="007866E0">
            <w:pPr>
              <w:jc w:val="center"/>
            </w:pPr>
            <w:r>
              <w:t>Skenario Uji</w:t>
            </w:r>
          </w:p>
        </w:tc>
        <w:tc>
          <w:tcPr>
            <w:tcW w:w="1738" w:type="dxa"/>
            <w:shd w:val="clear" w:color="auto" w:fill="D9D9D9" w:themeFill="background1" w:themeFillShade="D9"/>
          </w:tcPr>
          <w:p w14:paraId="6C2B6B04" w14:textId="77777777" w:rsidR="00737E3C" w:rsidRPr="00D027B3" w:rsidRDefault="00737E3C" w:rsidP="007866E0">
            <w:pPr>
              <w:jc w:val="center"/>
              <w:rPr>
                <w:i/>
                <w:iCs/>
              </w:rPr>
            </w:pPr>
            <w:r w:rsidRPr="00D027B3">
              <w:rPr>
                <w:i/>
                <w:iCs/>
              </w:rPr>
              <w:t>Expected Result</w:t>
            </w:r>
          </w:p>
        </w:tc>
        <w:tc>
          <w:tcPr>
            <w:tcW w:w="1576" w:type="dxa"/>
            <w:shd w:val="clear" w:color="auto" w:fill="D9D9D9" w:themeFill="background1" w:themeFillShade="D9"/>
          </w:tcPr>
          <w:p w14:paraId="58B56459" w14:textId="77777777" w:rsidR="00737E3C" w:rsidRPr="00D027B3" w:rsidRDefault="00737E3C" w:rsidP="007866E0">
            <w:pPr>
              <w:jc w:val="center"/>
              <w:rPr>
                <w:i/>
                <w:iCs/>
              </w:rPr>
            </w:pPr>
            <w:r w:rsidRPr="00D027B3">
              <w:rPr>
                <w:i/>
                <w:iCs/>
              </w:rPr>
              <w:t>Actual Result</w:t>
            </w:r>
          </w:p>
        </w:tc>
        <w:tc>
          <w:tcPr>
            <w:tcW w:w="1553" w:type="dxa"/>
            <w:shd w:val="clear" w:color="auto" w:fill="D9D9D9" w:themeFill="background1" w:themeFillShade="D9"/>
          </w:tcPr>
          <w:p w14:paraId="41D799C0" w14:textId="77777777" w:rsidR="00737E3C" w:rsidRDefault="00737E3C" w:rsidP="007866E0">
            <w:pPr>
              <w:jc w:val="center"/>
            </w:pPr>
            <w:r>
              <w:t>Kesimpulan</w:t>
            </w:r>
          </w:p>
        </w:tc>
      </w:tr>
      <w:tr w:rsidR="00737E3C" w14:paraId="560A22DE" w14:textId="77777777" w:rsidTr="007866E0">
        <w:tc>
          <w:tcPr>
            <w:tcW w:w="1523" w:type="dxa"/>
          </w:tcPr>
          <w:p w14:paraId="2CAAEFEF" w14:textId="77777777" w:rsidR="00737E3C" w:rsidRDefault="00737E3C" w:rsidP="007866E0">
            <w:r>
              <w:t xml:space="preserve">Membatasi akses penggunaan aplikasi berdasarkan </w:t>
            </w:r>
            <w:r w:rsidRPr="009C4B82">
              <w:rPr>
                <w:i/>
                <w:iCs/>
              </w:rPr>
              <w:t>role</w:t>
            </w:r>
            <w:r>
              <w:t xml:space="preserve"> pengguna dan tidak dapat mengakses data pengguna lain</w:t>
            </w:r>
          </w:p>
        </w:tc>
        <w:tc>
          <w:tcPr>
            <w:tcW w:w="1547" w:type="dxa"/>
          </w:tcPr>
          <w:p w14:paraId="34C36ADB" w14:textId="77777777" w:rsidR="00737E3C" w:rsidRDefault="00737E3C" w:rsidP="007866E0">
            <w:r>
              <w:rPr>
                <w:i/>
                <w:iCs/>
              </w:rPr>
              <w:t>Negative</w:t>
            </w:r>
            <w:r w:rsidRPr="00E3008F">
              <w:rPr>
                <w:i/>
                <w:iCs/>
              </w:rPr>
              <w:t xml:space="preserve"> case</w:t>
            </w:r>
            <w:r>
              <w:t>: mengganti url secara paksa untuk mencoba mengakses data pengguna lain.</w:t>
            </w:r>
          </w:p>
        </w:tc>
        <w:tc>
          <w:tcPr>
            <w:tcW w:w="1738" w:type="dxa"/>
          </w:tcPr>
          <w:p w14:paraId="47E734E4" w14:textId="77777777" w:rsidR="00737E3C" w:rsidRDefault="00737E3C" w:rsidP="007866E0">
            <w:r>
              <w:t>Mendapatkan status error 404 (</w:t>
            </w:r>
            <w:r w:rsidRPr="00B16914">
              <w:rPr>
                <w:i/>
                <w:iCs/>
              </w:rPr>
              <w:t>Not found</w:t>
            </w:r>
            <w:r>
              <w:t>).</w:t>
            </w:r>
          </w:p>
        </w:tc>
        <w:tc>
          <w:tcPr>
            <w:tcW w:w="1576" w:type="dxa"/>
          </w:tcPr>
          <w:p w14:paraId="0BE4E6CC" w14:textId="77777777" w:rsidR="00737E3C" w:rsidRDefault="00737E3C" w:rsidP="007866E0">
            <w:r>
              <w:t>Mendapatkan status error 404 (</w:t>
            </w:r>
            <w:r w:rsidRPr="00B16914">
              <w:rPr>
                <w:i/>
                <w:iCs/>
              </w:rPr>
              <w:t>Not found</w:t>
            </w:r>
            <w:r>
              <w:t>).</w:t>
            </w:r>
          </w:p>
        </w:tc>
        <w:tc>
          <w:tcPr>
            <w:tcW w:w="1553" w:type="dxa"/>
          </w:tcPr>
          <w:p w14:paraId="6776DD06" w14:textId="77777777" w:rsidR="00737E3C" w:rsidRDefault="00737E3C" w:rsidP="007866E0">
            <w:pPr>
              <w:jc w:val="center"/>
            </w:pPr>
            <w:r>
              <w:t>Sesuai</w:t>
            </w:r>
          </w:p>
        </w:tc>
      </w:tr>
    </w:tbl>
    <w:p w14:paraId="5DE889DF" w14:textId="77777777" w:rsidR="00737E3C" w:rsidRDefault="00737E3C" w:rsidP="00737E3C">
      <w:pPr>
        <w:jc w:val="center"/>
      </w:pPr>
    </w:p>
    <w:p w14:paraId="3CFE0714" w14:textId="7355E594" w:rsidR="00737E3C" w:rsidRDefault="00B3178B" w:rsidP="00737E3C">
      <w:pPr>
        <w:jc w:val="center"/>
      </w:pPr>
      <w:bookmarkStart w:id="194" w:name="_Toc171756382"/>
      <w:r>
        <w:t>Tabel</w:t>
      </w:r>
      <w:r w:rsidR="00737E3C">
        <w:t xml:space="preserve"> </w:t>
      </w:r>
      <w:r w:rsidR="00737E3C">
        <w:fldChar w:fldCharType="begin"/>
      </w:r>
      <w:r w:rsidR="00737E3C">
        <w:instrText xml:space="preserve"> SEQ Tabel \* ARABIC </w:instrText>
      </w:r>
      <w:r w:rsidR="00737E3C">
        <w:fldChar w:fldCharType="separate"/>
      </w:r>
      <w:r w:rsidR="0067630B">
        <w:rPr>
          <w:noProof/>
        </w:rPr>
        <w:t>33</w:t>
      </w:r>
      <w:r w:rsidR="00737E3C">
        <w:fldChar w:fldCharType="end"/>
      </w:r>
      <w:r w:rsidR="00313863">
        <w:t>.</w:t>
      </w:r>
      <w:r w:rsidR="00737E3C">
        <w:t xml:space="preserve"> </w:t>
      </w:r>
      <w:r w:rsidR="00737E3C" w:rsidRPr="00F16C94">
        <w:rPr>
          <w:i/>
          <w:iCs/>
        </w:rPr>
        <w:t>Blackbox</w:t>
      </w:r>
      <w:r w:rsidR="00737E3C">
        <w:t xml:space="preserve"> menu home k</w:t>
      </w:r>
      <w:r w:rsidR="0079717B">
        <w:t>etua penguji</w:t>
      </w:r>
      <w:bookmarkEnd w:id="1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737E3C" w14:paraId="032BC2B7" w14:textId="77777777" w:rsidTr="00165E01">
        <w:trPr>
          <w:tblHeader/>
        </w:trPr>
        <w:tc>
          <w:tcPr>
            <w:tcW w:w="1643" w:type="dxa"/>
            <w:shd w:val="clear" w:color="auto" w:fill="D9D9D9" w:themeFill="background1" w:themeFillShade="D9"/>
          </w:tcPr>
          <w:p w14:paraId="786266A6" w14:textId="77777777" w:rsidR="00737E3C" w:rsidRDefault="00737E3C" w:rsidP="007866E0">
            <w:pPr>
              <w:jc w:val="center"/>
            </w:pPr>
            <w:r>
              <w:t>Modul</w:t>
            </w:r>
          </w:p>
        </w:tc>
        <w:tc>
          <w:tcPr>
            <w:tcW w:w="1643" w:type="dxa"/>
            <w:shd w:val="clear" w:color="auto" w:fill="D9D9D9" w:themeFill="background1" w:themeFillShade="D9"/>
          </w:tcPr>
          <w:p w14:paraId="7208ED15" w14:textId="77777777" w:rsidR="00737E3C" w:rsidRDefault="00737E3C" w:rsidP="007866E0">
            <w:pPr>
              <w:jc w:val="center"/>
            </w:pPr>
            <w:r>
              <w:t>Skenario Uji</w:t>
            </w:r>
          </w:p>
        </w:tc>
        <w:tc>
          <w:tcPr>
            <w:tcW w:w="1634" w:type="dxa"/>
            <w:shd w:val="clear" w:color="auto" w:fill="D9D9D9" w:themeFill="background1" w:themeFillShade="D9"/>
          </w:tcPr>
          <w:p w14:paraId="5B7C255B" w14:textId="77777777" w:rsidR="00737E3C" w:rsidRPr="00D027B3" w:rsidRDefault="00737E3C" w:rsidP="007866E0">
            <w:pPr>
              <w:jc w:val="center"/>
              <w:rPr>
                <w:i/>
                <w:iCs/>
              </w:rPr>
            </w:pPr>
            <w:r w:rsidRPr="00D027B3">
              <w:rPr>
                <w:i/>
                <w:iCs/>
              </w:rPr>
              <w:t>Expected Result</w:t>
            </w:r>
          </w:p>
        </w:tc>
        <w:tc>
          <w:tcPr>
            <w:tcW w:w="1562" w:type="dxa"/>
            <w:shd w:val="clear" w:color="auto" w:fill="D9D9D9" w:themeFill="background1" w:themeFillShade="D9"/>
          </w:tcPr>
          <w:p w14:paraId="44B1EF19" w14:textId="77777777" w:rsidR="00737E3C" w:rsidRPr="00D027B3" w:rsidRDefault="00737E3C" w:rsidP="007866E0">
            <w:pPr>
              <w:jc w:val="center"/>
              <w:rPr>
                <w:i/>
                <w:iCs/>
              </w:rPr>
            </w:pPr>
            <w:r w:rsidRPr="00D027B3">
              <w:rPr>
                <w:i/>
                <w:iCs/>
              </w:rPr>
              <w:t>Actual Result</w:t>
            </w:r>
          </w:p>
        </w:tc>
        <w:tc>
          <w:tcPr>
            <w:tcW w:w="1455" w:type="dxa"/>
            <w:shd w:val="clear" w:color="auto" w:fill="D9D9D9" w:themeFill="background1" w:themeFillShade="D9"/>
          </w:tcPr>
          <w:p w14:paraId="792E6027" w14:textId="77777777" w:rsidR="00737E3C" w:rsidRDefault="00737E3C" w:rsidP="007866E0">
            <w:pPr>
              <w:jc w:val="center"/>
            </w:pPr>
            <w:r>
              <w:t>Kesimpulan</w:t>
            </w:r>
          </w:p>
        </w:tc>
      </w:tr>
      <w:tr w:rsidR="00737E3C" w14:paraId="70E713C6" w14:textId="77777777" w:rsidTr="00165E01">
        <w:tc>
          <w:tcPr>
            <w:tcW w:w="1643" w:type="dxa"/>
          </w:tcPr>
          <w:p w14:paraId="40D99469" w14:textId="77777777" w:rsidR="00737E3C" w:rsidRDefault="00737E3C" w:rsidP="007866E0">
            <w:r>
              <w:t>Melihat konten yang tersedia.</w:t>
            </w:r>
          </w:p>
        </w:tc>
        <w:tc>
          <w:tcPr>
            <w:tcW w:w="1643" w:type="dxa"/>
          </w:tcPr>
          <w:p w14:paraId="761F673F" w14:textId="77777777" w:rsidR="00737E3C" w:rsidRDefault="00737E3C" w:rsidP="007866E0">
            <w:r>
              <w:rPr>
                <w:i/>
                <w:iCs/>
              </w:rPr>
              <w:t>Positive</w:t>
            </w:r>
            <w:r w:rsidRPr="00E3008F">
              <w:rPr>
                <w:i/>
                <w:iCs/>
              </w:rPr>
              <w:t xml:space="preserve"> case</w:t>
            </w:r>
            <w:r>
              <w:t>: membuka halaman home.</w:t>
            </w:r>
          </w:p>
        </w:tc>
        <w:tc>
          <w:tcPr>
            <w:tcW w:w="1634" w:type="dxa"/>
          </w:tcPr>
          <w:p w14:paraId="2DC8CA55" w14:textId="77777777" w:rsidR="00737E3C" w:rsidRDefault="00737E3C" w:rsidP="007866E0">
            <w:r>
              <w:t>Menampilkan konten yang terdapat pada halaman home.</w:t>
            </w:r>
          </w:p>
        </w:tc>
        <w:tc>
          <w:tcPr>
            <w:tcW w:w="1562" w:type="dxa"/>
          </w:tcPr>
          <w:p w14:paraId="0B06EED5" w14:textId="77777777" w:rsidR="00737E3C" w:rsidRDefault="00737E3C" w:rsidP="007866E0">
            <w:r>
              <w:t>Menampilkan konten yang terdapat pada halaman home.</w:t>
            </w:r>
          </w:p>
        </w:tc>
        <w:tc>
          <w:tcPr>
            <w:tcW w:w="1455" w:type="dxa"/>
          </w:tcPr>
          <w:p w14:paraId="24050D97" w14:textId="77777777" w:rsidR="00737E3C" w:rsidRDefault="00737E3C" w:rsidP="007866E0">
            <w:pPr>
              <w:jc w:val="center"/>
            </w:pPr>
            <w:r>
              <w:t>Sesuai</w:t>
            </w:r>
          </w:p>
        </w:tc>
      </w:tr>
    </w:tbl>
    <w:p w14:paraId="23221C1D" w14:textId="77777777" w:rsidR="00737E3C" w:rsidRDefault="00737E3C" w:rsidP="00C559C2">
      <w:pPr>
        <w:jc w:val="center"/>
      </w:pPr>
    </w:p>
    <w:p w14:paraId="266302F4" w14:textId="070017BF" w:rsidR="00357FA8" w:rsidRDefault="00B3178B" w:rsidP="00DB081E">
      <w:pPr>
        <w:jc w:val="center"/>
      </w:pPr>
      <w:bookmarkStart w:id="195" w:name="_Toc171756383"/>
      <w:r>
        <w:t>Tabel</w:t>
      </w:r>
      <w:r w:rsidR="00357FA8">
        <w:t xml:space="preserve"> </w:t>
      </w:r>
      <w:r w:rsidR="00357FA8">
        <w:fldChar w:fldCharType="begin"/>
      </w:r>
      <w:r w:rsidR="00357FA8">
        <w:instrText xml:space="preserve"> SEQ Tabel \* ARABIC </w:instrText>
      </w:r>
      <w:r w:rsidR="00357FA8">
        <w:fldChar w:fldCharType="separate"/>
      </w:r>
      <w:r w:rsidR="0067630B">
        <w:rPr>
          <w:noProof/>
        </w:rPr>
        <w:t>34</w:t>
      </w:r>
      <w:r w:rsidR="00357FA8">
        <w:fldChar w:fldCharType="end"/>
      </w:r>
      <w:r w:rsidR="00313863">
        <w:t>.</w:t>
      </w:r>
      <w:r w:rsidR="00690463">
        <w:t xml:space="preserve"> </w:t>
      </w:r>
      <w:r w:rsidR="00690463" w:rsidRPr="00DB081E">
        <w:rPr>
          <w:i/>
          <w:iCs/>
        </w:rPr>
        <w:t>Blackbox</w:t>
      </w:r>
      <w:r w:rsidR="00690463">
        <w:t xml:space="preserve"> menu pengujian</w:t>
      </w:r>
      <w:r w:rsidR="00645A42">
        <w:t xml:space="preserve"> ketua penguji</w:t>
      </w:r>
      <w:bookmarkEnd w:id="19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5F10CF" w14:paraId="37BB6D44" w14:textId="77777777" w:rsidTr="007866E0">
        <w:trPr>
          <w:tblHeader/>
        </w:trPr>
        <w:tc>
          <w:tcPr>
            <w:tcW w:w="1643" w:type="dxa"/>
            <w:shd w:val="clear" w:color="auto" w:fill="D9D9D9" w:themeFill="background1" w:themeFillShade="D9"/>
          </w:tcPr>
          <w:p w14:paraId="4DBD5342" w14:textId="77777777" w:rsidR="005F10CF" w:rsidRDefault="005F10CF" w:rsidP="007866E0">
            <w:pPr>
              <w:jc w:val="center"/>
            </w:pPr>
            <w:r>
              <w:t>Modul</w:t>
            </w:r>
          </w:p>
        </w:tc>
        <w:tc>
          <w:tcPr>
            <w:tcW w:w="1643" w:type="dxa"/>
            <w:shd w:val="clear" w:color="auto" w:fill="D9D9D9" w:themeFill="background1" w:themeFillShade="D9"/>
          </w:tcPr>
          <w:p w14:paraId="732FDE4B" w14:textId="77777777" w:rsidR="005F10CF" w:rsidRDefault="005F10CF" w:rsidP="007866E0">
            <w:pPr>
              <w:jc w:val="center"/>
            </w:pPr>
            <w:r>
              <w:t>Skenario Uji</w:t>
            </w:r>
          </w:p>
        </w:tc>
        <w:tc>
          <w:tcPr>
            <w:tcW w:w="1634" w:type="dxa"/>
            <w:shd w:val="clear" w:color="auto" w:fill="D9D9D9" w:themeFill="background1" w:themeFillShade="D9"/>
          </w:tcPr>
          <w:p w14:paraId="0E6FE2DA" w14:textId="77777777" w:rsidR="005F10CF" w:rsidRPr="00D027B3" w:rsidRDefault="005F10CF" w:rsidP="007866E0">
            <w:pPr>
              <w:jc w:val="center"/>
              <w:rPr>
                <w:i/>
                <w:iCs/>
              </w:rPr>
            </w:pPr>
            <w:r w:rsidRPr="00D027B3">
              <w:rPr>
                <w:i/>
                <w:iCs/>
              </w:rPr>
              <w:t>Expected Result</w:t>
            </w:r>
          </w:p>
        </w:tc>
        <w:tc>
          <w:tcPr>
            <w:tcW w:w="1562" w:type="dxa"/>
            <w:shd w:val="clear" w:color="auto" w:fill="D9D9D9" w:themeFill="background1" w:themeFillShade="D9"/>
          </w:tcPr>
          <w:p w14:paraId="755E858E" w14:textId="77777777" w:rsidR="005F10CF" w:rsidRPr="00D027B3" w:rsidRDefault="005F10CF" w:rsidP="007866E0">
            <w:pPr>
              <w:jc w:val="center"/>
              <w:rPr>
                <w:i/>
                <w:iCs/>
              </w:rPr>
            </w:pPr>
            <w:r w:rsidRPr="00D027B3">
              <w:rPr>
                <w:i/>
                <w:iCs/>
              </w:rPr>
              <w:t>Actual Result</w:t>
            </w:r>
          </w:p>
        </w:tc>
        <w:tc>
          <w:tcPr>
            <w:tcW w:w="1455" w:type="dxa"/>
            <w:shd w:val="clear" w:color="auto" w:fill="D9D9D9" w:themeFill="background1" w:themeFillShade="D9"/>
          </w:tcPr>
          <w:p w14:paraId="463699EA" w14:textId="77777777" w:rsidR="005F10CF" w:rsidRDefault="005F10CF" w:rsidP="007866E0">
            <w:pPr>
              <w:jc w:val="center"/>
            </w:pPr>
            <w:r>
              <w:t>Kesimpulan</w:t>
            </w:r>
          </w:p>
        </w:tc>
      </w:tr>
      <w:tr w:rsidR="005F10CF" w14:paraId="10A5AE23" w14:textId="77777777" w:rsidTr="007866E0">
        <w:tc>
          <w:tcPr>
            <w:tcW w:w="1643" w:type="dxa"/>
          </w:tcPr>
          <w:p w14:paraId="2C5B9994" w14:textId="53B6C8AB" w:rsidR="005F10CF" w:rsidRDefault="002C4200" w:rsidP="007866E0">
            <w:r>
              <w:t>Melihat seluruh daftar pengujian mahasiswa yang bersangkutan.</w:t>
            </w:r>
          </w:p>
        </w:tc>
        <w:tc>
          <w:tcPr>
            <w:tcW w:w="1643" w:type="dxa"/>
          </w:tcPr>
          <w:p w14:paraId="511F8E5E" w14:textId="39A66976" w:rsidR="005F10CF" w:rsidRDefault="005F10CF" w:rsidP="007866E0">
            <w:r>
              <w:rPr>
                <w:i/>
                <w:iCs/>
              </w:rPr>
              <w:t>Positive</w:t>
            </w:r>
            <w:r w:rsidRPr="00E3008F">
              <w:rPr>
                <w:i/>
                <w:iCs/>
              </w:rPr>
              <w:t xml:space="preserve"> case</w:t>
            </w:r>
            <w:r>
              <w:t xml:space="preserve">: membuka halaman </w:t>
            </w:r>
            <w:r w:rsidR="00A45F85">
              <w:t>pengujian</w:t>
            </w:r>
            <w:r>
              <w:t>.</w:t>
            </w:r>
          </w:p>
        </w:tc>
        <w:tc>
          <w:tcPr>
            <w:tcW w:w="1634" w:type="dxa"/>
          </w:tcPr>
          <w:p w14:paraId="42A5908D" w14:textId="24BD01A4" w:rsidR="005F10CF" w:rsidRDefault="005F10CF" w:rsidP="007866E0">
            <w:r>
              <w:t xml:space="preserve">Menampilkan </w:t>
            </w:r>
            <w:r w:rsidR="004329F7">
              <w:t>sekuruh daftar pengujian yang diajukan mahasiswa.</w:t>
            </w:r>
          </w:p>
        </w:tc>
        <w:tc>
          <w:tcPr>
            <w:tcW w:w="1562" w:type="dxa"/>
          </w:tcPr>
          <w:p w14:paraId="64A75A58" w14:textId="762E9F4D" w:rsidR="005F10CF" w:rsidRDefault="00C21A87" w:rsidP="007866E0">
            <w:r>
              <w:t>Menampilkan sekuruh daftar pengujian yang diajukan mahasiswa.</w:t>
            </w:r>
          </w:p>
        </w:tc>
        <w:tc>
          <w:tcPr>
            <w:tcW w:w="1455" w:type="dxa"/>
          </w:tcPr>
          <w:p w14:paraId="0341DC1B" w14:textId="77777777" w:rsidR="005F10CF" w:rsidRDefault="005F10CF" w:rsidP="007866E0">
            <w:pPr>
              <w:jc w:val="center"/>
            </w:pPr>
            <w:r>
              <w:t>Sesuai</w:t>
            </w:r>
          </w:p>
        </w:tc>
      </w:tr>
      <w:tr w:rsidR="008D1B56" w14:paraId="162142CB" w14:textId="77777777" w:rsidTr="007866E0">
        <w:tc>
          <w:tcPr>
            <w:tcW w:w="1643" w:type="dxa"/>
          </w:tcPr>
          <w:p w14:paraId="192B503A" w14:textId="24D6327E" w:rsidR="008D1B56" w:rsidRDefault="008D1B56" w:rsidP="007866E0">
            <w:r>
              <w:t>Melihat detail pengujian mahasiswa yang bersangkutan.</w:t>
            </w:r>
          </w:p>
        </w:tc>
        <w:tc>
          <w:tcPr>
            <w:tcW w:w="1643" w:type="dxa"/>
          </w:tcPr>
          <w:p w14:paraId="2DB16F9A" w14:textId="4B8FF713" w:rsidR="008D1B56" w:rsidRDefault="00082376" w:rsidP="007866E0">
            <w:pPr>
              <w:rPr>
                <w:i/>
                <w:iCs/>
              </w:rPr>
            </w:pPr>
            <w:r>
              <w:rPr>
                <w:i/>
                <w:iCs/>
              </w:rPr>
              <w:t>Positive</w:t>
            </w:r>
            <w:r w:rsidRPr="00E3008F">
              <w:rPr>
                <w:i/>
                <w:iCs/>
              </w:rPr>
              <w:t xml:space="preserve"> case</w:t>
            </w:r>
            <w:r>
              <w:t>: menekan tombol detail salah satu pengujian mahasiswa.</w:t>
            </w:r>
          </w:p>
        </w:tc>
        <w:tc>
          <w:tcPr>
            <w:tcW w:w="1634" w:type="dxa"/>
          </w:tcPr>
          <w:p w14:paraId="0B133912" w14:textId="0221D721" w:rsidR="008D1B56" w:rsidRDefault="00E5072B" w:rsidP="007866E0">
            <w:r>
              <w:t>Menampilkan detail pengujian mahasiswa</w:t>
            </w:r>
            <w:r w:rsidR="00FF0420">
              <w:t xml:space="preserve"> yang dipilih</w:t>
            </w:r>
            <w:r>
              <w:t>.</w:t>
            </w:r>
          </w:p>
        </w:tc>
        <w:tc>
          <w:tcPr>
            <w:tcW w:w="1562" w:type="dxa"/>
          </w:tcPr>
          <w:p w14:paraId="7B811E02" w14:textId="082AFC3D" w:rsidR="008D1B56" w:rsidRDefault="00B221FF" w:rsidP="007866E0">
            <w:r>
              <w:t>Menampilkan detail pengujian mahasiswa</w:t>
            </w:r>
            <w:r w:rsidR="00FF0420">
              <w:t xml:space="preserve"> yang dipilih</w:t>
            </w:r>
            <w:r>
              <w:t>.</w:t>
            </w:r>
          </w:p>
        </w:tc>
        <w:tc>
          <w:tcPr>
            <w:tcW w:w="1455" w:type="dxa"/>
          </w:tcPr>
          <w:p w14:paraId="236934F4" w14:textId="24FDE00D" w:rsidR="008D1B56" w:rsidRDefault="00B221FF" w:rsidP="007866E0">
            <w:pPr>
              <w:jc w:val="center"/>
            </w:pPr>
            <w:r>
              <w:t>Sesuai</w:t>
            </w:r>
          </w:p>
        </w:tc>
      </w:tr>
      <w:tr w:rsidR="003707B9" w14:paraId="3EB4347E" w14:textId="77777777" w:rsidTr="007866E0">
        <w:tc>
          <w:tcPr>
            <w:tcW w:w="1643" w:type="dxa"/>
          </w:tcPr>
          <w:p w14:paraId="4D129C67" w14:textId="2A3E98A5" w:rsidR="003707B9" w:rsidRDefault="003707B9" w:rsidP="003707B9">
            <w:r>
              <w:t>Melakukan penilaian pengujian mahasiswa yang bersangkutan.</w:t>
            </w:r>
          </w:p>
        </w:tc>
        <w:tc>
          <w:tcPr>
            <w:tcW w:w="1643" w:type="dxa"/>
          </w:tcPr>
          <w:p w14:paraId="5E06FE2C" w14:textId="758D88B1" w:rsidR="003707B9" w:rsidRDefault="003707B9" w:rsidP="003707B9">
            <w:pPr>
              <w:rPr>
                <w:i/>
                <w:iCs/>
              </w:rPr>
            </w:pPr>
            <w:r>
              <w:rPr>
                <w:i/>
                <w:iCs/>
              </w:rPr>
              <w:t>Positive</w:t>
            </w:r>
            <w:r w:rsidRPr="00E3008F">
              <w:rPr>
                <w:i/>
                <w:iCs/>
              </w:rPr>
              <w:t xml:space="preserve"> case</w:t>
            </w:r>
            <w:r>
              <w:t xml:space="preserve">: </w:t>
            </w:r>
            <w:r w:rsidR="008A0C0A">
              <w:t>Mengisi form penilaian</w:t>
            </w:r>
            <w:r w:rsidR="0024493B">
              <w:t xml:space="preserve"> </w:t>
            </w:r>
            <w:r w:rsidR="000766F0">
              <w:t>dengan format nilai yang sesuai.</w:t>
            </w:r>
          </w:p>
        </w:tc>
        <w:tc>
          <w:tcPr>
            <w:tcW w:w="1634" w:type="dxa"/>
          </w:tcPr>
          <w:p w14:paraId="4D51C742" w14:textId="70E9432D" w:rsidR="003707B9" w:rsidRDefault="00856E13" w:rsidP="003707B9">
            <w:r>
              <w:t xml:space="preserve">Berhasil melakukan </w:t>
            </w:r>
            <w:r w:rsidR="00860313">
              <w:t>penilaian.</w:t>
            </w:r>
          </w:p>
        </w:tc>
        <w:tc>
          <w:tcPr>
            <w:tcW w:w="1562" w:type="dxa"/>
          </w:tcPr>
          <w:p w14:paraId="555610AF" w14:textId="55C7133F" w:rsidR="003707B9" w:rsidRDefault="00B02B25" w:rsidP="003707B9">
            <w:r>
              <w:t>Berhasil melakukan penilaian.</w:t>
            </w:r>
          </w:p>
        </w:tc>
        <w:tc>
          <w:tcPr>
            <w:tcW w:w="1455" w:type="dxa"/>
          </w:tcPr>
          <w:p w14:paraId="61CADE04" w14:textId="347D224E" w:rsidR="003707B9" w:rsidRDefault="00B02B25" w:rsidP="003707B9">
            <w:pPr>
              <w:jc w:val="center"/>
            </w:pPr>
            <w:r>
              <w:t>Sesuai</w:t>
            </w:r>
          </w:p>
        </w:tc>
      </w:tr>
      <w:tr w:rsidR="00DB66CE" w14:paraId="68103371" w14:textId="77777777" w:rsidTr="007866E0">
        <w:tc>
          <w:tcPr>
            <w:tcW w:w="1643" w:type="dxa"/>
          </w:tcPr>
          <w:p w14:paraId="06C17EB2" w14:textId="77777777" w:rsidR="00DB66CE" w:rsidRDefault="00DB66CE" w:rsidP="00DB66CE"/>
        </w:tc>
        <w:tc>
          <w:tcPr>
            <w:tcW w:w="1643" w:type="dxa"/>
          </w:tcPr>
          <w:p w14:paraId="48261CEC" w14:textId="39BC4D3F" w:rsidR="00DB66CE" w:rsidRDefault="0024493B" w:rsidP="00DB66CE">
            <w:pPr>
              <w:rPr>
                <w:i/>
                <w:iCs/>
              </w:rPr>
            </w:pPr>
            <w:r>
              <w:rPr>
                <w:i/>
                <w:iCs/>
              </w:rPr>
              <w:t>Positive</w:t>
            </w:r>
            <w:r w:rsidRPr="00E3008F">
              <w:rPr>
                <w:i/>
                <w:iCs/>
              </w:rPr>
              <w:t xml:space="preserve"> case</w:t>
            </w:r>
            <w:r>
              <w:t>: Mengisi form penilaian dengan format nilai yang tidak sesuai.</w:t>
            </w:r>
          </w:p>
        </w:tc>
        <w:tc>
          <w:tcPr>
            <w:tcW w:w="1634" w:type="dxa"/>
          </w:tcPr>
          <w:p w14:paraId="793074A7" w14:textId="77F01068" w:rsidR="00DB66CE" w:rsidRDefault="00860313" w:rsidP="00DB66CE">
            <w:r>
              <w:t>Mendapatkan pesan error yang sesuai.</w:t>
            </w:r>
          </w:p>
        </w:tc>
        <w:tc>
          <w:tcPr>
            <w:tcW w:w="1562" w:type="dxa"/>
          </w:tcPr>
          <w:p w14:paraId="52F83296" w14:textId="1373B0B5" w:rsidR="00DB66CE" w:rsidRDefault="00B02B25" w:rsidP="00DB66CE">
            <w:r>
              <w:t>Mendapatkan pesan error yang sesuai.</w:t>
            </w:r>
          </w:p>
        </w:tc>
        <w:tc>
          <w:tcPr>
            <w:tcW w:w="1455" w:type="dxa"/>
          </w:tcPr>
          <w:p w14:paraId="16B99184" w14:textId="7270C1DC" w:rsidR="00DB66CE" w:rsidRDefault="00B02B25" w:rsidP="00DB66CE">
            <w:pPr>
              <w:jc w:val="center"/>
            </w:pPr>
            <w:r>
              <w:t>Sesuai</w:t>
            </w:r>
          </w:p>
        </w:tc>
      </w:tr>
      <w:tr w:rsidR="00DB66CE" w14:paraId="74FAA177" w14:textId="77777777" w:rsidTr="007866E0">
        <w:tc>
          <w:tcPr>
            <w:tcW w:w="1643" w:type="dxa"/>
          </w:tcPr>
          <w:p w14:paraId="33D31879" w14:textId="1FAF1747" w:rsidR="00DB66CE" w:rsidRDefault="00DB66CE" w:rsidP="00DB66CE">
            <w:r>
              <w:t>Melakukan filter pencarian data pengujian mahasiswa bersangkutan. Yang bersangkutan.</w:t>
            </w:r>
          </w:p>
        </w:tc>
        <w:tc>
          <w:tcPr>
            <w:tcW w:w="1643" w:type="dxa"/>
          </w:tcPr>
          <w:p w14:paraId="445E997F" w14:textId="336F8C9D" w:rsidR="00DB66CE" w:rsidRDefault="006B7366" w:rsidP="00DB66CE">
            <w:pPr>
              <w:rPr>
                <w:i/>
                <w:iCs/>
              </w:rPr>
            </w:pPr>
            <w:r>
              <w:rPr>
                <w:i/>
                <w:iCs/>
              </w:rPr>
              <w:t>Positive</w:t>
            </w:r>
            <w:r w:rsidRPr="00E3008F">
              <w:rPr>
                <w:i/>
                <w:iCs/>
              </w:rPr>
              <w:t xml:space="preserve"> case</w:t>
            </w:r>
            <w:r>
              <w:t>: Melakukan pencarian menggunakan filter yang disediakan.</w:t>
            </w:r>
          </w:p>
        </w:tc>
        <w:tc>
          <w:tcPr>
            <w:tcW w:w="1634" w:type="dxa"/>
          </w:tcPr>
          <w:p w14:paraId="7C33782C" w14:textId="3925AF31" w:rsidR="00DB66CE" w:rsidRDefault="006B7366" w:rsidP="00DB66CE">
            <w:r>
              <w:t>Menampilkan data pnegujian yang sesuai dengan pencarian.</w:t>
            </w:r>
          </w:p>
        </w:tc>
        <w:tc>
          <w:tcPr>
            <w:tcW w:w="1562" w:type="dxa"/>
          </w:tcPr>
          <w:p w14:paraId="5D96246C" w14:textId="5B498109" w:rsidR="00DB66CE" w:rsidRDefault="006B7366" w:rsidP="00DB66CE">
            <w:r>
              <w:t>Menampilkan data pnegujian yang sesuai dengan pencarian.</w:t>
            </w:r>
          </w:p>
        </w:tc>
        <w:tc>
          <w:tcPr>
            <w:tcW w:w="1455" w:type="dxa"/>
          </w:tcPr>
          <w:p w14:paraId="64002790" w14:textId="49FD5209" w:rsidR="00DB66CE" w:rsidRDefault="007D0EBE" w:rsidP="00DB66CE">
            <w:pPr>
              <w:jc w:val="center"/>
            </w:pPr>
            <w:r>
              <w:t>Sesuai</w:t>
            </w:r>
          </w:p>
        </w:tc>
      </w:tr>
    </w:tbl>
    <w:p w14:paraId="495B46F0" w14:textId="77777777" w:rsidR="005F10CF" w:rsidRDefault="005F10CF" w:rsidP="00DB081E">
      <w:pPr>
        <w:jc w:val="center"/>
      </w:pPr>
    </w:p>
    <w:p w14:paraId="0858ECF2" w14:textId="45686D6F" w:rsidR="007D0EBE" w:rsidRDefault="00B3178B" w:rsidP="009D04B1">
      <w:pPr>
        <w:jc w:val="center"/>
      </w:pPr>
      <w:bookmarkStart w:id="196" w:name="_Toc171756384"/>
      <w:r>
        <w:t>Tabel</w:t>
      </w:r>
      <w:r w:rsidR="009D04B1">
        <w:t xml:space="preserve"> </w:t>
      </w:r>
      <w:r w:rsidR="009D04B1">
        <w:fldChar w:fldCharType="begin"/>
      </w:r>
      <w:r w:rsidR="009D04B1">
        <w:instrText xml:space="preserve"> SEQ Tabel \* ARABIC </w:instrText>
      </w:r>
      <w:r w:rsidR="009D04B1">
        <w:fldChar w:fldCharType="separate"/>
      </w:r>
      <w:r w:rsidR="0067630B">
        <w:rPr>
          <w:noProof/>
        </w:rPr>
        <w:t>35</w:t>
      </w:r>
      <w:r w:rsidR="009D04B1">
        <w:fldChar w:fldCharType="end"/>
      </w:r>
      <w:r w:rsidR="00313863">
        <w:t>.</w:t>
      </w:r>
      <w:r w:rsidR="009D04B1">
        <w:t xml:space="preserve"> </w:t>
      </w:r>
      <w:r w:rsidR="009D04B1" w:rsidRPr="00F578CB">
        <w:rPr>
          <w:i/>
          <w:iCs/>
        </w:rPr>
        <w:t>Blackbox</w:t>
      </w:r>
      <w:r w:rsidR="009D04B1">
        <w:t xml:space="preserve"> menu rekapitulasi nilai</w:t>
      </w:r>
      <w:r w:rsidR="000C67AE">
        <w:t xml:space="preserve"> ketua penguji</w:t>
      </w:r>
      <w:bookmarkEnd w:id="1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B16F1D" w14:paraId="6F82CF3B" w14:textId="77777777" w:rsidTr="007866E0">
        <w:trPr>
          <w:tblHeader/>
        </w:trPr>
        <w:tc>
          <w:tcPr>
            <w:tcW w:w="1643" w:type="dxa"/>
            <w:shd w:val="clear" w:color="auto" w:fill="D9D9D9" w:themeFill="background1" w:themeFillShade="D9"/>
          </w:tcPr>
          <w:p w14:paraId="29ABDCE0" w14:textId="77777777" w:rsidR="00B16F1D" w:rsidRDefault="00B16F1D" w:rsidP="007866E0">
            <w:pPr>
              <w:jc w:val="center"/>
            </w:pPr>
            <w:r>
              <w:t>Modul</w:t>
            </w:r>
          </w:p>
        </w:tc>
        <w:tc>
          <w:tcPr>
            <w:tcW w:w="1643" w:type="dxa"/>
            <w:shd w:val="clear" w:color="auto" w:fill="D9D9D9" w:themeFill="background1" w:themeFillShade="D9"/>
          </w:tcPr>
          <w:p w14:paraId="414542D5" w14:textId="77777777" w:rsidR="00B16F1D" w:rsidRDefault="00B16F1D" w:rsidP="007866E0">
            <w:pPr>
              <w:jc w:val="center"/>
            </w:pPr>
            <w:r>
              <w:t>Skenario Uji</w:t>
            </w:r>
          </w:p>
        </w:tc>
        <w:tc>
          <w:tcPr>
            <w:tcW w:w="1634" w:type="dxa"/>
            <w:shd w:val="clear" w:color="auto" w:fill="D9D9D9" w:themeFill="background1" w:themeFillShade="D9"/>
          </w:tcPr>
          <w:p w14:paraId="1921CDD5" w14:textId="77777777" w:rsidR="00B16F1D" w:rsidRPr="00D027B3" w:rsidRDefault="00B16F1D" w:rsidP="007866E0">
            <w:pPr>
              <w:jc w:val="center"/>
              <w:rPr>
                <w:i/>
                <w:iCs/>
              </w:rPr>
            </w:pPr>
            <w:r w:rsidRPr="00D027B3">
              <w:rPr>
                <w:i/>
                <w:iCs/>
              </w:rPr>
              <w:t>Expected Result</w:t>
            </w:r>
          </w:p>
        </w:tc>
        <w:tc>
          <w:tcPr>
            <w:tcW w:w="1562" w:type="dxa"/>
            <w:shd w:val="clear" w:color="auto" w:fill="D9D9D9" w:themeFill="background1" w:themeFillShade="D9"/>
          </w:tcPr>
          <w:p w14:paraId="40E21FCC" w14:textId="77777777" w:rsidR="00B16F1D" w:rsidRPr="00D027B3" w:rsidRDefault="00B16F1D" w:rsidP="007866E0">
            <w:pPr>
              <w:jc w:val="center"/>
              <w:rPr>
                <w:i/>
                <w:iCs/>
              </w:rPr>
            </w:pPr>
            <w:r w:rsidRPr="00D027B3">
              <w:rPr>
                <w:i/>
                <w:iCs/>
              </w:rPr>
              <w:t>Actual Result</w:t>
            </w:r>
          </w:p>
        </w:tc>
        <w:tc>
          <w:tcPr>
            <w:tcW w:w="1455" w:type="dxa"/>
            <w:shd w:val="clear" w:color="auto" w:fill="D9D9D9" w:themeFill="background1" w:themeFillShade="D9"/>
          </w:tcPr>
          <w:p w14:paraId="3DEAB086" w14:textId="77777777" w:rsidR="00B16F1D" w:rsidRDefault="00B16F1D" w:rsidP="007866E0">
            <w:pPr>
              <w:jc w:val="center"/>
            </w:pPr>
            <w:r>
              <w:t>Kesimpulan</w:t>
            </w:r>
          </w:p>
        </w:tc>
      </w:tr>
      <w:tr w:rsidR="00B16F1D" w14:paraId="74386276" w14:textId="77777777" w:rsidTr="007866E0">
        <w:tc>
          <w:tcPr>
            <w:tcW w:w="1643" w:type="dxa"/>
          </w:tcPr>
          <w:p w14:paraId="08550060" w14:textId="03F04104" w:rsidR="00B16F1D" w:rsidRDefault="006C5E87" w:rsidP="007866E0">
            <w:r>
              <w:t>Melihat seluruh daftar mahasiswa bersangkutan yang sudah dilakukan penilaian sidang skripsi.</w:t>
            </w:r>
          </w:p>
        </w:tc>
        <w:tc>
          <w:tcPr>
            <w:tcW w:w="1643" w:type="dxa"/>
          </w:tcPr>
          <w:p w14:paraId="3FFC12C1" w14:textId="2CF0F3BB" w:rsidR="00B16F1D" w:rsidRDefault="00B16F1D" w:rsidP="007866E0">
            <w:r>
              <w:rPr>
                <w:i/>
                <w:iCs/>
              </w:rPr>
              <w:t>Positive</w:t>
            </w:r>
            <w:r w:rsidRPr="00E3008F">
              <w:rPr>
                <w:i/>
                <w:iCs/>
              </w:rPr>
              <w:t xml:space="preserve"> case</w:t>
            </w:r>
            <w:r>
              <w:t xml:space="preserve">: membuka halaman </w:t>
            </w:r>
            <w:r w:rsidR="002F4C07">
              <w:t>rekapitulasi nilai</w:t>
            </w:r>
            <w:r>
              <w:t>.</w:t>
            </w:r>
          </w:p>
        </w:tc>
        <w:tc>
          <w:tcPr>
            <w:tcW w:w="1634" w:type="dxa"/>
          </w:tcPr>
          <w:p w14:paraId="44685293" w14:textId="3C5D4CC5" w:rsidR="00B16F1D" w:rsidRDefault="00B16F1D" w:rsidP="007866E0">
            <w:r>
              <w:t xml:space="preserve">Menampilkan konten yang terdapat pada halaman </w:t>
            </w:r>
            <w:r w:rsidR="002F4C07">
              <w:t>rekapitulasi nilai</w:t>
            </w:r>
            <w:r>
              <w:t>.</w:t>
            </w:r>
          </w:p>
        </w:tc>
        <w:tc>
          <w:tcPr>
            <w:tcW w:w="1562" w:type="dxa"/>
          </w:tcPr>
          <w:p w14:paraId="7134B0C9" w14:textId="26619933" w:rsidR="00B16F1D" w:rsidRDefault="00B16F1D" w:rsidP="007866E0">
            <w:r>
              <w:t xml:space="preserve">Menampilkan konten yang terdapat pada halaman </w:t>
            </w:r>
            <w:r w:rsidR="002F4C07">
              <w:t>rekapitulasi nilai</w:t>
            </w:r>
            <w:r>
              <w:t>.</w:t>
            </w:r>
          </w:p>
        </w:tc>
        <w:tc>
          <w:tcPr>
            <w:tcW w:w="1455" w:type="dxa"/>
          </w:tcPr>
          <w:p w14:paraId="0D6EF1A1" w14:textId="77777777" w:rsidR="00B16F1D" w:rsidRDefault="00B16F1D" w:rsidP="007866E0">
            <w:pPr>
              <w:jc w:val="center"/>
            </w:pPr>
            <w:r>
              <w:t>Sesuai</w:t>
            </w:r>
          </w:p>
        </w:tc>
      </w:tr>
      <w:tr w:rsidR="00BD43FE" w14:paraId="760BADA8" w14:textId="77777777" w:rsidTr="007866E0">
        <w:tc>
          <w:tcPr>
            <w:tcW w:w="1643" w:type="dxa"/>
          </w:tcPr>
          <w:p w14:paraId="432419A1" w14:textId="63ACF7E2" w:rsidR="00BD43FE" w:rsidRDefault="00BD43FE" w:rsidP="00BD43FE">
            <w:r>
              <w:t>Melihat detail bersangkutan mahasiswa yang sudah dilakukan penilaian sidang skripsi.</w:t>
            </w:r>
          </w:p>
        </w:tc>
        <w:tc>
          <w:tcPr>
            <w:tcW w:w="1643" w:type="dxa"/>
          </w:tcPr>
          <w:p w14:paraId="5AF82043" w14:textId="361FF08D" w:rsidR="00BD43FE" w:rsidRDefault="00BD43FE" w:rsidP="00BD43FE">
            <w:pPr>
              <w:rPr>
                <w:i/>
                <w:iCs/>
              </w:rPr>
            </w:pPr>
            <w:r>
              <w:rPr>
                <w:i/>
                <w:iCs/>
              </w:rPr>
              <w:t>Positive</w:t>
            </w:r>
            <w:r w:rsidRPr="00E3008F">
              <w:rPr>
                <w:i/>
                <w:iCs/>
              </w:rPr>
              <w:t xml:space="preserve"> case</w:t>
            </w:r>
            <w:r>
              <w:t xml:space="preserve">: menekan tombol detail salah satu </w:t>
            </w:r>
            <w:r w:rsidR="00027604">
              <w:t>rekapitulasi nilai</w:t>
            </w:r>
            <w:r>
              <w:t>.</w:t>
            </w:r>
          </w:p>
        </w:tc>
        <w:tc>
          <w:tcPr>
            <w:tcW w:w="1634" w:type="dxa"/>
          </w:tcPr>
          <w:p w14:paraId="7BFA94F6" w14:textId="6EEC1F08" w:rsidR="00BD43FE" w:rsidRDefault="00BD43FE" w:rsidP="00BD43FE">
            <w:r>
              <w:t xml:space="preserve">Menampilkan detail </w:t>
            </w:r>
            <w:r w:rsidR="00F44CBD">
              <w:t xml:space="preserve">rekapitulasi nilai </w:t>
            </w:r>
            <w:r>
              <w:t>yang dipilih.</w:t>
            </w:r>
          </w:p>
        </w:tc>
        <w:tc>
          <w:tcPr>
            <w:tcW w:w="1562" w:type="dxa"/>
          </w:tcPr>
          <w:p w14:paraId="57318D6A" w14:textId="746732C4" w:rsidR="00BD43FE" w:rsidRDefault="00BD43FE" w:rsidP="00BD43FE">
            <w:r>
              <w:t xml:space="preserve">Menampilkan detail </w:t>
            </w:r>
            <w:r w:rsidR="00F44CBD">
              <w:t>rekapitulasi nilai</w:t>
            </w:r>
            <w:r>
              <w:t xml:space="preserve"> yang dipilih.</w:t>
            </w:r>
          </w:p>
        </w:tc>
        <w:tc>
          <w:tcPr>
            <w:tcW w:w="1455" w:type="dxa"/>
          </w:tcPr>
          <w:p w14:paraId="230AF2A7" w14:textId="2DCDFB99" w:rsidR="00BD43FE" w:rsidRDefault="00BD43FE" w:rsidP="00BD43FE">
            <w:pPr>
              <w:jc w:val="center"/>
            </w:pPr>
            <w:r>
              <w:t>Sesuai</w:t>
            </w:r>
          </w:p>
        </w:tc>
      </w:tr>
      <w:tr w:rsidR="00BD43FE" w14:paraId="73A97CAC" w14:textId="77777777" w:rsidTr="007866E0">
        <w:tc>
          <w:tcPr>
            <w:tcW w:w="1643" w:type="dxa"/>
          </w:tcPr>
          <w:p w14:paraId="32C9DF27" w14:textId="2520F02B" w:rsidR="00BD43FE" w:rsidRDefault="00BD43FE" w:rsidP="00BD43FE">
            <w:r>
              <w:t>Melakukan rekapitulasi nilai mahasiswa bersangkutan berdasarkan nilai yang diberikan oleh dosen penguji dan dosen pembimbing yang terkait.</w:t>
            </w:r>
          </w:p>
        </w:tc>
        <w:tc>
          <w:tcPr>
            <w:tcW w:w="1643" w:type="dxa"/>
          </w:tcPr>
          <w:p w14:paraId="0582994A" w14:textId="00820ACA" w:rsidR="00BD43FE" w:rsidRDefault="00FB5154" w:rsidP="00BD43FE">
            <w:pPr>
              <w:rPr>
                <w:i/>
                <w:iCs/>
              </w:rPr>
            </w:pPr>
            <w:r>
              <w:rPr>
                <w:i/>
                <w:iCs/>
              </w:rPr>
              <w:t>Positive</w:t>
            </w:r>
            <w:r w:rsidRPr="00E3008F">
              <w:rPr>
                <w:i/>
                <w:iCs/>
              </w:rPr>
              <w:t xml:space="preserve"> case</w:t>
            </w:r>
            <w:r>
              <w:t xml:space="preserve">: </w:t>
            </w:r>
            <w:r w:rsidR="00513825">
              <w:t>melakukan rekapitulasi nilai mahasiswa.</w:t>
            </w:r>
          </w:p>
        </w:tc>
        <w:tc>
          <w:tcPr>
            <w:tcW w:w="1634" w:type="dxa"/>
          </w:tcPr>
          <w:p w14:paraId="7E3F4F3F" w14:textId="7D97D79C" w:rsidR="00BD43FE" w:rsidRDefault="00513825" w:rsidP="00BD43FE">
            <w:r>
              <w:t>Mahasiswa mendapatkan nilai rekapitulasi.</w:t>
            </w:r>
          </w:p>
        </w:tc>
        <w:tc>
          <w:tcPr>
            <w:tcW w:w="1562" w:type="dxa"/>
          </w:tcPr>
          <w:p w14:paraId="5DD019E6" w14:textId="0BDF83F1" w:rsidR="00BD43FE" w:rsidRDefault="00513825" w:rsidP="00BD43FE">
            <w:r>
              <w:t>Mahasiswa mendapatkan nilai rekapitulasi.</w:t>
            </w:r>
          </w:p>
        </w:tc>
        <w:tc>
          <w:tcPr>
            <w:tcW w:w="1455" w:type="dxa"/>
          </w:tcPr>
          <w:p w14:paraId="137E69B2" w14:textId="2704E036" w:rsidR="00BD43FE" w:rsidRDefault="00147CC8" w:rsidP="00BD43FE">
            <w:pPr>
              <w:jc w:val="center"/>
            </w:pPr>
            <w:r>
              <w:t>Sesuai</w:t>
            </w:r>
          </w:p>
        </w:tc>
      </w:tr>
      <w:tr w:rsidR="0038676D" w14:paraId="798792CE" w14:textId="77777777" w:rsidTr="007866E0">
        <w:tc>
          <w:tcPr>
            <w:tcW w:w="1643" w:type="dxa"/>
          </w:tcPr>
          <w:p w14:paraId="7B0781C9" w14:textId="4CC4E1A3" w:rsidR="0038676D" w:rsidRDefault="0038676D" w:rsidP="0038676D">
            <w:r>
              <w:t>Mengubah penilaian mahasiswa bersangkutan yang diberikan oleh dosen penguji dan pembimbing yang terkait bila dibutuhkan.</w:t>
            </w:r>
          </w:p>
        </w:tc>
        <w:tc>
          <w:tcPr>
            <w:tcW w:w="1643" w:type="dxa"/>
          </w:tcPr>
          <w:p w14:paraId="6A0AE8F7" w14:textId="6225220C" w:rsidR="0038676D" w:rsidRDefault="0038676D" w:rsidP="0038676D">
            <w:pPr>
              <w:rPr>
                <w:i/>
                <w:iCs/>
              </w:rPr>
            </w:pPr>
            <w:r>
              <w:rPr>
                <w:i/>
                <w:iCs/>
              </w:rPr>
              <w:t>Positive</w:t>
            </w:r>
            <w:r w:rsidRPr="00E3008F">
              <w:rPr>
                <w:i/>
                <w:iCs/>
              </w:rPr>
              <w:t xml:space="preserve"> case</w:t>
            </w:r>
            <w:r>
              <w:t>: melakukan rekaptulasi nilai mahasiswa dan mengubah nilai dengan format yang sesuai.</w:t>
            </w:r>
          </w:p>
        </w:tc>
        <w:tc>
          <w:tcPr>
            <w:tcW w:w="1634" w:type="dxa"/>
          </w:tcPr>
          <w:p w14:paraId="3F9829C4" w14:textId="4C2DBF66" w:rsidR="0038676D" w:rsidRDefault="0038676D" w:rsidP="0038676D">
            <w:r>
              <w:t>Mahasiswa mendapatkan nilai rekapitulasi.</w:t>
            </w:r>
          </w:p>
        </w:tc>
        <w:tc>
          <w:tcPr>
            <w:tcW w:w="1562" w:type="dxa"/>
          </w:tcPr>
          <w:p w14:paraId="4B871C78" w14:textId="1214951B" w:rsidR="0038676D" w:rsidRDefault="0038676D" w:rsidP="0038676D">
            <w:r>
              <w:t>Mahasiswa mendapatkan nilai rekapitulasi.</w:t>
            </w:r>
          </w:p>
        </w:tc>
        <w:tc>
          <w:tcPr>
            <w:tcW w:w="1455" w:type="dxa"/>
          </w:tcPr>
          <w:p w14:paraId="195C0063" w14:textId="0F0D6F99" w:rsidR="0038676D" w:rsidRDefault="0038676D" w:rsidP="0038676D">
            <w:pPr>
              <w:jc w:val="center"/>
            </w:pPr>
            <w:r>
              <w:t>Sesuai</w:t>
            </w:r>
          </w:p>
        </w:tc>
      </w:tr>
      <w:tr w:rsidR="0038676D" w14:paraId="419ABB15" w14:textId="77777777" w:rsidTr="007866E0">
        <w:tc>
          <w:tcPr>
            <w:tcW w:w="1643" w:type="dxa"/>
          </w:tcPr>
          <w:p w14:paraId="677D192D" w14:textId="77D8A1D2" w:rsidR="0038676D" w:rsidRDefault="0038676D" w:rsidP="0038676D"/>
        </w:tc>
        <w:tc>
          <w:tcPr>
            <w:tcW w:w="1643" w:type="dxa"/>
          </w:tcPr>
          <w:p w14:paraId="453BC6D0" w14:textId="4FD88470" w:rsidR="0038676D" w:rsidRDefault="0038676D" w:rsidP="0038676D">
            <w:pPr>
              <w:rPr>
                <w:i/>
                <w:iCs/>
              </w:rPr>
            </w:pPr>
            <w:r>
              <w:rPr>
                <w:i/>
                <w:iCs/>
              </w:rPr>
              <w:t>Negative</w:t>
            </w:r>
            <w:r w:rsidRPr="00E3008F">
              <w:rPr>
                <w:i/>
                <w:iCs/>
              </w:rPr>
              <w:t xml:space="preserve"> case</w:t>
            </w:r>
            <w:r>
              <w:t>: melakukan rekaptulasi nilai mahasiswa dan mengubah nilai dengan format yang tidak sesuai.</w:t>
            </w:r>
          </w:p>
        </w:tc>
        <w:tc>
          <w:tcPr>
            <w:tcW w:w="1634" w:type="dxa"/>
          </w:tcPr>
          <w:p w14:paraId="2146EFE2" w14:textId="6E23D902" w:rsidR="0038676D" w:rsidRDefault="0038676D" w:rsidP="0038676D">
            <w:r>
              <w:t>Mendapatkan pesan error yang sesuai.</w:t>
            </w:r>
          </w:p>
        </w:tc>
        <w:tc>
          <w:tcPr>
            <w:tcW w:w="1562" w:type="dxa"/>
          </w:tcPr>
          <w:p w14:paraId="396D6E2B" w14:textId="70491FE7" w:rsidR="0038676D" w:rsidRDefault="0038676D" w:rsidP="0038676D">
            <w:r>
              <w:t>Mendapatkan pesan error yang sesuai.</w:t>
            </w:r>
          </w:p>
        </w:tc>
        <w:tc>
          <w:tcPr>
            <w:tcW w:w="1455" w:type="dxa"/>
          </w:tcPr>
          <w:p w14:paraId="362842E2" w14:textId="4059DCA0" w:rsidR="0038676D" w:rsidRDefault="0038676D" w:rsidP="0038676D">
            <w:pPr>
              <w:jc w:val="center"/>
            </w:pPr>
            <w:r>
              <w:t>Sesuai</w:t>
            </w:r>
          </w:p>
        </w:tc>
      </w:tr>
    </w:tbl>
    <w:p w14:paraId="2A9CE8EB" w14:textId="77777777" w:rsidR="00B16F1D" w:rsidRDefault="00B16F1D" w:rsidP="009D04B1">
      <w:pPr>
        <w:jc w:val="center"/>
      </w:pPr>
    </w:p>
    <w:p w14:paraId="2DBB004D" w14:textId="12B8969F" w:rsidR="00E85860" w:rsidRDefault="00B3178B" w:rsidP="00FC452B">
      <w:pPr>
        <w:jc w:val="center"/>
      </w:pPr>
      <w:bookmarkStart w:id="197" w:name="_Toc171756385"/>
      <w:r>
        <w:t>Tabel</w:t>
      </w:r>
      <w:r w:rsidR="00FC452B">
        <w:t xml:space="preserve"> </w:t>
      </w:r>
      <w:r w:rsidR="00FC452B">
        <w:fldChar w:fldCharType="begin"/>
      </w:r>
      <w:r w:rsidR="00FC452B">
        <w:instrText xml:space="preserve"> SEQ Tabel \* ARABIC </w:instrText>
      </w:r>
      <w:r w:rsidR="00FC452B">
        <w:fldChar w:fldCharType="separate"/>
      </w:r>
      <w:r w:rsidR="0067630B">
        <w:rPr>
          <w:noProof/>
        </w:rPr>
        <w:t>36</w:t>
      </w:r>
      <w:r w:rsidR="00FC452B">
        <w:fldChar w:fldCharType="end"/>
      </w:r>
      <w:r w:rsidR="00313863">
        <w:t>.</w:t>
      </w:r>
      <w:r w:rsidR="00FC452B">
        <w:t xml:space="preserve"> </w:t>
      </w:r>
      <w:r w:rsidR="00FC452B" w:rsidRPr="00FC452B">
        <w:rPr>
          <w:i/>
          <w:iCs/>
        </w:rPr>
        <w:t>Blackbox</w:t>
      </w:r>
      <w:r w:rsidR="00FC452B">
        <w:t xml:space="preserve"> menu kelulusan</w:t>
      </w:r>
      <w:r w:rsidR="002513C5">
        <w:t xml:space="preserve"> ketua penguji</w:t>
      </w:r>
      <w:bookmarkEnd w:id="197"/>
    </w:p>
    <w:tbl>
      <w:tblPr>
        <w:tblStyle w:val="TableGrid"/>
        <w:tblW w:w="8009" w:type="dxa"/>
        <w:tblBorders>
          <w:left w:val="none" w:sz="0" w:space="0" w:color="auto"/>
          <w:right w:val="none" w:sz="0" w:space="0" w:color="auto"/>
          <w:insideV w:val="none" w:sz="0" w:space="0" w:color="auto"/>
        </w:tblBorders>
        <w:tblLook w:val="04A0" w:firstRow="1" w:lastRow="0" w:firstColumn="1" w:lastColumn="0" w:noHBand="0" w:noVBand="1"/>
      </w:tblPr>
      <w:tblGrid>
        <w:gridCol w:w="1635"/>
        <w:gridCol w:w="1634"/>
        <w:gridCol w:w="1629"/>
        <w:gridCol w:w="1561"/>
        <w:gridCol w:w="1550"/>
      </w:tblGrid>
      <w:tr w:rsidR="00FA793D" w14:paraId="2EDC9D94" w14:textId="77777777" w:rsidTr="00FA793D">
        <w:trPr>
          <w:tblHeader/>
        </w:trPr>
        <w:tc>
          <w:tcPr>
            <w:tcW w:w="1635" w:type="dxa"/>
            <w:shd w:val="clear" w:color="auto" w:fill="D9D9D9" w:themeFill="background1" w:themeFillShade="D9"/>
          </w:tcPr>
          <w:p w14:paraId="5A9A06DD" w14:textId="77777777" w:rsidR="00FA793D" w:rsidRDefault="00FA793D" w:rsidP="007866E0">
            <w:pPr>
              <w:jc w:val="center"/>
            </w:pPr>
            <w:r>
              <w:t>Modul</w:t>
            </w:r>
          </w:p>
        </w:tc>
        <w:tc>
          <w:tcPr>
            <w:tcW w:w="1634" w:type="dxa"/>
            <w:shd w:val="clear" w:color="auto" w:fill="D9D9D9" w:themeFill="background1" w:themeFillShade="D9"/>
          </w:tcPr>
          <w:p w14:paraId="620643B8" w14:textId="77777777" w:rsidR="00FA793D" w:rsidRDefault="00FA793D" w:rsidP="007866E0">
            <w:pPr>
              <w:jc w:val="center"/>
            </w:pPr>
            <w:r>
              <w:t>Skenario Uji</w:t>
            </w:r>
          </w:p>
        </w:tc>
        <w:tc>
          <w:tcPr>
            <w:tcW w:w="1629" w:type="dxa"/>
            <w:shd w:val="clear" w:color="auto" w:fill="D9D9D9" w:themeFill="background1" w:themeFillShade="D9"/>
          </w:tcPr>
          <w:p w14:paraId="2560D837" w14:textId="77777777" w:rsidR="00FA793D" w:rsidRPr="00D027B3" w:rsidRDefault="00FA793D" w:rsidP="007866E0">
            <w:pPr>
              <w:jc w:val="center"/>
              <w:rPr>
                <w:i/>
                <w:iCs/>
              </w:rPr>
            </w:pPr>
            <w:r w:rsidRPr="00D027B3">
              <w:rPr>
                <w:i/>
                <w:iCs/>
              </w:rPr>
              <w:t>Expected Result</w:t>
            </w:r>
          </w:p>
        </w:tc>
        <w:tc>
          <w:tcPr>
            <w:tcW w:w="1561" w:type="dxa"/>
            <w:shd w:val="clear" w:color="auto" w:fill="D9D9D9" w:themeFill="background1" w:themeFillShade="D9"/>
          </w:tcPr>
          <w:p w14:paraId="0F537ED0" w14:textId="77777777" w:rsidR="00FA793D" w:rsidRPr="00D027B3" w:rsidRDefault="00FA793D" w:rsidP="007866E0">
            <w:pPr>
              <w:jc w:val="center"/>
              <w:rPr>
                <w:i/>
                <w:iCs/>
              </w:rPr>
            </w:pPr>
            <w:r w:rsidRPr="00D027B3">
              <w:rPr>
                <w:i/>
                <w:iCs/>
              </w:rPr>
              <w:t>Actual Result</w:t>
            </w:r>
          </w:p>
        </w:tc>
        <w:tc>
          <w:tcPr>
            <w:tcW w:w="1550" w:type="dxa"/>
            <w:shd w:val="clear" w:color="auto" w:fill="D9D9D9" w:themeFill="background1" w:themeFillShade="D9"/>
          </w:tcPr>
          <w:p w14:paraId="1134BA52" w14:textId="77777777" w:rsidR="00FA793D" w:rsidRDefault="00FA793D" w:rsidP="007866E0">
            <w:pPr>
              <w:jc w:val="center"/>
            </w:pPr>
            <w:r>
              <w:t>Kesimpulan</w:t>
            </w:r>
          </w:p>
        </w:tc>
      </w:tr>
      <w:tr w:rsidR="00FA793D" w14:paraId="54DA0D6D" w14:textId="77777777" w:rsidTr="00FA793D">
        <w:tc>
          <w:tcPr>
            <w:tcW w:w="1635" w:type="dxa"/>
          </w:tcPr>
          <w:p w14:paraId="6095FCAC" w14:textId="56FECCF1" w:rsidR="00FA793D" w:rsidRDefault="00FA793D" w:rsidP="000A71E6">
            <w:r>
              <w:t>Melihat seluruh daftar mahasiswa bersangkutan yang dilakukan rekapitulasi nilai.</w:t>
            </w:r>
          </w:p>
        </w:tc>
        <w:tc>
          <w:tcPr>
            <w:tcW w:w="1634" w:type="dxa"/>
          </w:tcPr>
          <w:p w14:paraId="750B3E61" w14:textId="75C6C862" w:rsidR="00FA793D" w:rsidRDefault="00FA793D" w:rsidP="000A71E6">
            <w:r>
              <w:rPr>
                <w:i/>
                <w:iCs/>
              </w:rPr>
              <w:t>Positive</w:t>
            </w:r>
            <w:r w:rsidRPr="00E3008F">
              <w:rPr>
                <w:i/>
                <w:iCs/>
              </w:rPr>
              <w:t xml:space="preserve"> case</w:t>
            </w:r>
            <w:r>
              <w:t>: membuka halaman kelulusan.</w:t>
            </w:r>
          </w:p>
        </w:tc>
        <w:tc>
          <w:tcPr>
            <w:tcW w:w="1629" w:type="dxa"/>
          </w:tcPr>
          <w:p w14:paraId="4B64FEA8" w14:textId="6016E04E" w:rsidR="00FA793D" w:rsidRDefault="00FA793D" w:rsidP="000A71E6">
            <w:r>
              <w:t>Menampilkan konten yang terdapat pada halaman kelulusan.</w:t>
            </w:r>
          </w:p>
        </w:tc>
        <w:tc>
          <w:tcPr>
            <w:tcW w:w="1561" w:type="dxa"/>
          </w:tcPr>
          <w:p w14:paraId="7C8A50C3" w14:textId="4A70916B" w:rsidR="00FA793D" w:rsidRDefault="00FA793D" w:rsidP="000A71E6">
            <w:r>
              <w:t>Menampilkan konten yang terdapat pada halaman kelulusan.</w:t>
            </w:r>
          </w:p>
        </w:tc>
        <w:tc>
          <w:tcPr>
            <w:tcW w:w="1550" w:type="dxa"/>
          </w:tcPr>
          <w:p w14:paraId="614951F5" w14:textId="4C23C15F" w:rsidR="00FA793D" w:rsidRDefault="00FA793D" w:rsidP="000A71E6">
            <w:pPr>
              <w:jc w:val="center"/>
            </w:pPr>
            <w:r>
              <w:t>Sesuai</w:t>
            </w:r>
          </w:p>
        </w:tc>
      </w:tr>
      <w:tr w:rsidR="00754440" w14:paraId="6FE4E146" w14:textId="24C3CA26" w:rsidTr="00FA793D">
        <w:tc>
          <w:tcPr>
            <w:tcW w:w="1635" w:type="dxa"/>
          </w:tcPr>
          <w:p w14:paraId="4AD8D6F2" w14:textId="0E54FEA3" w:rsidR="00754440" w:rsidRDefault="00754440" w:rsidP="00754440">
            <w:r>
              <w:t>Melihat detail sudah mahasiswa bersangkutan yang sudah dilakukan rekapitulasi nilai.</w:t>
            </w:r>
          </w:p>
        </w:tc>
        <w:tc>
          <w:tcPr>
            <w:tcW w:w="1634" w:type="dxa"/>
          </w:tcPr>
          <w:p w14:paraId="7BBAE557" w14:textId="1D1C10A7" w:rsidR="00754440" w:rsidRDefault="00966DA6" w:rsidP="00754440">
            <w:pPr>
              <w:rPr>
                <w:i/>
                <w:iCs/>
              </w:rPr>
            </w:pPr>
            <w:r>
              <w:rPr>
                <w:i/>
                <w:iCs/>
              </w:rPr>
              <w:t>Positive</w:t>
            </w:r>
            <w:r w:rsidRPr="00E3008F">
              <w:rPr>
                <w:i/>
                <w:iCs/>
              </w:rPr>
              <w:t xml:space="preserve"> case</w:t>
            </w:r>
            <w:r>
              <w:t>: menekan tombol detail salah satu rekapitulasi nilai.</w:t>
            </w:r>
          </w:p>
        </w:tc>
        <w:tc>
          <w:tcPr>
            <w:tcW w:w="1629" w:type="dxa"/>
          </w:tcPr>
          <w:p w14:paraId="4BFD3C3B" w14:textId="5ECDF728" w:rsidR="00754440" w:rsidRDefault="00754440" w:rsidP="00754440">
            <w:r>
              <w:t>Menampilkan detail kelulusan yang dipilih.</w:t>
            </w:r>
          </w:p>
        </w:tc>
        <w:tc>
          <w:tcPr>
            <w:tcW w:w="1561" w:type="dxa"/>
          </w:tcPr>
          <w:p w14:paraId="4CFC8690" w14:textId="0E36E190" w:rsidR="00754440" w:rsidRDefault="00754440" w:rsidP="00754440">
            <w:r>
              <w:t>Menampilkan detail kelulusan yang dipilih.</w:t>
            </w:r>
          </w:p>
        </w:tc>
        <w:tc>
          <w:tcPr>
            <w:tcW w:w="1550" w:type="dxa"/>
          </w:tcPr>
          <w:p w14:paraId="0EC32812" w14:textId="1A3FD90B" w:rsidR="00754440" w:rsidRDefault="00754440" w:rsidP="00754440">
            <w:pPr>
              <w:jc w:val="center"/>
            </w:pPr>
            <w:r>
              <w:t>Sesuai</w:t>
            </w:r>
          </w:p>
        </w:tc>
      </w:tr>
      <w:tr w:rsidR="00754440" w14:paraId="34472FE3" w14:textId="77777777" w:rsidTr="00FA793D">
        <w:tc>
          <w:tcPr>
            <w:tcW w:w="1635" w:type="dxa"/>
          </w:tcPr>
          <w:p w14:paraId="36DDEC61" w14:textId="685FBFE1" w:rsidR="00754440" w:rsidRDefault="00754440" w:rsidP="00754440">
            <w:r>
              <w:t>Menentukan status kelulusan mahasiswa, apakah lulus, ditolak, atau revisi.</w:t>
            </w:r>
          </w:p>
        </w:tc>
        <w:tc>
          <w:tcPr>
            <w:tcW w:w="1634" w:type="dxa"/>
          </w:tcPr>
          <w:p w14:paraId="7AC21ACE" w14:textId="53343F95" w:rsidR="00754440" w:rsidRDefault="00754440" w:rsidP="00754440">
            <w:pPr>
              <w:rPr>
                <w:i/>
                <w:iCs/>
              </w:rPr>
            </w:pPr>
            <w:r>
              <w:rPr>
                <w:i/>
                <w:iCs/>
              </w:rPr>
              <w:t>Positive</w:t>
            </w:r>
            <w:r w:rsidRPr="00E3008F">
              <w:rPr>
                <w:i/>
                <w:iCs/>
              </w:rPr>
              <w:t xml:space="preserve"> case</w:t>
            </w:r>
            <w:r>
              <w:t>: menentukan status kelulusan mahasiswa.</w:t>
            </w:r>
          </w:p>
        </w:tc>
        <w:tc>
          <w:tcPr>
            <w:tcW w:w="1629" w:type="dxa"/>
          </w:tcPr>
          <w:p w14:paraId="038B3B50" w14:textId="54B16A26" w:rsidR="00754440" w:rsidRDefault="00754440" w:rsidP="00754440">
            <w:r>
              <w:t>Status pengujian skripsi mahasiswa berubah sesuai status kelulusan yang dipilih.</w:t>
            </w:r>
          </w:p>
        </w:tc>
        <w:tc>
          <w:tcPr>
            <w:tcW w:w="1561" w:type="dxa"/>
          </w:tcPr>
          <w:p w14:paraId="0F6F23E3" w14:textId="422B7F7C" w:rsidR="00754440" w:rsidRDefault="00754440" w:rsidP="00754440">
            <w:r>
              <w:t>Status pengujian skripsi mahasiswa berubah sesuai status kelulusan yang dipilih.</w:t>
            </w:r>
          </w:p>
        </w:tc>
        <w:tc>
          <w:tcPr>
            <w:tcW w:w="1550" w:type="dxa"/>
          </w:tcPr>
          <w:p w14:paraId="35C07B4E" w14:textId="3ECF034C" w:rsidR="00754440" w:rsidRDefault="00754440" w:rsidP="00754440">
            <w:pPr>
              <w:jc w:val="center"/>
            </w:pPr>
            <w:r>
              <w:t>Sesuai</w:t>
            </w:r>
          </w:p>
        </w:tc>
      </w:tr>
    </w:tbl>
    <w:p w14:paraId="4629FA76" w14:textId="77777777" w:rsidR="006007B1" w:rsidRDefault="006007B1" w:rsidP="00FC452B">
      <w:pPr>
        <w:jc w:val="center"/>
      </w:pPr>
    </w:p>
    <w:p w14:paraId="144DE482" w14:textId="3BD89077" w:rsidR="003C2BD0" w:rsidRDefault="00B3178B" w:rsidP="0041240B">
      <w:pPr>
        <w:jc w:val="center"/>
      </w:pPr>
      <w:bookmarkStart w:id="198" w:name="_Toc171756386"/>
      <w:r>
        <w:t>Tabel</w:t>
      </w:r>
      <w:r w:rsidR="0041240B">
        <w:t xml:space="preserve"> </w:t>
      </w:r>
      <w:r w:rsidR="0041240B">
        <w:fldChar w:fldCharType="begin"/>
      </w:r>
      <w:r w:rsidR="0041240B">
        <w:instrText xml:space="preserve"> SEQ Tabel \* ARABIC </w:instrText>
      </w:r>
      <w:r w:rsidR="0041240B">
        <w:fldChar w:fldCharType="separate"/>
      </w:r>
      <w:r w:rsidR="0067630B">
        <w:rPr>
          <w:noProof/>
        </w:rPr>
        <w:t>37</w:t>
      </w:r>
      <w:r w:rsidR="0041240B">
        <w:fldChar w:fldCharType="end"/>
      </w:r>
      <w:r w:rsidR="00313863">
        <w:t>.</w:t>
      </w:r>
      <w:r w:rsidR="0041240B">
        <w:t xml:space="preserve"> </w:t>
      </w:r>
      <w:r w:rsidR="0041240B" w:rsidRPr="0041240B">
        <w:rPr>
          <w:i/>
          <w:iCs/>
        </w:rPr>
        <w:t>Blackbox</w:t>
      </w:r>
      <w:r w:rsidR="0041240B">
        <w:t xml:space="preserve"> menu pengajuan revisi</w:t>
      </w:r>
      <w:r w:rsidR="00B31CF8">
        <w:t xml:space="preserve"> ketua penguji</w:t>
      </w:r>
      <w:bookmarkEnd w:id="198"/>
    </w:p>
    <w:tbl>
      <w:tblPr>
        <w:tblStyle w:val="TableGrid"/>
        <w:tblW w:w="8009" w:type="dxa"/>
        <w:tblBorders>
          <w:left w:val="none" w:sz="0" w:space="0" w:color="auto"/>
          <w:right w:val="none" w:sz="0" w:space="0" w:color="auto"/>
          <w:insideV w:val="none" w:sz="0" w:space="0" w:color="auto"/>
        </w:tblBorders>
        <w:tblLook w:val="04A0" w:firstRow="1" w:lastRow="0" w:firstColumn="1" w:lastColumn="0" w:noHBand="0" w:noVBand="1"/>
      </w:tblPr>
      <w:tblGrid>
        <w:gridCol w:w="1635"/>
        <w:gridCol w:w="1634"/>
        <w:gridCol w:w="1629"/>
        <w:gridCol w:w="1561"/>
        <w:gridCol w:w="1550"/>
      </w:tblGrid>
      <w:tr w:rsidR="008E2476" w14:paraId="54B8F5CC" w14:textId="77777777" w:rsidTr="007866E0">
        <w:trPr>
          <w:tblHeader/>
        </w:trPr>
        <w:tc>
          <w:tcPr>
            <w:tcW w:w="1635" w:type="dxa"/>
            <w:shd w:val="clear" w:color="auto" w:fill="D9D9D9" w:themeFill="background1" w:themeFillShade="D9"/>
          </w:tcPr>
          <w:p w14:paraId="211D56BD" w14:textId="77777777" w:rsidR="008E2476" w:rsidRDefault="008E2476" w:rsidP="007866E0">
            <w:pPr>
              <w:jc w:val="center"/>
            </w:pPr>
            <w:r>
              <w:t>Modul</w:t>
            </w:r>
          </w:p>
        </w:tc>
        <w:tc>
          <w:tcPr>
            <w:tcW w:w="1634" w:type="dxa"/>
            <w:shd w:val="clear" w:color="auto" w:fill="D9D9D9" w:themeFill="background1" w:themeFillShade="D9"/>
          </w:tcPr>
          <w:p w14:paraId="7D956626" w14:textId="77777777" w:rsidR="008E2476" w:rsidRDefault="008E2476" w:rsidP="007866E0">
            <w:pPr>
              <w:jc w:val="center"/>
            </w:pPr>
            <w:r>
              <w:t>Skenario Uji</w:t>
            </w:r>
          </w:p>
        </w:tc>
        <w:tc>
          <w:tcPr>
            <w:tcW w:w="1629" w:type="dxa"/>
            <w:shd w:val="clear" w:color="auto" w:fill="D9D9D9" w:themeFill="background1" w:themeFillShade="D9"/>
          </w:tcPr>
          <w:p w14:paraId="677CC9AC" w14:textId="77777777" w:rsidR="008E2476" w:rsidRPr="00D027B3" w:rsidRDefault="008E2476" w:rsidP="007866E0">
            <w:pPr>
              <w:jc w:val="center"/>
              <w:rPr>
                <w:i/>
                <w:iCs/>
              </w:rPr>
            </w:pPr>
            <w:r w:rsidRPr="00D027B3">
              <w:rPr>
                <w:i/>
                <w:iCs/>
              </w:rPr>
              <w:t>Expected Result</w:t>
            </w:r>
          </w:p>
        </w:tc>
        <w:tc>
          <w:tcPr>
            <w:tcW w:w="1561" w:type="dxa"/>
            <w:shd w:val="clear" w:color="auto" w:fill="D9D9D9" w:themeFill="background1" w:themeFillShade="D9"/>
          </w:tcPr>
          <w:p w14:paraId="3951ADB7" w14:textId="77777777" w:rsidR="008E2476" w:rsidRPr="00D027B3" w:rsidRDefault="008E2476" w:rsidP="007866E0">
            <w:pPr>
              <w:jc w:val="center"/>
              <w:rPr>
                <w:i/>
                <w:iCs/>
              </w:rPr>
            </w:pPr>
            <w:r w:rsidRPr="00D027B3">
              <w:rPr>
                <w:i/>
                <w:iCs/>
              </w:rPr>
              <w:t>Actual Result</w:t>
            </w:r>
          </w:p>
        </w:tc>
        <w:tc>
          <w:tcPr>
            <w:tcW w:w="1550" w:type="dxa"/>
            <w:shd w:val="clear" w:color="auto" w:fill="D9D9D9" w:themeFill="background1" w:themeFillShade="D9"/>
          </w:tcPr>
          <w:p w14:paraId="0D822458" w14:textId="77777777" w:rsidR="008E2476" w:rsidRDefault="008E2476" w:rsidP="007866E0">
            <w:pPr>
              <w:jc w:val="center"/>
            </w:pPr>
            <w:r>
              <w:t>Kesimpulan</w:t>
            </w:r>
          </w:p>
        </w:tc>
      </w:tr>
      <w:tr w:rsidR="0025784B" w14:paraId="0D615A86" w14:textId="77777777" w:rsidTr="007866E0">
        <w:tc>
          <w:tcPr>
            <w:tcW w:w="1635" w:type="dxa"/>
          </w:tcPr>
          <w:p w14:paraId="56BA64EE" w14:textId="320B0515" w:rsidR="0025784B" w:rsidRDefault="0025784B" w:rsidP="0025784B">
            <w:r>
              <w:t>Melihat seluruh daftar perbaikan revisi mahasiswa bersangkutan.</w:t>
            </w:r>
          </w:p>
        </w:tc>
        <w:tc>
          <w:tcPr>
            <w:tcW w:w="1634" w:type="dxa"/>
          </w:tcPr>
          <w:p w14:paraId="47BEE5C9" w14:textId="033D95B0" w:rsidR="0025784B" w:rsidRDefault="0025784B" w:rsidP="0025784B">
            <w:r>
              <w:rPr>
                <w:i/>
                <w:iCs/>
              </w:rPr>
              <w:t>Positive</w:t>
            </w:r>
            <w:r w:rsidRPr="00E3008F">
              <w:rPr>
                <w:i/>
                <w:iCs/>
              </w:rPr>
              <w:t xml:space="preserve"> case</w:t>
            </w:r>
            <w:r>
              <w:t>: membuka halaman kelulusan.</w:t>
            </w:r>
          </w:p>
        </w:tc>
        <w:tc>
          <w:tcPr>
            <w:tcW w:w="1629" w:type="dxa"/>
          </w:tcPr>
          <w:p w14:paraId="01823C5F" w14:textId="731F70CF" w:rsidR="0025784B" w:rsidRDefault="0025784B" w:rsidP="0025784B">
            <w:r>
              <w:t>Menampilkan konten yang terdapat pada halaman kelulusan.</w:t>
            </w:r>
          </w:p>
        </w:tc>
        <w:tc>
          <w:tcPr>
            <w:tcW w:w="1561" w:type="dxa"/>
          </w:tcPr>
          <w:p w14:paraId="7C52AEA6" w14:textId="2923659A" w:rsidR="0025784B" w:rsidRDefault="0025784B" w:rsidP="0025784B">
            <w:r>
              <w:t>Menampilkan konten yang terdapat pada halaman kelulusan.</w:t>
            </w:r>
          </w:p>
        </w:tc>
        <w:tc>
          <w:tcPr>
            <w:tcW w:w="1550" w:type="dxa"/>
          </w:tcPr>
          <w:p w14:paraId="0B03019B" w14:textId="1379D0F3" w:rsidR="0025784B" w:rsidRDefault="0025784B" w:rsidP="0025784B">
            <w:pPr>
              <w:jc w:val="center"/>
            </w:pPr>
            <w:r>
              <w:t>Sesuai</w:t>
            </w:r>
          </w:p>
        </w:tc>
      </w:tr>
      <w:tr w:rsidR="000F7803" w14:paraId="5A94442E" w14:textId="77777777" w:rsidTr="007866E0">
        <w:tc>
          <w:tcPr>
            <w:tcW w:w="1635" w:type="dxa"/>
          </w:tcPr>
          <w:p w14:paraId="347829F7" w14:textId="2C49D08E" w:rsidR="000F7803" w:rsidRDefault="000F7803" w:rsidP="000F7803">
            <w:r>
              <w:t>Melihat detail perbaikan revisi mahasiswa bersangkutan.</w:t>
            </w:r>
          </w:p>
        </w:tc>
        <w:tc>
          <w:tcPr>
            <w:tcW w:w="1634" w:type="dxa"/>
          </w:tcPr>
          <w:p w14:paraId="00EEBE87" w14:textId="5D2F4D4A" w:rsidR="000F7803" w:rsidRDefault="000F7803" w:rsidP="000F7803">
            <w:pPr>
              <w:rPr>
                <w:i/>
                <w:iCs/>
              </w:rPr>
            </w:pPr>
            <w:r>
              <w:rPr>
                <w:i/>
                <w:iCs/>
              </w:rPr>
              <w:t>Positive</w:t>
            </w:r>
            <w:r w:rsidRPr="00E3008F">
              <w:rPr>
                <w:i/>
                <w:iCs/>
              </w:rPr>
              <w:t xml:space="preserve"> case</w:t>
            </w:r>
            <w:r>
              <w:t xml:space="preserve">: menekan tombol detail salah satu </w:t>
            </w:r>
            <w:r w:rsidR="00903928">
              <w:t>pengajuan revisi</w:t>
            </w:r>
            <w:r>
              <w:t>.</w:t>
            </w:r>
          </w:p>
        </w:tc>
        <w:tc>
          <w:tcPr>
            <w:tcW w:w="1629" w:type="dxa"/>
          </w:tcPr>
          <w:p w14:paraId="620FF3B1" w14:textId="4DD9FA13" w:rsidR="000F7803" w:rsidRDefault="000F7803" w:rsidP="000F7803">
            <w:r>
              <w:t xml:space="preserve">Menampilkan detail </w:t>
            </w:r>
            <w:r w:rsidR="00903928">
              <w:t xml:space="preserve">pengajuan revisi </w:t>
            </w:r>
            <w:r>
              <w:t>yang dipilih.</w:t>
            </w:r>
          </w:p>
        </w:tc>
        <w:tc>
          <w:tcPr>
            <w:tcW w:w="1561" w:type="dxa"/>
          </w:tcPr>
          <w:p w14:paraId="1904C56A" w14:textId="181D9D27" w:rsidR="000F7803" w:rsidRDefault="000F7803" w:rsidP="000F7803">
            <w:r>
              <w:t xml:space="preserve">Menampilkan detail </w:t>
            </w:r>
            <w:r w:rsidR="00903928">
              <w:t>pengajuan revisi</w:t>
            </w:r>
            <w:r>
              <w:t xml:space="preserve"> yang dipilih.</w:t>
            </w:r>
          </w:p>
        </w:tc>
        <w:tc>
          <w:tcPr>
            <w:tcW w:w="1550" w:type="dxa"/>
          </w:tcPr>
          <w:p w14:paraId="671638F7" w14:textId="35E60103" w:rsidR="000F7803" w:rsidRDefault="000F7803" w:rsidP="000F7803">
            <w:pPr>
              <w:jc w:val="center"/>
            </w:pPr>
            <w:r>
              <w:t>Sesuai</w:t>
            </w:r>
          </w:p>
        </w:tc>
      </w:tr>
      <w:tr w:rsidR="000F7803" w14:paraId="44373B3A" w14:textId="77777777" w:rsidTr="007866E0">
        <w:tc>
          <w:tcPr>
            <w:tcW w:w="1635" w:type="dxa"/>
          </w:tcPr>
          <w:p w14:paraId="5D7B41B2" w14:textId="5CAC31F7" w:rsidR="000F7803" w:rsidRDefault="000F7803" w:rsidP="000F7803">
            <w:r>
              <w:t>Menentukan status perbaikan revisi, apakah diterima atau melakukan revisi ulang.</w:t>
            </w:r>
          </w:p>
        </w:tc>
        <w:tc>
          <w:tcPr>
            <w:tcW w:w="1634" w:type="dxa"/>
          </w:tcPr>
          <w:p w14:paraId="5C943842" w14:textId="7BF72497" w:rsidR="000F7803" w:rsidRDefault="00587011" w:rsidP="000F7803">
            <w:pPr>
              <w:rPr>
                <w:i/>
                <w:iCs/>
              </w:rPr>
            </w:pPr>
            <w:r>
              <w:rPr>
                <w:i/>
                <w:iCs/>
              </w:rPr>
              <w:t>Positive</w:t>
            </w:r>
            <w:r w:rsidRPr="00E3008F">
              <w:rPr>
                <w:i/>
                <w:iCs/>
              </w:rPr>
              <w:t xml:space="preserve"> case</w:t>
            </w:r>
            <w:r>
              <w:t>: menentukan status kelulusan mahasiswa.</w:t>
            </w:r>
          </w:p>
        </w:tc>
        <w:tc>
          <w:tcPr>
            <w:tcW w:w="1629" w:type="dxa"/>
          </w:tcPr>
          <w:p w14:paraId="3D3F19B6" w14:textId="204CD1C9" w:rsidR="000F7803" w:rsidRDefault="00587011" w:rsidP="000F7803">
            <w:r>
              <w:t>Status pe</w:t>
            </w:r>
            <w:r w:rsidR="00FB0427">
              <w:t>ngajuan skripsi mahasiswa berubah sesuai status kelulusan yang dipilih.</w:t>
            </w:r>
          </w:p>
        </w:tc>
        <w:tc>
          <w:tcPr>
            <w:tcW w:w="1561" w:type="dxa"/>
          </w:tcPr>
          <w:p w14:paraId="38CA3DE0" w14:textId="58F10B42" w:rsidR="000F7803" w:rsidRDefault="00BB6967" w:rsidP="000F7803">
            <w:r>
              <w:t>Status pengajuan skripsi mahasiswa berubah sesuai status kelulusan yang dipilih.</w:t>
            </w:r>
          </w:p>
        </w:tc>
        <w:tc>
          <w:tcPr>
            <w:tcW w:w="1550" w:type="dxa"/>
          </w:tcPr>
          <w:p w14:paraId="41B47D49" w14:textId="12469A4F" w:rsidR="000F7803" w:rsidRDefault="00BB6967" w:rsidP="000F7803">
            <w:pPr>
              <w:jc w:val="center"/>
            </w:pPr>
            <w:r>
              <w:t>Sesuai</w:t>
            </w:r>
          </w:p>
        </w:tc>
      </w:tr>
    </w:tbl>
    <w:p w14:paraId="3D51BD16" w14:textId="77777777" w:rsidR="008F1BDF" w:rsidRDefault="008F1BDF" w:rsidP="0041240B">
      <w:pPr>
        <w:jc w:val="center"/>
      </w:pPr>
    </w:p>
    <w:p w14:paraId="03CFE39A" w14:textId="0B4CD022" w:rsidR="001419FA" w:rsidRDefault="00B3178B" w:rsidP="0037183C">
      <w:pPr>
        <w:jc w:val="center"/>
      </w:pPr>
      <w:bookmarkStart w:id="199" w:name="_Toc171756387"/>
      <w:r>
        <w:t>Tabel</w:t>
      </w:r>
      <w:r w:rsidR="0037183C">
        <w:t xml:space="preserve"> </w:t>
      </w:r>
      <w:r w:rsidR="0037183C">
        <w:fldChar w:fldCharType="begin"/>
      </w:r>
      <w:r w:rsidR="0037183C">
        <w:instrText xml:space="preserve"> SEQ Tabel \* ARABIC </w:instrText>
      </w:r>
      <w:r w:rsidR="0037183C">
        <w:fldChar w:fldCharType="separate"/>
      </w:r>
      <w:r w:rsidR="0067630B">
        <w:rPr>
          <w:noProof/>
        </w:rPr>
        <w:t>38</w:t>
      </w:r>
      <w:r w:rsidR="0037183C">
        <w:fldChar w:fldCharType="end"/>
      </w:r>
      <w:r w:rsidR="00313863">
        <w:t>.</w:t>
      </w:r>
      <w:r w:rsidR="0037183C">
        <w:t xml:space="preserve"> </w:t>
      </w:r>
      <w:r w:rsidR="0037183C" w:rsidRPr="0037183C">
        <w:rPr>
          <w:i/>
          <w:iCs/>
        </w:rPr>
        <w:t>Blackbox</w:t>
      </w:r>
      <w:r w:rsidR="0037183C">
        <w:t xml:space="preserve"> menu profile</w:t>
      </w:r>
      <w:r w:rsidR="004F00AA">
        <w:t xml:space="preserve"> ketua penguji</w:t>
      </w:r>
      <w:bookmarkEnd w:id="19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4"/>
        <w:gridCol w:w="1519"/>
        <w:gridCol w:w="1698"/>
        <w:gridCol w:w="1556"/>
        <w:gridCol w:w="1520"/>
      </w:tblGrid>
      <w:tr w:rsidR="00EF6A84" w14:paraId="4949E59D" w14:textId="77777777" w:rsidTr="007866E0">
        <w:trPr>
          <w:tblHeader/>
        </w:trPr>
        <w:tc>
          <w:tcPr>
            <w:tcW w:w="1644" w:type="dxa"/>
            <w:shd w:val="clear" w:color="auto" w:fill="D9D9D9" w:themeFill="background1" w:themeFillShade="D9"/>
          </w:tcPr>
          <w:p w14:paraId="6DCBFA55" w14:textId="77777777" w:rsidR="00EF6A84" w:rsidRDefault="00EF6A84" w:rsidP="007866E0">
            <w:pPr>
              <w:jc w:val="center"/>
            </w:pPr>
            <w:r>
              <w:t>Modul</w:t>
            </w:r>
          </w:p>
        </w:tc>
        <w:tc>
          <w:tcPr>
            <w:tcW w:w="1519" w:type="dxa"/>
            <w:shd w:val="clear" w:color="auto" w:fill="D9D9D9" w:themeFill="background1" w:themeFillShade="D9"/>
          </w:tcPr>
          <w:p w14:paraId="454F712F" w14:textId="77777777" w:rsidR="00EF6A84" w:rsidRDefault="00EF6A84" w:rsidP="007866E0">
            <w:pPr>
              <w:jc w:val="center"/>
            </w:pPr>
            <w:r>
              <w:t>Skenario Uji</w:t>
            </w:r>
          </w:p>
        </w:tc>
        <w:tc>
          <w:tcPr>
            <w:tcW w:w="1698" w:type="dxa"/>
            <w:shd w:val="clear" w:color="auto" w:fill="D9D9D9" w:themeFill="background1" w:themeFillShade="D9"/>
          </w:tcPr>
          <w:p w14:paraId="13B5FDE8" w14:textId="77777777" w:rsidR="00EF6A84" w:rsidRPr="00D027B3" w:rsidRDefault="00EF6A84" w:rsidP="007866E0">
            <w:pPr>
              <w:jc w:val="center"/>
              <w:rPr>
                <w:i/>
                <w:iCs/>
              </w:rPr>
            </w:pPr>
            <w:r w:rsidRPr="00D027B3">
              <w:rPr>
                <w:i/>
                <w:iCs/>
              </w:rPr>
              <w:t>Expected Result</w:t>
            </w:r>
          </w:p>
        </w:tc>
        <w:tc>
          <w:tcPr>
            <w:tcW w:w="1556" w:type="dxa"/>
            <w:shd w:val="clear" w:color="auto" w:fill="D9D9D9" w:themeFill="background1" w:themeFillShade="D9"/>
          </w:tcPr>
          <w:p w14:paraId="47DA5AFD" w14:textId="77777777" w:rsidR="00EF6A84" w:rsidRPr="00D027B3" w:rsidRDefault="00EF6A84" w:rsidP="007866E0">
            <w:pPr>
              <w:jc w:val="center"/>
              <w:rPr>
                <w:i/>
                <w:iCs/>
              </w:rPr>
            </w:pPr>
            <w:r w:rsidRPr="00D027B3">
              <w:rPr>
                <w:i/>
                <w:iCs/>
              </w:rPr>
              <w:t>Actual Result</w:t>
            </w:r>
          </w:p>
        </w:tc>
        <w:tc>
          <w:tcPr>
            <w:tcW w:w="1520" w:type="dxa"/>
            <w:shd w:val="clear" w:color="auto" w:fill="D9D9D9" w:themeFill="background1" w:themeFillShade="D9"/>
          </w:tcPr>
          <w:p w14:paraId="1EE16E1C" w14:textId="77777777" w:rsidR="00EF6A84" w:rsidRDefault="00EF6A84" w:rsidP="007866E0">
            <w:pPr>
              <w:jc w:val="center"/>
            </w:pPr>
            <w:r>
              <w:t>Kesimpulan</w:t>
            </w:r>
          </w:p>
        </w:tc>
      </w:tr>
      <w:tr w:rsidR="00EF6A84" w14:paraId="2D863B9D" w14:textId="77777777" w:rsidTr="007866E0">
        <w:tc>
          <w:tcPr>
            <w:tcW w:w="1644" w:type="dxa"/>
          </w:tcPr>
          <w:p w14:paraId="32FA8FC7" w14:textId="77777777" w:rsidR="00EF6A84" w:rsidRDefault="00EF6A84" w:rsidP="007866E0">
            <w:r>
              <w:t>Menambahkan foto profil dan tanda tangan.</w:t>
            </w:r>
          </w:p>
        </w:tc>
        <w:tc>
          <w:tcPr>
            <w:tcW w:w="1519" w:type="dxa"/>
          </w:tcPr>
          <w:p w14:paraId="516A93AB" w14:textId="77777777" w:rsidR="00EF6A84" w:rsidRDefault="00EF6A84" w:rsidP="007866E0">
            <w:r>
              <w:rPr>
                <w:i/>
                <w:iCs/>
              </w:rPr>
              <w:t>Positive</w:t>
            </w:r>
            <w:r w:rsidRPr="00E3008F">
              <w:rPr>
                <w:i/>
                <w:iCs/>
              </w:rPr>
              <w:t xml:space="preserve"> case</w:t>
            </w:r>
            <w:r>
              <w:t>: melakukan tambah data profile.</w:t>
            </w:r>
          </w:p>
        </w:tc>
        <w:tc>
          <w:tcPr>
            <w:tcW w:w="1698" w:type="dxa"/>
          </w:tcPr>
          <w:p w14:paraId="00AFE0D0" w14:textId="77777777" w:rsidR="00EF6A84" w:rsidRDefault="00EF6A84" w:rsidP="007866E0">
            <w:r>
              <w:t>Foto profile dan tanda tangan berhasil ditambahkan.</w:t>
            </w:r>
          </w:p>
        </w:tc>
        <w:tc>
          <w:tcPr>
            <w:tcW w:w="1556" w:type="dxa"/>
          </w:tcPr>
          <w:p w14:paraId="76504F4B" w14:textId="77777777" w:rsidR="00EF6A84" w:rsidRDefault="00EF6A84" w:rsidP="007866E0">
            <w:r>
              <w:t>Foto profile dan tanda tangan berhasil ditambahkan</w:t>
            </w:r>
          </w:p>
        </w:tc>
        <w:tc>
          <w:tcPr>
            <w:tcW w:w="1520" w:type="dxa"/>
          </w:tcPr>
          <w:p w14:paraId="01FEF83F" w14:textId="77777777" w:rsidR="00EF6A84" w:rsidRDefault="00EF6A84" w:rsidP="007866E0">
            <w:pPr>
              <w:jc w:val="center"/>
            </w:pPr>
            <w:r>
              <w:t>Sesuai</w:t>
            </w:r>
          </w:p>
        </w:tc>
      </w:tr>
      <w:tr w:rsidR="00EF6A84" w14:paraId="4B5E4210" w14:textId="77777777" w:rsidTr="007866E0">
        <w:tc>
          <w:tcPr>
            <w:tcW w:w="1644" w:type="dxa"/>
          </w:tcPr>
          <w:p w14:paraId="11A9CEC1" w14:textId="77777777" w:rsidR="00EF6A84" w:rsidRDefault="00EF6A84" w:rsidP="007866E0">
            <w:r>
              <w:t>Mengubah foto profil, tanda tangan, dan password.</w:t>
            </w:r>
          </w:p>
        </w:tc>
        <w:tc>
          <w:tcPr>
            <w:tcW w:w="1519" w:type="dxa"/>
          </w:tcPr>
          <w:p w14:paraId="3A6D8EFE" w14:textId="77777777" w:rsidR="00EF6A84" w:rsidRDefault="00EF6A84" w:rsidP="007866E0">
            <w:pPr>
              <w:rPr>
                <w:i/>
                <w:iCs/>
              </w:rPr>
            </w:pPr>
            <w:r>
              <w:rPr>
                <w:i/>
                <w:iCs/>
              </w:rPr>
              <w:t>Positive</w:t>
            </w:r>
            <w:r w:rsidRPr="00E3008F">
              <w:rPr>
                <w:i/>
                <w:iCs/>
              </w:rPr>
              <w:t xml:space="preserve"> case</w:t>
            </w:r>
            <w:r>
              <w:t>: mengubah data profile sesuai dengan format yang ditentukan.</w:t>
            </w:r>
          </w:p>
        </w:tc>
        <w:tc>
          <w:tcPr>
            <w:tcW w:w="1698" w:type="dxa"/>
          </w:tcPr>
          <w:p w14:paraId="181367B0" w14:textId="77777777" w:rsidR="00EF6A84" w:rsidRDefault="00EF6A84" w:rsidP="007866E0">
            <w:r>
              <w:t>Foto profile dan tanda tangan berhasil diubah.</w:t>
            </w:r>
          </w:p>
        </w:tc>
        <w:tc>
          <w:tcPr>
            <w:tcW w:w="1556" w:type="dxa"/>
          </w:tcPr>
          <w:p w14:paraId="3B7D945E" w14:textId="77777777" w:rsidR="00EF6A84" w:rsidRDefault="00EF6A84" w:rsidP="007866E0">
            <w:r>
              <w:t>Foto profile dan tanda tangan berhasil diubah.</w:t>
            </w:r>
          </w:p>
        </w:tc>
        <w:tc>
          <w:tcPr>
            <w:tcW w:w="1520" w:type="dxa"/>
          </w:tcPr>
          <w:p w14:paraId="5BB1B449" w14:textId="77777777" w:rsidR="00EF6A84" w:rsidRDefault="00EF6A84" w:rsidP="007866E0">
            <w:pPr>
              <w:jc w:val="center"/>
            </w:pPr>
            <w:r>
              <w:t>Sesuai</w:t>
            </w:r>
          </w:p>
        </w:tc>
      </w:tr>
      <w:tr w:rsidR="00EF6A84" w14:paraId="65CDB7ED" w14:textId="77777777" w:rsidTr="007866E0">
        <w:tc>
          <w:tcPr>
            <w:tcW w:w="1644" w:type="dxa"/>
          </w:tcPr>
          <w:p w14:paraId="7A194F14" w14:textId="77777777" w:rsidR="00EF6A84" w:rsidRDefault="00EF6A84" w:rsidP="007866E0"/>
        </w:tc>
        <w:tc>
          <w:tcPr>
            <w:tcW w:w="1519" w:type="dxa"/>
          </w:tcPr>
          <w:p w14:paraId="37FBA85A" w14:textId="77777777" w:rsidR="00EF6A84" w:rsidRDefault="00EF6A84" w:rsidP="007866E0">
            <w:pPr>
              <w:rPr>
                <w:i/>
                <w:iCs/>
              </w:rPr>
            </w:pPr>
            <w:r>
              <w:rPr>
                <w:i/>
                <w:iCs/>
              </w:rPr>
              <w:t>Negative</w:t>
            </w:r>
            <w:r w:rsidRPr="00E3008F">
              <w:rPr>
                <w:i/>
                <w:iCs/>
              </w:rPr>
              <w:t xml:space="preserve"> case</w:t>
            </w:r>
            <w:r>
              <w:t>: mengubah data profile tidak sesuai dengan format yang ditentukan.</w:t>
            </w:r>
          </w:p>
        </w:tc>
        <w:tc>
          <w:tcPr>
            <w:tcW w:w="1698" w:type="dxa"/>
          </w:tcPr>
          <w:p w14:paraId="4C7668B9" w14:textId="77777777" w:rsidR="00EF6A84" w:rsidRDefault="00EF6A84" w:rsidP="007866E0">
            <w:r>
              <w:t>Mendapatkan pesan error yang sesuai.</w:t>
            </w:r>
          </w:p>
        </w:tc>
        <w:tc>
          <w:tcPr>
            <w:tcW w:w="1556" w:type="dxa"/>
          </w:tcPr>
          <w:p w14:paraId="759C6DDA" w14:textId="77777777" w:rsidR="00EF6A84" w:rsidRDefault="00EF6A84" w:rsidP="007866E0">
            <w:r>
              <w:t>Mendapatkan pesan error yang sesuai.</w:t>
            </w:r>
          </w:p>
        </w:tc>
        <w:tc>
          <w:tcPr>
            <w:tcW w:w="1520" w:type="dxa"/>
          </w:tcPr>
          <w:p w14:paraId="0D2F2C93" w14:textId="77777777" w:rsidR="00EF6A84" w:rsidRDefault="00EF6A84" w:rsidP="007866E0">
            <w:pPr>
              <w:jc w:val="center"/>
            </w:pPr>
            <w:r>
              <w:t>Sesuai</w:t>
            </w:r>
          </w:p>
        </w:tc>
      </w:tr>
    </w:tbl>
    <w:p w14:paraId="79EC8392" w14:textId="77777777" w:rsidR="00CD28FC" w:rsidRDefault="00CD28FC" w:rsidP="0037183C">
      <w:pPr>
        <w:jc w:val="center"/>
      </w:pPr>
    </w:p>
    <w:p w14:paraId="281D40F1" w14:textId="7E8EA053" w:rsidR="00781BDC" w:rsidRDefault="00B3178B" w:rsidP="00E928CD">
      <w:pPr>
        <w:jc w:val="center"/>
      </w:pPr>
      <w:bookmarkStart w:id="200" w:name="_Toc171756388"/>
      <w:r>
        <w:t>Tabel</w:t>
      </w:r>
      <w:r w:rsidR="00E928CD">
        <w:t xml:space="preserve"> </w:t>
      </w:r>
      <w:r w:rsidR="00E928CD">
        <w:fldChar w:fldCharType="begin"/>
      </w:r>
      <w:r w:rsidR="00E928CD">
        <w:instrText xml:space="preserve"> SEQ Tabel \* ARABIC </w:instrText>
      </w:r>
      <w:r w:rsidR="00E928CD">
        <w:fldChar w:fldCharType="separate"/>
      </w:r>
      <w:r w:rsidR="0067630B">
        <w:rPr>
          <w:noProof/>
        </w:rPr>
        <w:t>39</w:t>
      </w:r>
      <w:r w:rsidR="00E928CD">
        <w:fldChar w:fldCharType="end"/>
      </w:r>
      <w:r w:rsidR="00313863">
        <w:t>.</w:t>
      </w:r>
      <w:r w:rsidR="00E928CD">
        <w:t xml:space="preserve"> </w:t>
      </w:r>
      <w:r w:rsidR="00E928CD" w:rsidRPr="00E928CD">
        <w:rPr>
          <w:i/>
          <w:iCs/>
        </w:rPr>
        <w:t>Blackbox</w:t>
      </w:r>
      <w:r w:rsidR="00E928CD">
        <w:t xml:space="preserve"> ganti role</w:t>
      </w:r>
      <w:r w:rsidR="00206126">
        <w:t xml:space="preserve"> ketua penguji</w:t>
      </w:r>
      <w:bookmarkEnd w:id="2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4F00AA" w14:paraId="7E2F2660" w14:textId="77777777" w:rsidTr="007866E0">
        <w:trPr>
          <w:tblHeader/>
        </w:trPr>
        <w:tc>
          <w:tcPr>
            <w:tcW w:w="1518" w:type="dxa"/>
            <w:shd w:val="clear" w:color="auto" w:fill="D9D9D9" w:themeFill="background1" w:themeFillShade="D9"/>
          </w:tcPr>
          <w:p w14:paraId="27B927F4" w14:textId="77777777" w:rsidR="004F00AA" w:rsidRDefault="004F00AA" w:rsidP="007866E0">
            <w:pPr>
              <w:jc w:val="center"/>
            </w:pPr>
            <w:r>
              <w:t>Modul</w:t>
            </w:r>
          </w:p>
        </w:tc>
        <w:tc>
          <w:tcPr>
            <w:tcW w:w="1563" w:type="dxa"/>
            <w:shd w:val="clear" w:color="auto" w:fill="D9D9D9" w:themeFill="background1" w:themeFillShade="D9"/>
          </w:tcPr>
          <w:p w14:paraId="053E9555" w14:textId="77777777" w:rsidR="004F00AA" w:rsidRDefault="004F00AA" w:rsidP="007866E0">
            <w:pPr>
              <w:jc w:val="center"/>
            </w:pPr>
            <w:r>
              <w:t>Skenario Uji</w:t>
            </w:r>
          </w:p>
        </w:tc>
        <w:tc>
          <w:tcPr>
            <w:tcW w:w="1733" w:type="dxa"/>
            <w:shd w:val="clear" w:color="auto" w:fill="D9D9D9" w:themeFill="background1" w:themeFillShade="D9"/>
          </w:tcPr>
          <w:p w14:paraId="4CF3A19D" w14:textId="77777777" w:rsidR="004F00AA" w:rsidRPr="00D027B3" w:rsidRDefault="004F00AA" w:rsidP="007866E0">
            <w:pPr>
              <w:jc w:val="center"/>
              <w:rPr>
                <w:i/>
                <w:iCs/>
              </w:rPr>
            </w:pPr>
            <w:r w:rsidRPr="00D027B3">
              <w:rPr>
                <w:i/>
                <w:iCs/>
              </w:rPr>
              <w:t>Expected Result</w:t>
            </w:r>
          </w:p>
        </w:tc>
        <w:tc>
          <w:tcPr>
            <w:tcW w:w="1575" w:type="dxa"/>
            <w:shd w:val="clear" w:color="auto" w:fill="D9D9D9" w:themeFill="background1" w:themeFillShade="D9"/>
          </w:tcPr>
          <w:p w14:paraId="398BE5AB" w14:textId="77777777" w:rsidR="004F00AA" w:rsidRPr="00D027B3" w:rsidRDefault="004F00AA" w:rsidP="007866E0">
            <w:pPr>
              <w:jc w:val="center"/>
              <w:rPr>
                <w:i/>
                <w:iCs/>
              </w:rPr>
            </w:pPr>
            <w:r w:rsidRPr="00D027B3">
              <w:rPr>
                <w:i/>
                <w:iCs/>
              </w:rPr>
              <w:t>Actual Result</w:t>
            </w:r>
          </w:p>
        </w:tc>
        <w:tc>
          <w:tcPr>
            <w:tcW w:w="1548" w:type="dxa"/>
            <w:shd w:val="clear" w:color="auto" w:fill="D9D9D9" w:themeFill="background1" w:themeFillShade="D9"/>
          </w:tcPr>
          <w:p w14:paraId="46F69E99" w14:textId="77777777" w:rsidR="004F00AA" w:rsidRDefault="004F00AA" w:rsidP="007866E0">
            <w:pPr>
              <w:jc w:val="center"/>
            </w:pPr>
            <w:r>
              <w:t>Kesimpulan</w:t>
            </w:r>
          </w:p>
        </w:tc>
      </w:tr>
      <w:tr w:rsidR="004F00AA" w14:paraId="4E25B938" w14:textId="77777777" w:rsidTr="007866E0">
        <w:tc>
          <w:tcPr>
            <w:tcW w:w="1518" w:type="dxa"/>
          </w:tcPr>
          <w:p w14:paraId="71E0260F" w14:textId="4EE85C92" w:rsidR="004F00AA" w:rsidRDefault="004F00AA" w:rsidP="007866E0">
            <w:r>
              <w:t>Dapat mengganti role jika k</w:t>
            </w:r>
            <w:r w:rsidR="00D72BF6">
              <w:t>etua penguji</w:t>
            </w:r>
            <w:r>
              <w:t xml:space="preserve"> memiliki role </w:t>
            </w:r>
            <w:r w:rsidR="000B1A4C">
              <w:t>komite</w:t>
            </w:r>
          </w:p>
        </w:tc>
        <w:tc>
          <w:tcPr>
            <w:tcW w:w="1563" w:type="dxa"/>
          </w:tcPr>
          <w:p w14:paraId="3F2110F3" w14:textId="530E4B51" w:rsidR="004F00AA" w:rsidRDefault="004F00AA" w:rsidP="007866E0">
            <w:r>
              <w:rPr>
                <w:i/>
                <w:iCs/>
              </w:rPr>
              <w:t>Positive</w:t>
            </w:r>
            <w:r w:rsidRPr="00E3008F">
              <w:rPr>
                <w:i/>
                <w:iCs/>
              </w:rPr>
              <w:t xml:space="preserve"> case</w:t>
            </w:r>
            <w:r>
              <w:t xml:space="preserve">: menekan tombol role di pojok kanan atas, lalu melakukan pergantian ke role </w:t>
            </w:r>
            <w:r w:rsidR="00C36BCC">
              <w:t>komit</w:t>
            </w:r>
            <w:r w:rsidR="00FE307C">
              <w:t>e</w:t>
            </w:r>
            <w:r>
              <w:t>.</w:t>
            </w:r>
          </w:p>
        </w:tc>
        <w:tc>
          <w:tcPr>
            <w:tcW w:w="1733" w:type="dxa"/>
          </w:tcPr>
          <w:p w14:paraId="72940BB9" w14:textId="659FFAD5" w:rsidR="004F00AA" w:rsidRDefault="004F00AA" w:rsidP="007866E0">
            <w:r>
              <w:t xml:space="preserve">Role berubah menjadi </w:t>
            </w:r>
            <w:r w:rsidR="00166DF0">
              <w:t>komite</w:t>
            </w:r>
            <w:r>
              <w:t>.</w:t>
            </w:r>
          </w:p>
        </w:tc>
        <w:tc>
          <w:tcPr>
            <w:tcW w:w="1575" w:type="dxa"/>
          </w:tcPr>
          <w:p w14:paraId="3492A30E" w14:textId="15DFA598" w:rsidR="004F00AA" w:rsidRDefault="004F00AA" w:rsidP="007866E0">
            <w:r>
              <w:t xml:space="preserve">Role berubah menjadi </w:t>
            </w:r>
            <w:r w:rsidR="00166DF0">
              <w:t>komite</w:t>
            </w:r>
            <w:r>
              <w:t>.</w:t>
            </w:r>
          </w:p>
        </w:tc>
        <w:tc>
          <w:tcPr>
            <w:tcW w:w="1548" w:type="dxa"/>
          </w:tcPr>
          <w:p w14:paraId="78862AD2" w14:textId="77777777" w:rsidR="004F00AA" w:rsidRDefault="004F00AA" w:rsidP="007866E0">
            <w:pPr>
              <w:jc w:val="center"/>
            </w:pPr>
            <w:r>
              <w:t>Sesuai</w:t>
            </w:r>
          </w:p>
        </w:tc>
      </w:tr>
    </w:tbl>
    <w:p w14:paraId="215A7EA4" w14:textId="77777777" w:rsidR="004F00AA" w:rsidRDefault="004F00AA" w:rsidP="00E928CD">
      <w:pPr>
        <w:jc w:val="center"/>
      </w:pPr>
    </w:p>
    <w:p w14:paraId="1A974DCB" w14:textId="5FB96E7E" w:rsidR="00CF69E0" w:rsidRDefault="00CF69E0" w:rsidP="00CF69E0">
      <w:pPr>
        <w:jc w:val="center"/>
      </w:pPr>
      <w:r>
        <w:t xml:space="preserve">Berikut pada </w:t>
      </w:r>
      <w:r w:rsidR="00B3178B">
        <w:t>Tabel</w:t>
      </w:r>
      <w:r>
        <w:t xml:space="preserve"> </w:t>
      </w:r>
      <w:r w:rsidR="001129E7">
        <w:t>40</w:t>
      </w:r>
      <w:r w:rsidR="007C2720">
        <w:t xml:space="preserve"> s.d. </w:t>
      </w:r>
      <w:r w:rsidR="00724AAF">
        <w:t>4</w:t>
      </w:r>
      <w:r w:rsidR="001129E7">
        <w:t>6</w:t>
      </w:r>
      <w:r>
        <w:t xml:space="preserve"> merupakan data hasil pengujian pada role </w:t>
      </w:r>
      <w:r w:rsidR="00AF2A80">
        <w:t xml:space="preserve">dosen </w:t>
      </w:r>
      <w:r>
        <w:t>penguji.</w:t>
      </w:r>
    </w:p>
    <w:p w14:paraId="6BE2B041" w14:textId="5CC561D9" w:rsidR="00F71E23" w:rsidRDefault="00B3178B" w:rsidP="00E52F8D">
      <w:pPr>
        <w:jc w:val="center"/>
      </w:pPr>
      <w:bookmarkStart w:id="201" w:name="_Toc171756389"/>
      <w:r>
        <w:t>Tabel</w:t>
      </w:r>
      <w:r w:rsidR="00F71E23">
        <w:t xml:space="preserve"> </w:t>
      </w:r>
      <w:r w:rsidR="00F71E23">
        <w:fldChar w:fldCharType="begin"/>
      </w:r>
      <w:r w:rsidR="00F71E23">
        <w:instrText xml:space="preserve"> SEQ Tabel \* ARABIC </w:instrText>
      </w:r>
      <w:r w:rsidR="00F71E23">
        <w:fldChar w:fldCharType="separate"/>
      </w:r>
      <w:r w:rsidR="0067630B">
        <w:rPr>
          <w:noProof/>
        </w:rPr>
        <w:t>40</w:t>
      </w:r>
      <w:r w:rsidR="00F71E23">
        <w:fldChar w:fldCharType="end"/>
      </w:r>
      <w:r w:rsidR="00313863">
        <w:t>.</w:t>
      </w:r>
      <w:r w:rsidR="00F71E23">
        <w:t xml:space="preserve"> Blackbox authentication dosen penguji</w:t>
      </w:r>
      <w:bookmarkEnd w:id="20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303FBB" w14:paraId="1E9F77CB" w14:textId="77777777" w:rsidTr="007866E0">
        <w:trPr>
          <w:tblHeader/>
        </w:trPr>
        <w:tc>
          <w:tcPr>
            <w:tcW w:w="1418" w:type="dxa"/>
            <w:shd w:val="clear" w:color="auto" w:fill="D9D9D9" w:themeFill="background1" w:themeFillShade="D9"/>
          </w:tcPr>
          <w:p w14:paraId="75164414" w14:textId="77777777" w:rsidR="00303FBB" w:rsidRDefault="00303FBB" w:rsidP="007866E0">
            <w:pPr>
              <w:jc w:val="center"/>
            </w:pPr>
            <w:r>
              <w:t>Modul</w:t>
            </w:r>
          </w:p>
        </w:tc>
        <w:tc>
          <w:tcPr>
            <w:tcW w:w="1559" w:type="dxa"/>
            <w:shd w:val="clear" w:color="auto" w:fill="D9D9D9" w:themeFill="background1" w:themeFillShade="D9"/>
          </w:tcPr>
          <w:p w14:paraId="723EA9B9" w14:textId="77777777" w:rsidR="00303FBB" w:rsidRDefault="00303FBB" w:rsidP="007866E0">
            <w:pPr>
              <w:jc w:val="center"/>
            </w:pPr>
            <w:r>
              <w:t>Skenario Uji</w:t>
            </w:r>
          </w:p>
        </w:tc>
        <w:tc>
          <w:tcPr>
            <w:tcW w:w="1778" w:type="dxa"/>
            <w:shd w:val="clear" w:color="auto" w:fill="D9D9D9" w:themeFill="background1" w:themeFillShade="D9"/>
          </w:tcPr>
          <w:p w14:paraId="69022527" w14:textId="77777777" w:rsidR="00303FBB" w:rsidRPr="00D027B3" w:rsidRDefault="00303FBB" w:rsidP="007866E0">
            <w:pPr>
              <w:jc w:val="center"/>
              <w:rPr>
                <w:i/>
                <w:iCs/>
              </w:rPr>
            </w:pPr>
            <w:r w:rsidRPr="00D027B3">
              <w:rPr>
                <w:i/>
                <w:iCs/>
              </w:rPr>
              <w:t>Expected Result</w:t>
            </w:r>
          </w:p>
        </w:tc>
        <w:tc>
          <w:tcPr>
            <w:tcW w:w="1586" w:type="dxa"/>
            <w:shd w:val="clear" w:color="auto" w:fill="D9D9D9" w:themeFill="background1" w:themeFillShade="D9"/>
          </w:tcPr>
          <w:p w14:paraId="12582841" w14:textId="77777777" w:rsidR="00303FBB" w:rsidRPr="00D027B3" w:rsidRDefault="00303FBB" w:rsidP="007866E0">
            <w:pPr>
              <w:jc w:val="center"/>
              <w:rPr>
                <w:i/>
                <w:iCs/>
              </w:rPr>
            </w:pPr>
            <w:r w:rsidRPr="00D027B3">
              <w:rPr>
                <w:i/>
                <w:iCs/>
              </w:rPr>
              <w:t>Actual Result</w:t>
            </w:r>
          </w:p>
        </w:tc>
        <w:tc>
          <w:tcPr>
            <w:tcW w:w="1586" w:type="dxa"/>
            <w:shd w:val="clear" w:color="auto" w:fill="D9D9D9" w:themeFill="background1" w:themeFillShade="D9"/>
          </w:tcPr>
          <w:p w14:paraId="5B0D0C58" w14:textId="77777777" w:rsidR="00303FBB" w:rsidRDefault="00303FBB" w:rsidP="007866E0">
            <w:pPr>
              <w:jc w:val="center"/>
            </w:pPr>
            <w:r>
              <w:t>Kesimpulan</w:t>
            </w:r>
          </w:p>
        </w:tc>
      </w:tr>
      <w:tr w:rsidR="00303FBB" w14:paraId="681B4E88" w14:textId="77777777" w:rsidTr="007866E0">
        <w:tc>
          <w:tcPr>
            <w:tcW w:w="1418" w:type="dxa"/>
          </w:tcPr>
          <w:p w14:paraId="66C368D5" w14:textId="77777777" w:rsidR="00303FBB" w:rsidRDefault="00303FBB" w:rsidP="007866E0">
            <w:r>
              <w:t>Melakukan login.</w:t>
            </w:r>
          </w:p>
        </w:tc>
        <w:tc>
          <w:tcPr>
            <w:tcW w:w="1559" w:type="dxa"/>
          </w:tcPr>
          <w:p w14:paraId="71999528" w14:textId="77777777" w:rsidR="00303FBB" w:rsidRDefault="00303FBB" w:rsidP="007866E0">
            <w:r w:rsidRPr="00E3008F">
              <w:rPr>
                <w:i/>
                <w:iCs/>
              </w:rPr>
              <w:t>Positive case</w:t>
            </w:r>
            <w:r>
              <w:t>: memasukkan email dan password dengan benar, lalu tekan tombol login.</w:t>
            </w:r>
          </w:p>
        </w:tc>
        <w:tc>
          <w:tcPr>
            <w:tcW w:w="1778" w:type="dxa"/>
          </w:tcPr>
          <w:p w14:paraId="2BFC214F" w14:textId="77777777" w:rsidR="00303FBB" w:rsidRDefault="00303FBB" w:rsidP="007866E0">
            <w:r>
              <w:t>Login berhasil, lalu akan menampilkan halaman home.</w:t>
            </w:r>
          </w:p>
        </w:tc>
        <w:tc>
          <w:tcPr>
            <w:tcW w:w="1586" w:type="dxa"/>
          </w:tcPr>
          <w:p w14:paraId="02969E42" w14:textId="77777777" w:rsidR="00303FBB" w:rsidRDefault="00303FBB" w:rsidP="007866E0">
            <w:r>
              <w:t>Login berhasil, lalu akan menampilkan halaman home.</w:t>
            </w:r>
          </w:p>
        </w:tc>
        <w:tc>
          <w:tcPr>
            <w:tcW w:w="1586" w:type="dxa"/>
          </w:tcPr>
          <w:p w14:paraId="6741F32F" w14:textId="77777777" w:rsidR="00303FBB" w:rsidRDefault="00303FBB" w:rsidP="007866E0">
            <w:pPr>
              <w:jc w:val="center"/>
            </w:pPr>
            <w:r>
              <w:t>Sesuai</w:t>
            </w:r>
          </w:p>
        </w:tc>
      </w:tr>
      <w:tr w:rsidR="00303FBB" w14:paraId="19B15FE7" w14:textId="77777777" w:rsidTr="007866E0">
        <w:tc>
          <w:tcPr>
            <w:tcW w:w="1418" w:type="dxa"/>
          </w:tcPr>
          <w:p w14:paraId="7AA09CEE" w14:textId="77777777" w:rsidR="00303FBB" w:rsidRDefault="00303FBB" w:rsidP="007866E0"/>
        </w:tc>
        <w:tc>
          <w:tcPr>
            <w:tcW w:w="1559" w:type="dxa"/>
          </w:tcPr>
          <w:p w14:paraId="7EB15B61" w14:textId="77777777" w:rsidR="00303FBB" w:rsidRDefault="00303FBB" w:rsidP="007866E0">
            <w:r w:rsidRPr="00E3008F">
              <w:rPr>
                <w:i/>
                <w:iCs/>
              </w:rPr>
              <w:t>Negative case</w:t>
            </w:r>
            <w:r>
              <w:t>: memasukkan email dan password dengan benar, lalu tekan tombol login.</w:t>
            </w:r>
          </w:p>
        </w:tc>
        <w:tc>
          <w:tcPr>
            <w:tcW w:w="1778" w:type="dxa"/>
          </w:tcPr>
          <w:p w14:paraId="750BA16E" w14:textId="77777777" w:rsidR="00303FBB" w:rsidRDefault="00303FBB" w:rsidP="007866E0">
            <w:r>
              <w:t>Login gagal, lalu akan mendapatkan pesan kesalahan yang sesuai.</w:t>
            </w:r>
          </w:p>
        </w:tc>
        <w:tc>
          <w:tcPr>
            <w:tcW w:w="1586" w:type="dxa"/>
          </w:tcPr>
          <w:p w14:paraId="5A3CE947" w14:textId="77777777" w:rsidR="00303FBB" w:rsidRDefault="00303FBB" w:rsidP="007866E0">
            <w:r>
              <w:t>Login gagal, lalu akan mendapatkan pesan kesalahan yang sesuai.</w:t>
            </w:r>
          </w:p>
        </w:tc>
        <w:tc>
          <w:tcPr>
            <w:tcW w:w="1586" w:type="dxa"/>
          </w:tcPr>
          <w:p w14:paraId="6DCE2D6B" w14:textId="77777777" w:rsidR="00303FBB" w:rsidRDefault="00303FBB" w:rsidP="007866E0">
            <w:pPr>
              <w:jc w:val="center"/>
            </w:pPr>
            <w:r>
              <w:t>Sesuai</w:t>
            </w:r>
          </w:p>
        </w:tc>
      </w:tr>
      <w:tr w:rsidR="00303FBB" w14:paraId="0526CD70" w14:textId="77777777" w:rsidTr="007866E0">
        <w:tc>
          <w:tcPr>
            <w:tcW w:w="1418" w:type="dxa"/>
          </w:tcPr>
          <w:p w14:paraId="44B8E879" w14:textId="77777777" w:rsidR="00303FBB" w:rsidRDefault="00303FBB" w:rsidP="007866E0">
            <w:r>
              <w:t>Melakukan logout.</w:t>
            </w:r>
          </w:p>
        </w:tc>
        <w:tc>
          <w:tcPr>
            <w:tcW w:w="1559" w:type="dxa"/>
          </w:tcPr>
          <w:p w14:paraId="04BB55B5" w14:textId="77777777" w:rsidR="00303FBB" w:rsidRDefault="00303FBB" w:rsidP="007866E0">
            <w:r>
              <w:t>Positive case: menekan tombol logout.</w:t>
            </w:r>
          </w:p>
        </w:tc>
        <w:tc>
          <w:tcPr>
            <w:tcW w:w="1778" w:type="dxa"/>
          </w:tcPr>
          <w:p w14:paraId="21D3BBE0" w14:textId="77777777" w:rsidR="00303FBB" w:rsidRDefault="00303FBB" w:rsidP="007866E0">
            <w:r>
              <w:t>Logout berhasil, lalu menampilkan halaman login.</w:t>
            </w:r>
          </w:p>
        </w:tc>
        <w:tc>
          <w:tcPr>
            <w:tcW w:w="1586" w:type="dxa"/>
          </w:tcPr>
          <w:p w14:paraId="52DB3FEA" w14:textId="77777777" w:rsidR="00303FBB" w:rsidRDefault="00303FBB" w:rsidP="007866E0">
            <w:r>
              <w:t>Logout berhasil, lalu menampilkan halaman login.</w:t>
            </w:r>
          </w:p>
        </w:tc>
        <w:tc>
          <w:tcPr>
            <w:tcW w:w="1586" w:type="dxa"/>
          </w:tcPr>
          <w:p w14:paraId="402FCF0C" w14:textId="77777777" w:rsidR="00303FBB" w:rsidRDefault="00303FBB" w:rsidP="007866E0">
            <w:pPr>
              <w:jc w:val="center"/>
            </w:pPr>
            <w:r>
              <w:t>Sesuai</w:t>
            </w:r>
          </w:p>
        </w:tc>
      </w:tr>
      <w:tr w:rsidR="00303FBB" w14:paraId="2B234005" w14:textId="77777777" w:rsidTr="007866E0">
        <w:tc>
          <w:tcPr>
            <w:tcW w:w="1418" w:type="dxa"/>
          </w:tcPr>
          <w:p w14:paraId="3CA3FF81" w14:textId="77777777" w:rsidR="00303FBB" w:rsidRDefault="00303FBB" w:rsidP="007866E0">
            <w:r>
              <w:t>Mendapatkan data pengguna yang sedang login.</w:t>
            </w:r>
          </w:p>
        </w:tc>
        <w:tc>
          <w:tcPr>
            <w:tcW w:w="1559" w:type="dxa"/>
          </w:tcPr>
          <w:p w14:paraId="7A8DCC14" w14:textId="77777777" w:rsidR="00303FBB" w:rsidRDefault="00303FBB" w:rsidP="007866E0">
            <w:r>
              <w:t>Positive case: nama profile di pojok kanan atas berubah sesuai dengan pengguna yang sedang login.</w:t>
            </w:r>
          </w:p>
        </w:tc>
        <w:tc>
          <w:tcPr>
            <w:tcW w:w="1778" w:type="dxa"/>
          </w:tcPr>
          <w:p w14:paraId="2CDB21C3" w14:textId="77777777" w:rsidR="00303FBB" w:rsidRDefault="00303FBB" w:rsidP="007866E0">
            <w:r>
              <w:t>Nama profile menampilkan sesuai penggunna yang login.</w:t>
            </w:r>
          </w:p>
        </w:tc>
        <w:tc>
          <w:tcPr>
            <w:tcW w:w="1586" w:type="dxa"/>
          </w:tcPr>
          <w:p w14:paraId="6DAB117A" w14:textId="77777777" w:rsidR="00303FBB" w:rsidRDefault="00303FBB" w:rsidP="007866E0">
            <w:r>
              <w:t>Nama profile menampilkan sesuai penggunna yang login.</w:t>
            </w:r>
          </w:p>
        </w:tc>
        <w:tc>
          <w:tcPr>
            <w:tcW w:w="1586" w:type="dxa"/>
          </w:tcPr>
          <w:p w14:paraId="56CA54C7" w14:textId="77777777" w:rsidR="00303FBB" w:rsidRDefault="00303FBB" w:rsidP="007866E0">
            <w:pPr>
              <w:jc w:val="center"/>
            </w:pPr>
            <w:r>
              <w:t>Sesuai</w:t>
            </w:r>
          </w:p>
        </w:tc>
      </w:tr>
    </w:tbl>
    <w:p w14:paraId="025BBE9C" w14:textId="77777777" w:rsidR="00303FBB" w:rsidRDefault="00303FBB" w:rsidP="00303FBB">
      <w:pPr>
        <w:jc w:val="center"/>
      </w:pPr>
    </w:p>
    <w:p w14:paraId="14AC2265" w14:textId="09428B41" w:rsidR="00303FBB" w:rsidRDefault="00B3178B" w:rsidP="00303FBB">
      <w:pPr>
        <w:jc w:val="center"/>
      </w:pPr>
      <w:bookmarkStart w:id="202" w:name="_Toc171756390"/>
      <w:r>
        <w:t>Tabel</w:t>
      </w:r>
      <w:r w:rsidR="00303FBB">
        <w:t xml:space="preserve"> </w:t>
      </w:r>
      <w:r w:rsidR="00303FBB">
        <w:fldChar w:fldCharType="begin"/>
      </w:r>
      <w:r w:rsidR="00303FBB">
        <w:instrText xml:space="preserve"> SEQ Tabel \* ARABIC </w:instrText>
      </w:r>
      <w:r w:rsidR="00303FBB">
        <w:fldChar w:fldCharType="separate"/>
      </w:r>
      <w:r w:rsidR="0067630B">
        <w:rPr>
          <w:noProof/>
        </w:rPr>
        <w:t>41</w:t>
      </w:r>
      <w:r w:rsidR="00303FBB">
        <w:fldChar w:fldCharType="end"/>
      </w:r>
      <w:r w:rsidR="00313863">
        <w:t>.</w:t>
      </w:r>
      <w:r w:rsidR="00303FBB">
        <w:t xml:space="preserve"> </w:t>
      </w:r>
      <w:r w:rsidR="00303FBB" w:rsidRPr="00673287">
        <w:rPr>
          <w:i/>
          <w:iCs/>
        </w:rPr>
        <w:t>Blackbox</w:t>
      </w:r>
      <w:r w:rsidR="00303FBB">
        <w:t xml:space="preserve"> </w:t>
      </w:r>
      <w:r w:rsidR="00303FBB" w:rsidRPr="00690463">
        <w:rPr>
          <w:i/>
          <w:iCs/>
        </w:rPr>
        <w:t>authorization</w:t>
      </w:r>
      <w:r w:rsidR="00303FBB">
        <w:t xml:space="preserve"> </w:t>
      </w:r>
      <w:r w:rsidR="001F4167">
        <w:t>dosen</w:t>
      </w:r>
      <w:r w:rsidR="00303FBB">
        <w:t xml:space="preserve"> penguji</w:t>
      </w:r>
      <w:bookmarkEnd w:id="20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303FBB" w14:paraId="396B4D3B" w14:textId="77777777" w:rsidTr="007866E0">
        <w:trPr>
          <w:tblHeader/>
        </w:trPr>
        <w:tc>
          <w:tcPr>
            <w:tcW w:w="1523" w:type="dxa"/>
            <w:shd w:val="clear" w:color="auto" w:fill="D9D9D9" w:themeFill="background1" w:themeFillShade="D9"/>
          </w:tcPr>
          <w:p w14:paraId="2AB02741" w14:textId="77777777" w:rsidR="00303FBB" w:rsidRDefault="00303FBB" w:rsidP="007866E0">
            <w:pPr>
              <w:jc w:val="center"/>
            </w:pPr>
            <w:r>
              <w:t>Modul</w:t>
            </w:r>
          </w:p>
        </w:tc>
        <w:tc>
          <w:tcPr>
            <w:tcW w:w="1547" w:type="dxa"/>
            <w:shd w:val="clear" w:color="auto" w:fill="D9D9D9" w:themeFill="background1" w:themeFillShade="D9"/>
          </w:tcPr>
          <w:p w14:paraId="42DEB9B0" w14:textId="77777777" w:rsidR="00303FBB" w:rsidRDefault="00303FBB" w:rsidP="007866E0">
            <w:pPr>
              <w:jc w:val="center"/>
            </w:pPr>
            <w:r>
              <w:t>Skenario Uji</w:t>
            </w:r>
          </w:p>
        </w:tc>
        <w:tc>
          <w:tcPr>
            <w:tcW w:w="1738" w:type="dxa"/>
            <w:shd w:val="clear" w:color="auto" w:fill="D9D9D9" w:themeFill="background1" w:themeFillShade="D9"/>
          </w:tcPr>
          <w:p w14:paraId="75865CF1" w14:textId="77777777" w:rsidR="00303FBB" w:rsidRPr="00D027B3" w:rsidRDefault="00303FBB" w:rsidP="007866E0">
            <w:pPr>
              <w:jc w:val="center"/>
              <w:rPr>
                <w:i/>
                <w:iCs/>
              </w:rPr>
            </w:pPr>
            <w:r w:rsidRPr="00D027B3">
              <w:rPr>
                <w:i/>
                <w:iCs/>
              </w:rPr>
              <w:t>Expected Result</w:t>
            </w:r>
          </w:p>
        </w:tc>
        <w:tc>
          <w:tcPr>
            <w:tcW w:w="1576" w:type="dxa"/>
            <w:shd w:val="clear" w:color="auto" w:fill="D9D9D9" w:themeFill="background1" w:themeFillShade="D9"/>
          </w:tcPr>
          <w:p w14:paraId="3EA878BF" w14:textId="77777777" w:rsidR="00303FBB" w:rsidRPr="00D027B3" w:rsidRDefault="00303FBB" w:rsidP="007866E0">
            <w:pPr>
              <w:jc w:val="center"/>
              <w:rPr>
                <w:i/>
                <w:iCs/>
              </w:rPr>
            </w:pPr>
            <w:r w:rsidRPr="00D027B3">
              <w:rPr>
                <w:i/>
                <w:iCs/>
              </w:rPr>
              <w:t>Actual Result</w:t>
            </w:r>
          </w:p>
        </w:tc>
        <w:tc>
          <w:tcPr>
            <w:tcW w:w="1553" w:type="dxa"/>
            <w:shd w:val="clear" w:color="auto" w:fill="D9D9D9" w:themeFill="background1" w:themeFillShade="D9"/>
          </w:tcPr>
          <w:p w14:paraId="602D0024" w14:textId="77777777" w:rsidR="00303FBB" w:rsidRDefault="00303FBB" w:rsidP="007866E0">
            <w:pPr>
              <w:jc w:val="center"/>
            </w:pPr>
            <w:r>
              <w:t>Kesimpulan</w:t>
            </w:r>
          </w:p>
        </w:tc>
      </w:tr>
      <w:tr w:rsidR="00303FBB" w14:paraId="32FD7AC6" w14:textId="77777777" w:rsidTr="007866E0">
        <w:tc>
          <w:tcPr>
            <w:tcW w:w="1523" w:type="dxa"/>
          </w:tcPr>
          <w:p w14:paraId="647E9657" w14:textId="77777777" w:rsidR="00303FBB" w:rsidRDefault="00303FBB" w:rsidP="007866E0">
            <w:r>
              <w:t xml:space="preserve">Membatasi akses penggunaan aplikasi berdasarkan </w:t>
            </w:r>
            <w:r w:rsidRPr="009C4B82">
              <w:rPr>
                <w:i/>
                <w:iCs/>
              </w:rPr>
              <w:t>role</w:t>
            </w:r>
            <w:r>
              <w:t xml:space="preserve"> pengguna dan tidak dapat mengakses data pengguna lain</w:t>
            </w:r>
          </w:p>
        </w:tc>
        <w:tc>
          <w:tcPr>
            <w:tcW w:w="1547" w:type="dxa"/>
          </w:tcPr>
          <w:p w14:paraId="675A7380" w14:textId="77777777" w:rsidR="00303FBB" w:rsidRDefault="00303FBB" w:rsidP="007866E0">
            <w:r>
              <w:rPr>
                <w:i/>
                <w:iCs/>
              </w:rPr>
              <w:t>Negative</w:t>
            </w:r>
            <w:r w:rsidRPr="00E3008F">
              <w:rPr>
                <w:i/>
                <w:iCs/>
              </w:rPr>
              <w:t xml:space="preserve"> case</w:t>
            </w:r>
            <w:r>
              <w:t>: mengganti url secara paksa untuk mencoba mengakses data pengguna lain.</w:t>
            </w:r>
          </w:p>
        </w:tc>
        <w:tc>
          <w:tcPr>
            <w:tcW w:w="1738" w:type="dxa"/>
          </w:tcPr>
          <w:p w14:paraId="140DE4EC" w14:textId="77777777" w:rsidR="00303FBB" w:rsidRDefault="00303FBB" w:rsidP="007866E0">
            <w:r>
              <w:t>Mendapatkan status error 404 (</w:t>
            </w:r>
            <w:r w:rsidRPr="00B16914">
              <w:rPr>
                <w:i/>
                <w:iCs/>
              </w:rPr>
              <w:t>Not found</w:t>
            </w:r>
            <w:r>
              <w:t>).</w:t>
            </w:r>
          </w:p>
        </w:tc>
        <w:tc>
          <w:tcPr>
            <w:tcW w:w="1576" w:type="dxa"/>
          </w:tcPr>
          <w:p w14:paraId="7413E907" w14:textId="77777777" w:rsidR="00303FBB" w:rsidRDefault="00303FBB" w:rsidP="007866E0">
            <w:r>
              <w:t>Mendapatkan status error 404 (</w:t>
            </w:r>
            <w:r w:rsidRPr="00B16914">
              <w:rPr>
                <w:i/>
                <w:iCs/>
              </w:rPr>
              <w:t>Not found</w:t>
            </w:r>
            <w:r>
              <w:t>).</w:t>
            </w:r>
          </w:p>
        </w:tc>
        <w:tc>
          <w:tcPr>
            <w:tcW w:w="1553" w:type="dxa"/>
          </w:tcPr>
          <w:p w14:paraId="3ADFB3B2" w14:textId="77777777" w:rsidR="00303FBB" w:rsidRDefault="00303FBB" w:rsidP="007866E0">
            <w:pPr>
              <w:jc w:val="center"/>
            </w:pPr>
            <w:r>
              <w:t>Sesuai</w:t>
            </w:r>
          </w:p>
        </w:tc>
      </w:tr>
    </w:tbl>
    <w:p w14:paraId="77DC7B7D" w14:textId="5B47F371" w:rsidR="00303FBB" w:rsidRDefault="00B3178B" w:rsidP="00303FBB">
      <w:pPr>
        <w:jc w:val="center"/>
      </w:pPr>
      <w:bookmarkStart w:id="203" w:name="_Toc171756391"/>
      <w:r>
        <w:t>Tabel</w:t>
      </w:r>
      <w:r w:rsidR="00303FBB">
        <w:t xml:space="preserve"> </w:t>
      </w:r>
      <w:r w:rsidR="00303FBB">
        <w:fldChar w:fldCharType="begin"/>
      </w:r>
      <w:r w:rsidR="00303FBB">
        <w:instrText xml:space="preserve"> SEQ Tabel \* ARABIC </w:instrText>
      </w:r>
      <w:r w:rsidR="00303FBB">
        <w:fldChar w:fldCharType="separate"/>
      </w:r>
      <w:r w:rsidR="0067630B">
        <w:rPr>
          <w:noProof/>
        </w:rPr>
        <w:t>42</w:t>
      </w:r>
      <w:r w:rsidR="00303FBB">
        <w:fldChar w:fldCharType="end"/>
      </w:r>
      <w:r w:rsidR="00313863">
        <w:t>.</w:t>
      </w:r>
      <w:r w:rsidR="00303FBB">
        <w:t xml:space="preserve"> </w:t>
      </w:r>
      <w:r w:rsidR="00303FBB" w:rsidRPr="00F16C94">
        <w:rPr>
          <w:i/>
          <w:iCs/>
        </w:rPr>
        <w:t>Blackbox</w:t>
      </w:r>
      <w:r w:rsidR="00303FBB">
        <w:t xml:space="preserve"> menu home </w:t>
      </w:r>
      <w:r w:rsidR="001F4167">
        <w:t>dosen</w:t>
      </w:r>
      <w:r w:rsidR="00303FBB">
        <w:t xml:space="preserve"> penguji</w:t>
      </w:r>
      <w:bookmarkEnd w:id="20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303FBB" w14:paraId="0247EB57" w14:textId="77777777" w:rsidTr="007866E0">
        <w:trPr>
          <w:tblHeader/>
        </w:trPr>
        <w:tc>
          <w:tcPr>
            <w:tcW w:w="1643" w:type="dxa"/>
            <w:shd w:val="clear" w:color="auto" w:fill="D9D9D9" w:themeFill="background1" w:themeFillShade="D9"/>
          </w:tcPr>
          <w:p w14:paraId="607A746D" w14:textId="77777777" w:rsidR="00303FBB" w:rsidRDefault="00303FBB" w:rsidP="007866E0">
            <w:pPr>
              <w:jc w:val="center"/>
            </w:pPr>
            <w:r>
              <w:t>Modul</w:t>
            </w:r>
          </w:p>
        </w:tc>
        <w:tc>
          <w:tcPr>
            <w:tcW w:w="1643" w:type="dxa"/>
            <w:shd w:val="clear" w:color="auto" w:fill="D9D9D9" w:themeFill="background1" w:themeFillShade="D9"/>
          </w:tcPr>
          <w:p w14:paraId="54D169EA" w14:textId="77777777" w:rsidR="00303FBB" w:rsidRDefault="00303FBB" w:rsidP="007866E0">
            <w:pPr>
              <w:jc w:val="center"/>
            </w:pPr>
            <w:r>
              <w:t>Skenario Uji</w:t>
            </w:r>
          </w:p>
        </w:tc>
        <w:tc>
          <w:tcPr>
            <w:tcW w:w="1634" w:type="dxa"/>
            <w:shd w:val="clear" w:color="auto" w:fill="D9D9D9" w:themeFill="background1" w:themeFillShade="D9"/>
          </w:tcPr>
          <w:p w14:paraId="00D91A91" w14:textId="77777777" w:rsidR="00303FBB" w:rsidRPr="00D027B3" w:rsidRDefault="00303FBB" w:rsidP="007866E0">
            <w:pPr>
              <w:jc w:val="center"/>
              <w:rPr>
                <w:i/>
                <w:iCs/>
              </w:rPr>
            </w:pPr>
            <w:r w:rsidRPr="00D027B3">
              <w:rPr>
                <w:i/>
                <w:iCs/>
              </w:rPr>
              <w:t>Expected Result</w:t>
            </w:r>
          </w:p>
        </w:tc>
        <w:tc>
          <w:tcPr>
            <w:tcW w:w="1562" w:type="dxa"/>
            <w:shd w:val="clear" w:color="auto" w:fill="D9D9D9" w:themeFill="background1" w:themeFillShade="D9"/>
          </w:tcPr>
          <w:p w14:paraId="23DCD703" w14:textId="77777777" w:rsidR="00303FBB" w:rsidRPr="00D027B3" w:rsidRDefault="00303FBB" w:rsidP="007866E0">
            <w:pPr>
              <w:jc w:val="center"/>
              <w:rPr>
                <w:i/>
                <w:iCs/>
              </w:rPr>
            </w:pPr>
            <w:r w:rsidRPr="00D027B3">
              <w:rPr>
                <w:i/>
                <w:iCs/>
              </w:rPr>
              <w:t>Actual Result</w:t>
            </w:r>
          </w:p>
        </w:tc>
        <w:tc>
          <w:tcPr>
            <w:tcW w:w="1455" w:type="dxa"/>
            <w:shd w:val="clear" w:color="auto" w:fill="D9D9D9" w:themeFill="background1" w:themeFillShade="D9"/>
          </w:tcPr>
          <w:p w14:paraId="6A31599E" w14:textId="77777777" w:rsidR="00303FBB" w:rsidRDefault="00303FBB" w:rsidP="007866E0">
            <w:pPr>
              <w:jc w:val="center"/>
            </w:pPr>
            <w:r>
              <w:t>Kesimpulan</w:t>
            </w:r>
          </w:p>
        </w:tc>
      </w:tr>
      <w:tr w:rsidR="00303FBB" w14:paraId="374FF2CA" w14:textId="77777777" w:rsidTr="007866E0">
        <w:tc>
          <w:tcPr>
            <w:tcW w:w="1643" w:type="dxa"/>
          </w:tcPr>
          <w:p w14:paraId="1C1C17D0" w14:textId="77777777" w:rsidR="00303FBB" w:rsidRDefault="00303FBB" w:rsidP="007866E0">
            <w:r>
              <w:t>Melihat konten yang tersedia.</w:t>
            </w:r>
          </w:p>
        </w:tc>
        <w:tc>
          <w:tcPr>
            <w:tcW w:w="1643" w:type="dxa"/>
          </w:tcPr>
          <w:p w14:paraId="7CCA4AAC" w14:textId="77777777" w:rsidR="00303FBB" w:rsidRDefault="00303FBB" w:rsidP="007866E0">
            <w:r>
              <w:rPr>
                <w:i/>
                <w:iCs/>
              </w:rPr>
              <w:t>Positive</w:t>
            </w:r>
            <w:r w:rsidRPr="00E3008F">
              <w:rPr>
                <w:i/>
                <w:iCs/>
              </w:rPr>
              <w:t xml:space="preserve"> case</w:t>
            </w:r>
            <w:r>
              <w:t>: membuka halaman home.</w:t>
            </w:r>
          </w:p>
        </w:tc>
        <w:tc>
          <w:tcPr>
            <w:tcW w:w="1634" w:type="dxa"/>
          </w:tcPr>
          <w:p w14:paraId="779F9D98" w14:textId="77777777" w:rsidR="00303FBB" w:rsidRDefault="00303FBB" w:rsidP="007866E0">
            <w:r>
              <w:t>Menampilkan konten yang terdapat pada halaman home.</w:t>
            </w:r>
          </w:p>
        </w:tc>
        <w:tc>
          <w:tcPr>
            <w:tcW w:w="1562" w:type="dxa"/>
          </w:tcPr>
          <w:p w14:paraId="416DCCD3" w14:textId="77777777" w:rsidR="00303FBB" w:rsidRDefault="00303FBB" w:rsidP="007866E0">
            <w:r>
              <w:t>Menampilkan konten yang terdapat pada halaman home.</w:t>
            </w:r>
          </w:p>
        </w:tc>
        <w:tc>
          <w:tcPr>
            <w:tcW w:w="1455" w:type="dxa"/>
          </w:tcPr>
          <w:p w14:paraId="2C579731" w14:textId="77777777" w:rsidR="00303FBB" w:rsidRDefault="00303FBB" w:rsidP="007866E0">
            <w:pPr>
              <w:jc w:val="center"/>
            </w:pPr>
            <w:r>
              <w:t>Sesuai</w:t>
            </w:r>
          </w:p>
        </w:tc>
      </w:tr>
    </w:tbl>
    <w:p w14:paraId="11220DDF" w14:textId="77777777" w:rsidR="00303FBB" w:rsidRDefault="00303FBB" w:rsidP="00303FBB">
      <w:pPr>
        <w:jc w:val="center"/>
      </w:pPr>
    </w:p>
    <w:p w14:paraId="627AD95C" w14:textId="276C41CE" w:rsidR="00303FBB" w:rsidRDefault="00B3178B" w:rsidP="00303FBB">
      <w:pPr>
        <w:jc w:val="center"/>
      </w:pPr>
      <w:bookmarkStart w:id="204" w:name="_Toc171756392"/>
      <w:r>
        <w:t>Tabel</w:t>
      </w:r>
      <w:r w:rsidR="00303FBB">
        <w:t xml:space="preserve"> </w:t>
      </w:r>
      <w:r w:rsidR="00303FBB">
        <w:fldChar w:fldCharType="begin"/>
      </w:r>
      <w:r w:rsidR="00303FBB">
        <w:instrText xml:space="preserve"> SEQ Tabel \* ARABIC </w:instrText>
      </w:r>
      <w:r w:rsidR="00303FBB">
        <w:fldChar w:fldCharType="separate"/>
      </w:r>
      <w:r w:rsidR="0067630B">
        <w:rPr>
          <w:noProof/>
        </w:rPr>
        <w:t>43</w:t>
      </w:r>
      <w:r w:rsidR="00303FBB">
        <w:fldChar w:fldCharType="end"/>
      </w:r>
      <w:r w:rsidR="00313863">
        <w:t>.</w:t>
      </w:r>
      <w:r w:rsidR="00303FBB">
        <w:t xml:space="preserve"> </w:t>
      </w:r>
      <w:r w:rsidR="00303FBB" w:rsidRPr="00DB081E">
        <w:rPr>
          <w:i/>
          <w:iCs/>
        </w:rPr>
        <w:t>Blackbox</w:t>
      </w:r>
      <w:r w:rsidR="00303FBB">
        <w:t xml:space="preserve"> menu pengujian </w:t>
      </w:r>
      <w:r w:rsidR="00950EC9">
        <w:t>dosen</w:t>
      </w:r>
      <w:r w:rsidR="00303FBB">
        <w:t xml:space="preserve"> penguji</w:t>
      </w:r>
      <w:bookmarkEnd w:id="20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303FBB" w14:paraId="2DDF6764" w14:textId="77777777" w:rsidTr="007866E0">
        <w:trPr>
          <w:tblHeader/>
        </w:trPr>
        <w:tc>
          <w:tcPr>
            <w:tcW w:w="1643" w:type="dxa"/>
            <w:shd w:val="clear" w:color="auto" w:fill="D9D9D9" w:themeFill="background1" w:themeFillShade="D9"/>
          </w:tcPr>
          <w:p w14:paraId="1DF184DA" w14:textId="77777777" w:rsidR="00303FBB" w:rsidRDefault="00303FBB" w:rsidP="007866E0">
            <w:pPr>
              <w:jc w:val="center"/>
            </w:pPr>
            <w:r>
              <w:t>Modul</w:t>
            </w:r>
          </w:p>
        </w:tc>
        <w:tc>
          <w:tcPr>
            <w:tcW w:w="1643" w:type="dxa"/>
            <w:shd w:val="clear" w:color="auto" w:fill="D9D9D9" w:themeFill="background1" w:themeFillShade="D9"/>
          </w:tcPr>
          <w:p w14:paraId="55825E49" w14:textId="77777777" w:rsidR="00303FBB" w:rsidRDefault="00303FBB" w:rsidP="007866E0">
            <w:pPr>
              <w:jc w:val="center"/>
            </w:pPr>
            <w:r>
              <w:t>Skenario Uji</w:t>
            </w:r>
          </w:p>
        </w:tc>
        <w:tc>
          <w:tcPr>
            <w:tcW w:w="1634" w:type="dxa"/>
            <w:shd w:val="clear" w:color="auto" w:fill="D9D9D9" w:themeFill="background1" w:themeFillShade="D9"/>
          </w:tcPr>
          <w:p w14:paraId="0567EE1D" w14:textId="77777777" w:rsidR="00303FBB" w:rsidRPr="00D027B3" w:rsidRDefault="00303FBB" w:rsidP="007866E0">
            <w:pPr>
              <w:jc w:val="center"/>
              <w:rPr>
                <w:i/>
                <w:iCs/>
              </w:rPr>
            </w:pPr>
            <w:r w:rsidRPr="00D027B3">
              <w:rPr>
                <w:i/>
                <w:iCs/>
              </w:rPr>
              <w:t>Expected Result</w:t>
            </w:r>
          </w:p>
        </w:tc>
        <w:tc>
          <w:tcPr>
            <w:tcW w:w="1562" w:type="dxa"/>
            <w:shd w:val="clear" w:color="auto" w:fill="D9D9D9" w:themeFill="background1" w:themeFillShade="D9"/>
          </w:tcPr>
          <w:p w14:paraId="7F268EF8" w14:textId="77777777" w:rsidR="00303FBB" w:rsidRPr="00D027B3" w:rsidRDefault="00303FBB" w:rsidP="007866E0">
            <w:pPr>
              <w:jc w:val="center"/>
              <w:rPr>
                <w:i/>
                <w:iCs/>
              </w:rPr>
            </w:pPr>
            <w:r w:rsidRPr="00D027B3">
              <w:rPr>
                <w:i/>
                <w:iCs/>
              </w:rPr>
              <w:t>Actual Result</w:t>
            </w:r>
          </w:p>
        </w:tc>
        <w:tc>
          <w:tcPr>
            <w:tcW w:w="1455" w:type="dxa"/>
            <w:shd w:val="clear" w:color="auto" w:fill="D9D9D9" w:themeFill="background1" w:themeFillShade="D9"/>
          </w:tcPr>
          <w:p w14:paraId="0547C864" w14:textId="77777777" w:rsidR="00303FBB" w:rsidRDefault="00303FBB" w:rsidP="007866E0">
            <w:pPr>
              <w:jc w:val="center"/>
            </w:pPr>
            <w:r>
              <w:t>Kesimpulan</w:t>
            </w:r>
          </w:p>
        </w:tc>
      </w:tr>
      <w:tr w:rsidR="00303FBB" w14:paraId="68286BB1" w14:textId="77777777" w:rsidTr="007866E0">
        <w:tc>
          <w:tcPr>
            <w:tcW w:w="1643" w:type="dxa"/>
          </w:tcPr>
          <w:p w14:paraId="6E8E309B" w14:textId="77777777" w:rsidR="00303FBB" w:rsidRDefault="00303FBB" w:rsidP="007866E0">
            <w:r>
              <w:t>Melihat seluruh daftar pengujian mahasiswa yang bersangkutan.</w:t>
            </w:r>
          </w:p>
        </w:tc>
        <w:tc>
          <w:tcPr>
            <w:tcW w:w="1643" w:type="dxa"/>
          </w:tcPr>
          <w:p w14:paraId="5FEB9CDF" w14:textId="77777777" w:rsidR="00303FBB" w:rsidRDefault="00303FBB" w:rsidP="007866E0">
            <w:r>
              <w:rPr>
                <w:i/>
                <w:iCs/>
              </w:rPr>
              <w:t>Positive</w:t>
            </w:r>
            <w:r w:rsidRPr="00E3008F">
              <w:rPr>
                <w:i/>
                <w:iCs/>
              </w:rPr>
              <w:t xml:space="preserve"> case</w:t>
            </w:r>
            <w:r>
              <w:t>: membuka halaman pengujian.</w:t>
            </w:r>
          </w:p>
        </w:tc>
        <w:tc>
          <w:tcPr>
            <w:tcW w:w="1634" w:type="dxa"/>
          </w:tcPr>
          <w:p w14:paraId="6CEE0CDF" w14:textId="77777777" w:rsidR="00303FBB" w:rsidRDefault="00303FBB" w:rsidP="007866E0">
            <w:r>
              <w:t>Menampilkan sekuruh daftar pengujian yang diajukan mahasiswa.</w:t>
            </w:r>
          </w:p>
        </w:tc>
        <w:tc>
          <w:tcPr>
            <w:tcW w:w="1562" w:type="dxa"/>
          </w:tcPr>
          <w:p w14:paraId="0370BC81" w14:textId="77777777" w:rsidR="00303FBB" w:rsidRDefault="00303FBB" w:rsidP="007866E0">
            <w:r>
              <w:t>Menampilkan sekuruh daftar pengujian yang diajukan mahasiswa.</w:t>
            </w:r>
          </w:p>
        </w:tc>
        <w:tc>
          <w:tcPr>
            <w:tcW w:w="1455" w:type="dxa"/>
          </w:tcPr>
          <w:p w14:paraId="16FC4D26" w14:textId="77777777" w:rsidR="00303FBB" w:rsidRDefault="00303FBB" w:rsidP="007866E0">
            <w:pPr>
              <w:jc w:val="center"/>
            </w:pPr>
            <w:r>
              <w:t>Sesuai</w:t>
            </w:r>
          </w:p>
        </w:tc>
      </w:tr>
      <w:tr w:rsidR="00303FBB" w14:paraId="0F4918EE" w14:textId="77777777" w:rsidTr="007866E0">
        <w:tc>
          <w:tcPr>
            <w:tcW w:w="1643" w:type="dxa"/>
          </w:tcPr>
          <w:p w14:paraId="71B84AAD" w14:textId="77777777" w:rsidR="00303FBB" w:rsidRDefault="00303FBB" w:rsidP="007866E0">
            <w:r>
              <w:t>Melihat detail pengujian mahasiswa yang bersangkutan.</w:t>
            </w:r>
          </w:p>
        </w:tc>
        <w:tc>
          <w:tcPr>
            <w:tcW w:w="1643" w:type="dxa"/>
          </w:tcPr>
          <w:p w14:paraId="4615C5D5" w14:textId="77777777" w:rsidR="00303FBB" w:rsidRDefault="00303FBB" w:rsidP="007866E0">
            <w:pPr>
              <w:rPr>
                <w:i/>
                <w:iCs/>
              </w:rPr>
            </w:pPr>
            <w:r>
              <w:rPr>
                <w:i/>
                <w:iCs/>
              </w:rPr>
              <w:t>Positive</w:t>
            </w:r>
            <w:r w:rsidRPr="00E3008F">
              <w:rPr>
                <w:i/>
                <w:iCs/>
              </w:rPr>
              <w:t xml:space="preserve"> case</w:t>
            </w:r>
            <w:r>
              <w:t>: menekan tombol detail salah satu pengujian mahasiswa.</w:t>
            </w:r>
          </w:p>
        </w:tc>
        <w:tc>
          <w:tcPr>
            <w:tcW w:w="1634" w:type="dxa"/>
          </w:tcPr>
          <w:p w14:paraId="4C53674D" w14:textId="77777777" w:rsidR="00303FBB" w:rsidRDefault="00303FBB" w:rsidP="007866E0">
            <w:r>
              <w:t>Menampilkan detail pengujian mahasiswa yang dipilih.</w:t>
            </w:r>
          </w:p>
        </w:tc>
        <w:tc>
          <w:tcPr>
            <w:tcW w:w="1562" w:type="dxa"/>
          </w:tcPr>
          <w:p w14:paraId="36AED688" w14:textId="77777777" w:rsidR="00303FBB" w:rsidRDefault="00303FBB" w:rsidP="007866E0">
            <w:r>
              <w:t>Menampilkan detail pengujian mahasiswa yang dipilih.</w:t>
            </w:r>
          </w:p>
        </w:tc>
        <w:tc>
          <w:tcPr>
            <w:tcW w:w="1455" w:type="dxa"/>
          </w:tcPr>
          <w:p w14:paraId="6C68E5E9" w14:textId="77777777" w:rsidR="00303FBB" w:rsidRDefault="00303FBB" w:rsidP="007866E0">
            <w:pPr>
              <w:jc w:val="center"/>
            </w:pPr>
            <w:r>
              <w:t>Sesuai</w:t>
            </w:r>
          </w:p>
        </w:tc>
      </w:tr>
      <w:tr w:rsidR="00303FBB" w14:paraId="64D1E5A8" w14:textId="77777777" w:rsidTr="007866E0">
        <w:tc>
          <w:tcPr>
            <w:tcW w:w="1643" w:type="dxa"/>
          </w:tcPr>
          <w:p w14:paraId="024E0A8D" w14:textId="77777777" w:rsidR="00303FBB" w:rsidRDefault="00303FBB" w:rsidP="007866E0">
            <w:r>
              <w:t>Melakukan penilaian pengujian mahasiswa yang bersangkutan.</w:t>
            </w:r>
          </w:p>
        </w:tc>
        <w:tc>
          <w:tcPr>
            <w:tcW w:w="1643" w:type="dxa"/>
          </w:tcPr>
          <w:p w14:paraId="06F77D85" w14:textId="77777777" w:rsidR="00303FBB" w:rsidRDefault="00303FBB" w:rsidP="007866E0">
            <w:pPr>
              <w:rPr>
                <w:i/>
                <w:iCs/>
              </w:rPr>
            </w:pPr>
            <w:r>
              <w:rPr>
                <w:i/>
                <w:iCs/>
              </w:rPr>
              <w:t>Positive</w:t>
            </w:r>
            <w:r w:rsidRPr="00E3008F">
              <w:rPr>
                <w:i/>
                <w:iCs/>
              </w:rPr>
              <w:t xml:space="preserve"> case</w:t>
            </w:r>
            <w:r>
              <w:t>: Mengisi form penilaian dengan format nilai yang sesuai.</w:t>
            </w:r>
          </w:p>
        </w:tc>
        <w:tc>
          <w:tcPr>
            <w:tcW w:w="1634" w:type="dxa"/>
          </w:tcPr>
          <w:p w14:paraId="5F9716EE" w14:textId="77777777" w:rsidR="00303FBB" w:rsidRDefault="00303FBB" w:rsidP="007866E0">
            <w:r>
              <w:t>Berhasil melakukan penilaian.</w:t>
            </w:r>
          </w:p>
        </w:tc>
        <w:tc>
          <w:tcPr>
            <w:tcW w:w="1562" w:type="dxa"/>
          </w:tcPr>
          <w:p w14:paraId="4257A176" w14:textId="77777777" w:rsidR="00303FBB" w:rsidRDefault="00303FBB" w:rsidP="007866E0">
            <w:r>
              <w:t>Berhasil melakukan penilaian.</w:t>
            </w:r>
          </w:p>
        </w:tc>
        <w:tc>
          <w:tcPr>
            <w:tcW w:w="1455" w:type="dxa"/>
          </w:tcPr>
          <w:p w14:paraId="36DA03D5" w14:textId="77777777" w:rsidR="00303FBB" w:rsidRDefault="00303FBB" w:rsidP="007866E0">
            <w:pPr>
              <w:jc w:val="center"/>
            </w:pPr>
            <w:r>
              <w:t>Sesuai</w:t>
            </w:r>
          </w:p>
        </w:tc>
      </w:tr>
      <w:tr w:rsidR="00303FBB" w14:paraId="248D9D2E" w14:textId="77777777" w:rsidTr="007866E0">
        <w:tc>
          <w:tcPr>
            <w:tcW w:w="1643" w:type="dxa"/>
          </w:tcPr>
          <w:p w14:paraId="636451B8" w14:textId="77777777" w:rsidR="00303FBB" w:rsidRDefault="00303FBB" w:rsidP="007866E0"/>
        </w:tc>
        <w:tc>
          <w:tcPr>
            <w:tcW w:w="1643" w:type="dxa"/>
          </w:tcPr>
          <w:p w14:paraId="1A9FEB12" w14:textId="77777777" w:rsidR="00303FBB" w:rsidRDefault="00303FBB" w:rsidP="007866E0">
            <w:pPr>
              <w:rPr>
                <w:i/>
                <w:iCs/>
              </w:rPr>
            </w:pPr>
            <w:r>
              <w:rPr>
                <w:i/>
                <w:iCs/>
              </w:rPr>
              <w:t>Positive</w:t>
            </w:r>
            <w:r w:rsidRPr="00E3008F">
              <w:rPr>
                <w:i/>
                <w:iCs/>
              </w:rPr>
              <w:t xml:space="preserve"> case</w:t>
            </w:r>
            <w:r>
              <w:t>: Mengisi form penilaian dengan format nilai yang tidak sesuai.</w:t>
            </w:r>
          </w:p>
        </w:tc>
        <w:tc>
          <w:tcPr>
            <w:tcW w:w="1634" w:type="dxa"/>
          </w:tcPr>
          <w:p w14:paraId="0409C23F" w14:textId="77777777" w:rsidR="00303FBB" w:rsidRDefault="00303FBB" w:rsidP="007866E0">
            <w:r>
              <w:t>Mendapatkan pesan error yang sesuai.</w:t>
            </w:r>
          </w:p>
        </w:tc>
        <w:tc>
          <w:tcPr>
            <w:tcW w:w="1562" w:type="dxa"/>
          </w:tcPr>
          <w:p w14:paraId="056DA0EA" w14:textId="77777777" w:rsidR="00303FBB" w:rsidRDefault="00303FBB" w:rsidP="007866E0">
            <w:r>
              <w:t>Mendapatkan pesan error yang sesuai.</w:t>
            </w:r>
          </w:p>
        </w:tc>
        <w:tc>
          <w:tcPr>
            <w:tcW w:w="1455" w:type="dxa"/>
          </w:tcPr>
          <w:p w14:paraId="59C2E30F" w14:textId="77777777" w:rsidR="00303FBB" w:rsidRDefault="00303FBB" w:rsidP="007866E0">
            <w:pPr>
              <w:jc w:val="center"/>
            </w:pPr>
            <w:r>
              <w:t>Sesuai</w:t>
            </w:r>
          </w:p>
        </w:tc>
      </w:tr>
      <w:tr w:rsidR="00303FBB" w14:paraId="63455A30" w14:textId="77777777" w:rsidTr="007866E0">
        <w:tc>
          <w:tcPr>
            <w:tcW w:w="1643" w:type="dxa"/>
          </w:tcPr>
          <w:p w14:paraId="67D3A24F" w14:textId="77777777" w:rsidR="00303FBB" w:rsidRDefault="00303FBB" w:rsidP="007866E0">
            <w:r>
              <w:t>Melakukan filter pencarian data pengujian mahasiswa bersangkutan. Yang bersangkutan.</w:t>
            </w:r>
          </w:p>
        </w:tc>
        <w:tc>
          <w:tcPr>
            <w:tcW w:w="1643" w:type="dxa"/>
          </w:tcPr>
          <w:p w14:paraId="3D069E2C" w14:textId="77777777" w:rsidR="00303FBB" w:rsidRDefault="00303FBB" w:rsidP="007866E0">
            <w:pPr>
              <w:rPr>
                <w:i/>
                <w:iCs/>
              </w:rPr>
            </w:pPr>
            <w:r>
              <w:rPr>
                <w:i/>
                <w:iCs/>
              </w:rPr>
              <w:t>Positive</w:t>
            </w:r>
            <w:r w:rsidRPr="00E3008F">
              <w:rPr>
                <w:i/>
                <w:iCs/>
              </w:rPr>
              <w:t xml:space="preserve"> case</w:t>
            </w:r>
            <w:r>
              <w:t>: Melakukan pencarian menggunakan filter yang disediakan.</w:t>
            </w:r>
          </w:p>
        </w:tc>
        <w:tc>
          <w:tcPr>
            <w:tcW w:w="1634" w:type="dxa"/>
          </w:tcPr>
          <w:p w14:paraId="41EEBFEC" w14:textId="77777777" w:rsidR="00303FBB" w:rsidRDefault="00303FBB" w:rsidP="007866E0">
            <w:r>
              <w:t>Menampilkan data pnegujian yang sesuai dengan pencarian.</w:t>
            </w:r>
          </w:p>
        </w:tc>
        <w:tc>
          <w:tcPr>
            <w:tcW w:w="1562" w:type="dxa"/>
          </w:tcPr>
          <w:p w14:paraId="7F459493" w14:textId="77777777" w:rsidR="00303FBB" w:rsidRDefault="00303FBB" w:rsidP="007866E0">
            <w:r>
              <w:t>Menampilkan data pnegujian yang sesuai dengan pencarian.</w:t>
            </w:r>
          </w:p>
        </w:tc>
        <w:tc>
          <w:tcPr>
            <w:tcW w:w="1455" w:type="dxa"/>
          </w:tcPr>
          <w:p w14:paraId="2B61D56C" w14:textId="77777777" w:rsidR="00303FBB" w:rsidRDefault="00303FBB" w:rsidP="007866E0">
            <w:pPr>
              <w:jc w:val="center"/>
            </w:pPr>
            <w:r>
              <w:t>Sesuai</w:t>
            </w:r>
          </w:p>
        </w:tc>
      </w:tr>
    </w:tbl>
    <w:p w14:paraId="000F3F06" w14:textId="77777777" w:rsidR="00303FBB" w:rsidRDefault="00303FBB" w:rsidP="0065313E"/>
    <w:p w14:paraId="63F1796F" w14:textId="5C7A7BE2" w:rsidR="00303FBB" w:rsidRDefault="00B3178B" w:rsidP="0065313E">
      <w:pPr>
        <w:jc w:val="center"/>
      </w:pPr>
      <w:bookmarkStart w:id="205" w:name="_Toc171756393"/>
      <w:r>
        <w:t>Tabel</w:t>
      </w:r>
      <w:r w:rsidR="0065313E">
        <w:t xml:space="preserve"> </w:t>
      </w:r>
      <w:r w:rsidR="0065313E">
        <w:fldChar w:fldCharType="begin"/>
      </w:r>
      <w:r w:rsidR="0065313E">
        <w:instrText xml:space="preserve"> SEQ Tabel \* ARABIC </w:instrText>
      </w:r>
      <w:r w:rsidR="0065313E">
        <w:fldChar w:fldCharType="separate"/>
      </w:r>
      <w:r w:rsidR="0067630B">
        <w:rPr>
          <w:noProof/>
        </w:rPr>
        <w:t>44</w:t>
      </w:r>
      <w:r w:rsidR="0065313E">
        <w:fldChar w:fldCharType="end"/>
      </w:r>
      <w:r w:rsidR="00313863">
        <w:t>.</w:t>
      </w:r>
      <w:r w:rsidR="00303FBB">
        <w:t xml:space="preserve"> </w:t>
      </w:r>
      <w:r w:rsidR="00303FBB" w:rsidRPr="0041240B">
        <w:rPr>
          <w:i/>
          <w:iCs/>
        </w:rPr>
        <w:t>Blackbox</w:t>
      </w:r>
      <w:r w:rsidR="00303FBB">
        <w:t xml:space="preserve"> menu pengajuan revisi </w:t>
      </w:r>
      <w:r w:rsidR="00280C6D">
        <w:t>dosen</w:t>
      </w:r>
      <w:r w:rsidR="00303FBB">
        <w:t xml:space="preserve"> penguji</w:t>
      </w:r>
      <w:bookmarkEnd w:id="205"/>
    </w:p>
    <w:tbl>
      <w:tblPr>
        <w:tblStyle w:val="TableGrid"/>
        <w:tblW w:w="8009" w:type="dxa"/>
        <w:tblBorders>
          <w:left w:val="none" w:sz="0" w:space="0" w:color="auto"/>
          <w:right w:val="none" w:sz="0" w:space="0" w:color="auto"/>
          <w:insideV w:val="none" w:sz="0" w:space="0" w:color="auto"/>
        </w:tblBorders>
        <w:tblLook w:val="04A0" w:firstRow="1" w:lastRow="0" w:firstColumn="1" w:lastColumn="0" w:noHBand="0" w:noVBand="1"/>
      </w:tblPr>
      <w:tblGrid>
        <w:gridCol w:w="1635"/>
        <w:gridCol w:w="1634"/>
        <w:gridCol w:w="1629"/>
        <w:gridCol w:w="1561"/>
        <w:gridCol w:w="1550"/>
      </w:tblGrid>
      <w:tr w:rsidR="00303FBB" w14:paraId="50D58B2B" w14:textId="77777777" w:rsidTr="007866E0">
        <w:trPr>
          <w:tblHeader/>
        </w:trPr>
        <w:tc>
          <w:tcPr>
            <w:tcW w:w="1635" w:type="dxa"/>
            <w:shd w:val="clear" w:color="auto" w:fill="D9D9D9" w:themeFill="background1" w:themeFillShade="D9"/>
          </w:tcPr>
          <w:p w14:paraId="41CC7044" w14:textId="77777777" w:rsidR="00303FBB" w:rsidRDefault="00303FBB" w:rsidP="007866E0">
            <w:pPr>
              <w:jc w:val="center"/>
            </w:pPr>
            <w:r>
              <w:t>Modul</w:t>
            </w:r>
          </w:p>
        </w:tc>
        <w:tc>
          <w:tcPr>
            <w:tcW w:w="1634" w:type="dxa"/>
            <w:shd w:val="clear" w:color="auto" w:fill="D9D9D9" w:themeFill="background1" w:themeFillShade="D9"/>
          </w:tcPr>
          <w:p w14:paraId="5AFBB91E" w14:textId="77777777" w:rsidR="00303FBB" w:rsidRDefault="00303FBB" w:rsidP="007866E0">
            <w:pPr>
              <w:jc w:val="center"/>
            </w:pPr>
            <w:r>
              <w:t>Skenario Uji</w:t>
            </w:r>
          </w:p>
        </w:tc>
        <w:tc>
          <w:tcPr>
            <w:tcW w:w="1629" w:type="dxa"/>
            <w:shd w:val="clear" w:color="auto" w:fill="D9D9D9" w:themeFill="background1" w:themeFillShade="D9"/>
          </w:tcPr>
          <w:p w14:paraId="05F99AA1" w14:textId="77777777" w:rsidR="00303FBB" w:rsidRPr="00D027B3" w:rsidRDefault="00303FBB" w:rsidP="007866E0">
            <w:pPr>
              <w:jc w:val="center"/>
              <w:rPr>
                <w:i/>
                <w:iCs/>
              </w:rPr>
            </w:pPr>
            <w:r w:rsidRPr="00D027B3">
              <w:rPr>
                <w:i/>
                <w:iCs/>
              </w:rPr>
              <w:t>Expected Result</w:t>
            </w:r>
          </w:p>
        </w:tc>
        <w:tc>
          <w:tcPr>
            <w:tcW w:w="1561" w:type="dxa"/>
            <w:shd w:val="clear" w:color="auto" w:fill="D9D9D9" w:themeFill="background1" w:themeFillShade="D9"/>
          </w:tcPr>
          <w:p w14:paraId="53ADC716" w14:textId="77777777" w:rsidR="00303FBB" w:rsidRPr="00D027B3" w:rsidRDefault="00303FBB" w:rsidP="007866E0">
            <w:pPr>
              <w:jc w:val="center"/>
              <w:rPr>
                <w:i/>
                <w:iCs/>
              </w:rPr>
            </w:pPr>
            <w:r w:rsidRPr="00D027B3">
              <w:rPr>
                <w:i/>
                <w:iCs/>
              </w:rPr>
              <w:t>Actual Result</w:t>
            </w:r>
          </w:p>
        </w:tc>
        <w:tc>
          <w:tcPr>
            <w:tcW w:w="1550" w:type="dxa"/>
            <w:shd w:val="clear" w:color="auto" w:fill="D9D9D9" w:themeFill="background1" w:themeFillShade="D9"/>
          </w:tcPr>
          <w:p w14:paraId="4CBB8476" w14:textId="77777777" w:rsidR="00303FBB" w:rsidRDefault="00303FBB" w:rsidP="007866E0">
            <w:pPr>
              <w:jc w:val="center"/>
            </w:pPr>
            <w:r>
              <w:t>Kesimpulan</w:t>
            </w:r>
          </w:p>
        </w:tc>
      </w:tr>
      <w:tr w:rsidR="00303FBB" w14:paraId="56AD23CE" w14:textId="77777777" w:rsidTr="007866E0">
        <w:tc>
          <w:tcPr>
            <w:tcW w:w="1635" w:type="dxa"/>
          </w:tcPr>
          <w:p w14:paraId="2B48C478" w14:textId="77777777" w:rsidR="00303FBB" w:rsidRDefault="00303FBB" w:rsidP="007866E0">
            <w:r>
              <w:t>Melihat seluruh daftar perbaikan revisi mahasiswa bersangkutan.</w:t>
            </w:r>
          </w:p>
        </w:tc>
        <w:tc>
          <w:tcPr>
            <w:tcW w:w="1634" w:type="dxa"/>
          </w:tcPr>
          <w:p w14:paraId="21A5ECE3" w14:textId="77777777" w:rsidR="00303FBB" w:rsidRDefault="00303FBB" w:rsidP="007866E0">
            <w:r>
              <w:rPr>
                <w:i/>
                <w:iCs/>
              </w:rPr>
              <w:t>Positive</w:t>
            </w:r>
            <w:r w:rsidRPr="00E3008F">
              <w:rPr>
                <w:i/>
                <w:iCs/>
              </w:rPr>
              <w:t xml:space="preserve"> case</w:t>
            </w:r>
            <w:r>
              <w:t>: membuka halaman kelulusan.</w:t>
            </w:r>
          </w:p>
        </w:tc>
        <w:tc>
          <w:tcPr>
            <w:tcW w:w="1629" w:type="dxa"/>
          </w:tcPr>
          <w:p w14:paraId="757D8A44" w14:textId="77777777" w:rsidR="00303FBB" w:rsidRDefault="00303FBB" w:rsidP="007866E0">
            <w:r>
              <w:t>Menampilkan konten yang terdapat pada halaman kelulusan.</w:t>
            </w:r>
          </w:p>
        </w:tc>
        <w:tc>
          <w:tcPr>
            <w:tcW w:w="1561" w:type="dxa"/>
          </w:tcPr>
          <w:p w14:paraId="6C2E4FAE" w14:textId="77777777" w:rsidR="00303FBB" w:rsidRDefault="00303FBB" w:rsidP="007866E0">
            <w:r>
              <w:t>Menampilkan konten yang terdapat pada halaman kelulusan.</w:t>
            </w:r>
          </w:p>
        </w:tc>
        <w:tc>
          <w:tcPr>
            <w:tcW w:w="1550" w:type="dxa"/>
          </w:tcPr>
          <w:p w14:paraId="47B3C584" w14:textId="77777777" w:rsidR="00303FBB" w:rsidRDefault="00303FBB" w:rsidP="007866E0">
            <w:pPr>
              <w:jc w:val="center"/>
            </w:pPr>
            <w:r>
              <w:t>Sesuai</w:t>
            </w:r>
          </w:p>
        </w:tc>
      </w:tr>
      <w:tr w:rsidR="00303FBB" w14:paraId="5B42CF2D" w14:textId="77777777" w:rsidTr="007866E0">
        <w:tc>
          <w:tcPr>
            <w:tcW w:w="1635" w:type="dxa"/>
          </w:tcPr>
          <w:p w14:paraId="4B438148" w14:textId="77777777" w:rsidR="00303FBB" w:rsidRDefault="00303FBB" w:rsidP="007866E0">
            <w:r>
              <w:t>Melihat detail perbaikan revisi mahasiswa bersangkutan.</w:t>
            </w:r>
          </w:p>
        </w:tc>
        <w:tc>
          <w:tcPr>
            <w:tcW w:w="1634" w:type="dxa"/>
          </w:tcPr>
          <w:p w14:paraId="77C39320" w14:textId="77777777" w:rsidR="00303FBB" w:rsidRDefault="00303FBB" w:rsidP="007866E0">
            <w:pPr>
              <w:rPr>
                <w:i/>
                <w:iCs/>
              </w:rPr>
            </w:pPr>
            <w:r>
              <w:rPr>
                <w:i/>
                <w:iCs/>
              </w:rPr>
              <w:t>Positive</w:t>
            </w:r>
            <w:r w:rsidRPr="00E3008F">
              <w:rPr>
                <w:i/>
                <w:iCs/>
              </w:rPr>
              <w:t xml:space="preserve"> case</w:t>
            </w:r>
            <w:r>
              <w:t>: menekan tombol detail salah satu pengajuan revisi.</w:t>
            </w:r>
          </w:p>
        </w:tc>
        <w:tc>
          <w:tcPr>
            <w:tcW w:w="1629" w:type="dxa"/>
          </w:tcPr>
          <w:p w14:paraId="24F02904" w14:textId="77777777" w:rsidR="00303FBB" w:rsidRDefault="00303FBB" w:rsidP="007866E0">
            <w:r>
              <w:t>Menampilkan detail pengajuan revisi yang dipilih.</w:t>
            </w:r>
          </w:p>
        </w:tc>
        <w:tc>
          <w:tcPr>
            <w:tcW w:w="1561" w:type="dxa"/>
          </w:tcPr>
          <w:p w14:paraId="2C6231A1" w14:textId="77777777" w:rsidR="00303FBB" w:rsidRDefault="00303FBB" w:rsidP="007866E0">
            <w:r>
              <w:t>Menampilkan detail pengajuan revisi yang dipilih.</w:t>
            </w:r>
          </w:p>
        </w:tc>
        <w:tc>
          <w:tcPr>
            <w:tcW w:w="1550" w:type="dxa"/>
          </w:tcPr>
          <w:p w14:paraId="4E16C9A6" w14:textId="77777777" w:rsidR="00303FBB" w:rsidRDefault="00303FBB" w:rsidP="007866E0">
            <w:pPr>
              <w:jc w:val="center"/>
            </w:pPr>
            <w:r>
              <w:t>Sesuai</w:t>
            </w:r>
          </w:p>
        </w:tc>
      </w:tr>
      <w:tr w:rsidR="00303FBB" w14:paraId="7E3763E9" w14:textId="77777777" w:rsidTr="007866E0">
        <w:tc>
          <w:tcPr>
            <w:tcW w:w="1635" w:type="dxa"/>
          </w:tcPr>
          <w:p w14:paraId="2D12E470" w14:textId="77777777" w:rsidR="00303FBB" w:rsidRDefault="00303FBB" w:rsidP="007866E0">
            <w:r>
              <w:t>Menentukan status perbaikan revisi, apakah diterima atau melakukan revisi ulang.</w:t>
            </w:r>
          </w:p>
        </w:tc>
        <w:tc>
          <w:tcPr>
            <w:tcW w:w="1634" w:type="dxa"/>
          </w:tcPr>
          <w:p w14:paraId="48D27687" w14:textId="77777777" w:rsidR="00303FBB" w:rsidRDefault="00303FBB" w:rsidP="007866E0">
            <w:pPr>
              <w:rPr>
                <w:i/>
                <w:iCs/>
              </w:rPr>
            </w:pPr>
            <w:r>
              <w:rPr>
                <w:i/>
                <w:iCs/>
              </w:rPr>
              <w:t>Positive</w:t>
            </w:r>
            <w:r w:rsidRPr="00E3008F">
              <w:rPr>
                <w:i/>
                <w:iCs/>
              </w:rPr>
              <w:t xml:space="preserve"> case</w:t>
            </w:r>
            <w:r>
              <w:t>: menentukan status kelulusan mahasiswa.</w:t>
            </w:r>
          </w:p>
        </w:tc>
        <w:tc>
          <w:tcPr>
            <w:tcW w:w="1629" w:type="dxa"/>
          </w:tcPr>
          <w:p w14:paraId="4D19EAB7" w14:textId="77777777" w:rsidR="00303FBB" w:rsidRDefault="00303FBB" w:rsidP="007866E0">
            <w:r>
              <w:t>Status pengajuan skripsi mahasiswa berubah sesuai status kelulusan yang dipilih.</w:t>
            </w:r>
          </w:p>
        </w:tc>
        <w:tc>
          <w:tcPr>
            <w:tcW w:w="1561" w:type="dxa"/>
          </w:tcPr>
          <w:p w14:paraId="764E47DE" w14:textId="77777777" w:rsidR="00303FBB" w:rsidRDefault="00303FBB" w:rsidP="007866E0">
            <w:r>
              <w:t>Status pengajuan skripsi mahasiswa berubah sesuai status kelulusan yang dipilih.</w:t>
            </w:r>
          </w:p>
        </w:tc>
        <w:tc>
          <w:tcPr>
            <w:tcW w:w="1550" w:type="dxa"/>
          </w:tcPr>
          <w:p w14:paraId="3428043D" w14:textId="77777777" w:rsidR="00303FBB" w:rsidRDefault="00303FBB" w:rsidP="007866E0">
            <w:pPr>
              <w:jc w:val="center"/>
            </w:pPr>
            <w:r>
              <w:t>Sesuai</w:t>
            </w:r>
          </w:p>
        </w:tc>
      </w:tr>
    </w:tbl>
    <w:p w14:paraId="2E00D3FD" w14:textId="77777777" w:rsidR="00303FBB" w:rsidRDefault="00303FBB" w:rsidP="00303FBB">
      <w:pPr>
        <w:jc w:val="center"/>
      </w:pPr>
    </w:p>
    <w:p w14:paraId="70D14B94" w14:textId="1426D76B" w:rsidR="00303FBB" w:rsidRDefault="00B3178B" w:rsidP="00303FBB">
      <w:pPr>
        <w:jc w:val="center"/>
      </w:pPr>
      <w:bookmarkStart w:id="206" w:name="_Toc171756394"/>
      <w:r>
        <w:t>Tabel</w:t>
      </w:r>
      <w:r w:rsidR="00303FBB">
        <w:t xml:space="preserve"> </w:t>
      </w:r>
      <w:r w:rsidR="00303FBB">
        <w:fldChar w:fldCharType="begin"/>
      </w:r>
      <w:r w:rsidR="00303FBB">
        <w:instrText xml:space="preserve"> SEQ Tabel \* ARABIC </w:instrText>
      </w:r>
      <w:r w:rsidR="00303FBB">
        <w:fldChar w:fldCharType="separate"/>
      </w:r>
      <w:r w:rsidR="0067630B">
        <w:rPr>
          <w:noProof/>
        </w:rPr>
        <w:t>45</w:t>
      </w:r>
      <w:r w:rsidR="00303FBB">
        <w:fldChar w:fldCharType="end"/>
      </w:r>
      <w:r w:rsidR="00313863">
        <w:t>.</w:t>
      </w:r>
      <w:r w:rsidR="00303FBB">
        <w:t xml:space="preserve"> </w:t>
      </w:r>
      <w:r w:rsidR="00303FBB" w:rsidRPr="0037183C">
        <w:rPr>
          <w:i/>
          <w:iCs/>
        </w:rPr>
        <w:t>Blackbox</w:t>
      </w:r>
      <w:r w:rsidR="00303FBB">
        <w:t xml:space="preserve"> menu profile </w:t>
      </w:r>
      <w:r w:rsidR="00226779">
        <w:t>dosen</w:t>
      </w:r>
      <w:r w:rsidR="00303FBB">
        <w:t xml:space="preserve"> penguji</w:t>
      </w:r>
      <w:bookmarkEnd w:id="20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4"/>
        <w:gridCol w:w="1519"/>
        <w:gridCol w:w="1698"/>
        <w:gridCol w:w="1556"/>
        <w:gridCol w:w="1520"/>
      </w:tblGrid>
      <w:tr w:rsidR="00303FBB" w14:paraId="584BE37A" w14:textId="77777777" w:rsidTr="007866E0">
        <w:trPr>
          <w:tblHeader/>
        </w:trPr>
        <w:tc>
          <w:tcPr>
            <w:tcW w:w="1644" w:type="dxa"/>
            <w:shd w:val="clear" w:color="auto" w:fill="D9D9D9" w:themeFill="background1" w:themeFillShade="D9"/>
          </w:tcPr>
          <w:p w14:paraId="284D4F39" w14:textId="77777777" w:rsidR="00303FBB" w:rsidRDefault="00303FBB" w:rsidP="007866E0">
            <w:pPr>
              <w:jc w:val="center"/>
            </w:pPr>
            <w:r>
              <w:t>Modul</w:t>
            </w:r>
          </w:p>
        </w:tc>
        <w:tc>
          <w:tcPr>
            <w:tcW w:w="1519" w:type="dxa"/>
            <w:shd w:val="clear" w:color="auto" w:fill="D9D9D9" w:themeFill="background1" w:themeFillShade="D9"/>
          </w:tcPr>
          <w:p w14:paraId="38E50B42" w14:textId="77777777" w:rsidR="00303FBB" w:rsidRDefault="00303FBB" w:rsidP="007866E0">
            <w:pPr>
              <w:jc w:val="center"/>
            </w:pPr>
            <w:r>
              <w:t>Skenario Uji</w:t>
            </w:r>
          </w:p>
        </w:tc>
        <w:tc>
          <w:tcPr>
            <w:tcW w:w="1698" w:type="dxa"/>
            <w:shd w:val="clear" w:color="auto" w:fill="D9D9D9" w:themeFill="background1" w:themeFillShade="D9"/>
          </w:tcPr>
          <w:p w14:paraId="45EDBCBE" w14:textId="77777777" w:rsidR="00303FBB" w:rsidRPr="00D027B3" w:rsidRDefault="00303FBB" w:rsidP="007866E0">
            <w:pPr>
              <w:jc w:val="center"/>
              <w:rPr>
                <w:i/>
                <w:iCs/>
              </w:rPr>
            </w:pPr>
            <w:r w:rsidRPr="00D027B3">
              <w:rPr>
                <w:i/>
                <w:iCs/>
              </w:rPr>
              <w:t>Expected Result</w:t>
            </w:r>
          </w:p>
        </w:tc>
        <w:tc>
          <w:tcPr>
            <w:tcW w:w="1556" w:type="dxa"/>
            <w:shd w:val="clear" w:color="auto" w:fill="D9D9D9" w:themeFill="background1" w:themeFillShade="D9"/>
          </w:tcPr>
          <w:p w14:paraId="4C6E8FBA" w14:textId="77777777" w:rsidR="00303FBB" w:rsidRPr="00D027B3" w:rsidRDefault="00303FBB" w:rsidP="007866E0">
            <w:pPr>
              <w:jc w:val="center"/>
              <w:rPr>
                <w:i/>
                <w:iCs/>
              </w:rPr>
            </w:pPr>
            <w:r w:rsidRPr="00D027B3">
              <w:rPr>
                <w:i/>
                <w:iCs/>
              </w:rPr>
              <w:t>Actual Result</w:t>
            </w:r>
          </w:p>
        </w:tc>
        <w:tc>
          <w:tcPr>
            <w:tcW w:w="1520" w:type="dxa"/>
            <w:shd w:val="clear" w:color="auto" w:fill="D9D9D9" w:themeFill="background1" w:themeFillShade="D9"/>
          </w:tcPr>
          <w:p w14:paraId="488CB015" w14:textId="77777777" w:rsidR="00303FBB" w:rsidRDefault="00303FBB" w:rsidP="007866E0">
            <w:pPr>
              <w:jc w:val="center"/>
            </w:pPr>
            <w:r>
              <w:t>Kesimpulan</w:t>
            </w:r>
          </w:p>
        </w:tc>
      </w:tr>
      <w:tr w:rsidR="00303FBB" w14:paraId="1D7B2275" w14:textId="77777777" w:rsidTr="007866E0">
        <w:tc>
          <w:tcPr>
            <w:tcW w:w="1644" w:type="dxa"/>
          </w:tcPr>
          <w:p w14:paraId="7262B4F4" w14:textId="77777777" w:rsidR="00303FBB" w:rsidRDefault="00303FBB" w:rsidP="007866E0">
            <w:r>
              <w:t>Menambahkan foto profil dan tanda tangan.</w:t>
            </w:r>
          </w:p>
        </w:tc>
        <w:tc>
          <w:tcPr>
            <w:tcW w:w="1519" w:type="dxa"/>
          </w:tcPr>
          <w:p w14:paraId="4FC4FB96" w14:textId="77777777" w:rsidR="00303FBB" w:rsidRDefault="00303FBB" w:rsidP="007866E0">
            <w:r>
              <w:rPr>
                <w:i/>
                <w:iCs/>
              </w:rPr>
              <w:t>Positive</w:t>
            </w:r>
            <w:r w:rsidRPr="00E3008F">
              <w:rPr>
                <w:i/>
                <w:iCs/>
              </w:rPr>
              <w:t xml:space="preserve"> case</w:t>
            </w:r>
            <w:r>
              <w:t>: melakukan tambah data profile.</w:t>
            </w:r>
          </w:p>
        </w:tc>
        <w:tc>
          <w:tcPr>
            <w:tcW w:w="1698" w:type="dxa"/>
          </w:tcPr>
          <w:p w14:paraId="52F48893" w14:textId="77777777" w:rsidR="00303FBB" w:rsidRDefault="00303FBB" w:rsidP="007866E0">
            <w:r>
              <w:t>Foto profile dan tanda tangan berhasil ditambahkan.</w:t>
            </w:r>
          </w:p>
        </w:tc>
        <w:tc>
          <w:tcPr>
            <w:tcW w:w="1556" w:type="dxa"/>
          </w:tcPr>
          <w:p w14:paraId="0A285C80" w14:textId="77777777" w:rsidR="00303FBB" w:rsidRDefault="00303FBB" w:rsidP="007866E0">
            <w:r>
              <w:t>Foto profile dan tanda tangan berhasil ditambahkan</w:t>
            </w:r>
          </w:p>
        </w:tc>
        <w:tc>
          <w:tcPr>
            <w:tcW w:w="1520" w:type="dxa"/>
          </w:tcPr>
          <w:p w14:paraId="49715FF5" w14:textId="77777777" w:rsidR="00303FBB" w:rsidRDefault="00303FBB" w:rsidP="007866E0">
            <w:pPr>
              <w:jc w:val="center"/>
            </w:pPr>
            <w:r>
              <w:t>Sesuai</w:t>
            </w:r>
          </w:p>
        </w:tc>
      </w:tr>
      <w:tr w:rsidR="00303FBB" w14:paraId="3CFDD675" w14:textId="77777777" w:rsidTr="007866E0">
        <w:tc>
          <w:tcPr>
            <w:tcW w:w="1644" w:type="dxa"/>
          </w:tcPr>
          <w:p w14:paraId="17E59DED" w14:textId="77777777" w:rsidR="00303FBB" w:rsidRDefault="00303FBB" w:rsidP="007866E0">
            <w:r>
              <w:t>Mengubah foto profil, tanda tangan, dan password.</w:t>
            </w:r>
          </w:p>
        </w:tc>
        <w:tc>
          <w:tcPr>
            <w:tcW w:w="1519" w:type="dxa"/>
          </w:tcPr>
          <w:p w14:paraId="5EE84225" w14:textId="77777777" w:rsidR="00303FBB" w:rsidRDefault="00303FBB" w:rsidP="007866E0">
            <w:pPr>
              <w:rPr>
                <w:i/>
                <w:iCs/>
              </w:rPr>
            </w:pPr>
            <w:r>
              <w:rPr>
                <w:i/>
                <w:iCs/>
              </w:rPr>
              <w:t>Positive</w:t>
            </w:r>
            <w:r w:rsidRPr="00E3008F">
              <w:rPr>
                <w:i/>
                <w:iCs/>
              </w:rPr>
              <w:t xml:space="preserve"> case</w:t>
            </w:r>
            <w:r>
              <w:t>: mengubah data profile sesuai dengan format yang ditentukan.</w:t>
            </w:r>
          </w:p>
        </w:tc>
        <w:tc>
          <w:tcPr>
            <w:tcW w:w="1698" w:type="dxa"/>
          </w:tcPr>
          <w:p w14:paraId="0F3E765D" w14:textId="77777777" w:rsidR="00303FBB" w:rsidRDefault="00303FBB" w:rsidP="007866E0">
            <w:r>
              <w:t>Foto profile dan tanda tangan berhasil diubah.</w:t>
            </w:r>
          </w:p>
        </w:tc>
        <w:tc>
          <w:tcPr>
            <w:tcW w:w="1556" w:type="dxa"/>
          </w:tcPr>
          <w:p w14:paraId="6A4F76FE" w14:textId="77777777" w:rsidR="00303FBB" w:rsidRDefault="00303FBB" w:rsidP="007866E0">
            <w:r>
              <w:t>Foto profile dan tanda tangan berhasil diubah.</w:t>
            </w:r>
          </w:p>
        </w:tc>
        <w:tc>
          <w:tcPr>
            <w:tcW w:w="1520" w:type="dxa"/>
          </w:tcPr>
          <w:p w14:paraId="0594EABC" w14:textId="77777777" w:rsidR="00303FBB" w:rsidRDefault="00303FBB" w:rsidP="007866E0">
            <w:pPr>
              <w:jc w:val="center"/>
            </w:pPr>
            <w:r>
              <w:t>Sesuai</w:t>
            </w:r>
          </w:p>
        </w:tc>
      </w:tr>
      <w:tr w:rsidR="00303FBB" w14:paraId="578EA78E" w14:textId="77777777" w:rsidTr="007866E0">
        <w:tc>
          <w:tcPr>
            <w:tcW w:w="1644" w:type="dxa"/>
          </w:tcPr>
          <w:p w14:paraId="71192E21" w14:textId="77777777" w:rsidR="00303FBB" w:rsidRDefault="00303FBB" w:rsidP="007866E0"/>
        </w:tc>
        <w:tc>
          <w:tcPr>
            <w:tcW w:w="1519" w:type="dxa"/>
          </w:tcPr>
          <w:p w14:paraId="6E0B89D8" w14:textId="77777777" w:rsidR="00303FBB" w:rsidRDefault="00303FBB" w:rsidP="007866E0">
            <w:pPr>
              <w:rPr>
                <w:i/>
                <w:iCs/>
              </w:rPr>
            </w:pPr>
            <w:r>
              <w:rPr>
                <w:i/>
                <w:iCs/>
              </w:rPr>
              <w:t>Negative</w:t>
            </w:r>
            <w:r w:rsidRPr="00E3008F">
              <w:rPr>
                <w:i/>
                <w:iCs/>
              </w:rPr>
              <w:t xml:space="preserve"> case</w:t>
            </w:r>
            <w:r>
              <w:t>: mengubah data profile tidak sesuai dengan format yang ditentukan.</w:t>
            </w:r>
          </w:p>
        </w:tc>
        <w:tc>
          <w:tcPr>
            <w:tcW w:w="1698" w:type="dxa"/>
          </w:tcPr>
          <w:p w14:paraId="4BB40600" w14:textId="77777777" w:rsidR="00303FBB" w:rsidRDefault="00303FBB" w:rsidP="007866E0">
            <w:r>
              <w:t>Mendapatkan pesan error yang sesuai.</w:t>
            </w:r>
          </w:p>
        </w:tc>
        <w:tc>
          <w:tcPr>
            <w:tcW w:w="1556" w:type="dxa"/>
          </w:tcPr>
          <w:p w14:paraId="54570271" w14:textId="77777777" w:rsidR="00303FBB" w:rsidRDefault="00303FBB" w:rsidP="007866E0">
            <w:r>
              <w:t>Mendapatkan pesan error yang sesuai.</w:t>
            </w:r>
          </w:p>
        </w:tc>
        <w:tc>
          <w:tcPr>
            <w:tcW w:w="1520" w:type="dxa"/>
          </w:tcPr>
          <w:p w14:paraId="29059E17" w14:textId="77777777" w:rsidR="00303FBB" w:rsidRDefault="00303FBB" w:rsidP="007866E0">
            <w:pPr>
              <w:jc w:val="center"/>
            </w:pPr>
            <w:r>
              <w:t>Sesuai</w:t>
            </w:r>
          </w:p>
        </w:tc>
      </w:tr>
    </w:tbl>
    <w:p w14:paraId="16BECC34" w14:textId="77777777" w:rsidR="00303FBB" w:rsidRDefault="00303FBB" w:rsidP="00303FBB">
      <w:pPr>
        <w:jc w:val="center"/>
      </w:pPr>
    </w:p>
    <w:p w14:paraId="30ACA3A9" w14:textId="1D562F6B" w:rsidR="00303FBB" w:rsidRDefault="00B3178B" w:rsidP="00303FBB">
      <w:pPr>
        <w:jc w:val="center"/>
      </w:pPr>
      <w:bookmarkStart w:id="207" w:name="_Toc171756395"/>
      <w:r>
        <w:t>Tabel</w:t>
      </w:r>
      <w:r w:rsidR="00303FBB">
        <w:t xml:space="preserve"> </w:t>
      </w:r>
      <w:r w:rsidR="00303FBB">
        <w:fldChar w:fldCharType="begin"/>
      </w:r>
      <w:r w:rsidR="00303FBB">
        <w:instrText xml:space="preserve"> SEQ Tabel \* ARABIC </w:instrText>
      </w:r>
      <w:r w:rsidR="00303FBB">
        <w:fldChar w:fldCharType="separate"/>
      </w:r>
      <w:r w:rsidR="0067630B">
        <w:rPr>
          <w:noProof/>
        </w:rPr>
        <w:t>46</w:t>
      </w:r>
      <w:r w:rsidR="00303FBB">
        <w:fldChar w:fldCharType="end"/>
      </w:r>
      <w:r w:rsidR="00313863">
        <w:t>.</w:t>
      </w:r>
      <w:r w:rsidR="00303FBB">
        <w:t xml:space="preserve"> </w:t>
      </w:r>
      <w:r w:rsidR="00303FBB" w:rsidRPr="00E928CD">
        <w:rPr>
          <w:i/>
          <w:iCs/>
        </w:rPr>
        <w:t>Blackbox</w:t>
      </w:r>
      <w:r w:rsidR="00303FBB">
        <w:t xml:space="preserve"> ganti role </w:t>
      </w:r>
      <w:r w:rsidR="00DB55E9">
        <w:t>dosen</w:t>
      </w:r>
      <w:r w:rsidR="00303FBB">
        <w:t xml:space="preserve"> penguji</w:t>
      </w:r>
      <w:bookmarkEnd w:id="2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303FBB" w14:paraId="62FD8E93" w14:textId="77777777" w:rsidTr="007866E0">
        <w:trPr>
          <w:tblHeader/>
        </w:trPr>
        <w:tc>
          <w:tcPr>
            <w:tcW w:w="1518" w:type="dxa"/>
            <w:shd w:val="clear" w:color="auto" w:fill="D9D9D9" w:themeFill="background1" w:themeFillShade="D9"/>
          </w:tcPr>
          <w:p w14:paraId="6A0F49C8" w14:textId="77777777" w:rsidR="00303FBB" w:rsidRDefault="00303FBB" w:rsidP="007866E0">
            <w:pPr>
              <w:jc w:val="center"/>
            </w:pPr>
            <w:r>
              <w:t>Modul</w:t>
            </w:r>
          </w:p>
        </w:tc>
        <w:tc>
          <w:tcPr>
            <w:tcW w:w="1563" w:type="dxa"/>
            <w:shd w:val="clear" w:color="auto" w:fill="D9D9D9" w:themeFill="background1" w:themeFillShade="D9"/>
          </w:tcPr>
          <w:p w14:paraId="678E711E" w14:textId="77777777" w:rsidR="00303FBB" w:rsidRDefault="00303FBB" w:rsidP="007866E0">
            <w:pPr>
              <w:jc w:val="center"/>
            </w:pPr>
            <w:r>
              <w:t>Skenario Uji</w:t>
            </w:r>
          </w:p>
        </w:tc>
        <w:tc>
          <w:tcPr>
            <w:tcW w:w="1733" w:type="dxa"/>
            <w:shd w:val="clear" w:color="auto" w:fill="D9D9D9" w:themeFill="background1" w:themeFillShade="D9"/>
          </w:tcPr>
          <w:p w14:paraId="5E968894" w14:textId="77777777" w:rsidR="00303FBB" w:rsidRPr="00D027B3" w:rsidRDefault="00303FBB" w:rsidP="007866E0">
            <w:pPr>
              <w:jc w:val="center"/>
              <w:rPr>
                <w:i/>
                <w:iCs/>
              </w:rPr>
            </w:pPr>
            <w:r w:rsidRPr="00D027B3">
              <w:rPr>
                <w:i/>
                <w:iCs/>
              </w:rPr>
              <w:t>Expected Result</w:t>
            </w:r>
          </w:p>
        </w:tc>
        <w:tc>
          <w:tcPr>
            <w:tcW w:w="1575" w:type="dxa"/>
            <w:shd w:val="clear" w:color="auto" w:fill="D9D9D9" w:themeFill="background1" w:themeFillShade="D9"/>
          </w:tcPr>
          <w:p w14:paraId="50027932" w14:textId="77777777" w:rsidR="00303FBB" w:rsidRPr="00D027B3" w:rsidRDefault="00303FBB" w:rsidP="007866E0">
            <w:pPr>
              <w:jc w:val="center"/>
              <w:rPr>
                <w:i/>
                <w:iCs/>
              </w:rPr>
            </w:pPr>
            <w:r w:rsidRPr="00D027B3">
              <w:rPr>
                <w:i/>
                <w:iCs/>
              </w:rPr>
              <w:t>Actual Result</w:t>
            </w:r>
          </w:p>
        </w:tc>
        <w:tc>
          <w:tcPr>
            <w:tcW w:w="1548" w:type="dxa"/>
            <w:shd w:val="clear" w:color="auto" w:fill="D9D9D9" w:themeFill="background1" w:themeFillShade="D9"/>
          </w:tcPr>
          <w:p w14:paraId="09F04E6E" w14:textId="77777777" w:rsidR="00303FBB" w:rsidRDefault="00303FBB" w:rsidP="007866E0">
            <w:pPr>
              <w:jc w:val="center"/>
            </w:pPr>
            <w:r>
              <w:t>Kesimpulan</w:t>
            </w:r>
          </w:p>
        </w:tc>
      </w:tr>
      <w:tr w:rsidR="00303FBB" w14:paraId="0E13A308" w14:textId="77777777" w:rsidTr="007866E0">
        <w:tc>
          <w:tcPr>
            <w:tcW w:w="1518" w:type="dxa"/>
          </w:tcPr>
          <w:p w14:paraId="34539B95" w14:textId="277689AE" w:rsidR="00303FBB" w:rsidRDefault="00303FBB" w:rsidP="007866E0">
            <w:r>
              <w:t xml:space="preserve">Dapat mengganti role jika </w:t>
            </w:r>
            <w:r w:rsidR="00054E3E">
              <w:t>dosen</w:t>
            </w:r>
            <w:r>
              <w:t xml:space="preserve"> penguji memiliki role komite</w:t>
            </w:r>
          </w:p>
        </w:tc>
        <w:tc>
          <w:tcPr>
            <w:tcW w:w="1563" w:type="dxa"/>
          </w:tcPr>
          <w:p w14:paraId="0684787A" w14:textId="60CAB377" w:rsidR="00303FBB" w:rsidRDefault="00303FBB" w:rsidP="007866E0">
            <w:r>
              <w:rPr>
                <w:i/>
                <w:iCs/>
              </w:rPr>
              <w:t>Positive</w:t>
            </w:r>
            <w:r w:rsidRPr="00E3008F">
              <w:rPr>
                <w:i/>
                <w:iCs/>
              </w:rPr>
              <w:t xml:space="preserve"> case</w:t>
            </w:r>
            <w:r>
              <w:t>: menekan tombol role di pojok kanan atas, lalu melakukan pergantian ke role komit</w:t>
            </w:r>
            <w:r w:rsidR="00054E3E">
              <w:t>e</w:t>
            </w:r>
            <w:r>
              <w:t>.</w:t>
            </w:r>
          </w:p>
        </w:tc>
        <w:tc>
          <w:tcPr>
            <w:tcW w:w="1733" w:type="dxa"/>
          </w:tcPr>
          <w:p w14:paraId="230E8F87" w14:textId="77777777" w:rsidR="00303FBB" w:rsidRDefault="00303FBB" w:rsidP="007866E0">
            <w:r>
              <w:t>Role berubah menjadi komite.</w:t>
            </w:r>
          </w:p>
        </w:tc>
        <w:tc>
          <w:tcPr>
            <w:tcW w:w="1575" w:type="dxa"/>
          </w:tcPr>
          <w:p w14:paraId="00A4F228" w14:textId="77777777" w:rsidR="00303FBB" w:rsidRDefault="00303FBB" w:rsidP="007866E0">
            <w:r>
              <w:t>Role berubah menjadi komite.</w:t>
            </w:r>
          </w:p>
        </w:tc>
        <w:tc>
          <w:tcPr>
            <w:tcW w:w="1548" w:type="dxa"/>
          </w:tcPr>
          <w:p w14:paraId="52EAA047" w14:textId="77777777" w:rsidR="00303FBB" w:rsidRDefault="00303FBB" w:rsidP="007866E0">
            <w:pPr>
              <w:jc w:val="center"/>
            </w:pPr>
            <w:r>
              <w:t>Sesuai</w:t>
            </w:r>
          </w:p>
        </w:tc>
      </w:tr>
    </w:tbl>
    <w:p w14:paraId="3D0C43F1" w14:textId="77777777" w:rsidR="00CF69E0" w:rsidRDefault="00CF69E0" w:rsidP="00E928CD">
      <w:pPr>
        <w:jc w:val="center"/>
      </w:pPr>
    </w:p>
    <w:p w14:paraId="403BBEE6" w14:textId="5736F669" w:rsidR="001D560D" w:rsidRDefault="001D560D" w:rsidP="001D560D">
      <w:pPr>
        <w:jc w:val="center"/>
      </w:pPr>
      <w:r>
        <w:t xml:space="preserve">Berikut pada </w:t>
      </w:r>
      <w:r w:rsidR="00B3178B">
        <w:t>Tabel</w:t>
      </w:r>
      <w:r>
        <w:t xml:space="preserve"> 4</w:t>
      </w:r>
      <w:r w:rsidR="001129E7">
        <w:t>7</w:t>
      </w:r>
      <w:r w:rsidR="007C2720">
        <w:t xml:space="preserve"> s.d. </w:t>
      </w:r>
      <w:r w:rsidR="00FD0FBD">
        <w:t>5</w:t>
      </w:r>
      <w:r w:rsidR="001129E7">
        <w:t>6</w:t>
      </w:r>
      <w:r>
        <w:t xml:space="preserve"> merupakan data hasil pengujian pada role </w:t>
      </w:r>
      <w:r w:rsidR="00045A07">
        <w:t>dosen pembimbing</w:t>
      </w:r>
      <w:r>
        <w:t>.</w:t>
      </w:r>
    </w:p>
    <w:p w14:paraId="18209F99" w14:textId="290E962B" w:rsidR="00607C65" w:rsidRDefault="00B3178B" w:rsidP="001C075C">
      <w:pPr>
        <w:jc w:val="center"/>
      </w:pPr>
      <w:bookmarkStart w:id="208" w:name="_Toc171756396"/>
      <w:r>
        <w:t>Tabel</w:t>
      </w:r>
      <w:r w:rsidR="00607C65">
        <w:t xml:space="preserve"> </w:t>
      </w:r>
      <w:r w:rsidR="00607C65">
        <w:fldChar w:fldCharType="begin"/>
      </w:r>
      <w:r w:rsidR="00607C65">
        <w:instrText xml:space="preserve"> SEQ Tabel \* ARABIC </w:instrText>
      </w:r>
      <w:r w:rsidR="00607C65">
        <w:fldChar w:fldCharType="separate"/>
      </w:r>
      <w:r w:rsidR="0067630B">
        <w:rPr>
          <w:noProof/>
        </w:rPr>
        <w:t>47</w:t>
      </w:r>
      <w:r w:rsidR="00607C65">
        <w:fldChar w:fldCharType="end"/>
      </w:r>
      <w:r w:rsidR="00313863">
        <w:t>.</w:t>
      </w:r>
      <w:r w:rsidR="001C075C">
        <w:t xml:space="preserve"> </w:t>
      </w:r>
      <w:r w:rsidR="001C075C" w:rsidRPr="00BE1FFF">
        <w:rPr>
          <w:i/>
          <w:iCs/>
        </w:rPr>
        <w:t>Blackbox</w:t>
      </w:r>
      <w:r w:rsidR="001C075C">
        <w:t xml:space="preserve"> </w:t>
      </w:r>
      <w:r w:rsidR="001C075C" w:rsidRPr="00BE1FFF">
        <w:rPr>
          <w:i/>
          <w:iCs/>
        </w:rPr>
        <w:t>authentication</w:t>
      </w:r>
      <w:r w:rsidR="001C075C">
        <w:t xml:space="preserve"> dosen pembimbing</w:t>
      </w:r>
      <w:bookmarkEnd w:id="20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A90518" w14:paraId="54C26DEE" w14:textId="77777777" w:rsidTr="007866E0">
        <w:trPr>
          <w:tblHeader/>
        </w:trPr>
        <w:tc>
          <w:tcPr>
            <w:tcW w:w="1418" w:type="dxa"/>
            <w:shd w:val="clear" w:color="auto" w:fill="D9D9D9" w:themeFill="background1" w:themeFillShade="D9"/>
          </w:tcPr>
          <w:p w14:paraId="7590697B" w14:textId="77777777" w:rsidR="00A90518" w:rsidRDefault="00A90518" w:rsidP="007866E0">
            <w:pPr>
              <w:jc w:val="center"/>
            </w:pPr>
            <w:r>
              <w:t>Modul</w:t>
            </w:r>
          </w:p>
        </w:tc>
        <w:tc>
          <w:tcPr>
            <w:tcW w:w="1559" w:type="dxa"/>
            <w:shd w:val="clear" w:color="auto" w:fill="D9D9D9" w:themeFill="background1" w:themeFillShade="D9"/>
          </w:tcPr>
          <w:p w14:paraId="402B7B76" w14:textId="77777777" w:rsidR="00A90518" w:rsidRDefault="00A90518" w:rsidP="007866E0">
            <w:pPr>
              <w:jc w:val="center"/>
            </w:pPr>
            <w:r>
              <w:t>Skenario Uji</w:t>
            </w:r>
          </w:p>
        </w:tc>
        <w:tc>
          <w:tcPr>
            <w:tcW w:w="1778" w:type="dxa"/>
            <w:shd w:val="clear" w:color="auto" w:fill="D9D9D9" w:themeFill="background1" w:themeFillShade="D9"/>
          </w:tcPr>
          <w:p w14:paraId="5F2C275F" w14:textId="77777777" w:rsidR="00A90518" w:rsidRPr="00D027B3" w:rsidRDefault="00A90518" w:rsidP="007866E0">
            <w:pPr>
              <w:jc w:val="center"/>
              <w:rPr>
                <w:i/>
                <w:iCs/>
              </w:rPr>
            </w:pPr>
            <w:r w:rsidRPr="00D027B3">
              <w:rPr>
                <w:i/>
                <w:iCs/>
              </w:rPr>
              <w:t>Expected Result</w:t>
            </w:r>
          </w:p>
        </w:tc>
        <w:tc>
          <w:tcPr>
            <w:tcW w:w="1586" w:type="dxa"/>
            <w:shd w:val="clear" w:color="auto" w:fill="D9D9D9" w:themeFill="background1" w:themeFillShade="D9"/>
          </w:tcPr>
          <w:p w14:paraId="3BEF489F" w14:textId="77777777" w:rsidR="00A90518" w:rsidRPr="00D027B3" w:rsidRDefault="00A90518" w:rsidP="007866E0">
            <w:pPr>
              <w:jc w:val="center"/>
              <w:rPr>
                <w:i/>
                <w:iCs/>
              </w:rPr>
            </w:pPr>
            <w:r w:rsidRPr="00D027B3">
              <w:rPr>
                <w:i/>
                <w:iCs/>
              </w:rPr>
              <w:t>Actual Result</w:t>
            </w:r>
          </w:p>
        </w:tc>
        <w:tc>
          <w:tcPr>
            <w:tcW w:w="1586" w:type="dxa"/>
            <w:shd w:val="clear" w:color="auto" w:fill="D9D9D9" w:themeFill="background1" w:themeFillShade="D9"/>
          </w:tcPr>
          <w:p w14:paraId="65C1BED2" w14:textId="77777777" w:rsidR="00A90518" w:rsidRDefault="00A90518" w:rsidP="007866E0">
            <w:pPr>
              <w:jc w:val="center"/>
            </w:pPr>
            <w:r>
              <w:t>Kesimpulan</w:t>
            </w:r>
          </w:p>
        </w:tc>
      </w:tr>
      <w:tr w:rsidR="00A90518" w14:paraId="5823E06A" w14:textId="77777777" w:rsidTr="007866E0">
        <w:tc>
          <w:tcPr>
            <w:tcW w:w="1418" w:type="dxa"/>
          </w:tcPr>
          <w:p w14:paraId="42003607" w14:textId="77777777" w:rsidR="00A90518" w:rsidRDefault="00A90518" w:rsidP="007866E0">
            <w:r>
              <w:t>Melakukan login.</w:t>
            </w:r>
          </w:p>
        </w:tc>
        <w:tc>
          <w:tcPr>
            <w:tcW w:w="1559" w:type="dxa"/>
          </w:tcPr>
          <w:p w14:paraId="1D2579F8" w14:textId="77777777" w:rsidR="00A90518" w:rsidRDefault="00A90518" w:rsidP="007866E0">
            <w:r w:rsidRPr="00E3008F">
              <w:rPr>
                <w:i/>
                <w:iCs/>
              </w:rPr>
              <w:t>Positive case</w:t>
            </w:r>
            <w:r>
              <w:t>: memasukkan email dan password dengan benar, lalu tekan tombol login.</w:t>
            </w:r>
          </w:p>
        </w:tc>
        <w:tc>
          <w:tcPr>
            <w:tcW w:w="1778" w:type="dxa"/>
          </w:tcPr>
          <w:p w14:paraId="41C4E740" w14:textId="77777777" w:rsidR="00A90518" w:rsidRDefault="00A90518" w:rsidP="007866E0">
            <w:r>
              <w:t>Login berhasil, lalu akan menampilkan halaman home.</w:t>
            </w:r>
          </w:p>
        </w:tc>
        <w:tc>
          <w:tcPr>
            <w:tcW w:w="1586" w:type="dxa"/>
          </w:tcPr>
          <w:p w14:paraId="39E85905" w14:textId="77777777" w:rsidR="00A90518" w:rsidRDefault="00A90518" w:rsidP="007866E0">
            <w:r>
              <w:t>Login berhasil, lalu akan menampilkan halaman home.</w:t>
            </w:r>
          </w:p>
        </w:tc>
        <w:tc>
          <w:tcPr>
            <w:tcW w:w="1586" w:type="dxa"/>
          </w:tcPr>
          <w:p w14:paraId="21ABD555" w14:textId="77777777" w:rsidR="00A90518" w:rsidRDefault="00A90518" w:rsidP="007866E0">
            <w:pPr>
              <w:jc w:val="center"/>
            </w:pPr>
            <w:r>
              <w:t>Sesuai</w:t>
            </w:r>
          </w:p>
        </w:tc>
      </w:tr>
      <w:tr w:rsidR="00A90518" w14:paraId="539CA953" w14:textId="77777777" w:rsidTr="007866E0">
        <w:tc>
          <w:tcPr>
            <w:tcW w:w="1418" w:type="dxa"/>
          </w:tcPr>
          <w:p w14:paraId="736527BC" w14:textId="77777777" w:rsidR="00A90518" w:rsidRDefault="00A90518" w:rsidP="007866E0"/>
        </w:tc>
        <w:tc>
          <w:tcPr>
            <w:tcW w:w="1559" w:type="dxa"/>
          </w:tcPr>
          <w:p w14:paraId="0AB2405A" w14:textId="77777777" w:rsidR="00A90518" w:rsidRDefault="00A90518" w:rsidP="007866E0">
            <w:r w:rsidRPr="00E3008F">
              <w:rPr>
                <w:i/>
                <w:iCs/>
              </w:rPr>
              <w:t>Negative case</w:t>
            </w:r>
            <w:r>
              <w:t>: memasukkan email dan password dengan benar, lalu tekan tombol login.</w:t>
            </w:r>
          </w:p>
        </w:tc>
        <w:tc>
          <w:tcPr>
            <w:tcW w:w="1778" w:type="dxa"/>
          </w:tcPr>
          <w:p w14:paraId="735B6348" w14:textId="77777777" w:rsidR="00A90518" w:rsidRDefault="00A90518" w:rsidP="007866E0">
            <w:r>
              <w:t>Login gagal, lalu akan mendapatkan pesan kesalahan yang sesuai.</w:t>
            </w:r>
          </w:p>
        </w:tc>
        <w:tc>
          <w:tcPr>
            <w:tcW w:w="1586" w:type="dxa"/>
          </w:tcPr>
          <w:p w14:paraId="13FCAFE7" w14:textId="77777777" w:rsidR="00A90518" w:rsidRDefault="00A90518" w:rsidP="007866E0">
            <w:r>
              <w:t>Login gagal, lalu akan mendapatkan pesan kesalahan yang sesuai.</w:t>
            </w:r>
          </w:p>
        </w:tc>
        <w:tc>
          <w:tcPr>
            <w:tcW w:w="1586" w:type="dxa"/>
          </w:tcPr>
          <w:p w14:paraId="5FF4F660" w14:textId="77777777" w:rsidR="00A90518" w:rsidRDefault="00A90518" w:rsidP="007866E0">
            <w:pPr>
              <w:jc w:val="center"/>
            </w:pPr>
            <w:r>
              <w:t>Sesuai</w:t>
            </w:r>
          </w:p>
        </w:tc>
      </w:tr>
      <w:tr w:rsidR="00A90518" w14:paraId="09B9F1FB" w14:textId="77777777" w:rsidTr="007866E0">
        <w:tc>
          <w:tcPr>
            <w:tcW w:w="1418" w:type="dxa"/>
          </w:tcPr>
          <w:p w14:paraId="3C18B6EF" w14:textId="77777777" w:rsidR="00A90518" w:rsidRDefault="00A90518" w:rsidP="007866E0">
            <w:r>
              <w:t>Melakukan logout.</w:t>
            </w:r>
          </w:p>
        </w:tc>
        <w:tc>
          <w:tcPr>
            <w:tcW w:w="1559" w:type="dxa"/>
          </w:tcPr>
          <w:p w14:paraId="1B2ECA3D" w14:textId="77777777" w:rsidR="00A90518" w:rsidRDefault="00A90518" w:rsidP="007866E0">
            <w:r>
              <w:t>Positive case: menekan tombol logout.</w:t>
            </w:r>
          </w:p>
        </w:tc>
        <w:tc>
          <w:tcPr>
            <w:tcW w:w="1778" w:type="dxa"/>
          </w:tcPr>
          <w:p w14:paraId="6D1150B6" w14:textId="77777777" w:rsidR="00A90518" w:rsidRDefault="00A90518" w:rsidP="007866E0">
            <w:r>
              <w:t>Logout berhasil, lalu menampilkan halaman login.</w:t>
            </w:r>
          </w:p>
        </w:tc>
        <w:tc>
          <w:tcPr>
            <w:tcW w:w="1586" w:type="dxa"/>
          </w:tcPr>
          <w:p w14:paraId="4C524C0E" w14:textId="77777777" w:rsidR="00A90518" w:rsidRDefault="00A90518" w:rsidP="007866E0">
            <w:r>
              <w:t>Logout berhasil, lalu menampilkan halaman login.</w:t>
            </w:r>
          </w:p>
        </w:tc>
        <w:tc>
          <w:tcPr>
            <w:tcW w:w="1586" w:type="dxa"/>
          </w:tcPr>
          <w:p w14:paraId="0C3C8B55" w14:textId="77777777" w:rsidR="00A90518" w:rsidRDefault="00A90518" w:rsidP="007866E0">
            <w:pPr>
              <w:jc w:val="center"/>
            </w:pPr>
            <w:r>
              <w:t>Sesuai</w:t>
            </w:r>
          </w:p>
        </w:tc>
      </w:tr>
      <w:tr w:rsidR="00A90518" w14:paraId="63929D89" w14:textId="77777777" w:rsidTr="007866E0">
        <w:tc>
          <w:tcPr>
            <w:tcW w:w="1418" w:type="dxa"/>
          </w:tcPr>
          <w:p w14:paraId="3D84E334" w14:textId="77777777" w:rsidR="00A90518" w:rsidRDefault="00A90518" w:rsidP="007866E0">
            <w:r>
              <w:t>Mendapatkan data pengguna yang sedang login.</w:t>
            </w:r>
          </w:p>
        </w:tc>
        <w:tc>
          <w:tcPr>
            <w:tcW w:w="1559" w:type="dxa"/>
          </w:tcPr>
          <w:p w14:paraId="2E0D247F" w14:textId="77777777" w:rsidR="00A90518" w:rsidRDefault="00A90518" w:rsidP="007866E0">
            <w:r>
              <w:t>Positive case: nama profile di pojok kanan atas berubah sesuai dengan pengguna yang sedang login.</w:t>
            </w:r>
          </w:p>
        </w:tc>
        <w:tc>
          <w:tcPr>
            <w:tcW w:w="1778" w:type="dxa"/>
          </w:tcPr>
          <w:p w14:paraId="493DF779" w14:textId="77777777" w:rsidR="00A90518" w:rsidRDefault="00A90518" w:rsidP="007866E0">
            <w:r>
              <w:t>Nama profile menampilkan sesuai penggunna yang login.</w:t>
            </w:r>
          </w:p>
        </w:tc>
        <w:tc>
          <w:tcPr>
            <w:tcW w:w="1586" w:type="dxa"/>
          </w:tcPr>
          <w:p w14:paraId="694BC6E7" w14:textId="77777777" w:rsidR="00A90518" w:rsidRDefault="00A90518" w:rsidP="007866E0">
            <w:r>
              <w:t>Nama profile menampilkan sesuai penggunna yang login.</w:t>
            </w:r>
          </w:p>
        </w:tc>
        <w:tc>
          <w:tcPr>
            <w:tcW w:w="1586" w:type="dxa"/>
          </w:tcPr>
          <w:p w14:paraId="1B1A85FB" w14:textId="77777777" w:rsidR="00A90518" w:rsidRDefault="00A90518" w:rsidP="007866E0">
            <w:pPr>
              <w:jc w:val="center"/>
            </w:pPr>
            <w:r>
              <w:t>Sesuai</w:t>
            </w:r>
          </w:p>
        </w:tc>
      </w:tr>
    </w:tbl>
    <w:p w14:paraId="7E457F93" w14:textId="47C42BD3" w:rsidR="00A90518" w:rsidRDefault="00B3178B" w:rsidP="00A90518">
      <w:pPr>
        <w:jc w:val="center"/>
      </w:pPr>
      <w:bookmarkStart w:id="209" w:name="_Toc171756397"/>
      <w:r>
        <w:t>Tabel</w:t>
      </w:r>
      <w:r w:rsidR="00A90518">
        <w:t xml:space="preserve"> </w:t>
      </w:r>
      <w:r w:rsidR="00A90518">
        <w:fldChar w:fldCharType="begin"/>
      </w:r>
      <w:r w:rsidR="00A90518">
        <w:instrText xml:space="preserve"> SEQ Tabel \* ARABIC </w:instrText>
      </w:r>
      <w:r w:rsidR="00A90518">
        <w:fldChar w:fldCharType="separate"/>
      </w:r>
      <w:r w:rsidR="0067630B">
        <w:rPr>
          <w:noProof/>
        </w:rPr>
        <w:t>48</w:t>
      </w:r>
      <w:r w:rsidR="00A90518">
        <w:fldChar w:fldCharType="end"/>
      </w:r>
      <w:r w:rsidR="00313863">
        <w:t>.</w:t>
      </w:r>
      <w:r w:rsidR="00A90518">
        <w:t xml:space="preserve"> </w:t>
      </w:r>
      <w:r w:rsidR="00A90518" w:rsidRPr="00673287">
        <w:rPr>
          <w:i/>
          <w:iCs/>
        </w:rPr>
        <w:t>Blackbox</w:t>
      </w:r>
      <w:r w:rsidR="00A90518">
        <w:t xml:space="preserve"> </w:t>
      </w:r>
      <w:r w:rsidR="00A90518" w:rsidRPr="00690463">
        <w:rPr>
          <w:i/>
          <w:iCs/>
        </w:rPr>
        <w:t>authorization</w:t>
      </w:r>
      <w:r w:rsidR="00A90518">
        <w:t xml:space="preserve"> dosen p</w:t>
      </w:r>
      <w:r w:rsidR="00F2048C">
        <w:t>embimbing</w:t>
      </w:r>
      <w:bookmarkEnd w:id="20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A90518" w14:paraId="3B186012" w14:textId="77777777" w:rsidTr="007866E0">
        <w:trPr>
          <w:tblHeader/>
        </w:trPr>
        <w:tc>
          <w:tcPr>
            <w:tcW w:w="1523" w:type="dxa"/>
            <w:shd w:val="clear" w:color="auto" w:fill="D9D9D9" w:themeFill="background1" w:themeFillShade="D9"/>
          </w:tcPr>
          <w:p w14:paraId="4B3C30C0" w14:textId="77777777" w:rsidR="00A90518" w:rsidRDefault="00A90518" w:rsidP="007866E0">
            <w:pPr>
              <w:jc w:val="center"/>
            </w:pPr>
            <w:r>
              <w:t>Modul</w:t>
            </w:r>
          </w:p>
        </w:tc>
        <w:tc>
          <w:tcPr>
            <w:tcW w:w="1547" w:type="dxa"/>
            <w:shd w:val="clear" w:color="auto" w:fill="D9D9D9" w:themeFill="background1" w:themeFillShade="D9"/>
          </w:tcPr>
          <w:p w14:paraId="5F270373" w14:textId="77777777" w:rsidR="00A90518" w:rsidRDefault="00A90518" w:rsidP="007866E0">
            <w:pPr>
              <w:jc w:val="center"/>
            </w:pPr>
            <w:r>
              <w:t>Skenario Uji</w:t>
            </w:r>
          </w:p>
        </w:tc>
        <w:tc>
          <w:tcPr>
            <w:tcW w:w="1738" w:type="dxa"/>
            <w:shd w:val="clear" w:color="auto" w:fill="D9D9D9" w:themeFill="background1" w:themeFillShade="D9"/>
          </w:tcPr>
          <w:p w14:paraId="76BC3A7A" w14:textId="77777777" w:rsidR="00A90518" w:rsidRPr="00D027B3" w:rsidRDefault="00A90518" w:rsidP="007866E0">
            <w:pPr>
              <w:jc w:val="center"/>
              <w:rPr>
                <w:i/>
                <w:iCs/>
              </w:rPr>
            </w:pPr>
            <w:r w:rsidRPr="00D027B3">
              <w:rPr>
                <w:i/>
                <w:iCs/>
              </w:rPr>
              <w:t>Expected Result</w:t>
            </w:r>
          </w:p>
        </w:tc>
        <w:tc>
          <w:tcPr>
            <w:tcW w:w="1576" w:type="dxa"/>
            <w:shd w:val="clear" w:color="auto" w:fill="D9D9D9" w:themeFill="background1" w:themeFillShade="D9"/>
          </w:tcPr>
          <w:p w14:paraId="2E1C4325" w14:textId="77777777" w:rsidR="00A90518" w:rsidRPr="00D027B3" w:rsidRDefault="00A90518" w:rsidP="007866E0">
            <w:pPr>
              <w:jc w:val="center"/>
              <w:rPr>
                <w:i/>
                <w:iCs/>
              </w:rPr>
            </w:pPr>
            <w:r w:rsidRPr="00D027B3">
              <w:rPr>
                <w:i/>
                <w:iCs/>
              </w:rPr>
              <w:t>Actual Result</w:t>
            </w:r>
          </w:p>
        </w:tc>
        <w:tc>
          <w:tcPr>
            <w:tcW w:w="1553" w:type="dxa"/>
            <w:shd w:val="clear" w:color="auto" w:fill="D9D9D9" w:themeFill="background1" w:themeFillShade="D9"/>
          </w:tcPr>
          <w:p w14:paraId="0D48C0C8" w14:textId="77777777" w:rsidR="00A90518" w:rsidRDefault="00A90518" w:rsidP="007866E0">
            <w:pPr>
              <w:jc w:val="center"/>
            </w:pPr>
            <w:r>
              <w:t>Kesimpulan</w:t>
            </w:r>
          </w:p>
        </w:tc>
      </w:tr>
      <w:tr w:rsidR="00A90518" w14:paraId="26AE5EB3" w14:textId="77777777" w:rsidTr="007866E0">
        <w:tc>
          <w:tcPr>
            <w:tcW w:w="1523" w:type="dxa"/>
          </w:tcPr>
          <w:p w14:paraId="312A5AD9" w14:textId="77777777" w:rsidR="00A90518" w:rsidRDefault="00A90518" w:rsidP="007866E0">
            <w:r>
              <w:t xml:space="preserve">Membatasi akses penggunaan aplikasi berdasarkan </w:t>
            </w:r>
            <w:r w:rsidRPr="009C4B82">
              <w:rPr>
                <w:i/>
                <w:iCs/>
              </w:rPr>
              <w:t>role</w:t>
            </w:r>
            <w:r>
              <w:t xml:space="preserve"> pengguna dan tidak dapat mengakses data pengguna lain</w:t>
            </w:r>
          </w:p>
        </w:tc>
        <w:tc>
          <w:tcPr>
            <w:tcW w:w="1547" w:type="dxa"/>
          </w:tcPr>
          <w:p w14:paraId="40EBF52C" w14:textId="77777777" w:rsidR="00A90518" w:rsidRDefault="00A90518" w:rsidP="007866E0">
            <w:r>
              <w:rPr>
                <w:i/>
                <w:iCs/>
              </w:rPr>
              <w:t>Negative</w:t>
            </w:r>
            <w:r w:rsidRPr="00E3008F">
              <w:rPr>
                <w:i/>
                <w:iCs/>
              </w:rPr>
              <w:t xml:space="preserve"> case</w:t>
            </w:r>
            <w:r>
              <w:t>: mengganti url secara paksa untuk mencoba mengakses data pengguna lain.</w:t>
            </w:r>
          </w:p>
        </w:tc>
        <w:tc>
          <w:tcPr>
            <w:tcW w:w="1738" w:type="dxa"/>
          </w:tcPr>
          <w:p w14:paraId="3729779F" w14:textId="77777777" w:rsidR="00A90518" w:rsidRDefault="00A90518" w:rsidP="007866E0">
            <w:r>
              <w:t>Mendapatkan status error 404 (</w:t>
            </w:r>
            <w:r w:rsidRPr="00B16914">
              <w:rPr>
                <w:i/>
                <w:iCs/>
              </w:rPr>
              <w:t>Not found</w:t>
            </w:r>
            <w:r>
              <w:t>).</w:t>
            </w:r>
          </w:p>
        </w:tc>
        <w:tc>
          <w:tcPr>
            <w:tcW w:w="1576" w:type="dxa"/>
          </w:tcPr>
          <w:p w14:paraId="4CDED20C" w14:textId="77777777" w:rsidR="00A90518" w:rsidRDefault="00A90518" w:rsidP="007866E0">
            <w:r>
              <w:t>Mendapatkan status error 404 (</w:t>
            </w:r>
            <w:r w:rsidRPr="00B16914">
              <w:rPr>
                <w:i/>
                <w:iCs/>
              </w:rPr>
              <w:t>Not found</w:t>
            </w:r>
            <w:r>
              <w:t>).</w:t>
            </w:r>
          </w:p>
        </w:tc>
        <w:tc>
          <w:tcPr>
            <w:tcW w:w="1553" w:type="dxa"/>
          </w:tcPr>
          <w:p w14:paraId="1B2CF48C" w14:textId="77777777" w:rsidR="00A90518" w:rsidRDefault="00A90518" w:rsidP="007866E0">
            <w:pPr>
              <w:jc w:val="center"/>
            </w:pPr>
            <w:r>
              <w:t>Sesuai</w:t>
            </w:r>
          </w:p>
        </w:tc>
      </w:tr>
    </w:tbl>
    <w:p w14:paraId="0A73C994" w14:textId="77777777" w:rsidR="00A90518" w:rsidRDefault="00A90518" w:rsidP="00A90518">
      <w:pPr>
        <w:jc w:val="center"/>
      </w:pPr>
    </w:p>
    <w:p w14:paraId="1708F05C" w14:textId="14A9AE14" w:rsidR="00A90518" w:rsidRDefault="00B3178B" w:rsidP="00A90518">
      <w:pPr>
        <w:jc w:val="center"/>
      </w:pPr>
      <w:bookmarkStart w:id="210" w:name="_Toc171756398"/>
      <w:r>
        <w:t>Tabel</w:t>
      </w:r>
      <w:r w:rsidR="00A90518">
        <w:t xml:space="preserve"> </w:t>
      </w:r>
      <w:r w:rsidR="00A90518">
        <w:fldChar w:fldCharType="begin"/>
      </w:r>
      <w:r w:rsidR="00A90518">
        <w:instrText xml:space="preserve"> SEQ Tabel \* ARABIC </w:instrText>
      </w:r>
      <w:r w:rsidR="00A90518">
        <w:fldChar w:fldCharType="separate"/>
      </w:r>
      <w:r w:rsidR="0067630B">
        <w:rPr>
          <w:noProof/>
        </w:rPr>
        <w:t>49</w:t>
      </w:r>
      <w:r w:rsidR="00A90518">
        <w:fldChar w:fldCharType="end"/>
      </w:r>
      <w:r w:rsidR="00313863">
        <w:t>.</w:t>
      </w:r>
      <w:r w:rsidR="00A90518">
        <w:t xml:space="preserve"> </w:t>
      </w:r>
      <w:r w:rsidR="00A90518" w:rsidRPr="00F16C94">
        <w:rPr>
          <w:i/>
          <w:iCs/>
        </w:rPr>
        <w:t>Blackbox</w:t>
      </w:r>
      <w:r w:rsidR="00A90518">
        <w:t xml:space="preserve"> menu home dosen pe</w:t>
      </w:r>
      <w:r w:rsidR="001819CD">
        <w:t>mbimbing</w:t>
      </w:r>
      <w:bookmarkEnd w:id="2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A90518" w14:paraId="14EB3928" w14:textId="77777777" w:rsidTr="007866E0">
        <w:trPr>
          <w:tblHeader/>
        </w:trPr>
        <w:tc>
          <w:tcPr>
            <w:tcW w:w="1643" w:type="dxa"/>
            <w:shd w:val="clear" w:color="auto" w:fill="D9D9D9" w:themeFill="background1" w:themeFillShade="D9"/>
          </w:tcPr>
          <w:p w14:paraId="4CF9B8BC" w14:textId="77777777" w:rsidR="00A90518" w:rsidRDefault="00A90518" w:rsidP="007866E0">
            <w:pPr>
              <w:jc w:val="center"/>
            </w:pPr>
            <w:r>
              <w:t>Modul</w:t>
            </w:r>
          </w:p>
        </w:tc>
        <w:tc>
          <w:tcPr>
            <w:tcW w:w="1643" w:type="dxa"/>
            <w:shd w:val="clear" w:color="auto" w:fill="D9D9D9" w:themeFill="background1" w:themeFillShade="D9"/>
          </w:tcPr>
          <w:p w14:paraId="2330F0CC" w14:textId="77777777" w:rsidR="00A90518" w:rsidRDefault="00A90518" w:rsidP="007866E0">
            <w:pPr>
              <w:jc w:val="center"/>
            </w:pPr>
            <w:r>
              <w:t>Skenario Uji</w:t>
            </w:r>
          </w:p>
        </w:tc>
        <w:tc>
          <w:tcPr>
            <w:tcW w:w="1634" w:type="dxa"/>
            <w:shd w:val="clear" w:color="auto" w:fill="D9D9D9" w:themeFill="background1" w:themeFillShade="D9"/>
          </w:tcPr>
          <w:p w14:paraId="27927630" w14:textId="77777777" w:rsidR="00A90518" w:rsidRPr="00D027B3" w:rsidRDefault="00A90518" w:rsidP="007866E0">
            <w:pPr>
              <w:jc w:val="center"/>
              <w:rPr>
                <w:i/>
                <w:iCs/>
              </w:rPr>
            </w:pPr>
            <w:r w:rsidRPr="00D027B3">
              <w:rPr>
                <w:i/>
                <w:iCs/>
              </w:rPr>
              <w:t>Expected Result</w:t>
            </w:r>
          </w:p>
        </w:tc>
        <w:tc>
          <w:tcPr>
            <w:tcW w:w="1562" w:type="dxa"/>
            <w:shd w:val="clear" w:color="auto" w:fill="D9D9D9" w:themeFill="background1" w:themeFillShade="D9"/>
          </w:tcPr>
          <w:p w14:paraId="38CCCC21" w14:textId="77777777" w:rsidR="00A90518" w:rsidRPr="00D027B3" w:rsidRDefault="00A90518" w:rsidP="007866E0">
            <w:pPr>
              <w:jc w:val="center"/>
              <w:rPr>
                <w:i/>
                <w:iCs/>
              </w:rPr>
            </w:pPr>
            <w:r w:rsidRPr="00D027B3">
              <w:rPr>
                <w:i/>
                <w:iCs/>
              </w:rPr>
              <w:t>Actual Result</w:t>
            </w:r>
          </w:p>
        </w:tc>
        <w:tc>
          <w:tcPr>
            <w:tcW w:w="1455" w:type="dxa"/>
            <w:shd w:val="clear" w:color="auto" w:fill="D9D9D9" w:themeFill="background1" w:themeFillShade="D9"/>
          </w:tcPr>
          <w:p w14:paraId="23BFECC6" w14:textId="77777777" w:rsidR="00A90518" w:rsidRDefault="00A90518" w:rsidP="007866E0">
            <w:pPr>
              <w:jc w:val="center"/>
            </w:pPr>
            <w:r>
              <w:t>Kesimpulan</w:t>
            </w:r>
          </w:p>
        </w:tc>
      </w:tr>
      <w:tr w:rsidR="00A90518" w14:paraId="3943412F" w14:textId="77777777" w:rsidTr="007866E0">
        <w:tc>
          <w:tcPr>
            <w:tcW w:w="1643" w:type="dxa"/>
          </w:tcPr>
          <w:p w14:paraId="1EFC631D" w14:textId="77777777" w:rsidR="00A90518" w:rsidRDefault="00A90518" w:rsidP="007866E0">
            <w:r>
              <w:t>Melihat konten yang tersedia.</w:t>
            </w:r>
          </w:p>
        </w:tc>
        <w:tc>
          <w:tcPr>
            <w:tcW w:w="1643" w:type="dxa"/>
          </w:tcPr>
          <w:p w14:paraId="5373101F" w14:textId="77777777" w:rsidR="00A90518" w:rsidRDefault="00A90518" w:rsidP="007866E0">
            <w:r>
              <w:rPr>
                <w:i/>
                <w:iCs/>
              </w:rPr>
              <w:t>Positive</w:t>
            </w:r>
            <w:r w:rsidRPr="00E3008F">
              <w:rPr>
                <w:i/>
                <w:iCs/>
              </w:rPr>
              <w:t xml:space="preserve"> case</w:t>
            </w:r>
            <w:r>
              <w:t>: membuka halaman home.</w:t>
            </w:r>
          </w:p>
        </w:tc>
        <w:tc>
          <w:tcPr>
            <w:tcW w:w="1634" w:type="dxa"/>
          </w:tcPr>
          <w:p w14:paraId="003E6522" w14:textId="77777777" w:rsidR="00A90518" w:rsidRDefault="00A90518" w:rsidP="007866E0">
            <w:r>
              <w:t>Menampilkan konten yang terdapat pada halaman home.</w:t>
            </w:r>
          </w:p>
        </w:tc>
        <w:tc>
          <w:tcPr>
            <w:tcW w:w="1562" w:type="dxa"/>
          </w:tcPr>
          <w:p w14:paraId="74BA8418" w14:textId="77777777" w:rsidR="00A90518" w:rsidRDefault="00A90518" w:rsidP="007866E0">
            <w:r>
              <w:t>Menampilkan konten yang terdapat pada halaman home.</w:t>
            </w:r>
          </w:p>
        </w:tc>
        <w:tc>
          <w:tcPr>
            <w:tcW w:w="1455" w:type="dxa"/>
          </w:tcPr>
          <w:p w14:paraId="326A7625" w14:textId="77777777" w:rsidR="00A90518" w:rsidRDefault="00A90518" w:rsidP="007866E0">
            <w:pPr>
              <w:jc w:val="center"/>
            </w:pPr>
            <w:r>
              <w:t>Sesuai</w:t>
            </w:r>
          </w:p>
        </w:tc>
      </w:tr>
    </w:tbl>
    <w:p w14:paraId="396C210E" w14:textId="77777777" w:rsidR="003307B1" w:rsidRDefault="003307B1" w:rsidP="00E928CD">
      <w:pPr>
        <w:jc w:val="center"/>
      </w:pPr>
    </w:p>
    <w:p w14:paraId="72C0B78C" w14:textId="6C03F1AB" w:rsidR="00F71CCC" w:rsidRDefault="00B3178B" w:rsidP="00AF06F3">
      <w:pPr>
        <w:jc w:val="center"/>
      </w:pPr>
      <w:bookmarkStart w:id="211" w:name="_Toc171756399"/>
      <w:r>
        <w:t>Tabel</w:t>
      </w:r>
      <w:r w:rsidR="00692831">
        <w:t xml:space="preserve"> </w:t>
      </w:r>
      <w:r w:rsidR="00692831">
        <w:fldChar w:fldCharType="begin"/>
      </w:r>
      <w:r w:rsidR="00692831">
        <w:instrText xml:space="preserve"> SEQ Tabel \* ARABIC </w:instrText>
      </w:r>
      <w:r w:rsidR="00692831">
        <w:fldChar w:fldCharType="separate"/>
      </w:r>
      <w:r w:rsidR="0067630B">
        <w:rPr>
          <w:noProof/>
        </w:rPr>
        <w:t>50</w:t>
      </w:r>
      <w:r w:rsidR="00692831">
        <w:fldChar w:fldCharType="end"/>
      </w:r>
      <w:r w:rsidR="00313863">
        <w:t>.</w:t>
      </w:r>
      <w:r w:rsidR="00692831">
        <w:t xml:space="preserve"> Blackbox menu pengajuan logbook</w:t>
      </w:r>
      <w:r w:rsidR="00354843">
        <w:t xml:space="preserve"> dosen pembimbing</w:t>
      </w:r>
      <w:bookmarkEnd w:id="21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4938F0" w14:paraId="53AF802A" w14:textId="77777777" w:rsidTr="007866E0">
        <w:trPr>
          <w:tblHeader/>
        </w:trPr>
        <w:tc>
          <w:tcPr>
            <w:tcW w:w="1643" w:type="dxa"/>
            <w:shd w:val="clear" w:color="auto" w:fill="D9D9D9" w:themeFill="background1" w:themeFillShade="D9"/>
          </w:tcPr>
          <w:p w14:paraId="11A1F442" w14:textId="77777777" w:rsidR="00D567B5" w:rsidRDefault="00D567B5" w:rsidP="007866E0">
            <w:pPr>
              <w:jc w:val="center"/>
            </w:pPr>
            <w:r>
              <w:t>Modul</w:t>
            </w:r>
          </w:p>
        </w:tc>
        <w:tc>
          <w:tcPr>
            <w:tcW w:w="1643" w:type="dxa"/>
            <w:shd w:val="clear" w:color="auto" w:fill="D9D9D9" w:themeFill="background1" w:themeFillShade="D9"/>
          </w:tcPr>
          <w:p w14:paraId="0D243829" w14:textId="77777777" w:rsidR="00D567B5" w:rsidRDefault="00D567B5" w:rsidP="007866E0">
            <w:pPr>
              <w:jc w:val="center"/>
            </w:pPr>
            <w:r>
              <w:t>Skenario Uji</w:t>
            </w:r>
          </w:p>
        </w:tc>
        <w:tc>
          <w:tcPr>
            <w:tcW w:w="1634" w:type="dxa"/>
            <w:shd w:val="clear" w:color="auto" w:fill="D9D9D9" w:themeFill="background1" w:themeFillShade="D9"/>
          </w:tcPr>
          <w:p w14:paraId="418B2881" w14:textId="77777777" w:rsidR="00D567B5" w:rsidRPr="00D027B3" w:rsidRDefault="00D567B5" w:rsidP="007866E0">
            <w:pPr>
              <w:jc w:val="center"/>
              <w:rPr>
                <w:i/>
                <w:iCs/>
              </w:rPr>
            </w:pPr>
            <w:r w:rsidRPr="00D027B3">
              <w:rPr>
                <w:i/>
                <w:iCs/>
              </w:rPr>
              <w:t>Expected Result</w:t>
            </w:r>
          </w:p>
        </w:tc>
        <w:tc>
          <w:tcPr>
            <w:tcW w:w="1562" w:type="dxa"/>
            <w:shd w:val="clear" w:color="auto" w:fill="D9D9D9" w:themeFill="background1" w:themeFillShade="D9"/>
          </w:tcPr>
          <w:p w14:paraId="129DABC4" w14:textId="77777777" w:rsidR="00D567B5" w:rsidRPr="00D027B3" w:rsidRDefault="00D567B5" w:rsidP="007866E0">
            <w:pPr>
              <w:jc w:val="center"/>
              <w:rPr>
                <w:i/>
                <w:iCs/>
              </w:rPr>
            </w:pPr>
            <w:r w:rsidRPr="00D027B3">
              <w:rPr>
                <w:i/>
                <w:iCs/>
              </w:rPr>
              <w:t>Actual Result</w:t>
            </w:r>
          </w:p>
        </w:tc>
        <w:tc>
          <w:tcPr>
            <w:tcW w:w="1455" w:type="dxa"/>
            <w:shd w:val="clear" w:color="auto" w:fill="D9D9D9" w:themeFill="background1" w:themeFillShade="D9"/>
          </w:tcPr>
          <w:p w14:paraId="45D33BF2" w14:textId="77777777" w:rsidR="00D567B5" w:rsidRDefault="00D567B5" w:rsidP="007866E0">
            <w:pPr>
              <w:jc w:val="center"/>
            </w:pPr>
            <w:r>
              <w:t>Kesimpulan</w:t>
            </w:r>
          </w:p>
        </w:tc>
      </w:tr>
      <w:tr w:rsidR="004938F0" w14:paraId="20FB7D26" w14:textId="77777777" w:rsidTr="007866E0">
        <w:tc>
          <w:tcPr>
            <w:tcW w:w="1643" w:type="dxa"/>
          </w:tcPr>
          <w:p w14:paraId="0ED4AF84" w14:textId="42B6EB06" w:rsidR="00D567B5" w:rsidRDefault="00F84E3E" w:rsidP="007866E0">
            <w:r>
              <w:t>Melihat seluruh daftar pengajuan logbook mahasiswa bimbingan.</w:t>
            </w:r>
          </w:p>
        </w:tc>
        <w:tc>
          <w:tcPr>
            <w:tcW w:w="1643" w:type="dxa"/>
          </w:tcPr>
          <w:p w14:paraId="105E0FC8" w14:textId="17E8E335" w:rsidR="00D567B5" w:rsidRDefault="00D567B5" w:rsidP="007866E0">
            <w:r>
              <w:rPr>
                <w:i/>
                <w:iCs/>
              </w:rPr>
              <w:t>Positive</w:t>
            </w:r>
            <w:r w:rsidRPr="00E3008F">
              <w:rPr>
                <w:i/>
                <w:iCs/>
              </w:rPr>
              <w:t xml:space="preserve"> case</w:t>
            </w:r>
            <w:r>
              <w:t xml:space="preserve">: membuka halaman </w:t>
            </w:r>
            <w:r w:rsidR="00E41C49">
              <w:t xml:space="preserve">pengajuan </w:t>
            </w:r>
            <w:r w:rsidR="002114A8">
              <w:t>logbook</w:t>
            </w:r>
            <w:r>
              <w:t>.</w:t>
            </w:r>
          </w:p>
        </w:tc>
        <w:tc>
          <w:tcPr>
            <w:tcW w:w="1634" w:type="dxa"/>
          </w:tcPr>
          <w:p w14:paraId="0390214F" w14:textId="070CB536" w:rsidR="00D567B5" w:rsidRDefault="00D567B5" w:rsidP="007866E0">
            <w:r>
              <w:t xml:space="preserve">Menampilkan </w:t>
            </w:r>
            <w:r w:rsidR="002114A8">
              <w:t>logbook yang diajukan mahasiswa bimbingan</w:t>
            </w:r>
            <w:r>
              <w:t xml:space="preserve"> yang terdapat pada halaman</w:t>
            </w:r>
            <w:r w:rsidR="004938F0">
              <w:t xml:space="preserve"> pengajuan</w:t>
            </w:r>
            <w:r>
              <w:t xml:space="preserve"> </w:t>
            </w:r>
            <w:r w:rsidR="002114A8">
              <w:t>logbook</w:t>
            </w:r>
            <w:r>
              <w:t>.</w:t>
            </w:r>
          </w:p>
        </w:tc>
        <w:tc>
          <w:tcPr>
            <w:tcW w:w="1562" w:type="dxa"/>
          </w:tcPr>
          <w:p w14:paraId="4B5A8946" w14:textId="7A92BBF3" w:rsidR="00D567B5" w:rsidRDefault="00591B4C" w:rsidP="007866E0">
            <w:r>
              <w:t xml:space="preserve">Menampilkan logbook yang diajukan mahasiswa bimbingan yang terdapat pada halaman </w:t>
            </w:r>
            <w:r w:rsidR="004938F0">
              <w:t xml:space="preserve">pengajuan </w:t>
            </w:r>
            <w:r>
              <w:t>logbook.</w:t>
            </w:r>
          </w:p>
        </w:tc>
        <w:tc>
          <w:tcPr>
            <w:tcW w:w="1455" w:type="dxa"/>
          </w:tcPr>
          <w:p w14:paraId="6B511765" w14:textId="77777777" w:rsidR="00D567B5" w:rsidRDefault="00D567B5" w:rsidP="007866E0">
            <w:pPr>
              <w:jc w:val="center"/>
            </w:pPr>
            <w:r>
              <w:t>Sesuai</w:t>
            </w:r>
          </w:p>
        </w:tc>
      </w:tr>
      <w:tr w:rsidR="00F84E3E" w14:paraId="3448FF16" w14:textId="77777777" w:rsidTr="007866E0">
        <w:tc>
          <w:tcPr>
            <w:tcW w:w="1643" w:type="dxa"/>
          </w:tcPr>
          <w:p w14:paraId="6BF88197" w14:textId="71B24D31" w:rsidR="00F84E3E" w:rsidRDefault="0099672A" w:rsidP="007866E0">
            <w:r>
              <w:t>Melihat detail pengajuan logbook mahasiswa bimbingan.</w:t>
            </w:r>
          </w:p>
        </w:tc>
        <w:tc>
          <w:tcPr>
            <w:tcW w:w="1643" w:type="dxa"/>
          </w:tcPr>
          <w:p w14:paraId="37906F39" w14:textId="4DFD4765" w:rsidR="00F84E3E" w:rsidRDefault="00B051CB" w:rsidP="007866E0">
            <w:pPr>
              <w:rPr>
                <w:i/>
                <w:iCs/>
              </w:rPr>
            </w:pPr>
            <w:r>
              <w:rPr>
                <w:i/>
                <w:iCs/>
              </w:rPr>
              <w:t>Positive</w:t>
            </w:r>
            <w:r w:rsidRPr="00E3008F">
              <w:rPr>
                <w:i/>
                <w:iCs/>
              </w:rPr>
              <w:t xml:space="preserve"> case</w:t>
            </w:r>
            <w:r>
              <w:t>:</w:t>
            </w:r>
            <w:r w:rsidR="00FD2EBE">
              <w:t xml:space="preserve"> melihat detail salah satu logbook yang diajukan mahasiswa bimbingan</w:t>
            </w:r>
          </w:p>
        </w:tc>
        <w:tc>
          <w:tcPr>
            <w:tcW w:w="1634" w:type="dxa"/>
          </w:tcPr>
          <w:p w14:paraId="3B07B0CE" w14:textId="34B5E77F" w:rsidR="00F84E3E" w:rsidRDefault="00FD2EBE" w:rsidP="007866E0">
            <w:r>
              <w:t>Menampilkan detail logbook mahasiswa bimbingan yang dipilih.</w:t>
            </w:r>
          </w:p>
        </w:tc>
        <w:tc>
          <w:tcPr>
            <w:tcW w:w="1562" w:type="dxa"/>
          </w:tcPr>
          <w:p w14:paraId="3116932C" w14:textId="194C414B" w:rsidR="00F84E3E" w:rsidRDefault="00FD2EBE" w:rsidP="007866E0">
            <w:r>
              <w:t>Menampilkan detail logbook mahasiswa bimbingan yang dipilih.</w:t>
            </w:r>
          </w:p>
        </w:tc>
        <w:tc>
          <w:tcPr>
            <w:tcW w:w="1455" w:type="dxa"/>
          </w:tcPr>
          <w:p w14:paraId="4A18CBA3" w14:textId="38E3F972" w:rsidR="00F84E3E" w:rsidRDefault="00FD2EBE" w:rsidP="007866E0">
            <w:pPr>
              <w:jc w:val="center"/>
            </w:pPr>
            <w:r>
              <w:t>Sesuai</w:t>
            </w:r>
          </w:p>
        </w:tc>
      </w:tr>
      <w:tr w:rsidR="0099672A" w14:paraId="244D0D4B" w14:textId="77777777" w:rsidTr="007866E0">
        <w:tc>
          <w:tcPr>
            <w:tcW w:w="1643" w:type="dxa"/>
          </w:tcPr>
          <w:p w14:paraId="764F7298" w14:textId="656F0859" w:rsidR="0099672A" w:rsidRDefault="0099672A" w:rsidP="007866E0">
            <w:r>
              <w:t>Melakukan penerimaan atau penolakan pengajuan logbook mahasiswa bimbingan.</w:t>
            </w:r>
          </w:p>
        </w:tc>
        <w:tc>
          <w:tcPr>
            <w:tcW w:w="1643" w:type="dxa"/>
          </w:tcPr>
          <w:p w14:paraId="60EC2C8D" w14:textId="3B3A49A6" w:rsidR="0099672A" w:rsidRDefault="009C2038" w:rsidP="007866E0">
            <w:pPr>
              <w:rPr>
                <w:i/>
                <w:iCs/>
              </w:rPr>
            </w:pPr>
            <w:r>
              <w:rPr>
                <w:i/>
                <w:iCs/>
              </w:rPr>
              <w:t>Positive</w:t>
            </w:r>
            <w:r w:rsidRPr="00E3008F">
              <w:rPr>
                <w:i/>
                <w:iCs/>
              </w:rPr>
              <w:t xml:space="preserve"> case</w:t>
            </w:r>
            <w:r>
              <w:t>: melakukan penerimaan atau penolakan logbook yang diajukan mahasiswa bimbingan.</w:t>
            </w:r>
          </w:p>
        </w:tc>
        <w:tc>
          <w:tcPr>
            <w:tcW w:w="1634" w:type="dxa"/>
          </w:tcPr>
          <w:p w14:paraId="5F75F676" w14:textId="339DDE12" w:rsidR="0099672A" w:rsidRDefault="00823ECE" w:rsidP="007866E0">
            <w:r>
              <w:t>Logbook yang diajukan mahasiswa bimbinbgan mendapatkan status yang sesuai.</w:t>
            </w:r>
          </w:p>
        </w:tc>
        <w:tc>
          <w:tcPr>
            <w:tcW w:w="1562" w:type="dxa"/>
          </w:tcPr>
          <w:p w14:paraId="4B7CF385" w14:textId="1602CAA6" w:rsidR="0099672A" w:rsidRDefault="00773317" w:rsidP="007866E0">
            <w:r>
              <w:t>Logbook yang diajukan mahasiswa bimbinbgan mendapatkan status yang sesuai.</w:t>
            </w:r>
          </w:p>
        </w:tc>
        <w:tc>
          <w:tcPr>
            <w:tcW w:w="1455" w:type="dxa"/>
          </w:tcPr>
          <w:p w14:paraId="13970950" w14:textId="3501F8B4" w:rsidR="0099672A" w:rsidRDefault="00773317" w:rsidP="007866E0">
            <w:pPr>
              <w:jc w:val="center"/>
            </w:pPr>
            <w:r>
              <w:t>Sesuai</w:t>
            </w:r>
          </w:p>
        </w:tc>
      </w:tr>
    </w:tbl>
    <w:p w14:paraId="70FC1441" w14:textId="77777777" w:rsidR="00D567B5" w:rsidRDefault="00D567B5" w:rsidP="00AF06F3">
      <w:pPr>
        <w:jc w:val="center"/>
      </w:pPr>
    </w:p>
    <w:p w14:paraId="6C274E3F" w14:textId="6B2800C1" w:rsidR="000314D0" w:rsidRDefault="00B3178B" w:rsidP="00AF06F3">
      <w:pPr>
        <w:jc w:val="center"/>
      </w:pPr>
      <w:bookmarkStart w:id="212" w:name="_Toc171756400"/>
      <w:r>
        <w:t>Tabel</w:t>
      </w:r>
      <w:r w:rsidR="000314D0">
        <w:t xml:space="preserve"> </w:t>
      </w:r>
      <w:r w:rsidR="000314D0">
        <w:fldChar w:fldCharType="begin"/>
      </w:r>
      <w:r w:rsidR="000314D0">
        <w:instrText xml:space="preserve"> SEQ Tabel \* ARABIC </w:instrText>
      </w:r>
      <w:r w:rsidR="000314D0">
        <w:fldChar w:fldCharType="separate"/>
      </w:r>
      <w:r w:rsidR="0067630B">
        <w:rPr>
          <w:noProof/>
        </w:rPr>
        <w:t>51</w:t>
      </w:r>
      <w:r w:rsidR="000314D0">
        <w:fldChar w:fldCharType="end"/>
      </w:r>
      <w:r w:rsidR="00313863">
        <w:t>.</w:t>
      </w:r>
      <w:r w:rsidR="000314D0">
        <w:t xml:space="preserve"> </w:t>
      </w:r>
      <w:r w:rsidR="000314D0" w:rsidRPr="00BE1FFF">
        <w:rPr>
          <w:i/>
          <w:iCs/>
        </w:rPr>
        <w:t>Blackbox</w:t>
      </w:r>
      <w:r w:rsidR="000314D0">
        <w:t xml:space="preserve"> menu persetujuan sidang</w:t>
      </w:r>
      <w:r w:rsidR="006F3CA1">
        <w:t xml:space="preserve"> dosen pembimbing</w:t>
      </w:r>
      <w:bookmarkEnd w:id="21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18"/>
        <w:gridCol w:w="1736"/>
        <w:gridCol w:w="1736"/>
        <w:gridCol w:w="1424"/>
      </w:tblGrid>
      <w:tr w:rsidR="0099672A" w14:paraId="51722D4E" w14:textId="77777777" w:rsidTr="005A36EA">
        <w:trPr>
          <w:tblHeader/>
        </w:trPr>
        <w:tc>
          <w:tcPr>
            <w:tcW w:w="1523" w:type="dxa"/>
            <w:shd w:val="clear" w:color="auto" w:fill="D9D9D9" w:themeFill="background1" w:themeFillShade="D9"/>
          </w:tcPr>
          <w:p w14:paraId="7A58F941" w14:textId="77777777" w:rsidR="0099672A" w:rsidRDefault="0099672A" w:rsidP="007866E0">
            <w:pPr>
              <w:jc w:val="center"/>
            </w:pPr>
            <w:r>
              <w:t>Modul</w:t>
            </w:r>
          </w:p>
        </w:tc>
        <w:tc>
          <w:tcPr>
            <w:tcW w:w="1518" w:type="dxa"/>
            <w:shd w:val="clear" w:color="auto" w:fill="D9D9D9" w:themeFill="background1" w:themeFillShade="D9"/>
          </w:tcPr>
          <w:p w14:paraId="425F1CA3" w14:textId="77777777" w:rsidR="0099672A" w:rsidRDefault="0099672A" w:rsidP="007866E0">
            <w:pPr>
              <w:jc w:val="center"/>
            </w:pPr>
            <w:r>
              <w:t>Skenario Uji</w:t>
            </w:r>
          </w:p>
        </w:tc>
        <w:tc>
          <w:tcPr>
            <w:tcW w:w="1736" w:type="dxa"/>
            <w:shd w:val="clear" w:color="auto" w:fill="D9D9D9" w:themeFill="background1" w:themeFillShade="D9"/>
          </w:tcPr>
          <w:p w14:paraId="55DA73F4" w14:textId="77777777" w:rsidR="0099672A" w:rsidRPr="00D027B3" w:rsidRDefault="0099672A" w:rsidP="007866E0">
            <w:pPr>
              <w:jc w:val="center"/>
              <w:rPr>
                <w:i/>
                <w:iCs/>
              </w:rPr>
            </w:pPr>
            <w:r w:rsidRPr="00D027B3">
              <w:rPr>
                <w:i/>
                <w:iCs/>
              </w:rPr>
              <w:t>Expected Result</w:t>
            </w:r>
          </w:p>
        </w:tc>
        <w:tc>
          <w:tcPr>
            <w:tcW w:w="1736" w:type="dxa"/>
            <w:shd w:val="clear" w:color="auto" w:fill="D9D9D9" w:themeFill="background1" w:themeFillShade="D9"/>
          </w:tcPr>
          <w:p w14:paraId="389F3035" w14:textId="77777777" w:rsidR="0099672A" w:rsidRPr="00D027B3" w:rsidRDefault="0099672A" w:rsidP="007866E0">
            <w:pPr>
              <w:jc w:val="center"/>
              <w:rPr>
                <w:i/>
                <w:iCs/>
              </w:rPr>
            </w:pPr>
            <w:r w:rsidRPr="00D027B3">
              <w:rPr>
                <w:i/>
                <w:iCs/>
              </w:rPr>
              <w:t>Actual Result</w:t>
            </w:r>
          </w:p>
        </w:tc>
        <w:tc>
          <w:tcPr>
            <w:tcW w:w="1424" w:type="dxa"/>
            <w:shd w:val="clear" w:color="auto" w:fill="D9D9D9" w:themeFill="background1" w:themeFillShade="D9"/>
          </w:tcPr>
          <w:p w14:paraId="4E092F8E" w14:textId="77777777" w:rsidR="0099672A" w:rsidRDefault="0099672A" w:rsidP="007866E0">
            <w:pPr>
              <w:jc w:val="center"/>
            </w:pPr>
            <w:r>
              <w:t>Kesimpulan</w:t>
            </w:r>
          </w:p>
        </w:tc>
      </w:tr>
      <w:tr w:rsidR="0099672A" w14:paraId="44C6D21B" w14:textId="77777777" w:rsidTr="005A36EA">
        <w:tc>
          <w:tcPr>
            <w:tcW w:w="1523" w:type="dxa"/>
          </w:tcPr>
          <w:p w14:paraId="2440F78F" w14:textId="7E82D10A" w:rsidR="0099672A" w:rsidRDefault="00F25D6E" w:rsidP="007866E0">
            <w:r>
              <w:t>Melihat seluruh daftar pengajuan persetujuan sidang mahasiswa bimbingan.</w:t>
            </w:r>
          </w:p>
        </w:tc>
        <w:tc>
          <w:tcPr>
            <w:tcW w:w="1518" w:type="dxa"/>
          </w:tcPr>
          <w:p w14:paraId="6B65E3D7" w14:textId="2CDB61D5" w:rsidR="0099672A" w:rsidRDefault="0099672A" w:rsidP="007866E0">
            <w:r>
              <w:rPr>
                <w:i/>
                <w:iCs/>
              </w:rPr>
              <w:t>Positive</w:t>
            </w:r>
            <w:r w:rsidRPr="00E3008F">
              <w:rPr>
                <w:i/>
                <w:iCs/>
              </w:rPr>
              <w:t xml:space="preserve"> case</w:t>
            </w:r>
            <w:r>
              <w:t xml:space="preserve">: membuka halaman </w:t>
            </w:r>
            <w:r w:rsidR="00A07DEF">
              <w:t>persetujuan sidang</w:t>
            </w:r>
            <w:r>
              <w:t>.</w:t>
            </w:r>
          </w:p>
        </w:tc>
        <w:tc>
          <w:tcPr>
            <w:tcW w:w="1736" w:type="dxa"/>
          </w:tcPr>
          <w:p w14:paraId="3EE2A677" w14:textId="3BC8ACD2" w:rsidR="0099672A" w:rsidRDefault="00C366B8" w:rsidP="007866E0">
            <w:r>
              <w:t xml:space="preserve">Menampilkanm semua daftar </w:t>
            </w:r>
            <w:r w:rsidR="00A07DEF">
              <w:t>pengajuan sidang yang diajukan mahasiswa bimbingan.</w:t>
            </w:r>
          </w:p>
        </w:tc>
        <w:tc>
          <w:tcPr>
            <w:tcW w:w="1736" w:type="dxa"/>
          </w:tcPr>
          <w:p w14:paraId="18190AB6" w14:textId="629DFC96" w:rsidR="0099672A" w:rsidRDefault="00A07DEF" w:rsidP="007866E0">
            <w:r>
              <w:t>Menampilkanm semua daftar pengajuan sidang yang diajukan mahasiswa bimbingan.</w:t>
            </w:r>
          </w:p>
        </w:tc>
        <w:tc>
          <w:tcPr>
            <w:tcW w:w="1424" w:type="dxa"/>
          </w:tcPr>
          <w:p w14:paraId="13BC95AD" w14:textId="77777777" w:rsidR="0099672A" w:rsidRDefault="0099672A" w:rsidP="007866E0">
            <w:pPr>
              <w:jc w:val="center"/>
            </w:pPr>
            <w:r>
              <w:t>Sesuai</w:t>
            </w:r>
          </w:p>
        </w:tc>
      </w:tr>
      <w:tr w:rsidR="005A36EA" w14:paraId="3649814F" w14:textId="77777777" w:rsidTr="005A36EA">
        <w:tc>
          <w:tcPr>
            <w:tcW w:w="1523" w:type="dxa"/>
          </w:tcPr>
          <w:p w14:paraId="48003F9E" w14:textId="196E0F53" w:rsidR="005A36EA" w:rsidRDefault="005A36EA" w:rsidP="005A36EA">
            <w:r>
              <w:t>Melihat detail pengajuan persetujuan sidang mahasiswa bimbingan.</w:t>
            </w:r>
          </w:p>
        </w:tc>
        <w:tc>
          <w:tcPr>
            <w:tcW w:w="1518" w:type="dxa"/>
          </w:tcPr>
          <w:p w14:paraId="4C956CA2" w14:textId="268A3268" w:rsidR="005A36EA" w:rsidRDefault="005A36EA" w:rsidP="005A36EA">
            <w:pPr>
              <w:rPr>
                <w:i/>
                <w:iCs/>
              </w:rPr>
            </w:pPr>
            <w:r>
              <w:rPr>
                <w:i/>
                <w:iCs/>
              </w:rPr>
              <w:t>Positive</w:t>
            </w:r>
            <w:r w:rsidRPr="00E3008F">
              <w:rPr>
                <w:i/>
                <w:iCs/>
              </w:rPr>
              <w:t xml:space="preserve"> case</w:t>
            </w:r>
            <w:r>
              <w:t>: melihat detail salah satu pengajuan sidang mahasiswa bimbingan.</w:t>
            </w:r>
          </w:p>
        </w:tc>
        <w:tc>
          <w:tcPr>
            <w:tcW w:w="1736" w:type="dxa"/>
          </w:tcPr>
          <w:p w14:paraId="1B7573B2" w14:textId="2376FD92" w:rsidR="005A36EA" w:rsidRDefault="005A36EA" w:rsidP="005A36EA">
            <w:r>
              <w:t>Menampilkan detail pengajuan sidang mahasiswa bimbingan yang dipilih.</w:t>
            </w:r>
          </w:p>
        </w:tc>
        <w:tc>
          <w:tcPr>
            <w:tcW w:w="1736" w:type="dxa"/>
          </w:tcPr>
          <w:p w14:paraId="03E43C46" w14:textId="1D60688E" w:rsidR="005A36EA" w:rsidRDefault="005A36EA" w:rsidP="005A36EA">
            <w:r>
              <w:t>Menampilkan detail pengajuan sidang mahasiswa bimbingan yang dipilih.</w:t>
            </w:r>
          </w:p>
        </w:tc>
        <w:tc>
          <w:tcPr>
            <w:tcW w:w="1424" w:type="dxa"/>
          </w:tcPr>
          <w:p w14:paraId="65E8FD47" w14:textId="25FCED5D" w:rsidR="005A36EA" w:rsidRDefault="005A36EA" w:rsidP="005A36EA">
            <w:pPr>
              <w:jc w:val="center"/>
            </w:pPr>
            <w:r>
              <w:t>Sesuai</w:t>
            </w:r>
          </w:p>
        </w:tc>
      </w:tr>
      <w:tr w:rsidR="005A36EA" w14:paraId="368C496A" w14:textId="77777777" w:rsidTr="005A36EA">
        <w:tc>
          <w:tcPr>
            <w:tcW w:w="1523" w:type="dxa"/>
          </w:tcPr>
          <w:p w14:paraId="29D84BA5" w14:textId="7D52C369" w:rsidR="005A36EA" w:rsidRDefault="005A36EA" w:rsidP="005A36EA">
            <w:r>
              <w:t>Melakukan penerimaan atau penolakan pengajuan persetujuan sidang mahasiswa bimbingan.</w:t>
            </w:r>
          </w:p>
        </w:tc>
        <w:tc>
          <w:tcPr>
            <w:tcW w:w="1518" w:type="dxa"/>
          </w:tcPr>
          <w:p w14:paraId="69DACD62" w14:textId="35F33BE3" w:rsidR="005A36EA" w:rsidRDefault="00F203DF" w:rsidP="005A36EA">
            <w:pPr>
              <w:rPr>
                <w:i/>
                <w:iCs/>
              </w:rPr>
            </w:pPr>
            <w:r>
              <w:rPr>
                <w:i/>
                <w:iCs/>
              </w:rPr>
              <w:t>Positive</w:t>
            </w:r>
            <w:r w:rsidRPr="00E3008F">
              <w:rPr>
                <w:i/>
                <w:iCs/>
              </w:rPr>
              <w:t xml:space="preserve"> case</w:t>
            </w:r>
            <w:r>
              <w:t xml:space="preserve">: </w:t>
            </w:r>
            <w:r w:rsidR="00DA5076">
              <w:t>melakukan penerimaan atau penolakan</w:t>
            </w:r>
            <w:r w:rsidR="00CF5DF5">
              <w:t xml:space="preserve"> pengajuan sidang mahasiswa bimbingan.</w:t>
            </w:r>
          </w:p>
        </w:tc>
        <w:tc>
          <w:tcPr>
            <w:tcW w:w="1736" w:type="dxa"/>
          </w:tcPr>
          <w:p w14:paraId="0A061DA5" w14:textId="1639A75C" w:rsidR="005A36EA" w:rsidRDefault="00AB5142" w:rsidP="005A36EA">
            <w:r>
              <w:t>Pengajuan sidang mahasiswa bimbingan mendapatkan status yang sesuai.</w:t>
            </w:r>
          </w:p>
        </w:tc>
        <w:tc>
          <w:tcPr>
            <w:tcW w:w="1736" w:type="dxa"/>
          </w:tcPr>
          <w:p w14:paraId="27ABEBC7" w14:textId="1DDAB4A5" w:rsidR="005A36EA" w:rsidRDefault="005948A4" w:rsidP="005A36EA">
            <w:r>
              <w:t>Pengajuan sidang mahasiswa bimbingan mendapatkan status yang sesuai.</w:t>
            </w:r>
          </w:p>
        </w:tc>
        <w:tc>
          <w:tcPr>
            <w:tcW w:w="1424" w:type="dxa"/>
          </w:tcPr>
          <w:p w14:paraId="09810AE9" w14:textId="0525CCC0" w:rsidR="005A36EA" w:rsidRDefault="005948A4" w:rsidP="005A36EA">
            <w:pPr>
              <w:jc w:val="center"/>
            </w:pPr>
            <w:r>
              <w:t>Sesuai</w:t>
            </w:r>
          </w:p>
        </w:tc>
      </w:tr>
    </w:tbl>
    <w:p w14:paraId="096171D7" w14:textId="77777777" w:rsidR="0099672A" w:rsidRDefault="0099672A" w:rsidP="00AF06F3">
      <w:pPr>
        <w:jc w:val="center"/>
      </w:pPr>
    </w:p>
    <w:p w14:paraId="24FE487D" w14:textId="093DC8E2" w:rsidR="000314D0" w:rsidRDefault="00B3178B" w:rsidP="00AF06F3">
      <w:pPr>
        <w:jc w:val="center"/>
      </w:pPr>
      <w:bookmarkStart w:id="213" w:name="_Toc171756401"/>
      <w:r>
        <w:t>Tabel</w:t>
      </w:r>
      <w:r w:rsidR="000314D0">
        <w:t xml:space="preserve"> </w:t>
      </w:r>
      <w:r w:rsidR="000314D0">
        <w:fldChar w:fldCharType="begin"/>
      </w:r>
      <w:r w:rsidR="000314D0">
        <w:instrText xml:space="preserve"> SEQ Tabel \* ARABIC </w:instrText>
      </w:r>
      <w:r w:rsidR="000314D0">
        <w:fldChar w:fldCharType="separate"/>
      </w:r>
      <w:r w:rsidR="0067630B">
        <w:rPr>
          <w:noProof/>
        </w:rPr>
        <w:t>52</w:t>
      </w:r>
      <w:r w:rsidR="000314D0">
        <w:fldChar w:fldCharType="end"/>
      </w:r>
      <w:r w:rsidR="00313863">
        <w:t>.</w:t>
      </w:r>
      <w:r w:rsidR="000314D0">
        <w:t xml:space="preserve"> </w:t>
      </w:r>
      <w:r w:rsidR="000314D0" w:rsidRPr="00CF5DF5">
        <w:rPr>
          <w:i/>
          <w:iCs/>
        </w:rPr>
        <w:t>Blackbox</w:t>
      </w:r>
      <w:r w:rsidR="000314D0">
        <w:t xml:space="preserve"> menu list mahasiswa</w:t>
      </w:r>
      <w:r w:rsidR="00C24CB3">
        <w:t xml:space="preserve"> dosen pembimbing</w:t>
      </w:r>
      <w:bookmarkEnd w:id="21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4B588F" w14:paraId="1AAD8DFE" w14:textId="77777777" w:rsidTr="007866E0">
        <w:trPr>
          <w:tblHeader/>
        </w:trPr>
        <w:tc>
          <w:tcPr>
            <w:tcW w:w="1643" w:type="dxa"/>
            <w:shd w:val="clear" w:color="auto" w:fill="D9D9D9" w:themeFill="background1" w:themeFillShade="D9"/>
          </w:tcPr>
          <w:p w14:paraId="7026436D" w14:textId="77777777" w:rsidR="004B588F" w:rsidRDefault="004B588F" w:rsidP="007866E0">
            <w:pPr>
              <w:jc w:val="center"/>
            </w:pPr>
            <w:r>
              <w:t>Modul</w:t>
            </w:r>
          </w:p>
        </w:tc>
        <w:tc>
          <w:tcPr>
            <w:tcW w:w="1643" w:type="dxa"/>
            <w:shd w:val="clear" w:color="auto" w:fill="D9D9D9" w:themeFill="background1" w:themeFillShade="D9"/>
          </w:tcPr>
          <w:p w14:paraId="06F59D85" w14:textId="77777777" w:rsidR="004B588F" w:rsidRDefault="004B588F" w:rsidP="007866E0">
            <w:pPr>
              <w:jc w:val="center"/>
            </w:pPr>
            <w:r>
              <w:t>Skenario Uji</w:t>
            </w:r>
          </w:p>
        </w:tc>
        <w:tc>
          <w:tcPr>
            <w:tcW w:w="1634" w:type="dxa"/>
            <w:shd w:val="clear" w:color="auto" w:fill="D9D9D9" w:themeFill="background1" w:themeFillShade="D9"/>
          </w:tcPr>
          <w:p w14:paraId="17A8A09B" w14:textId="77777777" w:rsidR="004B588F" w:rsidRPr="00D027B3" w:rsidRDefault="004B588F" w:rsidP="007866E0">
            <w:pPr>
              <w:jc w:val="center"/>
              <w:rPr>
                <w:i/>
                <w:iCs/>
              </w:rPr>
            </w:pPr>
            <w:r w:rsidRPr="00D027B3">
              <w:rPr>
                <w:i/>
                <w:iCs/>
              </w:rPr>
              <w:t>Expected Result</w:t>
            </w:r>
          </w:p>
        </w:tc>
        <w:tc>
          <w:tcPr>
            <w:tcW w:w="1562" w:type="dxa"/>
            <w:shd w:val="clear" w:color="auto" w:fill="D9D9D9" w:themeFill="background1" w:themeFillShade="D9"/>
          </w:tcPr>
          <w:p w14:paraId="3B261102" w14:textId="77777777" w:rsidR="004B588F" w:rsidRPr="00D027B3" w:rsidRDefault="004B588F" w:rsidP="007866E0">
            <w:pPr>
              <w:jc w:val="center"/>
              <w:rPr>
                <w:i/>
                <w:iCs/>
              </w:rPr>
            </w:pPr>
            <w:r w:rsidRPr="00D027B3">
              <w:rPr>
                <w:i/>
                <w:iCs/>
              </w:rPr>
              <w:t>Actual Result</w:t>
            </w:r>
          </w:p>
        </w:tc>
        <w:tc>
          <w:tcPr>
            <w:tcW w:w="1455" w:type="dxa"/>
            <w:shd w:val="clear" w:color="auto" w:fill="D9D9D9" w:themeFill="background1" w:themeFillShade="D9"/>
          </w:tcPr>
          <w:p w14:paraId="3E674421" w14:textId="77777777" w:rsidR="004B588F" w:rsidRDefault="004B588F" w:rsidP="007866E0">
            <w:pPr>
              <w:jc w:val="center"/>
            </w:pPr>
            <w:r>
              <w:t>Kesimpulan</w:t>
            </w:r>
          </w:p>
        </w:tc>
      </w:tr>
      <w:tr w:rsidR="004B588F" w14:paraId="7616A123" w14:textId="77777777" w:rsidTr="007866E0">
        <w:tc>
          <w:tcPr>
            <w:tcW w:w="1643" w:type="dxa"/>
          </w:tcPr>
          <w:p w14:paraId="0F2D0140" w14:textId="5C282364" w:rsidR="004B588F" w:rsidRDefault="004B588F" w:rsidP="007866E0">
            <w:r>
              <w:t>Melihat seluruh daftar mahasiswa bimbingan</w:t>
            </w:r>
          </w:p>
        </w:tc>
        <w:tc>
          <w:tcPr>
            <w:tcW w:w="1643" w:type="dxa"/>
          </w:tcPr>
          <w:p w14:paraId="4C959BA9" w14:textId="69F3C204" w:rsidR="004B588F" w:rsidRDefault="004B588F" w:rsidP="007866E0">
            <w:r>
              <w:rPr>
                <w:i/>
                <w:iCs/>
              </w:rPr>
              <w:t>Positive</w:t>
            </w:r>
            <w:r w:rsidRPr="00E3008F">
              <w:rPr>
                <w:i/>
                <w:iCs/>
              </w:rPr>
              <w:t xml:space="preserve"> case</w:t>
            </w:r>
            <w:r>
              <w:t xml:space="preserve">: membuka halaman </w:t>
            </w:r>
            <w:r w:rsidR="00E41C49">
              <w:t>list mahasiswa</w:t>
            </w:r>
            <w:r>
              <w:t>.</w:t>
            </w:r>
          </w:p>
        </w:tc>
        <w:tc>
          <w:tcPr>
            <w:tcW w:w="1634" w:type="dxa"/>
          </w:tcPr>
          <w:p w14:paraId="22819111" w14:textId="7A309930" w:rsidR="004B588F" w:rsidRDefault="004B588F" w:rsidP="007866E0">
            <w:r>
              <w:t xml:space="preserve">Menampilkan </w:t>
            </w:r>
            <w:r w:rsidR="00B90519">
              <w:t>seluruh mahasiswa bimbingan pada halaman list mahasiswa.</w:t>
            </w:r>
          </w:p>
        </w:tc>
        <w:tc>
          <w:tcPr>
            <w:tcW w:w="1562" w:type="dxa"/>
          </w:tcPr>
          <w:p w14:paraId="5FA6F784" w14:textId="4803EC97" w:rsidR="004B588F" w:rsidRDefault="00A13476" w:rsidP="007866E0">
            <w:r>
              <w:t>Menampilkan seluruh mahasiswa bimbingan pada halaman list mahasiswa.</w:t>
            </w:r>
          </w:p>
        </w:tc>
        <w:tc>
          <w:tcPr>
            <w:tcW w:w="1455" w:type="dxa"/>
          </w:tcPr>
          <w:p w14:paraId="23726197" w14:textId="77777777" w:rsidR="004B588F" w:rsidRDefault="004B588F" w:rsidP="007866E0">
            <w:pPr>
              <w:jc w:val="center"/>
            </w:pPr>
            <w:r>
              <w:t>Sesuai</w:t>
            </w:r>
          </w:p>
        </w:tc>
      </w:tr>
      <w:tr w:rsidR="00C161AE" w14:paraId="4FD09A0C" w14:textId="77777777" w:rsidTr="007866E0">
        <w:tc>
          <w:tcPr>
            <w:tcW w:w="1643" w:type="dxa"/>
          </w:tcPr>
          <w:p w14:paraId="421434DE" w14:textId="69BFE412" w:rsidR="00C161AE" w:rsidRDefault="00C161AE" w:rsidP="00C161AE">
            <w:r>
              <w:t>Melihat detail mahasiswa bimbingan.</w:t>
            </w:r>
          </w:p>
        </w:tc>
        <w:tc>
          <w:tcPr>
            <w:tcW w:w="1643" w:type="dxa"/>
          </w:tcPr>
          <w:p w14:paraId="1C3D0364" w14:textId="3B2D84F0" w:rsidR="00C161AE" w:rsidRDefault="00C161AE" w:rsidP="00C161AE">
            <w:pPr>
              <w:rPr>
                <w:i/>
                <w:iCs/>
              </w:rPr>
            </w:pPr>
            <w:r>
              <w:rPr>
                <w:i/>
                <w:iCs/>
              </w:rPr>
              <w:t>Positive</w:t>
            </w:r>
            <w:r w:rsidRPr="00E3008F">
              <w:rPr>
                <w:i/>
                <w:iCs/>
              </w:rPr>
              <w:t xml:space="preserve"> case</w:t>
            </w:r>
            <w:r>
              <w:t>: memilih salah satu mahasiswa bimbingan, lalu tekan tombol detail.</w:t>
            </w:r>
          </w:p>
        </w:tc>
        <w:tc>
          <w:tcPr>
            <w:tcW w:w="1634" w:type="dxa"/>
          </w:tcPr>
          <w:p w14:paraId="6BB7C587" w14:textId="41742674" w:rsidR="00C161AE" w:rsidRDefault="00C161AE" w:rsidP="00C161AE">
            <w:r>
              <w:t>Menampilkan detail mahasiswa bimbingan yang dipilih.</w:t>
            </w:r>
          </w:p>
        </w:tc>
        <w:tc>
          <w:tcPr>
            <w:tcW w:w="1562" w:type="dxa"/>
          </w:tcPr>
          <w:p w14:paraId="0421C0B6" w14:textId="4A85B0BC" w:rsidR="00C161AE" w:rsidRDefault="00C161AE" w:rsidP="00C161AE">
            <w:r>
              <w:t>Menampilkan detail mahasiswa bimbingan yang dipilih.</w:t>
            </w:r>
          </w:p>
        </w:tc>
        <w:tc>
          <w:tcPr>
            <w:tcW w:w="1455" w:type="dxa"/>
          </w:tcPr>
          <w:p w14:paraId="1DEAB28D" w14:textId="0E207C20" w:rsidR="00C161AE" w:rsidRDefault="00C161AE" w:rsidP="00C161AE">
            <w:pPr>
              <w:jc w:val="center"/>
            </w:pPr>
            <w:r>
              <w:t>Sesuai</w:t>
            </w:r>
          </w:p>
        </w:tc>
      </w:tr>
      <w:tr w:rsidR="00C161AE" w14:paraId="5FFA015B" w14:textId="77777777" w:rsidTr="007866E0">
        <w:tc>
          <w:tcPr>
            <w:tcW w:w="1643" w:type="dxa"/>
          </w:tcPr>
          <w:p w14:paraId="2FE70C56" w14:textId="610BE349" w:rsidR="00C161AE" w:rsidRDefault="00C161AE" w:rsidP="00C161AE">
            <w:r>
              <w:t>Melihat form yang sudah diperoleh oleh mahasiswa</w:t>
            </w:r>
          </w:p>
        </w:tc>
        <w:tc>
          <w:tcPr>
            <w:tcW w:w="1643" w:type="dxa"/>
          </w:tcPr>
          <w:p w14:paraId="4DD0F916" w14:textId="55EDBE4F" w:rsidR="00C161AE" w:rsidRDefault="006B3F00" w:rsidP="00C161AE">
            <w:pPr>
              <w:rPr>
                <w:i/>
                <w:iCs/>
              </w:rPr>
            </w:pPr>
            <w:r>
              <w:rPr>
                <w:i/>
                <w:iCs/>
              </w:rPr>
              <w:t>Positive</w:t>
            </w:r>
            <w:r w:rsidRPr="00E3008F">
              <w:rPr>
                <w:i/>
                <w:iCs/>
              </w:rPr>
              <w:t xml:space="preserve"> case</w:t>
            </w:r>
            <w:r>
              <w:t>:</w:t>
            </w:r>
            <w:r w:rsidR="00595C35">
              <w:t xml:space="preserve"> </w:t>
            </w:r>
            <w:r w:rsidR="009C4387">
              <w:t>membuka form yang telah diperoleh mahasiswa bimbingan.</w:t>
            </w:r>
          </w:p>
        </w:tc>
        <w:tc>
          <w:tcPr>
            <w:tcW w:w="1634" w:type="dxa"/>
          </w:tcPr>
          <w:p w14:paraId="64F0A385" w14:textId="54924575" w:rsidR="00C161AE" w:rsidRDefault="009C4387" w:rsidP="00C161AE">
            <w:r>
              <w:t>Menampilkan detail form mahasiswa bimbingan yang dipilih.</w:t>
            </w:r>
          </w:p>
        </w:tc>
        <w:tc>
          <w:tcPr>
            <w:tcW w:w="1562" w:type="dxa"/>
          </w:tcPr>
          <w:p w14:paraId="7EBE200C" w14:textId="4FD7F4DA" w:rsidR="00C161AE" w:rsidRDefault="00A95F39" w:rsidP="00C161AE">
            <w:r>
              <w:t>Menampilkan detail form mahasiswa bimbingan yang dipilih.</w:t>
            </w:r>
          </w:p>
        </w:tc>
        <w:tc>
          <w:tcPr>
            <w:tcW w:w="1455" w:type="dxa"/>
          </w:tcPr>
          <w:p w14:paraId="5EE05A6D" w14:textId="543F99BF" w:rsidR="00C161AE" w:rsidRDefault="00A95F39" w:rsidP="00C161AE">
            <w:pPr>
              <w:jc w:val="center"/>
            </w:pPr>
            <w:r>
              <w:t>Sesuai</w:t>
            </w:r>
          </w:p>
        </w:tc>
      </w:tr>
    </w:tbl>
    <w:p w14:paraId="179FFFD5" w14:textId="77777777" w:rsidR="004B588F" w:rsidRDefault="004B588F" w:rsidP="00AF06F3">
      <w:pPr>
        <w:jc w:val="center"/>
      </w:pPr>
    </w:p>
    <w:p w14:paraId="407FE913" w14:textId="51BFB782" w:rsidR="000314D0" w:rsidRDefault="00B3178B" w:rsidP="00AF06F3">
      <w:pPr>
        <w:jc w:val="center"/>
      </w:pPr>
      <w:bookmarkStart w:id="214" w:name="_Toc171756402"/>
      <w:r>
        <w:t>Tabel</w:t>
      </w:r>
      <w:r w:rsidR="000314D0">
        <w:t xml:space="preserve"> </w:t>
      </w:r>
      <w:r w:rsidR="000314D0">
        <w:fldChar w:fldCharType="begin"/>
      </w:r>
      <w:r w:rsidR="000314D0">
        <w:instrText xml:space="preserve"> SEQ Tabel \* ARABIC </w:instrText>
      </w:r>
      <w:r w:rsidR="000314D0">
        <w:fldChar w:fldCharType="separate"/>
      </w:r>
      <w:r w:rsidR="0067630B">
        <w:rPr>
          <w:noProof/>
        </w:rPr>
        <w:t>53</w:t>
      </w:r>
      <w:r w:rsidR="000314D0">
        <w:fldChar w:fldCharType="end"/>
      </w:r>
      <w:r w:rsidR="00313863">
        <w:t>.</w:t>
      </w:r>
      <w:r w:rsidR="000314D0">
        <w:t xml:space="preserve"> </w:t>
      </w:r>
      <w:r w:rsidR="000314D0" w:rsidRPr="000F4433">
        <w:rPr>
          <w:i/>
          <w:iCs/>
        </w:rPr>
        <w:t>Blackbox</w:t>
      </w:r>
      <w:r w:rsidR="000314D0">
        <w:t xml:space="preserve"> menu pengujian</w:t>
      </w:r>
      <w:r w:rsidR="003567D3">
        <w:t xml:space="preserve"> dosen pembimbing</w:t>
      </w:r>
      <w:bookmarkEnd w:id="21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880809" w14:paraId="212B38F9" w14:textId="77777777" w:rsidTr="007866E0">
        <w:trPr>
          <w:tblHeader/>
        </w:trPr>
        <w:tc>
          <w:tcPr>
            <w:tcW w:w="1643" w:type="dxa"/>
            <w:shd w:val="clear" w:color="auto" w:fill="D9D9D9" w:themeFill="background1" w:themeFillShade="D9"/>
          </w:tcPr>
          <w:p w14:paraId="69F7AF13" w14:textId="77777777" w:rsidR="00880809" w:rsidRDefault="00880809" w:rsidP="007866E0">
            <w:pPr>
              <w:jc w:val="center"/>
            </w:pPr>
            <w:r>
              <w:t>Modul</w:t>
            </w:r>
          </w:p>
        </w:tc>
        <w:tc>
          <w:tcPr>
            <w:tcW w:w="1643" w:type="dxa"/>
            <w:shd w:val="clear" w:color="auto" w:fill="D9D9D9" w:themeFill="background1" w:themeFillShade="D9"/>
          </w:tcPr>
          <w:p w14:paraId="5E046BBA" w14:textId="77777777" w:rsidR="00880809" w:rsidRDefault="00880809" w:rsidP="007866E0">
            <w:pPr>
              <w:jc w:val="center"/>
            </w:pPr>
            <w:r>
              <w:t>Skenario Uji</w:t>
            </w:r>
          </w:p>
        </w:tc>
        <w:tc>
          <w:tcPr>
            <w:tcW w:w="1634" w:type="dxa"/>
            <w:shd w:val="clear" w:color="auto" w:fill="D9D9D9" w:themeFill="background1" w:themeFillShade="D9"/>
          </w:tcPr>
          <w:p w14:paraId="6AA5BA20" w14:textId="77777777" w:rsidR="00880809" w:rsidRPr="00D027B3" w:rsidRDefault="00880809" w:rsidP="007866E0">
            <w:pPr>
              <w:jc w:val="center"/>
              <w:rPr>
                <w:i/>
                <w:iCs/>
              </w:rPr>
            </w:pPr>
            <w:r w:rsidRPr="00D027B3">
              <w:rPr>
                <w:i/>
                <w:iCs/>
              </w:rPr>
              <w:t>Expected Result</w:t>
            </w:r>
          </w:p>
        </w:tc>
        <w:tc>
          <w:tcPr>
            <w:tcW w:w="1562" w:type="dxa"/>
            <w:shd w:val="clear" w:color="auto" w:fill="D9D9D9" w:themeFill="background1" w:themeFillShade="D9"/>
          </w:tcPr>
          <w:p w14:paraId="72E24B9E" w14:textId="77777777" w:rsidR="00880809" w:rsidRPr="00D027B3" w:rsidRDefault="00880809" w:rsidP="007866E0">
            <w:pPr>
              <w:jc w:val="center"/>
              <w:rPr>
                <w:i/>
                <w:iCs/>
              </w:rPr>
            </w:pPr>
            <w:r w:rsidRPr="00D027B3">
              <w:rPr>
                <w:i/>
                <w:iCs/>
              </w:rPr>
              <w:t>Actual Result</w:t>
            </w:r>
          </w:p>
        </w:tc>
        <w:tc>
          <w:tcPr>
            <w:tcW w:w="1455" w:type="dxa"/>
            <w:shd w:val="clear" w:color="auto" w:fill="D9D9D9" w:themeFill="background1" w:themeFillShade="D9"/>
          </w:tcPr>
          <w:p w14:paraId="6E7BDF1C" w14:textId="77777777" w:rsidR="00880809" w:rsidRDefault="00880809" w:rsidP="007866E0">
            <w:pPr>
              <w:jc w:val="center"/>
            </w:pPr>
            <w:r>
              <w:t>Kesimpulan</w:t>
            </w:r>
          </w:p>
        </w:tc>
      </w:tr>
      <w:tr w:rsidR="00880809" w14:paraId="1B9388F2" w14:textId="77777777" w:rsidTr="007866E0">
        <w:tc>
          <w:tcPr>
            <w:tcW w:w="1643" w:type="dxa"/>
          </w:tcPr>
          <w:p w14:paraId="12356F6B" w14:textId="42A7AD4E" w:rsidR="00880809" w:rsidRDefault="00880809" w:rsidP="007866E0">
            <w:r>
              <w:t>Melihat seluruh daftar pengujian mahasiswa bimbingan.</w:t>
            </w:r>
          </w:p>
        </w:tc>
        <w:tc>
          <w:tcPr>
            <w:tcW w:w="1643" w:type="dxa"/>
          </w:tcPr>
          <w:p w14:paraId="27000FE0" w14:textId="31DEB1D0" w:rsidR="00880809" w:rsidRDefault="00880809" w:rsidP="007866E0">
            <w:r>
              <w:rPr>
                <w:i/>
                <w:iCs/>
              </w:rPr>
              <w:t>Positive</w:t>
            </w:r>
            <w:r w:rsidRPr="00E3008F">
              <w:rPr>
                <w:i/>
                <w:iCs/>
              </w:rPr>
              <w:t xml:space="preserve"> case</w:t>
            </w:r>
            <w:r>
              <w:t>: membuka halaman</w:t>
            </w:r>
            <w:r w:rsidR="00DD7024">
              <w:t xml:space="preserve"> pengujian</w:t>
            </w:r>
            <w:r>
              <w:t>.</w:t>
            </w:r>
          </w:p>
        </w:tc>
        <w:tc>
          <w:tcPr>
            <w:tcW w:w="1634" w:type="dxa"/>
          </w:tcPr>
          <w:p w14:paraId="486DBA19" w14:textId="0E416E1B" w:rsidR="00880809" w:rsidRDefault="0069336F" w:rsidP="007866E0">
            <w:r>
              <w:t xml:space="preserve">Menampilkan </w:t>
            </w:r>
            <w:r w:rsidR="00D136CC">
              <w:t>daftar pengujian yang dilaksanakan oleh mahasiswa bimbingan.</w:t>
            </w:r>
          </w:p>
        </w:tc>
        <w:tc>
          <w:tcPr>
            <w:tcW w:w="1562" w:type="dxa"/>
          </w:tcPr>
          <w:p w14:paraId="348933FD" w14:textId="3BD6A6D5" w:rsidR="00880809" w:rsidRDefault="00B2730A" w:rsidP="007866E0">
            <w:r>
              <w:t>Menampilkan daftar pengujian yang dilaksanakan oleh mahasiswa bimbingan.</w:t>
            </w:r>
          </w:p>
        </w:tc>
        <w:tc>
          <w:tcPr>
            <w:tcW w:w="1455" w:type="dxa"/>
          </w:tcPr>
          <w:p w14:paraId="0E9C41C3" w14:textId="77777777" w:rsidR="00880809" w:rsidRDefault="00880809" w:rsidP="007866E0">
            <w:pPr>
              <w:jc w:val="center"/>
            </w:pPr>
            <w:r>
              <w:t>Sesuai</w:t>
            </w:r>
          </w:p>
        </w:tc>
      </w:tr>
      <w:tr w:rsidR="00880809" w14:paraId="13C3E226" w14:textId="77777777" w:rsidTr="007866E0">
        <w:tc>
          <w:tcPr>
            <w:tcW w:w="1643" w:type="dxa"/>
          </w:tcPr>
          <w:p w14:paraId="469EE0EE" w14:textId="73980341" w:rsidR="00880809" w:rsidRDefault="00880809" w:rsidP="007866E0">
            <w:r>
              <w:t>Melihat detail pengujian mahasiswa bimbingan.</w:t>
            </w:r>
          </w:p>
        </w:tc>
        <w:tc>
          <w:tcPr>
            <w:tcW w:w="1643" w:type="dxa"/>
          </w:tcPr>
          <w:p w14:paraId="5827F2D6" w14:textId="223C0862" w:rsidR="00880809" w:rsidRDefault="00751BDC" w:rsidP="007866E0">
            <w:pPr>
              <w:rPr>
                <w:i/>
                <w:iCs/>
              </w:rPr>
            </w:pPr>
            <w:r>
              <w:rPr>
                <w:i/>
                <w:iCs/>
              </w:rPr>
              <w:t>Positive</w:t>
            </w:r>
            <w:r w:rsidRPr="00E3008F">
              <w:rPr>
                <w:i/>
                <w:iCs/>
              </w:rPr>
              <w:t xml:space="preserve"> case</w:t>
            </w:r>
            <w:r>
              <w:t>: Memilih salah satu detail pengujian mahasiswa bimbingan.</w:t>
            </w:r>
          </w:p>
        </w:tc>
        <w:tc>
          <w:tcPr>
            <w:tcW w:w="1634" w:type="dxa"/>
          </w:tcPr>
          <w:p w14:paraId="0F9BD68F" w14:textId="77DDA4E7" w:rsidR="00880809" w:rsidRDefault="00751BDC" w:rsidP="007866E0">
            <w:r>
              <w:t>Mendapatkan detail informasi dari pengujian m</w:t>
            </w:r>
            <w:r w:rsidR="00E649F9">
              <w:t>ahasiswa bimbingan.</w:t>
            </w:r>
          </w:p>
        </w:tc>
        <w:tc>
          <w:tcPr>
            <w:tcW w:w="1562" w:type="dxa"/>
          </w:tcPr>
          <w:p w14:paraId="6882E51E" w14:textId="350CB1DF" w:rsidR="00880809" w:rsidRDefault="00C45C62" w:rsidP="007866E0">
            <w:r>
              <w:t>Mendapatkan detail informasi dari pengujian mahasiswa bimbingan.</w:t>
            </w:r>
          </w:p>
        </w:tc>
        <w:tc>
          <w:tcPr>
            <w:tcW w:w="1455" w:type="dxa"/>
          </w:tcPr>
          <w:p w14:paraId="009CA072" w14:textId="518F92F5" w:rsidR="00880809" w:rsidRDefault="00C45C62" w:rsidP="007866E0">
            <w:pPr>
              <w:jc w:val="center"/>
            </w:pPr>
            <w:r>
              <w:t>Sesuai</w:t>
            </w:r>
          </w:p>
        </w:tc>
      </w:tr>
      <w:tr w:rsidR="001F6568" w14:paraId="456AC3B7" w14:textId="77777777" w:rsidTr="007866E0">
        <w:tc>
          <w:tcPr>
            <w:tcW w:w="1643" w:type="dxa"/>
          </w:tcPr>
          <w:p w14:paraId="19284DB1" w14:textId="5EF954C1" w:rsidR="001F6568" w:rsidRDefault="001F6568" w:rsidP="001F6568">
            <w:r>
              <w:t xml:space="preserve">Melakukan penilaian pengujian mahasiswa yang bersangkutan. </w:t>
            </w:r>
          </w:p>
        </w:tc>
        <w:tc>
          <w:tcPr>
            <w:tcW w:w="1643" w:type="dxa"/>
          </w:tcPr>
          <w:p w14:paraId="3A392F08" w14:textId="295B41B2" w:rsidR="001F6568" w:rsidRDefault="001F6568" w:rsidP="001F6568">
            <w:pPr>
              <w:rPr>
                <w:i/>
                <w:iCs/>
              </w:rPr>
            </w:pPr>
            <w:r>
              <w:rPr>
                <w:i/>
                <w:iCs/>
              </w:rPr>
              <w:t>Positive</w:t>
            </w:r>
            <w:r w:rsidRPr="00E3008F">
              <w:rPr>
                <w:i/>
                <w:iCs/>
              </w:rPr>
              <w:t xml:space="preserve"> case</w:t>
            </w:r>
            <w:r>
              <w:t>: melakukan menilaian kepada mahasiswa bimbingan yang melakukan pengujian.</w:t>
            </w:r>
          </w:p>
        </w:tc>
        <w:tc>
          <w:tcPr>
            <w:tcW w:w="1634" w:type="dxa"/>
          </w:tcPr>
          <w:p w14:paraId="3ECE146E" w14:textId="72AAE5C1" w:rsidR="001F6568" w:rsidRDefault="001F6568" w:rsidP="001F6568">
            <w:r>
              <w:t>Mendapatkan nilai yang sesuai.</w:t>
            </w:r>
          </w:p>
        </w:tc>
        <w:tc>
          <w:tcPr>
            <w:tcW w:w="1562" w:type="dxa"/>
          </w:tcPr>
          <w:p w14:paraId="02F2A797" w14:textId="76FA5C9B" w:rsidR="001F6568" w:rsidRDefault="001F6568" w:rsidP="001F6568">
            <w:r>
              <w:t>Mendapatkan nilai yang sesuai.</w:t>
            </w:r>
          </w:p>
        </w:tc>
        <w:tc>
          <w:tcPr>
            <w:tcW w:w="1455" w:type="dxa"/>
          </w:tcPr>
          <w:p w14:paraId="3214075A" w14:textId="6D277D35" w:rsidR="001F6568" w:rsidRDefault="001F6568" w:rsidP="001F6568">
            <w:pPr>
              <w:jc w:val="center"/>
            </w:pPr>
            <w:r>
              <w:t>Sesuai</w:t>
            </w:r>
          </w:p>
        </w:tc>
      </w:tr>
      <w:tr w:rsidR="005B5FEE" w14:paraId="3AEC2A2D" w14:textId="77777777" w:rsidTr="007866E0">
        <w:tc>
          <w:tcPr>
            <w:tcW w:w="1643" w:type="dxa"/>
          </w:tcPr>
          <w:p w14:paraId="7298D202" w14:textId="1E356561" w:rsidR="005B5FEE" w:rsidRDefault="005B5FEE" w:rsidP="005B5FEE">
            <w:r>
              <w:t>Melakukan filter pencarian data pengujian mahasiswa bimbingan.</w:t>
            </w:r>
          </w:p>
        </w:tc>
        <w:tc>
          <w:tcPr>
            <w:tcW w:w="1643" w:type="dxa"/>
          </w:tcPr>
          <w:p w14:paraId="6BBD8D8F" w14:textId="5F2D3F21" w:rsidR="005B5FEE" w:rsidRDefault="005B5FEE" w:rsidP="005B5FEE">
            <w:pPr>
              <w:rPr>
                <w:i/>
                <w:iCs/>
              </w:rPr>
            </w:pPr>
            <w:r>
              <w:rPr>
                <w:i/>
                <w:iCs/>
              </w:rPr>
              <w:t>Positive</w:t>
            </w:r>
            <w:r w:rsidRPr="00E3008F">
              <w:rPr>
                <w:i/>
                <w:iCs/>
              </w:rPr>
              <w:t xml:space="preserve"> case</w:t>
            </w:r>
            <w:r>
              <w:t>: mencari data pengujian mahasiswa bimbingan menggunakan search dan filter yang disediakan.</w:t>
            </w:r>
          </w:p>
        </w:tc>
        <w:tc>
          <w:tcPr>
            <w:tcW w:w="1634" w:type="dxa"/>
          </w:tcPr>
          <w:p w14:paraId="61ECAA72" w14:textId="4C720657" w:rsidR="005B5FEE" w:rsidRDefault="005B5FEE" w:rsidP="005B5FEE">
            <w:r>
              <w:t>Menampilkan seluruh data pengujian mahasiswa bimbingan yang sesuai dengan filter pencarian.</w:t>
            </w:r>
          </w:p>
        </w:tc>
        <w:tc>
          <w:tcPr>
            <w:tcW w:w="1562" w:type="dxa"/>
          </w:tcPr>
          <w:p w14:paraId="4F53CF39" w14:textId="56D78B09" w:rsidR="005B5FEE" w:rsidRDefault="005B5FEE" w:rsidP="005B5FEE">
            <w:r>
              <w:t>Menampilkan seluruh data pengujian mahasiswa bimbingan yang sesuai dengan filter pencarian.</w:t>
            </w:r>
          </w:p>
        </w:tc>
        <w:tc>
          <w:tcPr>
            <w:tcW w:w="1455" w:type="dxa"/>
          </w:tcPr>
          <w:p w14:paraId="5D41A88E" w14:textId="250479B8" w:rsidR="005B5FEE" w:rsidRDefault="005B5FEE" w:rsidP="005B5FEE">
            <w:pPr>
              <w:jc w:val="center"/>
            </w:pPr>
            <w:r>
              <w:t>Sesuai</w:t>
            </w:r>
          </w:p>
        </w:tc>
      </w:tr>
    </w:tbl>
    <w:p w14:paraId="3B7A9D77" w14:textId="77777777" w:rsidR="00880809" w:rsidRDefault="00880809" w:rsidP="00AF06F3">
      <w:pPr>
        <w:jc w:val="center"/>
      </w:pPr>
    </w:p>
    <w:p w14:paraId="1955E5D5" w14:textId="13B0E775" w:rsidR="000314D0" w:rsidRDefault="00B3178B" w:rsidP="00AF06F3">
      <w:pPr>
        <w:jc w:val="center"/>
      </w:pPr>
      <w:bookmarkStart w:id="215" w:name="_Toc171756403"/>
      <w:r>
        <w:t>Tabel</w:t>
      </w:r>
      <w:r w:rsidR="000314D0">
        <w:t xml:space="preserve"> </w:t>
      </w:r>
      <w:r w:rsidR="000314D0">
        <w:fldChar w:fldCharType="begin"/>
      </w:r>
      <w:r w:rsidR="000314D0">
        <w:instrText xml:space="preserve"> SEQ Tabel \* ARABIC </w:instrText>
      </w:r>
      <w:r w:rsidR="000314D0">
        <w:fldChar w:fldCharType="separate"/>
      </w:r>
      <w:r w:rsidR="0067630B">
        <w:rPr>
          <w:noProof/>
        </w:rPr>
        <w:t>54</w:t>
      </w:r>
      <w:r w:rsidR="000314D0">
        <w:fldChar w:fldCharType="end"/>
      </w:r>
      <w:r w:rsidR="00313863">
        <w:t>.</w:t>
      </w:r>
      <w:r w:rsidR="000314D0">
        <w:t xml:space="preserve"> </w:t>
      </w:r>
      <w:r w:rsidR="000314D0" w:rsidRPr="007B4AA2">
        <w:rPr>
          <w:i/>
          <w:iCs/>
        </w:rPr>
        <w:t>Blackbox</w:t>
      </w:r>
      <w:r w:rsidR="000314D0">
        <w:t xml:space="preserve"> menu pengajuan revisi</w:t>
      </w:r>
      <w:r w:rsidR="003567D3">
        <w:t xml:space="preserve"> dosen pembimbing</w:t>
      </w:r>
      <w:bookmarkEnd w:id="21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4D4BB3" w14:paraId="600AC3A9" w14:textId="77777777" w:rsidTr="007866E0">
        <w:trPr>
          <w:tblHeader/>
        </w:trPr>
        <w:tc>
          <w:tcPr>
            <w:tcW w:w="1643" w:type="dxa"/>
            <w:shd w:val="clear" w:color="auto" w:fill="D9D9D9" w:themeFill="background1" w:themeFillShade="D9"/>
          </w:tcPr>
          <w:p w14:paraId="3F6CA1F2" w14:textId="77777777" w:rsidR="004D4BB3" w:rsidRDefault="004D4BB3" w:rsidP="007866E0">
            <w:pPr>
              <w:jc w:val="center"/>
            </w:pPr>
            <w:r>
              <w:t>Modul</w:t>
            </w:r>
          </w:p>
        </w:tc>
        <w:tc>
          <w:tcPr>
            <w:tcW w:w="1643" w:type="dxa"/>
            <w:shd w:val="clear" w:color="auto" w:fill="D9D9D9" w:themeFill="background1" w:themeFillShade="D9"/>
          </w:tcPr>
          <w:p w14:paraId="458DA565" w14:textId="77777777" w:rsidR="004D4BB3" w:rsidRDefault="004D4BB3" w:rsidP="007866E0">
            <w:pPr>
              <w:jc w:val="center"/>
            </w:pPr>
            <w:r>
              <w:t>Skenario Uji</w:t>
            </w:r>
          </w:p>
        </w:tc>
        <w:tc>
          <w:tcPr>
            <w:tcW w:w="1634" w:type="dxa"/>
            <w:shd w:val="clear" w:color="auto" w:fill="D9D9D9" w:themeFill="background1" w:themeFillShade="D9"/>
          </w:tcPr>
          <w:p w14:paraId="660EDD6B" w14:textId="77777777" w:rsidR="004D4BB3" w:rsidRPr="00D027B3" w:rsidRDefault="004D4BB3" w:rsidP="007866E0">
            <w:pPr>
              <w:jc w:val="center"/>
              <w:rPr>
                <w:i/>
                <w:iCs/>
              </w:rPr>
            </w:pPr>
            <w:r w:rsidRPr="00D027B3">
              <w:rPr>
                <w:i/>
                <w:iCs/>
              </w:rPr>
              <w:t>Expected Result</w:t>
            </w:r>
          </w:p>
        </w:tc>
        <w:tc>
          <w:tcPr>
            <w:tcW w:w="1562" w:type="dxa"/>
            <w:shd w:val="clear" w:color="auto" w:fill="D9D9D9" w:themeFill="background1" w:themeFillShade="D9"/>
          </w:tcPr>
          <w:p w14:paraId="635147E2" w14:textId="77777777" w:rsidR="004D4BB3" w:rsidRPr="00D027B3" w:rsidRDefault="004D4BB3" w:rsidP="007866E0">
            <w:pPr>
              <w:jc w:val="center"/>
              <w:rPr>
                <w:i/>
                <w:iCs/>
              </w:rPr>
            </w:pPr>
            <w:r w:rsidRPr="00D027B3">
              <w:rPr>
                <w:i/>
                <w:iCs/>
              </w:rPr>
              <w:t>Actual Result</w:t>
            </w:r>
          </w:p>
        </w:tc>
        <w:tc>
          <w:tcPr>
            <w:tcW w:w="1455" w:type="dxa"/>
            <w:shd w:val="clear" w:color="auto" w:fill="D9D9D9" w:themeFill="background1" w:themeFillShade="D9"/>
          </w:tcPr>
          <w:p w14:paraId="403F862A" w14:textId="77777777" w:rsidR="004D4BB3" w:rsidRDefault="004D4BB3" w:rsidP="007866E0">
            <w:pPr>
              <w:jc w:val="center"/>
            </w:pPr>
            <w:r>
              <w:t>Kesimpulan</w:t>
            </w:r>
          </w:p>
        </w:tc>
      </w:tr>
      <w:tr w:rsidR="004D4BB3" w14:paraId="423D29A6" w14:textId="77777777" w:rsidTr="007866E0">
        <w:tc>
          <w:tcPr>
            <w:tcW w:w="1643" w:type="dxa"/>
          </w:tcPr>
          <w:p w14:paraId="18011266" w14:textId="47F39D79" w:rsidR="004D4BB3" w:rsidRDefault="00273844" w:rsidP="007866E0">
            <w:r>
              <w:t>Melihat seluruh daftar perbaikan revisi mahasiswa bimbingan.</w:t>
            </w:r>
          </w:p>
        </w:tc>
        <w:tc>
          <w:tcPr>
            <w:tcW w:w="1643" w:type="dxa"/>
          </w:tcPr>
          <w:p w14:paraId="7C2B8B06" w14:textId="08C3A2E2" w:rsidR="004D4BB3" w:rsidRDefault="004D4BB3" w:rsidP="007866E0">
            <w:r>
              <w:rPr>
                <w:i/>
                <w:iCs/>
              </w:rPr>
              <w:t>Positive</w:t>
            </w:r>
            <w:r w:rsidRPr="00E3008F">
              <w:rPr>
                <w:i/>
                <w:iCs/>
              </w:rPr>
              <w:t xml:space="preserve"> case</w:t>
            </w:r>
            <w:r>
              <w:t xml:space="preserve">: membuka halaman </w:t>
            </w:r>
            <w:r w:rsidR="0019467F">
              <w:t>pengajuan revisi</w:t>
            </w:r>
            <w:r>
              <w:t>.</w:t>
            </w:r>
          </w:p>
        </w:tc>
        <w:tc>
          <w:tcPr>
            <w:tcW w:w="1634" w:type="dxa"/>
          </w:tcPr>
          <w:p w14:paraId="2D815952" w14:textId="4EB4F911" w:rsidR="004D4BB3" w:rsidRDefault="00FB7A17" w:rsidP="007866E0">
            <w:r>
              <w:t xml:space="preserve">Menampilkan seluruh data revisi mahasiswa </w:t>
            </w:r>
            <w:r w:rsidR="009D6F9C">
              <w:t xml:space="preserve">bimbingan </w:t>
            </w:r>
            <w:r>
              <w:t>yang sudah dilakukan perbaikan.</w:t>
            </w:r>
          </w:p>
        </w:tc>
        <w:tc>
          <w:tcPr>
            <w:tcW w:w="1562" w:type="dxa"/>
          </w:tcPr>
          <w:p w14:paraId="564C673E" w14:textId="15B5F193" w:rsidR="004D4BB3" w:rsidRDefault="00FB7A17" w:rsidP="007866E0">
            <w:r>
              <w:t>Menampilkan seluruh data revisi mahasiswa</w:t>
            </w:r>
            <w:r w:rsidR="009D6F9C">
              <w:t xml:space="preserve"> bimbingan</w:t>
            </w:r>
            <w:r>
              <w:t xml:space="preserve"> yang sudah dilakukan perbaikan.</w:t>
            </w:r>
          </w:p>
        </w:tc>
        <w:tc>
          <w:tcPr>
            <w:tcW w:w="1455" w:type="dxa"/>
          </w:tcPr>
          <w:p w14:paraId="4C21A82A" w14:textId="77777777" w:rsidR="004D4BB3" w:rsidRDefault="004D4BB3" w:rsidP="007866E0">
            <w:pPr>
              <w:jc w:val="center"/>
            </w:pPr>
            <w:r>
              <w:t>Sesuai</w:t>
            </w:r>
          </w:p>
        </w:tc>
      </w:tr>
      <w:tr w:rsidR="00273844" w14:paraId="583E467A" w14:textId="77777777" w:rsidTr="007866E0">
        <w:tc>
          <w:tcPr>
            <w:tcW w:w="1643" w:type="dxa"/>
          </w:tcPr>
          <w:p w14:paraId="25893A27" w14:textId="1C8A9F88" w:rsidR="00273844" w:rsidRDefault="00273844" w:rsidP="007866E0">
            <w:r>
              <w:t>Melihat detail perbaikan revisi mahasiswa bimbingan.</w:t>
            </w:r>
          </w:p>
        </w:tc>
        <w:tc>
          <w:tcPr>
            <w:tcW w:w="1643" w:type="dxa"/>
          </w:tcPr>
          <w:p w14:paraId="1C88BBEB" w14:textId="68AE2772" w:rsidR="00273844" w:rsidRDefault="00B8096C" w:rsidP="007866E0">
            <w:pPr>
              <w:rPr>
                <w:i/>
                <w:iCs/>
              </w:rPr>
            </w:pPr>
            <w:r>
              <w:rPr>
                <w:i/>
                <w:iCs/>
              </w:rPr>
              <w:t>Positive</w:t>
            </w:r>
            <w:r w:rsidRPr="00E3008F">
              <w:rPr>
                <w:i/>
                <w:iCs/>
              </w:rPr>
              <w:t xml:space="preserve"> case</w:t>
            </w:r>
            <w:r>
              <w:t>: menekan tombol detail pada perbaikan revisi mahasiswa</w:t>
            </w:r>
            <w:r w:rsidR="009D6F9C">
              <w:t xml:space="preserve"> bimbingan</w:t>
            </w:r>
            <w:r>
              <w:t>.</w:t>
            </w:r>
          </w:p>
        </w:tc>
        <w:tc>
          <w:tcPr>
            <w:tcW w:w="1634" w:type="dxa"/>
          </w:tcPr>
          <w:p w14:paraId="449DE05E" w14:textId="4AA5383D" w:rsidR="00273844" w:rsidRDefault="00B8096C" w:rsidP="007866E0">
            <w:r>
              <w:t>Menampilkan detail lebih jelas dari perbaik</w:t>
            </w:r>
            <w:r w:rsidR="007D1938">
              <w:t>an pada revisi mahasiswa</w:t>
            </w:r>
            <w:r w:rsidR="009D6F9C">
              <w:t xml:space="preserve"> bimbingan</w:t>
            </w:r>
            <w:r w:rsidR="007D1938">
              <w:t>.</w:t>
            </w:r>
          </w:p>
        </w:tc>
        <w:tc>
          <w:tcPr>
            <w:tcW w:w="1562" w:type="dxa"/>
          </w:tcPr>
          <w:p w14:paraId="77B54040" w14:textId="354F9E7C" w:rsidR="00273844" w:rsidRDefault="007D1938" w:rsidP="007866E0">
            <w:r>
              <w:t>Menampilkan detail lebih jelas dari perbaikan pada revisi mahasiswa</w:t>
            </w:r>
            <w:r w:rsidR="009D6F9C">
              <w:t xml:space="preserve"> bimbingan</w:t>
            </w:r>
            <w:r>
              <w:t>.</w:t>
            </w:r>
          </w:p>
        </w:tc>
        <w:tc>
          <w:tcPr>
            <w:tcW w:w="1455" w:type="dxa"/>
          </w:tcPr>
          <w:p w14:paraId="7F6EC9BD" w14:textId="1E760174" w:rsidR="00273844" w:rsidRDefault="007D1938" w:rsidP="007866E0">
            <w:pPr>
              <w:jc w:val="center"/>
            </w:pPr>
            <w:r>
              <w:t>Sesuai</w:t>
            </w:r>
          </w:p>
        </w:tc>
      </w:tr>
      <w:tr w:rsidR="00273844" w14:paraId="3B974136" w14:textId="77777777" w:rsidTr="007866E0">
        <w:tc>
          <w:tcPr>
            <w:tcW w:w="1643" w:type="dxa"/>
          </w:tcPr>
          <w:p w14:paraId="7DEA3BD8" w14:textId="0CFD044A" w:rsidR="00273844" w:rsidRDefault="00273844" w:rsidP="007866E0">
            <w:r>
              <w:t>Menentukan status perbaikan revisi, apakah diterima atau melakukan revisi ulang.</w:t>
            </w:r>
          </w:p>
        </w:tc>
        <w:tc>
          <w:tcPr>
            <w:tcW w:w="1643" w:type="dxa"/>
          </w:tcPr>
          <w:p w14:paraId="1E06D341" w14:textId="378123CA" w:rsidR="00273844" w:rsidRDefault="007D1938" w:rsidP="007866E0">
            <w:pPr>
              <w:rPr>
                <w:i/>
                <w:iCs/>
              </w:rPr>
            </w:pPr>
            <w:r>
              <w:rPr>
                <w:i/>
                <w:iCs/>
              </w:rPr>
              <w:t>Positive</w:t>
            </w:r>
            <w:r w:rsidRPr="00E3008F">
              <w:rPr>
                <w:i/>
                <w:iCs/>
              </w:rPr>
              <w:t xml:space="preserve"> case</w:t>
            </w:r>
            <w:r>
              <w:t>: menentukan keputusan dari perbaikan revisi yang dikerjakan oleh mahasiswa</w:t>
            </w:r>
            <w:r w:rsidR="009D6F9C">
              <w:t xml:space="preserve"> bimbingan</w:t>
            </w:r>
            <w:r>
              <w:t>.</w:t>
            </w:r>
          </w:p>
        </w:tc>
        <w:tc>
          <w:tcPr>
            <w:tcW w:w="1634" w:type="dxa"/>
          </w:tcPr>
          <w:p w14:paraId="06E33790" w14:textId="2C262D12" w:rsidR="00273844" w:rsidRDefault="008C069E" w:rsidP="007866E0">
            <w:r>
              <w:t>Pelaksanaan sidang skripsi mahasiswa mendapatkan status yang tepat</w:t>
            </w:r>
            <w:r w:rsidR="00796913">
              <w:t xml:space="preserve"> berdasarkan keputusan yang dipilih.</w:t>
            </w:r>
          </w:p>
        </w:tc>
        <w:tc>
          <w:tcPr>
            <w:tcW w:w="1562" w:type="dxa"/>
          </w:tcPr>
          <w:p w14:paraId="55D745B6" w14:textId="103B5116" w:rsidR="00273844" w:rsidRDefault="00796913" w:rsidP="007866E0">
            <w:r>
              <w:t>Pelaksanaan sidang skripsi mahasiswa mendapatkan status yang tepat berdasarkan keputusan yang dipilih.</w:t>
            </w:r>
          </w:p>
        </w:tc>
        <w:tc>
          <w:tcPr>
            <w:tcW w:w="1455" w:type="dxa"/>
          </w:tcPr>
          <w:p w14:paraId="3E9A2C03" w14:textId="5EB4AB18" w:rsidR="00273844" w:rsidRDefault="00796913" w:rsidP="007866E0">
            <w:pPr>
              <w:jc w:val="center"/>
            </w:pPr>
            <w:r>
              <w:t>Sesuai</w:t>
            </w:r>
          </w:p>
        </w:tc>
      </w:tr>
    </w:tbl>
    <w:p w14:paraId="1A440B27" w14:textId="77777777" w:rsidR="004D4BB3" w:rsidRDefault="004D4BB3" w:rsidP="00AF06F3">
      <w:pPr>
        <w:jc w:val="center"/>
      </w:pPr>
    </w:p>
    <w:p w14:paraId="16712CA5" w14:textId="4101BD66" w:rsidR="000314D0" w:rsidRDefault="00B3178B" w:rsidP="00AF06F3">
      <w:pPr>
        <w:jc w:val="center"/>
      </w:pPr>
      <w:bookmarkStart w:id="216" w:name="_Toc171756404"/>
      <w:r>
        <w:t>Tabel</w:t>
      </w:r>
      <w:r w:rsidR="000314D0">
        <w:t xml:space="preserve"> </w:t>
      </w:r>
      <w:r w:rsidR="000314D0">
        <w:fldChar w:fldCharType="begin"/>
      </w:r>
      <w:r w:rsidR="000314D0">
        <w:instrText xml:space="preserve"> SEQ Tabel \* ARABIC </w:instrText>
      </w:r>
      <w:r w:rsidR="000314D0">
        <w:fldChar w:fldCharType="separate"/>
      </w:r>
      <w:r w:rsidR="0067630B">
        <w:rPr>
          <w:noProof/>
        </w:rPr>
        <w:t>55</w:t>
      </w:r>
      <w:r w:rsidR="000314D0">
        <w:fldChar w:fldCharType="end"/>
      </w:r>
      <w:r w:rsidR="00313863">
        <w:t>.</w:t>
      </w:r>
      <w:r w:rsidR="000314D0">
        <w:t xml:space="preserve"> </w:t>
      </w:r>
      <w:r w:rsidR="000314D0" w:rsidRPr="007B4AA2">
        <w:rPr>
          <w:i/>
          <w:iCs/>
        </w:rPr>
        <w:t>Blackbox</w:t>
      </w:r>
      <w:r w:rsidR="000314D0">
        <w:t xml:space="preserve"> menu profile</w:t>
      </w:r>
      <w:r w:rsidR="00B2722B">
        <w:t xml:space="preserve"> dosen pembimbing</w:t>
      </w:r>
      <w:bookmarkEnd w:id="21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4"/>
        <w:gridCol w:w="1519"/>
        <w:gridCol w:w="1698"/>
        <w:gridCol w:w="1556"/>
        <w:gridCol w:w="1520"/>
      </w:tblGrid>
      <w:tr w:rsidR="001B1B89" w14:paraId="35BA459A" w14:textId="77777777" w:rsidTr="007866E0">
        <w:trPr>
          <w:tblHeader/>
        </w:trPr>
        <w:tc>
          <w:tcPr>
            <w:tcW w:w="1644" w:type="dxa"/>
            <w:shd w:val="clear" w:color="auto" w:fill="D9D9D9" w:themeFill="background1" w:themeFillShade="D9"/>
          </w:tcPr>
          <w:p w14:paraId="4CDE81EA" w14:textId="77777777" w:rsidR="001B1B89" w:rsidRDefault="001B1B89" w:rsidP="007866E0">
            <w:pPr>
              <w:jc w:val="center"/>
            </w:pPr>
            <w:r>
              <w:t>Modul</w:t>
            </w:r>
          </w:p>
        </w:tc>
        <w:tc>
          <w:tcPr>
            <w:tcW w:w="1519" w:type="dxa"/>
            <w:shd w:val="clear" w:color="auto" w:fill="D9D9D9" w:themeFill="background1" w:themeFillShade="D9"/>
          </w:tcPr>
          <w:p w14:paraId="0F2AD9E8" w14:textId="77777777" w:rsidR="001B1B89" w:rsidRDefault="001B1B89" w:rsidP="007866E0">
            <w:pPr>
              <w:jc w:val="center"/>
            </w:pPr>
            <w:r>
              <w:t>Skenario Uji</w:t>
            </w:r>
          </w:p>
        </w:tc>
        <w:tc>
          <w:tcPr>
            <w:tcW w:w="1698" w:type="dxa"/>
            <w:shd w:val="clear" w:color="auto" w:fill="D9D9D9" w:themeFill="background1" w:themeFillShade="D9"/>
          </w:tcPr>
          <w:p w14:paraId="79F66255" w14:textId="77777777" w:rsidR="001B1B89" w:rsidRPr="00D027B3" w:rsidRDefault="001B1B89" w:rsidP="007866E0">
            <w:pPr>
              <w:jc w:val="center"/>
              <w:rPr>
                <w:i/>
                <w:iCs/>
              </w:rPr>
            </w:pPr>
            <w:r w:rsidRPr="00D027B3">
              <w:rPr>
                <w:i/>
                <w:iCs/>
              </w:rPr>
              <w:t>Expected Result</w:t>
            </w:r>
          </w:p>
        </w:tc>
        <w:tc>
          <w:tcPr>
            <w:tcW w:w="1556" w:type="dxa"/>
            <w:shd w:val="clear" w:color="auto" w:fill="D9D9D9" w:themeFill="background1" w:themeFillShade="D9"/>
          </w:tcPr>
          <w:p w14:paraId="7C275AE6" w14:textId="77777777" w:rsidR="001B1B89" w:rsidRPr="00D027B3" w:rsidRDefault="001B1B89" w:rsidP="007866E0">
            <w:pPr>
              <w:jc w:val="center"/>
              <w:rPr>
                <w:i/>
                <w:iCs/>
              </w:rPr>
            </w:pPr>
            <w:r w:rsidRPr="00D027B3">
              <w:rPr>
                <w:i/>
                <w:iCs/>
              </w:rPr>
              <w:t>Actual Result</w:t>
            </w:r>
          </w:p>
        </w:tc>
        <w:tc>
          <w:tcPr>
            <w:tcW w:w="1520" w:type="dxa"/>
            <w:shd w:val="clear" w:color="auto" w:fill="D9D9D9" w:themeFill="background1" w:themeFillShade="D9"/>
          </w:tcPr>
          <w:p w14:paraId="0CD72BDC" w14:textId="77777777" w:rsidR="001B1B89" w:rsidRDefault="001B1B89" w:rsidP="007866E0">
            <w:pPr>
              <w:jc w:val="center"/>
            </w:pPr>
            <w:r>
              <w:t>Kesimpulan</w:t>
            </w:r>
          </w:p>
        </w:tc>
      </w:tr>
      <w:tr w:rsidR="001B1B89" w14:paraId="71452252" w14:textId="77777777" w:rsidTr="007866E0">
        <w:tc>
          <w:tcPr>
            <w:tcW w:w="1644" w:type="dxa"/>
          </w:tcPr>
          <w:p w14:paraId="460D0501" w14:textId="77777777" w:rsidR="001B1B89" w:rsidRDefault="001B1B89" w:rsidP="007866E0">
            <w:r>
              <w:t>Menambahkan foto profil dan tanda tangan.</w:t>
            </w:r>
          </w:p>
        </w:tc>
        <w:tc>
          <w:tcPr>
            <w:tcW w:w="1519" w:type="dxa"/>
          </w:tcPr>
          <w:p w14:paraId="7C85CBF4" w14:textId="77777777" w:rsidR="001B1B89" w:rsidRDefault="001B1B89" w:rsidP="007866E0">
            <w:r>
              <w:rPr>
                <w:i/>
                <w:iCs/>
              </w:rPr>
              <w:t>Positive</w:t>
            </w:r>
            <w:r w:rsidRPr="00E3008F">
              <w:rPr>
                <w:i/>
                <w:iCs/>
              </w:rPr>
              <w:t xml:space="preserve"> case</w:t>
            </w:r>
            <w:r>
              <w:t>: melakukan tambah data profile.</w:t>
            </w:r>
          </w:p>
        </w:tc>
        <w:tc>
          <w:tcPr>
            <w:tcW w:w="1698" w:type="dxa"/>
          </w:tcPr>
          <w:p w14:paraId="33EE529E" w14:textId="77777777" w:rsidR="001B1B89" w:rsidRDefault="001B1B89" w:rsidP="007866E0">
            <w:r>
              <w:t>Foto profile dan tanda tangan berhasil ditambahkan.</w:t>
            </w:r>
          </w:p>
        </w:tc>
        <w:tc>
          <w:tcPr>
            <w:tcW w:w="1556" w:type="dxa"/>
          </w:tcPr>
          <w:p w14:paraId="58E43E5B" w14:textId="77777777" w:rsidR="001B1B89" w:rsidRDefault="001B1B89" w:rsidP="007866E0">
            <w:r>
              <w:t>Foto profile dan tanda tangan berhasil ditambahkan</w:t>
            </w:r>
          </w:p>
        </w:tc>
        <w:tc>
          <w:tcPr>
            <w:tcW w:w="1520" w:type="dxa"/>
          </w:tcPr>
          <w:p w14:paraId="4739036C" w14:textId="77777777" w:rsidR="001B1B89" w:rsidRDefault="001B1B89" w:rsidP="007866E0">
            <w:pPr>
              <w:jc w:val="center"/>
            </w:pPr>
            <w:r>
              <w:t>Sesuai</w:t>
            </w:r>
          </w:p>
        </w:tc>
      </w:tr>
      <w:tr w:rsidR="001B1B89" w14:paraId="1FF01EBD" w14:textId="77777777" w:rsidTr="007866E0">
        <w:tc>
          <w:tcPr>
            <w:tcW w:w="1644" w:type="dxa"/>
          </w:tcPr>
          <w:p w14:paraId="044286B3" w14:textId="77777777" w:rsidR="001B1B89" w:rsidRDefault="001B1B89" w:rsidP="007866E0">
            <w:r>
              <w:t>Mengubah foto profil, tanda tangan, dan password.</w:t>
            </w:r>
          </w:p>
        </w:tc>
        <w:tc>
          <w:tcPr>
            <w:tcW w:w="1519" w:type="dxa"/>
          </w:tcPr>
          <w:p w14:paraId="07362B84" w14:textId="77777777" w:rsidR="001B1B89" w:rsidRDefault="001B1B89" w:rsidP="007866E0">
            <w:pPr>
              <w:rPr>
                <w:i/>
                <w:iCs/>
              </w:rPr>
            </w:pPr>
            <w:r>
              <w:rPr>
                <w:i/>
                <w:iCs/>
              </w:rPr>
              <w:t>Positive</w:t>
            </w:r>
            <w:r w:rsidRPr="00E3008F">
              <w:rPr>
                <w:i/>
                <w:iCs/>
              </w:rPr>
              <w:t xml:space="preserve"> case</w:t>
            </w:r>
            <w:r>
              <w:t>: mengubah data profile sesuai dengan format yang ditentukan.</w:t>
            </w:r>
          </w:p>
        </w:tc>
        <w:tc>
          <w:tcPr>
            <w:tcW w:w="1698" w:type="dxa"/>
          </w:tcPr>
          <w:p w14:paraId="44301A0E" w14:textId="77777777" w:rsidR="001B1B89" w:rsidRDefault="001B1B89" w:rsidP="007866E0">
            <w:r>
              <w:t>Foto profile dan tanda tangan berhasil diubah.</w:t>
            </w:r>
          </w:p>
        </w:tc>
        <w:tc>
          <w:tcPr>
            <w:tcW w:w="1556" w:type="dxa"/>
          </w:tcPr>
          <w:p w14:paraId="04646049" w14:textId="77777777" w:rsidR="001B1B89" w:rsidRDefault="001B1B89" w:rsidP="007866E0">
            <w:r>
              <w:t>Foto profile dan tanda tangan berhasil diubah.</w:t>
            </w:r>
          </w:p>
        </w:tc>
        <w:tc>
          <w:tcPr>
            <w:tcW w:w="1520" w:type="dxa"/>
          </w:tcPr>
          <w:p w14:paraId="19CE71CA" w14:textId="77777777" w:rsidR="001B1B89" w:rsidRDefault="001B1B89" w:rsidP="007866E0">
            <w:pPr>
              <w:jc w:val="center"/>
            </w:pPr>
            <w:r>
              <w:t>Sesuai</w:t>
            </w:r>
          </w:p>
        </w:tc>
      </w:tr>
    </w:tbl>
    <w:p w14:paraId="20C8A7EA" w14:textId="77777777" w:rsidR="001B1B89" w:rsidRDefault="001B1B89" w:rsidP="00AF06F3">
      <w:pPr>
        <w:jc w:val="center"/>
      </w:pPr>
    </w:p>
    <w:p w14:paraId="1B14D5A9" w14:textId="04ABCC76" w:rsidR="000314D0" w:rsidRPr="000314D0" w:rsidRDefault="00B3178B" w:rsidP="00AF06F3">
      <w:pPr>
        <w:jc w:val="center"/>
      </w:pPr>
      <w:bookmarkStart w:id="217" w:name="_Toc171756405"/>
      <w:r>
        <w:t>Tabel</w:t>
      </w:r>
      <w:r w:rsidR="000314D0">
        <w:t xml:space="preserve"> </w:t>
      </w:r>
      <w:r w:rsidR="000314D0">
        <w:fldChar w:fldCharType="begin"/>
      </w:r>
      <w:r w:rsidR="000314D0">
        <w:instrText xml:space="preserve"> SEQ Tabel \* ARABIC </w:instrText>
      </w:r>
      <w:r w:rsidR="000314D0">
        <w:fldChar w:fldCharType="separate"/>
      </w:r>
      <w:r w:rsidR="0067630B">
        <w:rPr>
          <w:noProof/>
        </w:rPr>
        <w:t>56</w:t>
      </w:r>
      <w:r w:rsidR="000314D0">
        <w:fldChar w:fldCharType="end"/>
      </w:r>
      <w:r w:rsidR="00313863">
        <w:t>.</w:t>
      </w:r>
      <w:r w:rsidR="000314D0">
        <w:t xml:space="preserve"> </w:t>
      </w:r>
      <w:r w:rsidR="000314D0" w:rsidRPr="007B4AA2">
        <w:rPr>
          <w:i/>
          <w:iCs/>
        </w:rPr>
        <w:t>Blackbox</w:t>
      </w:r>
      <w:r w:rsidR="000314D0">
        <w:t xml:space="preserve"> ganti role</w:t>
      </w:r>
      <w:r w:rsidR="00B2722B">
        <w:t xml:space="preserve"> dosen pembimbing</w:t>
      </w:r>
      <w:bookmarkEnd w:id="21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EC7F88" w14:paraId="269945C2" w14:textId="77777777" w:rsidTr="007866E0">
        <w:trPr>
          <w:tblHeader/>
        </w:trPr>
        <w:tc>
          <w:tcPr>
            <w:tcW w:w="1518" w:type="dxa"/>
            <w:shd w:val="clear" w:color="auto" w:fill="D9D9D9" w:themeFill="background1" w:themeFillShade="D9"/>
          </w:tcPr>
          <w:p w14:paraId="2F6B025C" w14:textId="77777777" w:rsidR="00EC7F88" w:rsidRDefault="00EC7F88" w:rsidP="007866E0">
            <w:pPr>
              <w:jc w:val="center"/>
            </w:pPr>
            <w:r>
              <w:t>Modul</w:t>
            </w:r>
          </w:p>
        </w:tc>
        <w:tc>
          <w:tcPr>
            <w:tcW w:w="1563" w:type="dxa"/>
            <w:shd w:val="clear" w:color="auto" w:fill="D9D9D9" w:themeFill="background1" w:themeFillShade="D9"/>
          </w:tcPr>
          <w:p w14:paraId="3746479C" w14:textId="77777777" w:rsidR="00EC7F88" w:rsidRDefault="00EC7F88" w:rsidP="007866E0">
            <w:pPr>
              <w:jc w:val="center"/>
            </w:pPr>
            <w:r>
              <w:t>Skenario Uji</w:t>
            </w:r>
          </w:p>
        </w:tc>
        <w:tc>
          <w:tcPr>
            <w:tcW w:w="1733" w:type="dxa"/>
            <w:shd w:val="clear" w:color="auto" w:fill="D9D9D9" w:themeFill="background1" w:themeFillShade="D9"/>
          </w:tcPr>
          <w:p w14:paraId="1E35EA64" w14:textId="77777777" w:rsidR="00EC7F88" w:rsidRPr="00D027B3" w:rsidRDefault="00EC7F88" w:rsidP="007866E0">
            <w:pPr>
              <w:jc w:val="center"/>
              <w:rPr>
                <w:i/>
                <w:iCs/>
              </w:rPr>
            </w:pPr>
            <w:r w:rsidRPr="00D027B3">
              <w:rPr>
                <w:i/>
                <w:iCs/>
              </w:rPr>
              <w:t>Expected Result</w:t>
            </w:r>
          </w:p>
        </w:tc>
        <w:tc>
          <w:tcPr>
            <w:tcW w:w="1575" w:type="dxa"/>
            <w:shd w:val="clear" w:color="auto" w:fill="D9D9D9" w:themeFill="background1" w:themeFillShade="D9"/>
          </w:tcPr>
          <w:p w14:paraId="156DB315" w14:textId="77777777" w:rsidR="00EC7F88" w:rsidRPr="00D027B3" w:rsidRDefault="00EC7F88" w:rsidP="007866E0">
            <w:pPr>
              <w:jc w:val="center"/>
              <w:rPr>
                <w:i/>
                <w:iCs/>
              </w:rPr>
            </w:pPr>
            <w:r w:rsidRPr="00D027B3">
              <w:rPr>
                <w:i/>
                <w:iCs/>
              </w:rPr>
              <w:t>Actual Result</w:t>
            </w:r>
          </w:p>
        </w:tc>
        <w:tc>
          <w:tcPr>
            <w:tcW w:w="1548" w:type="dxa"/>
            <w:shd w:val="clear" w:color="auto" w:fill="D9D9D9" w:themeFill="background1" w:themeFillShade="D9"/>
          </w:tcPr>
          <w:p w14:paraId="2C7BDB50" w14:textId="77777777" w:rsidR="00EC7F88" w:rsidRDefault="00EC7F88" w:rsidP="007866E0">
            <w:pPr>
              <w:jc w:val="center"/>
            </w:pPr>
            <w:r>
              <w:t>Kesimpulan</w:t>
            </w:r>
          </w:p>
        </w:tc>
      </w:tr>
      <w:tr w:rsidR="00EC7F88" w14:paraId="56D6A98A" w14:textId="77777777" w:rsidTr="007866E0">
        <w:tc>
          <w:tcPr>
            <w:tcW w:w="1518" w:type="dxa"/>
          </w:tcPr>
          <w:p w14:paraId="6115F812" w14:textId="6AA3D1F7" w:rsidR="00EC7F88" w:rsidRDefault="00EC7F88" w:rsidP="007866E0">
            <w:r>
              <w:t>Dapat mengganti role jika dosen pe</w:t>
            </w:r>
            <w:r w:rsidR="00FB2105">
              <w:t>mbimbing</w:t>
            </w:r>
            <w:r>
              <w:t xml:space="preserve"> memiliki role komite</w:t>
            </w:r>
          </w:p>
        </w:tc>
        <w:tc>
          <w:tcPr>
            <w:tcW w:w="1563" w:type="dxa"/>
          </w:tcPr>
          <w:p w14:paraId="22DAA727" w14:textId="77777777" w:rsidR="00EC7F88" w:rsidRDefault="00EC7F88" w:rsidP="007866E0">
            <w:r>
              <w:rPr>
                <w:i/>
                <w:iCs/>
              </w:rPr>
              <w:t>Positive</w:t>
            </w:r>
            <w:r w:rsidRPr="00E3008F">
              <w:rPr>
                <w:i/>
                <w:iCs/>
              </w:rPr>
              <w:t xml:space="preserve"> case</w:t>
            </w:r>
            <w:r>
              <w:t>: menekan tombol role di pojok kanan atas, lalu melakukan pergantian ke role komite.</w:t>
            </w:r>
          </w:p>
        </w:tc>
        <w:tc>
          <w:tcPr>
            <w:tcW w:w="1733" w:type="dxa"/>
          </w:tcPr>
          <w:p w14:paraId="394B4A20" w14:textId="77777777" w:rsidR="00EC7F88" w:rsidRDefault="00EC7F88" w:rsidP="007866E0">
            <w:r>
              <w:t>Role berubah menjadi komite.</w:t>
            </w:r>
          </w:p>
        </w:tc>
        <w:tc>
          <w:tcPr>
            <w:tcW w:w="1575" w:type="dxa"/>
          </w:tcPr>
          <w:p w14:paraId="186787FE" w14:textId="77777777" w:rsidR="00EC7F88" w:rsidRDefault="00EC7F88" w:rsidP="007866E0">
            <w:r>
              <w:t>Role berubah menjadi komite.</w:t>
            </w:r>
          </w:p>
        </w:tc>
        <w:tc>
          <w:tcPr>
            <w:tcW w:w="1548" w:type="dxa"/>
          </w:tcPr>
          <w:p w14:paraId="56D8D0FF" w14:textId="77777777" w:rsidR="00EC7F88" w:rsidRDefault="00EC7F88" w:rsidP="007866E0">
            <w:pPr>
              <w:jc w:val="center"/>
            </w:pPr>
            <w:r>
              <w:t>Sesuai</w:t>
            </w:r>
          </w:p>
        </w:tc>
      </w:tr>
    </w:tbl>
    <w:p w14:paraId="771E4488" w14:textId="77777777" w:rsidR="000314D0" w:rsidRDefault="000314D0" w:rsidP="000314D0"/>
    <w:p w14:paraId="43F5BE7E" w14:textId="429FDF14" w:rsidR="005B21EF" w:rsidRDefault="005B21EF" w:rsidP="000314D0">
      <w:r>
        <w:t xml:space="preserve">Berikut pada </w:t>
      </w:r>
      <w:r w:rsidR="00B3178B">
        <w:t>Tabel</w:t>
      </w:r>
      <w:r>
        <w:t xml:space="preserve"> </w:t>
      </w:r>
      <w:r w:rsidR="00AE14EE">
        <w:t>5</w:t>
      </w:r>
      <w:r w:rsidR="001129E7">
        <w:t>7</w:t>
      </w:r>
      <w:r w:rsidR="007C2720">
        <w:t xml:space="preserve"> s.d. </w:t>
      </w:r>
      <w:r w:rsidR="00844030">
        <w:t>6</w:t>
      </w:r>
      <w:r w:rsidR="001129E7">
        <w:t>5</w:t>
      </w:r>
      <w:r>
        <w:t xml:space="preserve"> merupakan data hasil pengujian pada role dosen pembimbing.</w:t>
      </w:r>
    </w:p>
    <w:p w14:paraId="3567257C" w14:textId="29658AC9" w:rsidR="00F77E6D" w:rsidRDefault="00B3178B" w:rsidP="007B4AA2">
      <w:pPr>
        <w:jc w:val="center"/>
      </w:pPr>
      <w:bookmarkStart w:id="218" w:name="_Toc171756406"/>
      <w:r>
        <w:t>Tabel</w:t>
      </w:r>
      <w:r w:rsidR="006905FF">
        <w:t xml:space="preserve"> </w:t>
      </w:r>
      <w:r w:rsidR="006905FF">
        <w:fldChar w:fldCharType="begin"/>
      </w:r>
      <w:r w:rsidR="006905FF">
        <w:instrText xml:space="preserve"> SEQ Tabel \* ARABIC </w:instrText>
      </w:r>
      <w:r w:rsidR="006905FF">
        <w:fldChar w:fldCharType="separate"/>
      </w:r>
      <w:r w:rsidR="0067630B">
        <w:rPr>
          <w:noProof/>
        </w:rPr>
        <w:t>57</w:t>
      </w:r>
      <w:r w:rsidR="006905FF">
        <w:fldChar w:fldCharType="end"/>
      </w:r>
      <w:r w:rsidR="00313863">
        <w:t>.</w:t>
      </w:r>
      <w:r w:rsidR="006905FF">
        <w:t xml:space="preserve"> </w:t>
      </w:r>
      <w:r w:rsidR="006905FF" w:rsidRPr="00426A59">
        <w:rPr>
          <w:i/>
          <w:iCs/>
        </w:rPr>
        <w:t>Blackbox authentication</w:t>
      </w:r>
      <w:r w:rsidR="00426A59">
        <w:rPr>
          <w:i/>
          <w:iCs/>
        </w:rPr>
        <w:t xml:space="preserve"> </w:t>
      </w:r>
      <w:r w:rsidR="00426A59">
        <w:t>mahasiswa</w:t>
      </w:r>
      <w:bookmarkEnd w:id="21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4B4C30" w14:paraId="20497C9B" w14:textId="77777777" w:rsidTr="007866E0">
        <w:trPr>
          <w:tblHeader/>
        </w:trPr>
        <w:tc>
          <w:tcPr>
            <w:tcW w:w="1418" w:type="dxa"/>
            <w:shd w:val="clear" w:color="auto" w:fill="D9D9D9" w:themeFill="background1" w:themeFillShade="D9"/>
          </w:tcPr>
          <w:p w14:paraId="013A5866" w14:textId="77777777" w:rsidR="004B4C30" w:rsidRDefault="004B4C30" w:rsidP="007866E0">
            <w:pPr>
              <w:jc w:val="center"/>
            </w:pPr>
            <w:r>
              <w:t>Modul</w:t>
            </w:r>
          </w:p>
        </w:tc>
        <w:tc>
          <w:tcPr>
            <w:tcW w:w="1559" w:type="dxa"/>
            <w:shd w:val="clear" w:color="auto" w:fill="D9D9D9" w:themeFill="background1" w:themeFillShade="D9"/>
          </w:tcPr>
          <w:p w14:paraId="365DE9E4" w14:textId="77777777" w:rsidR="004B4C30" w:rsidRDefault="004B4C30" w:rsidP="007866E0">
            <w:pPr>
              <w:jc w:val="center"/>
            </w:pPr>
            <w:r>
              <w:t>Skenario Uji</w:t>
            </w:r>
          </w:p>
        </w:tc>
        <w:tc>
          <w:tcPr>
            <w:tcW w:w="1778" w:type="dxa"/>
            <w:shd w:val="clear" w:color="auto" w:fill="D9D9D9" w:themeFill="background1" w:themeFillShade="D9"/>
          </w:tcPr>
          <w:p w14:paraId="4BE2A971" w14:textId="77777777" w:rsidR="004B4C30" w:rsidRPr="00D027B3" w:rsidRDefault="004B4C30" w:rsidP="007866E0">
            <w:pPr>
              <w:jc w:val="center"/>
              <w:rPr>
                <w:i/>
                <w:iCs/>
              </w:rPr>
            </w:pPr>
            <w:r w:rsidRPr="00D027B3">
              <w:rPr>
                <w:i/>
                <w:iCs/>
              </w:rPr>
              <w:t>Expected Result</w:t>
            </w:r>
          </w:p>
        </w:tc>
        <w:tc>
          <w:tcPr>
            <w:tcW w:w="1586" w:type="dxa"/>
            <w:shd w:val="clear" w:color="auto" w:fill="D9D9D9" w:themeFill="background1" w:themeFillShade="D9"/>
          </w:tcPr>
          <w:p w14:paraId="518B42A5" w14:textId="77777777" w:rsidR="004B4C30" w:rsidRPr="00D027B3" w:rsidRDefault="004B4C30" w:rsidP="007866E0">
            <w:pPr>
              <w:jc w:val="center"/>
              <w:rPr>
                <w:i/>
                <w:iCs/>
              </w:rPr>
            </w:pPr>
            <w:r w:rsidRPr="00D027B3">
              <w:rPr>
                <w:i/>
                <w:iCs/>
              </w:rPr>
              <w:t>Actual Result</w:t>
            </w:r>
          </w:p>
        </w:tc>
        <w:tc>
          <w:tcPr>
            <w:tcW w:w="1586" w:type="dxa"/>
            <w:shd w:val="clear" w:color="auto" w:fill="D9D9D9" w:themeFill="background1" w:themeFillShade="D9"/>
          </w:tcPr>
          <w:p w14:paraId="668891AD" w14:textId="77777777" w:rsidR="004B4C30" w:rsidRDefault="004B4C30" w:rsidP="007866E0">
            <w:pPr>
              <w:jc w:val="center"/>
            </w:pPr>
            <w:r>
              <w:t>Kesimpulan</w:t>
            </w:r>
          </w:p>
        </w:tc>
      </w:tr>
      <w:tr w:rsidR="004B4C30" w14:paraId="005CF0A7" w14:textId="77777777" w:rsidTr="007866E0">
        <w:tc>
          <w:tcPr>
            <w:tcW w:w="1418" w:type="dxa"/>
          </w:tcPr>
          <w:p w14:paraId="3E3E0938" w14:textId="77777777" w:rsidR="004B4C30" w:rsidRDefault="004B4C30" w:rsidP="007866E0">
            <w:r>
              <w:t>Melakukan login.</w:t>
            </w:r>
          </w:p>
        </w:tc>
        <w:tc>
          <w:tcPr>
            <w:tcW w:w="1559" w:type="dxa"/>
          </w:tcPr>
          <w:p w14:paraId="6CF48B0C" w14:textId="77777777" w:rsidR="004B4C30" w:rsidRDefault="004B4C30" w:rsidP="007866E0">
            <w:r w:rsidRPr="00E3008F">
              <w:rPr>
                <w:i/>
                <w:iCs/>
              </w:rPr>
              <w:t>Positive case</w:t>
            </w:r>
            <w:r>
              <w:t>: memasukkan email dan password dengan benar, lalu tekan tombol login.</w:t>
            </w:r>
          </w:p>
        </w:tc>
        <w:tc>
          <w:tcPr>
            <w:tcW w:w="1778" w:type="dxa"/>
          </w:tcPr>
          <w:p w14:paraId="7C87462A" w14:textId="77777777" w:rsidR="004B4C30" w:rsidRDefault="004B4C30" w:rsidP="007866E0">
            <w:r>
              <w:t>Login berhasil, lalu akan menampilkan halaman home.</w:t>
            </w:r>
          </w:p>
        </w:tc>
        <w:tc>
          <w:tcPr>
            <w:tcW w:w="1586" w:type="dxa"/>
          </w:tcPr>
          <w:p w14:paraId="6C9BAE5E" w14:textId="77777777" w:rsidR="004B4C30" w:rsidRDefault="004B4C30" w:rsidP="007866E0">
            <w:r>
              <w:t>Login berhasil, lalu akan menampilkan halaman home.</w:t>
            </w:r>
          </w:p>
        </w:tc>
        <w:tc>
          <w:tcPr>
            <w:tcW w:w="1586" w:type="dxa"/>
          </w:tcPr>
          <w:p w14:paraId="2B7D48C1" w14:textId="77777777" w:rsidR="004B4C30" w:rsidRDefault="004B4C30" w:rsidP="007866E0">
            <w:pPr>
              <w:jc w:val="center"/>
            </w:pPr>
            <w:r>
              <w:t>Sesuai</w:t>
            </w:r>
          </w:p>
        </w:tc>
      </w:tr>
      <w:tr w:rsidR="004B4C30" w14:paraId="3DBE8386" w14:textId="77777777" w:rsidTr="007866E0">
        <w:tc>
          <w:tcPr>
            <w:tcW w:w="1418" w:type="dxa"/>
          </w:tcPr>
          <w:p w14:paraId="0888F6A9" w14:textId="77777777" w:rsidR="004B4C30" w:rsidRDefault="004B4C30" w:rsidP="007866E0"/>
        </w:tc>
        <w:tc>
          <w:tcPr>
            <w:tcW w:w="1559" w:type="dxa"/>
          </w:tcPr>
          <w:p w14:paraId="096B6985" w14:textId="77777777" w:rsidR="004B4C30" w:rsidRDefault="004B4C30" w:rsidP="007866E0">
            <w:r w:rsidRPr="00E3008F">
              <w:rPr>
                <w:i/>
                <w:iCs/>
              </w:rPr>
              <w:t>Negative case</w:t>
            </w:r>
            <w:r>
              <w:t>: memasukkan email dan password dengan benar, lalu tekan tombol login.</w:t>
            </w:r>
          </w:p>
        </w:tc>
        <w:tc>
          <w:tcPr>
            <w:tcW w:w="1778" w:type="dxa"/>
          </w:tcPr>
          <w:p w14:paraId="78BBD70A" w14:textId="77777777" w:rsidR="004B4C30" w:rsidRDefault="004B4C30" w:rsidP="007866E0">
            <w:r>
              <w:t>Login gagal, lalu akan mendapatkan pesan kesalahan yang sesuai.</w:t>
            </w:r>
          </w:p>
        </w:tc>
        <w:tc>
          <w:tcPr>
            <w:tcW w:w="1586" w:type="dxa"/>
          </w:tcPr>
          <w:p w14:paraId="5935935F" w14:textId="77777777" w:rsidR="004B4C30" w:rsidRDefault="004B4C30" w:rsidP="007866E0">
            <w:r>
              <w:t>Login gagal, lalu akan mendapatkan pesan kesalahan yang sesuai.</w:t>
            </w:r>
          </w:p>
        </w:tc>
        <w:tc>
          <w:tcPr>
            <w:tcW w:w="1586" w:type="dxa"/>
          </w:tcPr>
          <w:p w14:paraId="7763764E" w14:textId="77777777" w:rsidR="004B4C30" w:rsidRDefault="004B4C30" w:rsidP="007866E0">
            <w:pPr>
              <w:jc w:val="center"/>
            </w:pPr>
            <w:r>
              <w:t>Sesuai</w:t>
            </w:r>
          </w:p>
        </w:tc>
      </w:tr>
      <w:tr w:rsidR="004B4C30" w14:paraId="6006BD17" w14:textId="77777777" w:rsidTr="007866E0">
        <w:tc>
          <w:tcPr>
            <w:tcW w:w="1418" w:type="dxa"/>
          </w:tcPr>
          <w:p w14:paraId="50C888D1" w14:textId="77777777" w:rsidR="004B4C30" w:rsidRDefault="004B4C30" w:rsidP="007866E0">
            <w:r>
              <w:t>Melakukan logout.</w:t>
            </w:r>
          </w:p>
        </w:tc>
        <w:tc>
          <w:tcPr>
            <w:tcW w:w="1559" w:type="dxa"/>
          </w:tcPr>
          <w:p w14:paraId="38358B4C" w14:textId="77777777" w:rsidR="004B4C30" w:rsidRDefault="004B4C30" w:rsidP="007866E0">
            <w:r>
              <w:t>Positive case: menekan tombol logout.</w:t>
            </w:r>
          </w:p>
        </w:tc>
        <w:tc>
          <w:tcPr>
            <w:tcW w:w="1778" w:type="dxa"/>
          </w:tcPr>
          <w:p w14:paraId="792DC67C" w14:textId="77777777" w:rsidR="004B4C30" w:rsidRDefault="004B4C30" w:rsidP="007866E0">
            <w:r>
              <w:t>Logout berhasil, lalu menampilkan halaman login.</w:t>
            </w:r>
          </w:p>
        </w:tc>
        <w:tc>
          <w:tcPr>
            <w:tcW w:w="1586" w:type="dxa"/>
          </w:tcPr>
          <w:p w14:paraId="6C24881E" w14:textId="77777777" w:rsidR="004B4C30" w:rsidRDefault="004B4C30" w:rsidP="007866E0">
            <w:r>
              <w:t>Logout berhasil, lalu menampilkan halaman login.</w:t>
            </w:r>
          </w:p>
        </w:tc>
        <w:tc>
          <w:tcPr>
            <w:tcW w:w="1586" w:type="dxa"/>
          </w:tcPr>
          <w:p w14:paraId="5086D784" w14:textId="77777777" w:rsidR="004B4C30" w:rsidRDefault="004B4C30" w:rsidP="007866E0">
            <w:pPr>
              <w:jc w:val="center"/>
            </w:pPr>
            <w:r>
              <w:t>Sesuai</w:t>
            </w:r>
          </w:p>
        </w:tc>
      </w:tr>
      <w:tr w:rsidR="004B4C30" w14:paraId="4EF6B8E4" w14:textId="77777777" w:rsidTr="007866E0">
        <w:tc>
          <w:tcPr>
            <w:tcW w:w="1418" w:type="dxa"/>
          </w:tcPr>
          <w:p w14:paraId="7D9108E6" w14:textId="77777777" w:rsidR="004B4C30" w:rsidRDefault="004B4C30" w:rsidP="007866E0">
            <w:r>
              <w:t>Mendapatkan data pengguna yang sedang login.</w:t>
            </w:r>
          </w:p>
        </w:tc>
        <w:tc>
          <w:tcPr>
            <w:tcW w:w="1559" w:type="dxa"/>
          </w:tcPr>
          <w:p w14:paraId="400F4ED3" w14:textId="77777777" w:rsidR="004B4C30" w:rsidRDefault="004B4C30" w:rsidP="007866E0">
            <w:r>
              <w:t>Positive case: nama profile di pojok kanan atas berubah sesuai dengan pengguna yang sedang login.</w:t>
            </w:r>
          </w:p>
        </w:tc>
        <w:tc>
          <w:tcPr>
            <w:tcW w:w="1778" w:type="dxa"/>
          </w:tcPr>
          <w:p w14:paraId="264FC474" w14:textId="77777777" w:rsidR="004B4C30" w:rsidRDefault="004B4C30" w:rsidP="007866E0">
            <w:r>
              <w:t>Nama profile menampilkan sesuai penggunna yang login.</w:t>
            </w:r>
          </w:p>
        </w:tc>
        <w:tc>
          <w:tcPr>
            <w:tcW w:w="1586" w:type="dxa"/>
          </w:tcPr>
          <w:p w14:paraId="5D305AC6" w14:textId="77777777" w:rsidR="004B4C30" w:rsidRDefault="004B4C30" w:rsidP="007866E0">
            <w:r>
              <w:t>Nama profile menampilkan sesuai penggunna yang login.</w:t>
            </w:r>
          </w:p>
        </w:tc>
        <w:tc>
          <w:tcPr>
            <w:tcW w:w="1586" w:type="dxa"/>
          </w:tcPr>
          <w:p w14:paraId="23174675" w14:textId="77777777" w:rsidR="004B4C30" w:rsidRDefault="004B4C30" w:rsidP="007866E0">
            <w:pPr>
              <w:jc w:val="center"/>
            </w:pPr>
            <w:r>
              <w:t>Sesuai</w:t>
            </w:r>
          </w:p>
        </w:tc>
      </w:tr>
    </w:tbl>
    <w:p w14:paraId="15503709" w14:textId="77777777" w:rsidR="007F65AE" w:rsidRDefault="007F65AE" w:rsidP="007B4AA2">
      <w:pPr>
        <w:jc w:val="center"/>
      </w:pPr>
    </w:p>
    <w:p w14:paraId="7BAF6C7F" w14:textId="10D64723" w:rsidR="00426A59" w:rsidRDefault="00B3178B" w:rsidP="00FB1A8E">
      <w:pPr>
        <w:jc w:val="center"/>
      </w:pPr>
      <w:bookmarkStart w:id="219" w:name="_Toc171756407"/>
      <w:r>
        <w:t>Tabel</w:t>
      </w:r>
      <w:r w:rsidR="00426A59">
        <w:t xml:space="preserve"> </w:t>
      </w:r>
      <w:r w:rsidR="00426A59">
        <w:fldChar w:fldCharType="begin"/>
      </w:r>
      <w:r w:rsidR="00426A59">
        <w:instrText xml:space="preserve"> SEQ Tabel \* ARABIC </w:instrText>
      </w:r>
      <w:r w:rsidR="00426A59">
        <w:fldChar w:fldCharType="separate"/>
      </w:r>
      <w:r w:rsidR="0067630B">
        <w:rPr>
          <w:noProof/>
        </w:rPr>
        <w:t>58</w:t>
      </w:r>
      <w:r w:rsidR="00426A59">
        <w:fldChar w:fldCharType="end"/>
      </w:r>
      <w:r w:rsidR="00313863">
        <w:t>.</w:t>
      </w:r>
      <w:r w:rsidR="00426A59">
        <w:t xml:space="preserve"> </w:t>
      </w:r>
      <w:r w:rsidR="00426A59" w:rsidRPr="00FB1A8E">
        <w:rPr>
          <w:i/>
          <w:iCs/>
        </w:rPr>
        <w:t>Blackbox</w:t>
      </w:r>
      <w:r w:rsidR="00426A59">
        <w:t xml:space="preserve"> Authorization mahasiswa</w:t>
      </w:r>
      <w:bookmarkEnd w:id="21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547"/>
        <w:gridCol w:w="1738"/>
        <w:gridCol w:w="1576"/>
        <w:gridCol w:w="1553"/>
      </w:tblGrid>
      <w:tr w:rsidR="00D3422B" w14:paraId="3EFE8AB0" w14:textId="77777777" w:rsidTr="007866E0">
        <w:trPr>
          <w:tblHeader/>
        </w:trPr>
        <w:tc>
          <w:tcPr>
            <w:tcW w:w="1523" w:type="dxa"/>
            <w:shd w:val="clear" w:color="auto" w:fill="D9D9D9" w:themeFill="background1" w:themeFillShade="D9"/>
          </w:tcPr>
          <w:p w14:paraId="06DE1608" w14:textId="77777777" w:rsidR="00D3422B" w:rsidRDefault="00D3422B" w:rsidP="007866E0">
            <w:pPr>
              <w:jc w:val="center"/>
            </w:pPr>
            <w:r>
              <w:t>Modul</w:t>
            </w:r>
          </w:p>
        </w:tc>
        <w:tc>
          <w:tcPr>
            <w:tcW w:w="1547" w:type="dxa"/>
            <w:shd w:val="clear" w:color="auto" w:fill="D9D9D9" w:themeFill="background1" w:themeFillShade="D9"/>
          </w:tcPr>
          <w:p w14:paraId="10FFEF8D" w14:textId="77777777" w:rsidR="00D3422B" w:rsidRDefault="00D3422B" w:rsidP="007866E0">
            <w:pPr>
              <w:jc w:val="center"/>
            </w:pPr>
            <w:r>
              <w:t>Skenario Uji</w:t>
            </w:r>
          </w:p>
        </w:tc>
        <w:tc>
          <w:tcPr>
            <w:tcW w:w="1738" w:type="dxa"/>
            <w:shd w:val="clear" w:color="auto" w:fill="D9D9D9" w:themeFill="background1" w:themeFillShade="D9"/>
          </w:tcPr>
          <w:p w14:paraId="4595A201" w14:textId="77777777" w:rsidR="00D3422B" w:rsidRPr="00D027B3" w:rsidRDefault="00D3422B" w:rsidP="007866E0">
            <w:pPr>
              <w:jc w:val="center"/>
              <w:rPr>
                <w:i/>
                <w:iCs/>
              </w:rPr>
            </w:pPr>
            <w:r w:rsidRPr="00D027B3">
              <w:rPr>
                <w:i/>
                <w:iCs/>
              </w:rPr>
              <w:t>Expected Result</w:t>
            </w:r>
          </w:p>
        </w:tc>
        <w:tc>
          <w:tcPr>
            <w:tcW w:w="1576" w:type="dxa"/>
            <w:shd w:val="clear" w:color="auto" w:fill="D9D9D9" w:themeFill="background1" w:themeFillShade="D9"/>
          </w:tcPr>
          <w:p w14:paraId="1874D988" w14:textId="77777777" w:rsidR="00D3422B" w:rsidRPr="00D027B3" w:rsidRDefault="00D3422B" w:rsidP="007866E0">
            <w:pPr>
              <w:jc w:val="center"/>
              <w:rPr>
                <w:i/>
                <w:iCs/>
              </w:rPr>
            </w:pPr>
            <w:r w:rsidRPr="00D027B3">
              <w:rPr>
                <w:i/>
                <w:iCs/>
              </w:rPr>
              <w:t>Actual Result</w:t>
            </w:r>
          </w:p>
        </w:tc>
        <w:tc>
          <w:tcPr>
            <w:tcW w:w="1553" w:type="dxa"/>
            <w:shd w:val="clear" w:color="auto" w:fill="D9D9D9" w:themeFill="background1" w:themeFillShade="D9"/>
          </w:tcPr>
          <w:p w14:paraId="55C9EFBA" w14:textId="77777777" w:rsidR="00D3422B" w:rsidRDefault="00D3422B" w:rsidP="007866E0">
            <w:pPr>
              <w:jc w:val="center"/>
            </w:pPr>
            <w:r>
              <w:t>Kesimpulan</w:t>
            </w:r>
          </w:p>
        </w:tc>
      </w:tr>
      <w:tr w:rsidR="00D3422B" w14:paraId="3473CB06" w14:textId="77777777" w:rsidTr="007866E0">
        <w:tc>
          <w:tcPr>
            <w:tcW w:w="1523" w:type="dxa"/>
          </w:tcPr>
          <w:p w14:paraId="461B4CCA" w14:textId="77777777" w:rsidR="00D3422B" w:rsidRDefault="00D3422B" w:rsidP="007866E0">
            <w:r>
              <w:t xml:space="preserve">Membatasi akses penggunaan aplikasi berdasarkan </w:t>
            </w:r>
            <w:r w:rsidRPr="009C4B82">
              <w:rPr>
                <w:i/>
                <w:iCs/>
              </w:rPr>
              <w:t>role</w:t>
            </w:r>
            <w:r>
              <w:t xml:space="preserve"> pengguna dan tidak dapat mengakses data pengguna lain</w:t>
            </w:r>
          </w:p>
        </w:tc>
        <w:tc>
          <w:tcPr>
            <w:tcW w:w="1547" w:type="dxa"/>
          </w:tcPr>
          <w:p w14:paraId="205DCCD5" w14:textId="77777777" w:rsidR="00D3422B" w:rsidRDefault="00D3422B" w:rsidP="007866E0">
            <w:r>
              <w:rPr>
                <w:i/>
                <w:iCs/>
              </w:rPr>
              <w:t>Negative</w:t>
            </w:r>
            <w:r w:rsidRPr="00E3008F">
              <w:rPr>
                <w:i/>
                <w:iCs/>
              </w:rPr>
              <w:t xml:space="preserve"> case</w:t>
            </w:r>
            <w:r>
              <w:t>: mengganti url secara paksa untuk mencoba mengakses data pengguna lain.</w:t>
            </w:r>
          </w:p>
        </w:tc>
        <w:tc>
          <w:tcPr>
            <w:tcW w:w="1738" w:type="dxa"/>
          </w:tcPr>
          <w:p w14:paraId="4987CCFD" w14:textId="77777777" w:rsidR="00D3422B" w:rsidRDefault="00D3422B" w:rsidP="007866E0">
            <w:r>
              <w:t>Mendapatkan status error 404 (</w:t>
            </w:r>
            <w:r w:rsidRPr="00B16914">
              <w:rPr>
                <w:i/>
                <w:iCs/>
              </w:rPr>
              <w:t>Not found</w:t>
            </w:r>
            <w:r>
              <w:t>).</w:t>
            </w:r>
          </w:p>
        </w:tc>
        <w:tc>
          <w:tcPr>
            <w:tcW w:w="1576" w:type="dxa"/>
          </w:tcPr>
          <w:p w14:paraId="79CFD5EE" w14:textId="77777777" w:rsidR="00D3422B" w:rsidRDefault="00D3422B" w:rsidP="007866E0">
            <w:r>
              <w:t>Mendapatkan status error 404 (</w:t>
            </w:r>
            <w:r w:rsidRPr="00B16914">
              <w:rPr>
                <w:i/>
                <w:iCs/>
              </w:rPr>
              <w:t>Not found</w:t>
            </w:r>
            <w:r>
              <w:t>).</w:t>
            </w:r>
          </w:p>
        </w:tc>
        <w:tc>
          <w:tcPr>
            <w:tcW w:w="1553" w:type="dxa"/>
          </w:tcPr>
          <w:p w14:paraId="354F0B5D" w14:textId="77777777" w:rsidR="00D3422B" w:rsidRDefault="00D3422B" w:rsidP="007866E0">
            <w:pPr>
              <w:jc w:val="center"/>
            </w:pPr>
            <w:r>
              <w:t>Sesuai</w:t>
            </w:r>
          </w:p>
        </w:tc>
      </w:tr>
    </w:tbl>
    <w:p w14:paraId="447C1512" w14:textId="77777777" w:rsidR="00EE555E" w:rsidRDefault="00EE555E" w:rsidP="00FB1A8E">
      <w:pPr>
        <w:jc w:val="center"/>
      </w:pPr>
    </w:p>
    <w:p w14:paraId="013BCD4D" w14:textId="7C791BAD" w:rsidR="00020DD3" w:rsidRDefault="00B3178B" w:rsidP="00FB1A8E">
      <w:pPr>
        <w:jc w:val="center"/>
      </w:pPr>
      <w:bookmarkStart w:id="220" w:name="_Toc171756408"/>
      <w:r>
        <w:t>Tabel</w:t>
      </w:r>
      <w:r w:rsidR="00020DD3">
        <w:t xml:space="preserve"> </w:t>
      </w:r>
      <w:r w:rsidR="00020DD3">
        <w:fldChar w:fldCharType="begin"/>
      </w:r>
      <w:r w:rsidR="00020DD3">
        <w:instrText xml:space="preserve"> SEQ Tabel \* ARABIC </w:instrText>
      </w:r>
      <w:r w:rsidR="00020DD3">
        <w:fldChar w:fldCharType="separate"/>
      </w:r>
      <w:r w:rsidR="0067630B">
        <w:rPr>
          <w:noProof/>
        </w:rPr>
        <w:t>59</w:t>
      </w:r>
      <w:r w:rsidR="00020DD3">
        <w:fldChar w:fldCharType="end"/>
      </w:r>
      <w:r w:rsidR="00313863">
        <w:t>.</w:t>
      </w:r>
      <w:r w:rsidR="00020DD3">
        <w:t xml:space="preserve"> </w:t>
      </w:r>
      <w:r w:rsidR="00020DD3" w:rsidRPr="00FB1A8E">
        <w:rPr>
          <w:i/>
          <w:iCs/>
        </w:rPr>
        <w:t>Blackbox</w:t>
      </w:r>
      <w:r w:rsidR="00020DD3">
        <w:t xml:space="preserve"> menu home</w:t>
      </w:r>
      <w:r w:rsidR="006D270C">
        <w:t xml:space="preserve"> mahasiswa</w:t>
      </w:r>
      <w:bookmarkEnd w:id="22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3"/>
        <w:gridCol w:w="1643"/>
        <w:gridCol w:w="1634"/>
        <w:gridCol w:w="1562"/>
        <w:gridCol w:w="1455"/>
      </w:tblGrid>
      <w:tr w:rsidR="00E33C72" w14:paraId="313D59C1" w14:textId="77777777" w:rsidTr="007866E0">
        <w:trPr>
          <w:tblHeader/>
        </w:trPr>
        <w:tc>
          <w:tcPr>
            <w:tcW w:w="1643" w:type="dxa"/>
            <w:shd w:val="clear" w:color="auto" w:fill="D9D9D9" w:themeFill="background1" w:themeFillShade="D9"/>
          </w:tcPr>
          <w:p w14:paraId="519941D9" w14:textId="77777777" w:rsidR="00E33C72" w:rsidRDefault="00E33C72" w:rsidP="007866E0">
            <w:pPr>
              <w:jc w:val="center"/>
            </w:pPr>
            <w:r>
              <w:t>Modul</w:t>
            </w:r>
          </w:p>
        </w:tc>
        <w:tc>
          <w:tcPr>
            <w:tcW w:w="1643" w:type="dxa"/>
            <w:shd w:val="clear" w:color="auto" w:fill="D9D9D9" w:themeFill="background1" w:themeFillShade="D9"/>
          </w:tcPr>
          <w:p w14:paraId="7F8014D8" w14:textId="77777777" w:rsidR="00E33C72" w:rsidRDefault="00E33C72" w:rsidP="007866E0">
            <w:pPr>
              <w:jc w:val="center"/>
            </w:pPr>
            <w:r>
              <w:t>Skenario Uji</w:t>
            </w:r>
          </w:p>
        </w:tc>
        <w:tc>
          <w:tcPr>
            <w:tcW w:w="1634" w:type="dxa"/>
            <w:shd w:val="clear" w:color="auto" w:fill="D9D9D9" w:themeFill="background1" w:themeFillShade="D9"/>
          </w:tcPr>
          <w:p w14:paraId="6FAC9BB3" w14:textId="77777777" w:rsidR="00E33C72" w:rsidRPr="00D027B3" w:rsidRDefault="00E33C72" w:rsidP="007866E0">
            <w:pPr>
              <w:jc w:val="center"/>
              <w:rPr>
                <w:i/>
                <w:iCs/>
              </w:rPr>
            </w:pPr>
            <w:r w:rsidRPr="00D027B3">
              <w:rPr>
                <w:i/>
                <w:iCs/>
              </w:rPr>
              <w:t>Expected Result</w:t>
            </w:r>
          </w:p>
        </w:tc>
        <w:tc>
          <w:tcPr>
            <w:tcW w:w="1562" w:type="dxa"/>
            <w:shd w:val="clear" w:color="auto" w:fill="D9D9D9" w:themeFill="background1" w:themeFillShade="D9"/>
          </w:tcPr>
          <w:p w14:paraId="4BDE1E55" w14:textId="77777777" w:rsidR="00E33C72" w:rsidRPr="00D027B3" w:rsidRDefault="00E33C72" w:rsidP="007866E0">
            <w:pPr>
              <w:jc w:val="center"/>
              <w:rPr>
                <w:i/>
                <w:iCs/>
              </w:rPr>
            </w:pPr>
            <w:r w:rsidRPr="00D027B3">
              <w:rPr>
                <w:i/>
                <w:iCs/>
              </w:rPr>
              <w:t>Actual Result</w:t>
            </w:r>
          </w:p>
        </w:tc>
        <w:tc>
          <w:tcPr>
            <w:tcW w:w="1455" w:type="dxa"/>
            <w:shd w:val="clear" w:color="auto" w:fill="D9D9D9" w:themeFill="background1" w:themeFillShade="D9"/>
          </w:tcPr>
          <w:p w14:paraId="233E89E8" w14:textId="77777777" w:rsidR="00E33C72" w:rsidRDefault="00E33C72" w:rsidP="007866E0">
            <w:pPr>
              <w:jc w:val="center"/>
            </w:pPr>
            <w:r>
              <w:t>Kesimpulan</w:t>
            </w:r>
          </w:p>
        </w:tc>
      </w:tr>
      <w:tr w:rsidR="00E33C72" w14:paraId="755412F6" w14:textId="77777777" w:rsidTr="007866E0">
        <w:tc>
          <w:tcPr>
            <w:tcW w:w="1643" w:type="dxa"/>
          </w:tcPr>
          <w:p w14:paraId="19A91E1A" w14:textId="77777777" w:rsidR="00E33C72" w:rsidRDefault="00E33C72" w:rsidP="007866E0">
            <w:r>
              <w:t>Melihat konten yang tersedia.</w:t>
            </w:r>
          </w:p>
        </w:tc>
        <w:tc>
          <w:tcPr>
            <w:tcW w:w="1643" w:type="dxa"/>
          </w:tcPr>
          <w:p w14:paraId="07F48EE2" w14:textId="77777777" w:rsidR="00E33C72" w:rsidRDefault="00E33C72" w:rsidP="007866E0">
            <w:r>
              <w:rPr>
                <w:i/>
                <w:iCs/>
              </w:rPr>
              <w:t>Positive</w:t>
            </w:r>
            <w:r w:rsidRPr="00E3008F">
              <w:rPr>
                <w:i/>
                <w:iCs/>
              </w:rPr>
              <w:t xml:space="preserve"> case</w:t>
            </w:r>
            <w:r>
              <w:t>: membuka halaman home.</w:t>
            </w:r>
          </w:p>
        </w:tc>
        <w:tc>
          <w:tcPr>
            <w:tcW w:w="1634" w:type="dxa"/>
          </w:tcPr>
          <w:p w14:paraId="4C1A39DC" w14:textId="77777777" w:rsidR="00E33C72" w:rsidRDefault="00E33C72" w:rsidP="007866E0">
            <w:r>
              <w:t>Menampilkan konten yang terdapat pada halaman home.</w:t>
            </w:r>
          </w:p>
        </w:tc>
        <w:tc>
          <w:tcPr>
            <w:tcW w:w="1562" w:type="dxa"/>
          </w:tcPr>
          <w:p w14:paraId="252A8AE2" w14:textId="77777777" w:rsidR="00E33C72" w:rsidRDefault="00E33C72" w:rsidP="007866E0">
            <w:r>
              <w:t>Menampilkan konten yang terdapat pada halaman home.</w:t>
            </w:r>
          </w:p>
        </w:tc>
        <w:tc>
          <w:tcPr>
            <w:tcW w:w="1455" w:type="dxa"/>
          </w:tcPr>
          <w:p w14:paraId="6C1ED165" w14:textId="77777777" w:rsidR="00E33C72" w:rsidRDefault="00E33C72" w:rsidP="007866E0">
            <w:pPr>
              <w:jc w:val="center"/>
            </w:pPr>
            <w:r>
              <w:t>Sesuai</w:t>
            </w:r>
          </w:p>
        </w:tc>
      </w:tr>
    </w:tbl>
    <w:p w14:paraId="15025F08" w14:textId="77777777" w:rsidR="00EE555E" w:rsidRDefault="00EE555E" w:rsidP="00FB1A8E">
      <w:pPr>
        <w:jc w:val="center"/>
      </w:pPr>
    </w:p>
    <w:p w14:paraId="18A26716" w14:textId="1E1B32A4" w:rsidR="00020DD3" w:rsidRDefault="00B3178B" w:rsidP="00FB1A8E">
      <w:pPr>
        <w:jc w:val="center"/>
      </w:pPr>
      <w:bookmarkStart w:id="221" w:name="_Toc171756409"/>
      <w:r>
        <w:t>Tabel</w:t>
      </w:r>
      <w:r w:rsidR="00020DD3">
        <w:t xml:space="preserve"> </w:t>
      </w:r>
      <w:r w:rsidR="00020DD3">
        <w:fldChar w:fldCharType="begin"/>
      </w:r>
      <w:r w:rsidR="00020DD3">
        <w:instrText xml:space="preserve"> SEQ Tabel \* ARABIC </w:instrText>
      </w:r>
      <w:r w:rsidR="00020DD3">
        <w:fldChar w:fldCharType="separate"/>
      </w:r>
      <w:r w:rsidR="0067630B">
        <w:rPr>
          <w:noProof/>
        </w:rPr>
        <w:t>60</w:t>
      </w:r>
      <w:r w:rsidR="00020DD3">
        <w:fldChar w:fldCharType="end"/>
      </w:r>
      <w:r w:rsidR="00313863">
        <w:t>.</w:t>
      </w:r>
      <w:r w:rsidR="00020DD3">
        <w:t xml:space="preserve"> </w:t>
      </w:r>
      <w:r w:rsidR="00020DD3" w:rsidRPr="00FB1A8E">
        <w:rPr>
          <w:i/>
          <w:iCs/>
        </w:rPr>
        <w:t>Blackbox</w:t>
      </w:r>
      <w:r w:rsidR="00020DD3">
        <w:t xml:space="preserve"> menu logbook</w:t>
      </w:r>
      <w:r w:rsidR="003B7D4F">
        <w:t xml:space="preserve"> mahasiswa</w:t>
      </w:r>
      <w:bookmarkEnd w:id="22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EE555E" w14:paraId="0EDF84D8" w14:textId="77777777" w:rsidTr="007866E0">
        <w:trPr>
          <w:tblHeader/>
        </w:trPr>
        <w:tc>
          <w:tcPr>
            <w:tcW w:w="1518" w:type="dxa"/>
            <w:shd w:val="clear" w:color="auto" w:fill="D9D9D9" w:themeFill="background1" w:themeFillShade="D9"/>
          </w:tcPr>
          <w:p w14:paraId="29BC1FC3" w14:textId="77777777" w:rsidR="00EE555E" w:rsidRDefault="00EE555E" w:rsidP="007866E0">
            <w:pPr>
              <w:jc w:val="center"/>
            </w:pPr>
            <w:r>
              <w:t>Modul</w:t>
            </w:r>
          </w:p>
        </w:tc>
        <w:tc>
          <w:tcPr>
            <w:tcW w:w="1563" w:type="dxa"/>
            <w:shd w:val="clear" w:color="auto" w:fill="D9D9D9" w:themeFill="background1" w:themeFillShade="D9"/>
          </w:tcPr>
          <w:p w14:paraId="311B4FD6" w14:textId="77777777" w:rsidR="00EE555E" w:rsidRDefault="00EE555E" w:rsidP="007866E0">
            <w:pPr>
              <w:jc w:val="center"/>
            </w:pPr>
            <w:r>
              <w:t>Skenario Uji</w:t>
            </w:r>
          </w:p>
        </w:tc>
        <w:tc>
          <w:tcPr>
            <w:tcW w:w="1733" w:type="dxa"/>
            <w:shd w:val="clear" w:color="auto" w:fill="D9D9D9" w:themeFill="background1" w:themeFillShade="D9"/>
          </w:tcPr>
          <w:p w14:paraId="7FD28FF7" w14:textId="77777777" w:rsidR="00EE555E" w:rsidRPr="00D027B3" w:rsidRDefault="00EE555E" w:rsidP="007866E0">
            <w:pPr>
              <w:jc w:val="center"/>
              <w:rPr>
                <w:i/>
                <w:iCs/>
              </w:rPr>
            </w:pPr>
            <w:r w:rsidRPr="00D027B3">
              <w:rPr>
                <w:i/>
                <w:iCs/>
              </w:rPr>
              <w:t>Expected Result</w:t>
            </w:r>
          </w:p>
        </w:tc>
        <w:tc>
          <w:tcPr>
            <w:tcW w:w="1575" w:type="dxa"/>
            <w:shd w:val="clear" w:color="auto" w:fill="D9D9D9" w:themeFill="background1" w:themeFillShade="D9"/>
          </w:tcPr>
          <w:p w14:paraId="4BEA0505" w14:textId="77777777" w:rsidR="00EE555E" w:rsidRPr="00D027B3" w:rsidRDefault="00EE555E" w:rsidP="007866E0">
            <w:pPr>
              <w:jc w:val="center"/>
              <w:rPr>
                <w:i/>
                <w:iCs/>
              </w:rPr>
            </w:pPr>
            <w:r w:rsidRPr="00D027B3">
              <w:rPr>
                <w:i/>
                <w:iCs/>
              </w:rPr>
              <w:t>Actual Result</w:t>
            </w:r>
          </w:p>
        </w:tc>
        <w:tc>
          <w:tcPr>
            <w:tcW w:w="1548" w:type="dxa"/>
            <w:shd w:val="clear" w:color="auto" w:fill="D9D9D9" w:themeFill="background1" w:themeFillShade="D9"/>
          </w:tcPr>
          <w:p w14:paraId="6BCF6841" w14:textId="77777777" w:rsidR="00EE555E" w:rsidRDefault="00EE555E" w:rsidP="007866E0">
            <w:pPr>
              <w:jc w:val="center"/>
            </w:pPr>
            <w:r>
              <w:t>Kesimpulan</w:t>
            </w:r>
          </w:p>
        </w:tc>
      </w:tr>
      <w:tr w:rsidR="00EE555E" w14:paraId="1EB4AD77" w14:textId="77777777" w:rsidTr="007866E0">
        <w:tc>
          <w:tcPr>
            <w:tcW w:w="1518" w:type="dxa"/>
          </w:tcPr>
          <w:p w14:paraId="2FF8166E" w14:textId="5A8BF9AD" w:rsidR="00EE555E" w:rsidRDefault="00C24F21" w:rsidP="007866E0">
            <w:r>
              <w:t>Melihat semua daftar logbook yang sudah diajukan.</w:t>
            </w:r>
          </w:p>
        </w:tc>
        <w:tc>
          <w:tcPr>
            <w:tcW w:w="1563" w:type="dxa"/>
          </w:tcPr>
          <w:p w14:paraId="5B814A22" w14:textId="64441840" w:rsidR="00EE555E" w:rsidRDefault="00EE555E" w:rsidP="007866E0">
            <w:r>
              <w:rPr>
                <w:i/>
                <w:iCs/>
              </w:rPr>
              <w:t>Positive</w:t>
            </w:r>
            <w:r w:rsidRPr="00E3008F">
              <w:rPr>
                <w:i/>
                <w:iCs/>
              </w:rPr>
              <w:t xml:space="preserve"> case</w:t>
            </w:r>
            <w:r>
              <w:t xml:space="preserve">: </w:t>
            </w:r>
            <w:r w:rsidR="008320BF">
              <w:t>menuju ke halaman logbook.</w:t>
            </w:r>
          </w:p>
        </w:tc>
        <w:tc>
          <w:tcPr>
            <w:tcW w:w="1733" w:type="dxa"/>
          </w:tcPr>
          <w:p w14:paraId="0A05E1D5" w14:textId="53680A5E" w:rsidR="00EE555E" w:rsidRDefault="00B33F72" w:rsidP="007866E0">
            <w:r>
              <w:t>Menampilkan semua logbook yang telah diajukan.</w:t>
            </w:r>
          </w:p>
        </w:tc>
        <w:tc>
          <w:tcPr>
            <w:tcW w:w="1575" w:type="dxa"/>
          </w:tcPr>
          <w:p w14:paraId="1EB555F0" w14:textId="22674B50" w:rsidR="00EE555E" w:rsidRDefault="00B33F72" w:rsidP="007866E0">
            <w:r>
              <w:t>Menampilkan semua logbook yang telah diajukan.</w:t>
            </w:r>
          </w:p>
        </w:tc>
        <w:tc>
          <w:tcPr>
            <w:tcW w:w="1548" w:type="dxa"/>
          </w:tcPr>
          <w:p w14:paraId="2DAE9C73" w14:textId="77777777" w:rsidR="00EE555E" w:rsidRDefault="00EE555E" w:rsidP="007866E0">
            <w:pPr>
              <w:jc w:val="center"/>
            </w:pPr>
            <w:r>
              <w:t>Sesuai</w:t>
            </w:r>
          </w:p>
        </w:tc>
      </w:tr>
      <w:tr w:rsidR="00D679C3" w14:paraId="566DE6CB" w14:textId="77777777" w:rsidTr="007866E0">
        <w:tc>
          <w:tcPr>
            <w:tcW w:w="1518" w:type="dxa"/>
          </w:tcPr>
          <w:p w14:paraId="15689E78" w14:textId="00BE7F5B" w:rsidR="00D679C3" w:rsidRDefault="00C24F21" w:rsidP="007866E0">
            <w:r>
              <w:t>Melihat detail logbook.</w:t>
            </w:r>
          </w:p>
        </w:tc>
        <w:tc>
          <w:tcPr>
            <w:tcW w:w="1563" w:type="dxa"/>
          </w:tcPr>
          <w:p w14:paraId="699430CA" w14:textId="004D9DFC" w:rsidR="00D679C3" w:rsidRDefault="00C36942" w:rsidP="007866E0">
            <w:pPr>
              <w:rPr>
                <w:i/>
                <w:iCs/>
              </w:rPr>
            </w:pPr>
            <w:r>
              <w:rPr>
                <w:i/>
                <w:iCs/>
              </w:rPr>
              <w:t>Positive</w:t>
            </w:r>
            <w:r w:rsidRPr="00E3008F">
              <w:rPr>
                <w:i/>
                <w:iCs/>
              </w:rPr>
              <w:t xml:space="preserve"> case</w:t>
            </w:r>
            <w:r>
              <w:t>: menekan tombol detail kepada salah satu logbook.</w:t>
            </w:r>
          </w:p>
        </w:tc>
        <w:tc>
          <w:tcPr>
            <w:tcW w:w="1733" w:type="dxa"/>
          </w:tcPr>
          <w:p w14:paraId="7520B55B" w14:textId="7B382A00" w:rsidR="00D679C3" w:rsidRDefault="00C36942" w:rsidP="007866E0">
            <w:r>
              <w:t>Mendapatkan detail logbook bimbingan yang dipilih.</w:t>
            </w:r>
          </w:p>
        </w:tc>
        <w:tc>
          <w:tcPr>
            <w:tcW w:w="1575" w:type="dxa"/>
          </w:tcPr>
          <w:p w14:paraId="02DA6D8E" w14:textId="0AC10A6B" w:rsidR="00D679C3" w:rsidRDefault="00C36942" w:rsidP="007866E0">
            <w:r>
              <w:t>Mendapatkan detail logbook bimbingan yang dipilih.</w:t>
            </w:r>
          </w:p>
        </w:tc>
        <w:tc>
          <w:tcPr>
            <w:tcW w:w="1548" w:type="dxa"/>
          </w:tcPr>
          <w:p w14:paraId="10A9A00E" w14:textId="1E5217A3" w:rsidR="00D679C3" w:rsidRDefault="00C36942" w:rsidP="007866E0">
            <w:pPr>
              <w:jc w:val="center"/>
            </w:pPr>
            <w:r>
              <w:t>Sesuai</w:t>
            </w:r>
          </w:p>
        </w:tc>
      </w:tr>
      <w:tr w:rsidR="00D679C3" w14:paraId="12E5C9B2" w14:textId="77777777" w:rsidTr="007866E0">
        <w:tc>
          <w:tcPr>
            <w:tcW w:w="1518" w:type="dxa"/>
          </w:tcPr>
          <w:p w14:paraId="75BC667E" w14:textId="7AD6CAD8" w:rsidR="00D679C3" w:rsidRDefault="00C24F21" w:rsidP="007866E0">
            <w:r>
              <w:t>Mengajukan logbook.</w:t>
            </w:r>
          </w:p>
        </w:tc>
        <w:tc>
          <w:tcPr>
            <w:tcW w:w="1563" w:type="dxa"/>
          </w:tcPr>
          <w:p w14:paraId="57B4F1B3" w14:textId="03EC9B5C" w:rsidR="00D679C3" w:rsidRPr="00056DC3" w:rsidRDefault="00056DC3" w:rsidP="007866E0">
            <w:r>
              <w:rPr>
                <w:i/>
                <w:iCs/>
              </w:rPr>
              <w:t>Positive case</w:t>
            </w:r>
            <w:r>
              <w:t>: mengajukan pengajuan logbook.</w:t>
            </w:r>
          </w:p>
        </w:tc>
        <w:tc>
          <w:tcPr>
            <w:tcW w:w="1733" w:type="dxa"/>
          </w:tcPr>
          <w:p w14:paraId="53A938AB" w14:textId="63344E95" w:rsidR="00D679C3" w:rsidRDefault="00056DC3" w:rsidP="007866E0">
            <w:r>
              <w:t xml:space="preserve">Logbook berhasil diajukan dan masuk ke </w:t>
            </w:r>
            <w:r w:rsidR="00BC6761">
              <w:t>pengajuan logbook dosen pembimbing.</w:t>
            </w:r>
          </w:p>
        </w:tc>
        <w:tc>
          <w:tcPr>
            <w:tcW w:w="1575" w:type="dxa"/>
          </w:tcPr>
          <w:p w14:paraId="1DEFCD64" w14:textId="601BEFF4" w:rsidR="00D679C3" w:rsidRDefault="00BC6761" w:rsidP="007866E0">
            <w:r>
              <w:t>Logbook berhasil diajukan dan masuk ke pengajuan logbook dosen pembimbing.</w:t>
            </w:r>
          </w:p>
        </w:tc>
        <w:tc>
          <w:tcPr>
            <w:tcW w:w="1548" w:type="dxa"/>
          </w:tcPr>
          <w:p w14:paraId="13A743EE" w14:textId="13B4190A" w:rsidR="00D679C3" w:rsidRDefault="00BC6761" w:rsidP="007866E0">
            <w:pPr>
              <w:jc w:val="center"/>
            </w:pPr>
            <w:r>
              <w:t>Sesuai</w:t>
            </w:r>
          </w:p>
        </w:tc>
      </w:tr>
    </w:tbl>
    <w:p w14:paraId="7470E2DD" w14:textId="77777777" w:rsidR="00EE555E" w:rsidRDefault="00EE555E" w:rsidP="00FB1A8E">
      <w:pPr>
        <w:jc w:val="center"/>
      </w:pPr>
    </w:p>
    <w:p w14:paraId="14962345" w14:textId="2A12FB9F" w:rsidR="000557E4" w:rsidRDefault="00B3178B" w:rsidP="00FB1A8E">
      <w:pPr>
        <w:jc w:val="center"/>
      </w:pPr>
      <w:bookmarkStart w:id="222" w:name="_Toc171756410"/>
      <w:r>
        <w:t>Tabel</w:t>
      </w:r>
      <w:r w:rsidR="000557E4">
        <w:t xml:space="preserve"> </w:t>
      </w:r>
      <w:r w:rsidR="000557E4">
        <w:fldChar w:fldCharType="begin"/>
      </w:r>
      <w:r w:rsidR="000557E4">
        <w:instrText xml:space="preserve"> SEQ Tabel \* ARABIC </w:instrText>
      </w:r>
      <w:r w:rsidR="000557E4">
        <w:fldChar w:fldCharType="separate"/>
      </w:r>
      <w:r w:rsidR="0067630B">
        <w:rPr>
          <w:noProof/>
        </w:rPr>
        <w:t>61</w:t>
      </w:r>
      <w:r w:rsidR="000557E4">
        <w:fldChar w:fldCharType="end"/>
      </w:r>
      <w:r w:rsidR="00313863">
        <w:t>.</w:t>
      </w:r>
      <w:r w:rsidR="000557E4">
        <w:t xml:space="preserve"> </w:t>
      </w:r>
      <w:r w:rsidR="000557E4" w:rsidRPr="00FB1A8E">
        <w:rPr>
          <w:i/>
          <w:iCs/>
        </w:rPr>
        <w:t>Blackbox</w:t>
      </w:r>
      <w:r w:rsidR="000557E4">
        <w:t xml:space="preserve"> menu pengajuan</w:t>
      </w:r>
      <w:r w:rsidR="003B7D4F">
        <w:t xml:space="preserve"> mahasiswa</w:t>
      </w:r>
      <w:bookmarkEnd w:id="22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EE555E" w14:paraId="4C9A6F22" w14:textId="77777777" w:rsidTr="007866E0">
        <w:trPr>
          <w:tblHeader/>
        </w:trPr>
        <w:tc>
          <w:tcPr>
            <w:tcW w:w="1518" w:type="dxa"/>
            <w:shd w:val="clear" w:color="auto" w:fill="D9D9D9" w:themeFill="background1" w:themeFillShade="D9"/>
          </w:tcPr>
          <w:p w14:paraId="56063AEA" w14:textId="77777777" w:rsidR="00EE555E" w:rsidRDefault="00EE555E" w:rsidP="007866E0">
            <w:pPr>
              <w:jc w:val="center"/>
            </w:pPr>
            <w:r>
              <w:t>Modul</w:t>
            </w:r>
          </w:p>
        </w:tc>
        <w:tc>
          <w:tcPr>
            <w:tcW w:w="1563" w:type="dxa"/>
            <w:shd w:val="clear" w:color="auto" w:fill="D9D9D9" w:themeFill="background1" w:themeFillShade="D9"/>
          </w:tcPr>
          <w:p w14:paraId="480EFE1F" w14:textId="77777777" w:rsidR="00EE555E" w:rsidRDefault="00EE555E" w:rsidP="007866E0">
            <w:pPr>
              <w:jc w:val="center"/>
            </w:pPr>
            <w:r>
              <w:t>Skenario Uji</w:t>
            </w:r>
          </w:p>
        </w:tc>
        <w:tc>
          <w:tcPr>
            <w:tcW w:w="1733" w:type="dxa"/>
            <w:shd w:val="clear" w:color="auto" w:fill="D9D9D9" w:themeFill="background1" w:themeFillShade="D9"/>
          </w:tcPr>
          <w:p w14:paraId="0237C04F" w14:textId="77777777" w:rsidR="00EE555E" w:rsidRPr="00D027B3" w:rsidRDefault="00EE555E" w:rsidP="007866E0">
            <w:pPr>
              <w:jc w:val="center"/>
              <w:rPr>
                <w:i/>
                <w:iCs/>
              </w:rPr>
            </w:pPr>
            <w:r w:rsidRPr="00D027B3">
              <w:rPr>
                <w:i/>
                <w:iCs/>
              </w:rPr>
              <w:t>Expected Result</w:t>
            </w:r>
          </w:p>
        </w:tc>
        <w:tc>
          <w:tcPr>
            <w:tcW w:w="1575" w:type="dxa"/>
            <w:shd w:val="clear" w:color="auto" w:fill="D9D9D9" w:themeFill="background1" w:themeFillShade="D9"/>
          </w:tcPr>
          <w:p w14:paraId="2FD95065" w14:textId="77777777" w:rsidR="00EE555E" w:rsidRPr="00D027B3" w:rsidRDefault="00EE555E" w:rsidP="007866E0">
            <w:pPr>
              <w:jc w:val="center"/>
              <w:rPr>
                <w:i/>
                <w:iCs/>
              </w:rPr>
            </w:pPr>
            <w:r w:rsidRPr="00D027B3">
              <w:rPr>
                <w:i/>
                <w:iCs/>
              </w:rPr>
              <w:t>Actual Result</w:t>
            </w:r>
          </w:p>
        </w:tc>
        <w:tc>
          <w:tcPr>
            <w:tcW w:w="1548" w:type="dxa"/>
            <w:shd w:val="clear" w:color="auto" w:fill="D9D9D9" w:themeFill="background1" w:themeFillShade="D9"/>
          </w:tcPr>
          <w:p w14:paraId="3EEE074A" w14:textId="77777777" w:rsidR="00EE555E" w:rsidRDefault="00EE555E" w:rsidP="007866E0">
            <w:pPr>
              <w:jc w:val="center"/>
            </w:pPr>
            <w:r>
              <w:t>Kesimpulan</w:t>
            </w:r>
          </w:p>
        </w:tc>
      </w:tr>
      <w:tr w:rsidR="00EE555E" w14:paraId="18EE5EDE" w14:textId="77777777" w:rsidTr="007866E0">
        <w:tc>
          <w:tcPr>
            <w:tcW w:w="1518" w:type="dxa"/>
          </w:tcPr>
          <w:p w14:paraId="5BA64F9B" w14:textId="22204BE3" w:rsidR="00EE555E" w:rsidRDefault="00CF4258" w:rsidP="007866E0">
            <w:r>
              <w:t>Mengajukan pengajuan judul &amp; pembimbing, seminar proposal, sidang skripsi, dan penyerahan skripsi &amp; alat.</w:t>
            </w:r>
          </w:p>
        </w:tc>
        <w:tc>
          <w:tcPr>
            <w:tcW w:w="1563" w:type="dxa"/>
          </w:tcPr>
          <w:p w14:paraId="1648C880" w14:textId="5AD9B065" w:rsidR="00EE555E" w:rsidRDefault="00EE555E" w:rsidP="007866E0">
            <w:r>
              <w:rPr>
                <w:i/>
                <w:iCs/>
              </w:rPr>
              <w:t>Positive</w:t>
            </w:r>
            <w:r w:rsidRPr="00E3008F">
              <w:rPr>
                <w:i/>
                <w:iCs/>
              </w:rPr>
              <w:t xml:space="preserve"> case</w:t>
            </w:r>
            <w:r>
              <w:t xml:space="preserve">: </w:t>
            </w:r>
            <w:r w:rsidR="007454F3">
              <w:t>melakukan salah satu dari pengajuan yang ada di menu pengajuan.</w:t>
            </w:r>
          </w:p>
        </w:tc>
        <w:tc>
          <w:tcPr>
            <w:tcW w:w="1733" w:type="dxa"/>
          </w:tcPr>
          <w:p w14:paraId="01408C27" w14:textId="1A210FD2" w:rsidR="00EE555E" w:rsidRDefault="00335DD2" w:rsidP="007866E0">
            <w:r>
              <w:t>Pengajuan berhasil diajukan.</w:t>
            </w:r>
          </w:p>
        </w:tc>
        <w:tc>
          <w:tcPr>
            <w:tcW w:w="1575" w:type="dxa"/>
          </w:tcPr>
          <w:p w14:paraId="244D69BE" w14:textId="06533E8A" w:rsidR="00EE555E" w:rsidRDefault="00335DD2" w:rsidP="007866E0">
            <w:r>
              <w:t>Pengajuan berhasil diajukan.</w:t>
            </w:r>
          </w:p>
        </w:tc>
        <w:tc>
          <w:tcPr>
            <w:tcW w:w="1548" w:type="dxa"/>
          </w:tcPr>
          <w:p w14:paraId="48DE72FE" w14:textId="77777777" w:rsidR="00EE555E" w:rsidRDefault="00EE555E" w:rsidP="007866E0">
            <w:pPr>
              <w:jc w:val="center"/>
            </w:pPr>
            <w:r>
              <w:t>Sesuai</w:t>
            </w:r>
          </w:p>
        </w:tc>
      </w:tr>
    </w:tbl>
    <w:p w14:paraId="1E69A5B1" w14:textId="77777777" w:rsidR="00EE555E" w:rsidRDefault="00EE555E" w:rsidP="00FB1A8E">
      <w:pPr>
        <w:jc w:val="center"/>
      </w:pPr>
    </w:p>
    <w:p w14:paraId="696C93DC" w14:textId="2775927B" w:rsidR="000923D4" w:rsidRDefault="00B3178B" w:rsidP="00FB1A8E">
      <w:pPr>
        <w:jc w:val="center"/>
      </w:pPr>
      <w:bookmarkStart w:id="223" w:name="_Toc171756411"/>
      <w:r>
        <w:t>Tabel</w:t>
      </w:r>
      <w:r w:rsidR="000923D4">
        <w:t xml:space="preserve"> </w:t>
      </w:r>
      <w:r w:rsidR="000923D4">
        <w:fldChar w:fldCharType="begin"/>
      </w:r>
      <w:r w:rsidR="000923D4">
        <w:instrText xml:space="preserve"> SEQ Tabel \* ARABIC </w:instrText>
      </w:r>
      <w:r w:rsidR="000923D4">
        <w:fldChar w:fldCharType="separate"/>
      </w:r>
      <w:r w:rsidR="0067630B">
        <w:rPr>
          <w:noProof/>
        </w:rPr>
        <w:t>62</w:t>
      </w:r>
      <w:r w:rsidR="000923D4">
        <w:fldChar w:fldCharType="end"/>
      </w:r>
      <w:r w:rsidR="00313863">
        <w:t>.</w:t>
      </w:r>
      <w:r w:rsidR="000923D4">
        <w:t xml:space="preserve"> </w:t>
      </w:r>
      <w:r w:rsidR="000923D4" w:rsidRPr="00FB1A8E">
        <w:rPr>
          <w:i/>
          <w:iCs/>
        </w:rPr>
        <w:t>Blackbox</w:t>
      </w:r>
      <w:r w:rsidR="000923D4">
        <w:t xml:space="preserve"> menu informasi</w:t>
      </w:r>
      <w:r w:rsidR="00853051">
        <w:t xml:space="preserve"> mahasiswa</w:t>
      </w:r>
      <w:bookmarkEnd w:id="22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EE555E" w14:paraId="06D7FC8B" w14:textId="77777777" w:rsidTr="007866E0">
        <w:trPr>
          <w:tblHeader/>
        </w:trPr>
        <w:tc>
          <w:tcPr>
            <w:tcW w:w="1518" w:type="dxa"/>
            <w:shd w:val="clear" w:color="auto" w:fill="D9D9D9" w:themeFill="background1" w:themeFillShade="D9"/>
          </w:tcPr>
          <w:p w14:paraId="28E52C07" w14:textId="77777777" w:rsidR="00EE555E" w:rsidRDefault="00EE555E" w:rsidP="007866E0">
            <w:pPr>
              <w:jc w:val="center"/>
            </w:pPr>
            <w:r>
              <w:t>Modul</w:t>
            </w:r>
          </w:p>
        </w:tc>
        <w:tc>
          <w:tcPr>
            <w:tcW w:w="1563" w:type="dxa"/>
            <w:shd w:val="clear" w:color="auto" w:fill="D9D9D9" w:themeFill="background1" w:themeFillShade="D9"/>
          </w:tcPr>
          <w:p w14:paraId="7AD6DB7C" w14:textId="77777777" w:rsidR="00EE555E" w:rsidRDefault="00EE555E" w:rsidP="007866E0">
            <w:pPr>
              <w:jc w:val="center"/>
            </w:pPr>
            <w:r>
              <w:t>Skenario Uji</w:t>
            </w:r>
          </w:p>
        </w:tc>
        <w:tc>
          <w:tcPr>
            <w:tcW w:w="1733" w:type="dxa"/>
            <w:shd w:val="clear" w:color="auto" w:fill="D9D9D9" w:themeFill="background1" w:themeFillShade="D9"/>
          </w:tcPr>
          <w:p w14:paraId="1FAF272C" w14:textId="77777777" w:rsidR="00EE555E" w:rsidRPr="00D027B3" w:rsidRDefault="00EE555E" w:rsidP="007866E0">
            <w:pPr>
              <w:jc w:val="center"/>
              <w:rPr>
                <w:i/>
                <w:iCs/>
              </w:rPr>
            </w:pPr>
            <w:r w:rsidRPr="00D027B3">
              <w:rPr>
                <w:i/>
                <w:iCs/>
              </w:rPr>
              <w:t>Expected Result</w:t>
            </w:r>
          </w:p>
        </w:tc>
        <w:tc>
          <w:tcPr>
            <w:tcW w:w="1575" w:type="dxa"/>
            <w:shd w:val="clear" w:color="auto" w:fill="D9D9D9" w:themeFill="background1" w:themeFillShade="D9"/>
          </w:tcPr>
          <w:p w14:paraId="1D7E9808" w14:textId="77777777" w:rsidR="00EE555E" w:rsidRPr="00D027B3" w:rsidRDefault="00EE555E" w:rsidP="007866E0">
            <w:pPr>
              <w:jc w:val="center"/>
              <w:rPr>
                <w:i/>
                <w:iCs/>
              </w:rPr>
            </w:pPr>
            <w:r w:rsidRPr="00D027B3">
              <w:rPr>
                <w:i/>
                <w:iCs/>
              </w:rPr>
              <w:t>Actual Result</w:t>
            </w:r>
          </w:p>
        </w:tc>
        <w:tc>
          <w:tcPr>
            <w:tcW w:w="1548" w:type="dxa"/>
            <w:shd w:val="clear" w:color="auto" w:fill="D9D9D9" w:themeFill="background1" w:themeFillShade="D9"/>
          </w:tcPr>
          <w:p w14:paraId="1C9B249B" w14:textId="77777777" w:rsidR="00EE555E" w:rsidRDefault="00EE555E" w:rsidP="007866E0">
            <w:pPr>
              <w:jc w:val="center"/>
            </w:pPr>
            <w:r>
              <w:t>Kesimpulan</w:t>
            </w:r>
          </w:p>
        </w:tc>
      </w:tr>
      <w:tr w:rsidR="00A53BAF" w14:paraId="4A1EFA10" w14:textId="77777777" w:rsidTr="007866E0">
        <w:tc>
          <w:tcPr>
            <w:tcW w:w="1518" w:type="dxa"/>
          </w:tcPr>
          <w:p w14:paraId="270016BF" w14:textId="0C3E4AAA" w:rsidR="00A53BAF" w:rsidRDefault="00A53BAF" w:rsidP="00A53BAF">
            <w:r>
              <w:t>Melihat daftar informasi dari semua pengajuan yang dilakukan.</w:t>
            </w:r>
          </w:p>
        </w:tc>
        <w:tc>
          <w:tcPr>
            <w:tcW w:w="1563" w:type="dxa"/>
          </w:tcPr>
          <w:p w14:paraId="49756458" w14:textId="3D152188" w:rsidR="00A53BAF" w:rsidRDefault="00A53BAF" w:rsidP="00A53BAF">
            <w:r>
              <w:rPr>
                <w:i/>
                <w:iCs/>
              </w:rPr>
              <w:t>Positive</w:t>
            </w:r>
            <w:r w:rsidRPr="00E3008F">
              <w:rPr>
                <w:i/>
                <w:iCs/>
              </w:rPr>
              <w:t xml:space="preserve"> case</w:t>
            </w:r>
            <w:r>
              <w:t>: membuka menu informasi.</w:t>
            </w:r>
          </w:p>
        </w:tc>
        <w:tc>
          <w:tcPr>
            <w:tcW w:w="1733" w:type="dxa"/>
          </w:tcPr>
          <w:p w14:paraId="37975E55" w14:textId="3912F6A9" w:rsidR="00A53BAF" w:rsidRDefault="00A53BAF" w:rsidP="00A53BAF">
            <w:r>
              <w:t>Mendapatkan semua informasi terkait berbagai pengajuan.</w:t>
            </w:r>
          </w:p>
        </w:tc>
        <w:tc>
          <w:tcPr>
            <w:tcW w:w="1575" w:type="dxa"/>
          </w:tcPr>
          <w:p w14:paraId="450ABEF7" w14:textId="7679BBA3" w:rsidR="00A53BAF" w:rsidRDefault="00A53BAF" w:rsidP="00A53BAF">
            <w:r>
              <w:t>Mendapatkan semua informasi terkait berbagai pengajuan.</w:t>
            </w:r>
          </w:p>
        </w:tc>
        <w:tc>
          <w:tcPr>
            <w:tcW w:w="1548" w:type="dxa"/>
          </w:tcPr>
          <w:p w14:paraId="484CECA3" w14:textId="77777777" w:rsidR="00A53BAF" w:rsidRDefault="00A53BAF" w:rsidP="00A53BAF">
            <w:pPr>
              <w:jc w:val="center"/>
            </w:pPr>
            <w:r>
              <w:t>Sesuai</w:t>
            </w:r>
          </w:p>
        </w:tc>
      </w:tr>
      <w:tr w:rsidR="00A53BAF" w14:paraId="2EF7F01B" w14:textId="77777777" w:rsidTr="007866E0">
        <w:tc>
          <w:tcPr>
            <w:tcW w:w="1518" w:type="dxa"/>
          </w:tcPr>
          <w:p w14:paraId="2B1D24B1" w14:textId="7B177585" w:rsidR="00A53BAF" w:rsidRDefault="00A53BAF" w:rsidP="00A53BAF">
            <w:r>
              <w:t>Melihat detail pengajuan.</w:t>
            </w:r>
          </w:p>
        </w:tc>
        <w:tc>
          <w:tcPr>
            <w:tcW w:w="1563" w:type="dxa"/>
          </w:tcPr>
          <w:p w14:paraId="18155AF7" w14:textId="6895CA8B" w:rsidR="00A53BAF" w:rsidRDefault="0035051E" w:rsidP="00A53BAF">
            <w:pPr>
              <w:rPr>
                <w:i/>
                <w:iCs/>
              </w:rPr>
            </w:pPr>
            <w:r>
              <w:rPr>
                <w:i/>
                <w:iCs/>
              </w:rPr>
              <w:t>Positive</w:t>
            </w:r>
            <w:r w:rsidRPr="00E3008F">
              <w:rPr>
                <w:i/>
                <w:iCs/>
              </w:rPr>
              <w:t xml:space="preserve"> case</w:t>
            </w:r>
            <w:r>
              <w:t>: memilih salah satu informasi yang ingin dilihat dengan menekan tombol detail.</w:t>
            </w:r>
          </w:p>
        </w:tc>
        <w:tc>
          <w:tcPr>
            <w:tcW w:w="1733" w:type="dxa"/>
          </w:tcPr>
          <w:p w14:paraId="064F8635" w14:textId="4C2C24B5" w:rsidR="00A53BAF" w:rsidRDefault="0035051E" w:rsidP="00A53BAF">
            <w:r>
              <w:t>Menampilkan detail dari informasi yang di</w:t>
            </w:r>
            <w:r w:rsidR="00AC4496">
              <w:t>pilih</w:t>
            </w:r>
            <w:r>
              <w:t>.</w:t>
            </w:r>
          </w:p>
        </w:tc>
        <w:tc>
          <w:tcPr>
            <w:tcW w:w="1575" w:type="dxa"/>
          </w:tcPr>
          <w:p w14:paraId="33DC55E1" w14:textId="0ACF16FA" w:rsidR="00A53BAF" w:rsidRDefault="00B24E89" w:rsidP="00A53BAF">
            <w:r>
              <w:t>Menampilkan detail dari informasi yang dipilih.</w:t>
            </w:r>
          </w:p>
        </w:tc>
        <w:tc>
          <w:tcPr>
            <w:tcW w:w="1548" w:type="dxa"/>
          </w:tcPr>
          <w:p w14:paraId="26D75C2D" w14:textId="0EA894BD" w:rsidR="00A53BAF" w:rsidRDefault="00B24E89" w:rsidP="00A53BAF">
            <w:pPr>
              <w:jc w:val="center"/>
            </w:pPr>
            <w:r>
              <w:t>Sesuai</w:t>
            </w:r>
          </w:p>
        </w:tc>
      </w:tr>
    </w:tbl>
    <w:p w14:paraId="7DC926DF" w14:textId="77777777" w:rsidR="00EE555E" w:rsidRDefault="00EE555E" w:rsidP="00FB1A8E">
      <w:pPr>
        <w:jc w:val="center"/>
      </w:pPr>
    </w:p>
    <w:p w14:paraId="37320AA9" w14:textId="34F36A31" w:rsidR="0063482B" w:rsidRDefault="00B3178B" w:rsidP="00FB1A8E">
      <w:pPr>
        <w:jc w:val="center"/>
      </w:pPr>
      <w:bookmarkStart w:id="224" w:name="_Toc171756412"/>
      <w:r>
        <w:t>Tabel</w:t>
      </w:r>
      <w:r w:rsidR="0063482B">
        <w:t xml:space="preserve"> </w:t>
      </w:r>
      <w:r w:rsidR="0063482B">
        <w:fldChar w:fldCharType="begin"/>
      </w:r>
      <w:r w:rsidR="0063482B">
        <w:instrText xml:space="preserve"> SEQ Tabel \* ARABIC </w:instrText>
      </w:r>
      <w:r w:rsidR="0063482B">
        <w:fldChar w:fldCharType="separate"/>
      </w:r>
      <w:r w:rsidR="0067630B">
        <w:rPr>
          <w:noProof/>
        </w:rPr>
        <w:t>63</w:t>
      </w:r>
      <w:r w:rsidR="0063482B">
        <w:fldChar w:fldCharType="end"/>
      </w:r>
      <w:r w:rsidR="00313863">
        <w:t>.</w:t>
      </w:r>
      <w:r w:rsidR="00FF419E">
        <w:t xml:space="preserve"> </w:t>
      </w:r>
      <w:r w:rsidR="00FF419E" w:rsidRPr="00FB1A8E">
        <w:rPr>
          <w:i/>
          <w:iCs/>
        </w:rPr>
        <w:t>Blackbox</w:t>
      </w:r>
      <w:r w:rsidR="00FF419E">
        <w:t xml:space="preserve"> menu skripsi</w:t>
      </w:r>
      <w:r w:rsidR="00345730">
        <w:t xml:space="preserve"> mahasiswa</w:t>
      </w:r>
      <w:bookmarkEnd w:id="22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4"/>
        <w:gridCol w:w="1616"/>
        <w:gridCol w:w="1647"/>
        <w:gridCol w:w="1563"/>
        <w:gridCol w:w="1467"/>
      </w:tblGrid>
      <w:tr w:rsidR="00533853" w14:paraId="7E0FE4CE" w14:textId="77777777" w:rsidTr="007866E0">
        <w:trPr>
          <w:tblHeader/>
        </w:trPr>
        <w:tc>
          <w:tcPr>
            <w:tcW w:w="1518" w:type="dxa"/>
            <w:shd w:val="clear" w:color="auto" w:fill="D9D9D9" w:themeFill="background1" w:themeFillShade="D9"/>
          </w:tcPr>
          <w:p w14:paraId="084305C0" w14:textId="77777777" w:rsidR="00EE555E" w:rsidRDefault="00EE555E" w:rsidP="007866E0">
            <w:pPr>
              <w:jc w:val="center"/>
            </w:pPr>
            <w:r>
              <w:t>Modul</w:t>
            </w:r>
          </w:p>
        </w:tc>
        <w:tc>
          <w:tcPr>
            <w:tcW w:w="1563" w:type="dxa"/>
            <w:shd w:val="clear" w:color="auto" w:fill="D9D9D9" w:themeFill="background1" w:themeFillShade="D9"/>
          </w:tcPr>
          <w:p w14:paraId="0E404D3A" w14:textId="77777777" w:rsidR="00EE555E" w:rsidRDefault="00EE555E" w:rsidP="007866E0">
            <w:pPr>
              <w:jc w:val="center"/>
            </w:pPr>
            <w:r>
              <w:t>Skenario Uji</w:t>
            </w:r>
          </w:p>
        </w:tc>
        <w:tc>
          <w:tcPr>
            <w:tcW w:w="1733" w:type="dxa"/>
            <w:shd w:val="clear" w:color="auto" w:fill="D9D9D9" w:themeFill="background1" w:themeFillShade="D9"/>
          </w:tcPr>
          <w:p w14:paraId="53DF5F91" w14:textId="77777777" w:rsidR="00EE555E" w:rsidRPr="00D027B3" w:rsidRDefault="00EE555E" w:rsidP="007866E0">
            <w:pPr>
              <w:jc w:val="center"/>
              <w:rPr>
                <w:i/>
                <w:iCs/>
              </w:rPr>
            </w:pPr>
            <w:r w:rsidRPr="00D027B3">
              <w:rPr>
                <w:i/>
                <w:iCs/>
              </w:rPr>
              <w:t>Expected Result</w:t>
            </w:r>
          </w:p>
        </w:tc>
        <w:tc>
          <w:tcPr>
            <w:tcW w:w="1575" w:type="dxa"/>
            <w:shd w:val="clear" w:color="auto" w:fill="D9D9D9" w:themeFill="background1" w:themeFillShade="D9"/>
          </w:tcPr>
          <w:p w14:paraId="3B62320A" w14:textId="77777777" w:rsidR="00EE555E" w:rsidRPr="00D027B3" w:rsidRDefault="00EE555E" w:rsidP="007866E0">
            <w:pPr>
              <w:jc w:val="center"/>
              <w:rPr>
                <w:i/>
                <w:iCs/>
              </w:rPr>
            </w:pPr>
            <w:r w:rsidRPr="00D027B3">
              <w:rPr>
                <w:i/>
                <w:iCs/>
              </w:rPr>
              <w:t>Actual Result</w:t>
            </w:r>
          </w:p>
        </w:tc>
        <w:tc>
          <w:tcPr>
            <w:tcW w:w="1548" w:type="dxa"/>
            <w:shd w:val="clear" w:color="auto" w:fill="D9D9D9" w:themeFill="background1" w:themeFillShade="D9"/>
          </w:tcPr>
          <w:p w14:paraId="412686D8" w14:textId="77777777" w:rsidR="00EE555E" w:rsidRDefault="00EE555E" w:rsidP="007866E0">
            <w:pPr>
              <w:jc w:val="center"/>
            </w:pPr>
            <w:r>
              <w:t>Kesimpulan</w:t>
            </w:r>
          </w:p>
        </w:tc>
      </w:tr>
      <w:tr w:rsidR="00533853" w14:paraId="7131417A" w14:textId="77777777" w:rsidTr="007866E0">
        <w:tc>
          <w:tcPr>
            <w:tcW w:w="1518" w:type="dxa"/>
          </w:tcPr>
          <w:p w14:paraId="42C9B8F5" w14:textId="36142512" w:rsidR="00EE555E" w:rsidRDefault="00194C4D" w:rsidP="007866E0">
            <w:r>
              <w:t>Melihat data skripsi.</w:t>
            </w:r>
          </w:p>
        </w:tc>
        <w:tc>
          <w:tcPr>
            <w:tcW w:w="1563" w:type="dxa"/>
          </w:tcPr>
          <w:p w14:paraId="4FC96E3D" w14:textId="0A90C660" w:rsidR="00EE555E" w:rsidRDefault="00EE555E" w:rsidP="007866E0">
            <w:r>
              <w:rPr>
                <w:i/>
                <w:iCs/>
              </w:rPr>
              <w:t>Positive</w:t>
            </w:r>
            <w:r w:rsidRPr="00E3008F">
              <w:rPr>
                <w:i/>
                <w:iCs/>
              </w:rPr>
              <w:t xml:space="preserve"> case</w:t>
            </w:r>
            <w:r>
              <w:t xml:space="preserve">: </w:t>
            </w:r>
            <w:r w:rsidR="00687558">
              <w:t>membuka menu skripsi.</w:t>
            </w:r>
          </w:p>
        </w:tc>
        <w:tc>
          <w:tcPr>
            <w:tcW w:w="1733" w:type="dxa"/>
          </w:tcPr>
          <w:p w14:paraId="7D96EED3" w14:textId="38BAB446" w:rsidR="00EE555E" w:rsidRDefault="00687558" w:rsidP="007866E0">
            <w:r>
              <w:t>Menampilkan data skripsi</w:t>
            </w:r>
            <w:r w:rsidR="001F2513">
              <w:t xml:space="preserve"> yang dimiliki.</w:t>
            </w:r>
          </w:p>
        </w:tc>
        <w:tc>
          <w:tcPr>
            <w:tcW w:w="1575" w:type="dxa"/>
          </w:tcPr>
          <w:p w14:paraId="22551E99" w14:textId="1CB4EA38" w:rsidR="00EE555E" w:rsidRDefault="001F2513" w:rsidP="007866E0">
            <w:r>
              <w:t>Menampilkan data skripsi yang dimiliki.</w:t>
            </w:r>
          </w:p>
        </w:tc>
        <w:tc>
          <w:tcPr>
            <w:tcW w:w="1548" w:type="dxa"/>
          </w:tcPr>
          <w:p w14:paraId="3683967E" w14:textId="77777777" w:rsidR="00EE555E" w:rsidRDefault="00EE555E" w:rsidP="007866E0">
            <w:pPr>
              <w:jc w:val="center"/>
            </w:pPr>
            <w:r>
              <w:t>Sesuai</w:t>
            </w:r>
          </w:p>
        </w:tc>
      </w:tr>
      <w:tr w:rsidR="00533853" w14:paraId="3EECD508" w14:textId="77777777" w:rsidTr="007866E0">
        <w:tc>
          <w:tcPr>
            <w:tcW w:w="1518" w:type="dxa"/>
          </w:tcPr>
          <w:p w14:paraId="7D9BEEB7" w14:textId="736ECE88" w:rsidR="00194C4D" w:rsidRDefault="00194C4D" w:rsidP="007866E0">
            <w:r>
              <w:t>Menambahkan data skripsi.</w:t>
            </w:r>
          </w:p>
        </w:tc>
        <w:tc>
          <w:tcPr>
            <w:tcW w:w="1563" w:type="dxa"/>
          </w:tcPr>
          <w:p w14:paraId="6221E7DA" w14:textId="0AFD54BB" w:rsidR="00194C4D" w:rsidRDefault="00533853" w:rsidP="007866E0">
            <w:pPr>
              <w:rPr>
                <w:i/>
                <w:iCs/>
              </w:rPr>
            </w:pPr>
            <w:r>
              <w:rPr>
                <w:i/>
                <w:iCs/>
              </w:rPr>
              <w:t>Positive</w:t>
            </w:r>
            <w:r w:rsidRPr="00E3008F">
              <w:rPr>
                <w:i/>
                <w:iCs/>
              </w:rPr>
              <w:t xml:space="preserve"> case</w:t>
            </w:r>
            <w:r>
              <w:t>: menambahkan file skripsi untuk pertama kalinya.</w:t>
            </w:r>
            <w:r>
              <w:rPr>
                <w:i/>
                <w:iCs/>
              </w:rPr>
              <w:t xml:space="preserve"> </w:t>
            </w:r>
          </w:p>
        </w:tc>
        <w:tc>
          <w:tcPr>
            <w:tcW w:w="1733" w:type="dxa"/>
          </w:tcPr>
          <w:p w14:paraId="49C87C53" w14:textId="40000477" w:rsidR="00194C4D" w:rsidRDefault="00533853" w:rsidP="007866E0">
            <w:r>
              <w:t>File skripsi berhasil muncul pada menu skripsi.</w:t>
            </w:r>
          </w:p>
        </w:tc>
        <w:tc>
          <w:tcPr>
            <w:tcW w:w="1575" w:type="dxa"/>
          </w:tcPr>
          <w:p w14:paraId="2B5645BC" w14:textId="54728ED4" w:rsidR="00194C4D" w:rsidRDefault="00B47B0B" w:rsidP="007866E0">
            <w:r>
              <w:t>File skripsi berhasil muncul pada menu skripsi.</w:t>
            </w:r>
          </w:p>
        </w:tc>
        <w:tc>
          <w:tcPr>
            <w:tcW w:w="1548" w:type="dxa"/>
          </w:tcPr>
          <w:p w14:paraId="27BDFF03" w14:textId="70E76D06" w:rsidR="00194C4D" w:rsidRDefault="00B47B0B" w:rsidP="007866E0">
            <w:pPr>
              <w:jc w:val="center"/>
            </w:pPr>
            <w:r>
              <w:t>Sesuai</w:t>
            </w:r>
          </w:p>
        </w:tc>
      </w:tr>
      <w:tr w:rsidR="00194C4D" w14:paraId="285BBDCF" w14:textId="77777777" w:rsidTr="007866E0">
        <w:tc>
          <w:tcPr>
            <w:tcW w:w="1518" w:type="dxa"/>
          </w:tcPr>
          <w:p w14:paraId="36F81CE8" w14:textId="2DB4F2FA" w:rsidR="00194C4D" w:rsidRDefault="00194C4D" w:rsidP="007866E0">
            <w:r>
              <w:t>Mengubah data skripsi.</w:t>
            </w:r>
          </w:p>
        </w:tc>
        <w:tc>
          <w:tcPr>
            <w:tcW w:w="1563" w:type="dxa"/>
          </w:tcPr>
          <w:p w14:paraId="6779B6C9" w14:textId="5D5AF98F" w:rsidR="00194C4D" w:rsidRDefault="000D04DB" w:rsidP="007866E0">
            <w:pPr>
              <w:rPr>
                <w:i/>
                <w:iCs/>
              </w:rPr>
            </w:pPr>
            <w:r>
              <w:rPr>
                <w:i/>
                <w:iCs/>
              </w:rPr>
              <w:t>Positive</w:t>
            </w:r>
            <w:r w:rsidRPr="00E3008F">
              <w:rPr>
                <w:i/>
                <w:iCs/>
              </w:rPr>
              <w:t xml:space="preserve"> case</w:t>
            </w:r>
            <w:r>
              <w:t xml:space="preserve">: </w:t>
            </w:r>
            <w:r w:rsidR="00E54554">
              <w:t>melakukan edit data skrips</w:t>
            </w:r>
            <w:r w:rsidR="00EC689A">
              <w:t>i yang sudah ada sebelumnya.</w:t>
            </w:r>
          </w:p>
        </w:tc>
        <w:tc>
          <w:tcPr>
            <w:tcW w:w="1733" w:type="dxa"/>
          </w:tcPr>
          <w:p w14:paraId="43663A4D" w14:textId="30C051AB" w:rsidR="00194C4D" w:rsidRDefault="00EC689A" w:rsidP="007866E0">
            <w:r>
              <w:t>Berhasil mengubah data skripsi.</w:t>
            </w:r>
          </w:p>
        </w:tc>
        <w:tc>
          <w:tcPr>
            <w:tcW w:w="1575" w:type="dxa"/>
          </w:tcPr>
          <w:p w14:paraId="43D76A6C" w14:textId="6548FC32" w:rsidR="00194C4D" w:rsidRDefault="00EC689A" w:rsidP="007866E0">
            <w:r>
              <w:t>Berhasil mengubah data skripsi.</w:t>
            </w:r>
          </w:p>
        </w:tc>
        <w:tc>
          <w:tcPr>
            <w:tcW w:w="1548" w:type="dxa"/>
          </w:tcPr>
          <w:p w14:paraId="3A1A91E4" w14:textId="4ED08329" w:rsidR="00194C4D" w:rsidRDefault="00EC689A" w:rsidP="007866E0">
            <w:pPr>
              <w:jc w:val="center"/>
            </w:pPr>
            <w:r>
              <w:t>Sesuai</w:t>
            </w:r>
          </w:p>
        </w:tc>
      </w:tr>
    </w:tbl>
    <w:p w14:paraId="6BE69730" w14:textId="77777777" w:rsidR="00EE555E" w:rsidRDefault="00EE555E" w:rsidP="00FB1A8E">
      <w:pPr>
        <w:jc w:val="center"/>
      </w:pPr>
    </w:p>
    <w:p w14:paraId="409777DB" w14:textId="2B1FD6BA" w:rsidR="009C6F3E" w:rsidRDefault="00B3178B" w:rsidP="00FB1A8E">
      <w:pPr>
        <w:jc w:val="center"/>
      </w:pPr>
      <w:bookmarkStart w:id="225" w:name="_Toc171756413"/>
      <w:r>
        <w:t>Tabel</w:t>
      </w:r>
      <w:r w:rsidR="009C6F3E">
        <w:t xml:space="preserve"> </w:t>
      </w:r>
      <w:r w:rsidR="009C6F3E">
        <w:fldChar w:fldCharType="begin"/>
      </w:r>
      <w:r w:rsidR="009C6F3E">
        <w:instrText xml:space="preserve"> SEQ Tabel \* ARABIC </w:instrText>
      </w:r>
      <w:r w:rsidR="009C6F3E">
        <w:fldChar w:fldCharType="separate"/>
      </w:r>
      <w:r w:rsidR="0067630B">
        <w:rPr>
          <w:noProof/>
        </w:rPr>
        <w:t>64</w:t>
      </w:r>
      <w:r w:rsidR="009C6F3E">
        <w:fldChar w:fldCharType="end"/>
      </w:r>
      <w:r w:rsidR="00313863">
        <w:t>.</w:t>
      </w:r>
      <w:r w:rsidR="009C6F3E">
        <w:t xml:space="preserve"> </w:t>
      </w:r>
      <w:r w:rsidR="009C6F3E" w:rsidRPr="00FB1A8E">
        <w:rPr>
          <w:i/>
          <w:iCs/>
        </w:rPr>
        <w:t>Blackbox</w:t>
      </w:r>
      <w:r w:rsidR="009C6F3E">
        <w:t xml:space="preserve"> menu revisi sidang</w:t>
      </w:r>
      <w:r w:rsidR="00623A3A">
        <w:t xml:space="preserve"> mahasiswa</w:t>
      </w:r>
      <w:bookmarkEnd w:id="22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8"/>
        <w:gridCol w:w="1563"/>
        <w:gridCol w:w="1733"/>
        <w:gridCol w:w="1575"/>
        <w:gridCol w:w="1548"/>
      </w:tblGrid>
      <w:tr w:rsidR="00EE555E" w14:paraId="4E20215F" w14:textId="77777777" w:rsidTr="007866E0">
        <w:trPr>
          <w:tblHeader/>
        </w:trPr>
        <w:tc>
          <w:tcPr>
            <w:tcW w:w="1518" w:type="dxa"/>
            <w:shd w:val="clear" w:color="auto" w:fill="D9D9D9" w:themeFill="background1" w:themeFillShade="D9"/>
          </w:tcPr>
          <w:p w14:paraId="1C812AA5" w14:textId="77777777" w:rsidR="00EE555E" w:rsidRDefault="00EE555E" w:rsidP="007866E0">
            <w:pPr>
              <w:jc w:val="center"/>
            </w:pPr>
            <w:r>
              <w:t>Modul</w:t>
            </w:r>
          </w:p>
        </w:tc>
        <w:tc>
          <w:tcPr>
            <w:tcW w:w="1563" w:type="dxa"/>
            <w:shd w:val="clear" w:color="auto" w:fill="D9D9D9" w:themeFill="background1" w:themeFillShade="D9"/>
          </w:tcPr>
          <w:p w14:paraId="224DC466" w14:textId="77777777" w:rsidR="00EE555E" w:rsidRDefault="00EE555E" w:rsidP="007866E0">
            <w:pPr>
              <w:jc w:val="center"/>
            </w:pPr>
            <w:r>
              <w:t>Skenario Uji</w:t>
            </w:r>
          </w:p>
        </w:tc>
        <w:tc>
          <w:tcPr>
            <w:tcW w:w="1733" w:type="dxa"/>
            <w:shd w:val="clear" w:color="auto" w:fill="D9D9D9" w:themeFill="background1" w:themeFillShade="D9"/>
          </w:tcPr>
          <w:p w14:paraId="1C744956" w14:textId="77777777" w:rsidR="00EE555E" w:rsidRPr="00D027B3" w:rsidRDefault="00EE555E" w:rsidP="007866E0">
            <w:pPr>
              <w:jc w:val="center"/>
              <w:rPr>
                <w:i/>
                <w:iCs/>
              </w:rPr>
            </w:pPr>
            <w:r w:rsidRPr="00D027B3">
              <w:rPr>
                <w:i/>
                <w:iCs/>
              </w:rPr>
              <w:t>Expected Result</w:t>
            </w:r>
          </w:p>
        </w:tc>
        <w:tc>
          <w:tcPr>
            <w:tcW w:w="1575" w:type="dxa"/>
            <w:shd w:val="clear" w:color="auto" w:fill="D9D9D9" w:themeFill="background1" w:themeFillShade="D9"/>
          </w:tcPr>
          <w:p w14:paraId="342E1846" w14:textId="77777777" w:rsidR="00EE555E" w:rsidRPr="00D027B3" w:rsidRDefault="00EE555E" w:rsidP="007866E0">
            <w:pPr>
              <w:jc w:val="center"/>
              <w:rPr>
                <w:i/>
                <w:iCs/>
              </w:rPr>
            </w:pPr>
            <w:r w:rsidRPr="00D027B3">
              <w:rPr>
                <w:i/>
                <w:iCs/>
              </w:rPr>
              <w:t>Actual Result</w:t>
            </w:r>
          </w:p>
        </w:tc>
        <w:tc>
          <w:tcPr>
            <w:tcW w:w="1548" w:type="dxa"/>
            <w:shd w:val="clear" w:color="auto" w:fill="D9D9D9" w:themeFill="background1" w:themeFillShade="D9"/>
          </w:tcPr>
          <w:p w14:paraId="6765F976" w14:textId="77777777" w:rsidR="00EE555E" w:rsidRDefault="00EE555E" w:rsidP="007866E0">
            <w:pPr>
              <w:jc w:val="center"/>
            </w:pPr>
            <w:r>
              <w:t>Kesimpulan</w:t>
            </w:r>
          </w:p>
        </w:tc>
      </w:tr>
      <w:tr w:rsidR="00EE555E" w14:paraId="30B42872" w14:textId="77777777" w:rsidTr="007866E0">
        <w:tc>
          <w:tcPr>
            <w:tcW w:w="1518" w:type="dxa"/>
          </w:tcPr>
          <w:p w14:paraId="41AD1CDE" w14:textId="44776F7D" w:rsidR="00EE555E" w:rsidRDefault="0007226E" w:rsidP="007866E0">
            <w:r>
              <w:t>Melihat revisi sidang skripsi.</w:t>
            </w:r>
          </w:p>
        </w:tc>
        <w:tc>
          <w:tcPr>
            <w:tcW w:w="1563" w:type="dxa"/>
          </w:tcPr>
          <w:p w14:paraId="293944F2" w14:textId="6326722D" w:rsidR="00EE555E" w:rsidRDefault="00EE555E" w:rsidP="007866E0">
            <w:r>
              <w:rPr>
                <w:i/>
                <w:iCs/>
              </w:rPr>
              <w:t>Positive</w:t>
            </w:r>
            <w:r w:rsidRPr="00E3008F">
              <w:rPr>
                <w:i/>
                <w:iCs/>
              </w:rPr>
              <w:t xml:space="preserve"> case</w:t>
            </w:r>
            <w:r>
              <w:t xml:space="preserve">: </w:t>
            </w:r>
            <w:r w:rsidR="003B2668">
              <w:t>masuk ke menu revisi sidang.</w:t>
            </w:r>
          </w:p>
        </w:tc>
        <w:tc>
          <w:tcPr>
            <w:tcW w:w="1733" w:type="dxa"/>
          </w:tcPr>
          <w:p w14:paraId="1516B8A8" w14:textId="7116AD23" w:rsidR="00EE555E" w:rsidRDefault="003B2668" w:rsidP="007866E0">
            <w:r>
              <w:t>Menampilkan revisi jika mendapatkan revisi pada sidang skripsi.</w:t>
            </w:r>
          </w:p>
        </w:tc>
        <w:tc>
          <w:tcPr>
            <w:tcW w:w="1575" w:type="dxa"/>
          </w:tcPr>
          <w:p w14:paraId="23B6B61D" w14:textId="703ECD4C" w:rsidR="00EE555E" w:rsidRDefault="003B2668" w:rsidP="007866E0">
            <w:r>
              <w:t>Menampilkan revisi jika mendapatkan revisi pada sidang skripsi.</w:t>
            </w:r>
          </w:p>
        </w:tc>
        <w:tc>
          <w:tcPr>
            <w:tcW w:w="1548" w:type="dxa"/>
          </w:tcPr>
          <w:p w14:paraId="3375290A" w14:textId="77777777" w:rsidR="00EE555E" w:rsidRDefault="00EE555E" w:rsidP="007866E0">
            <w:pPr>
              <w:jc w:val="center"/>
            </w:pPr>
            <w:r>
              <w:t>Sesuai</w:t>
            </w:r>
          </w:p>
        </w:tc>
      </w:tr>
      <w:tr w:rsidR="003B2668" w14:paraId="53F7B1AE" w14:textId="77777777" w:rsidTr="007866E0">
        <w:tc>
          <w:tcPr>
            <w:tcW w:w="1518" w:type="dxa"/>
          </w:tcPr>
          <w:p w14:paraId="77E9150D" w14:textId="2E3F461B" w:rsidR="003B2668" w:rsidRDefault="003B2668" w:rsidP="007866E0">
            <w:r>
              <w:t>Melihat detail revisi.</w:t>
            </w:r>
          </w:p>
        </w:tc>
        <w:tc>
          <w:tcPr>
            <w:tcW w:w="1563" w:type="dxa"/>
          </w:tcPr>
          <w:p w14:paraId="43D98A09" w14:textId="68EF8FB1" w:rsidR="003B2668" w:rsidRDefault="007B7DB1" w:rsidP="007866E0">
            <w:pPr>
              <w:rPr>
                <w:i/>
                <w:iCs/>
              </w:rPr>
            </w:pPr>
            <w:r>
              <w:rPr>
                <w:i/>
                <w:iCs/>
              </w:rPr>
              <w:t>Positive</w:t>
            </w:r>
            <w:r w:rsidRPr="00E3008F">
              <w:rPr>
                <w:i/>
                <w:iCs/>
              </w:rPr>
              <w:t xml:space="preserve"> case</w:t>
            </w:r>
            <w:r>
              <w:t>: menekan tombol detail pada revisi.</w:t>
            </w:r>
          </w:p>
        </w:tc>
        <w:tc>
          <w:tcPr>
            <w:tcW w:w="1733" w:type="dxa"/>
          </w:tcPr>
          <w:p w14:paraId="0B914DEB" w14:textId="348D9308" w:rsidR="003B2668" w:rsidRDefault="007B7DB1" w:rsidP="007866E0">
            <w:r>
              <w:t>Menampilkan detail pada revisi.</w:t>
            </w:r>
          </w:p>
        </w:tc>
        <w:tc>
          <w:tcPr>
            <w:tcW w:w="1575" w:type="dxa"/>
          </w:tcPr>
          <w:p w14:paraId="6066F142" w14:textId="1F32F461" w:rsidR="003B2668" w:rsidRDefault="007B7DB1" w:rsidP="007866E0">
            <w:r>
              <w:t>Menampilkan detail pada revisi.</w:t>
            </w:r>
          </w:p>
        </w:tc>
        <w:tc>
          <w:tcPr>
            <w:tcW w:w="1548" w:type="dxa"/>
          </w:tcPr>
          <w:p w14:paraId="6842565A" w14:textId="7D73B7FE" w:rsidR="003B2668" w:rsidRDefault="0016162E" w:rsidP="007866E0">
            <w:pPr>
              <w:jc w:val="center"/>
            </w:pPr>
            <w:r>
              <w:t>Sesuai</w:t>
            </w:r>
          </w:p>
        </w:tc>
      </w:tr>
      <w:tr w:rsidR="003B2668" w14:paraId="02F0B6B9" w14:textId="77777777" w:rsidTr="007866E0">
        <w:tc>
          <w:tcPr>
            <w:tcW w:w="1518" w:type="dxa"/>
          </w:tcPr>
          <w:p w14:paraId="6564D5B5" w14:textId="12CB5910" w:rsidR="003B2668" w:rsidRDefault="003B2668" w:rsidP="007866E0">
            <w:r>
              <w:t>Memperbaiki revisi.</w:t>
            </w:r>
          </w:p>
        </w:tc>
        <w:tc>
          <w:tcPr>
            <w:tcW w:w="1563" w:type="dxa"/>
          </w:tcPr>
          <w:p w14:paraId="686766BB" w14:textId="44884A2A" w:rsidR="003B2668" w:rsidRDefault="006A2BF5" w:rsidP="007866E0">
            <w:pPr>
              <w:rPr>
                <w:i/>
                <w:iCs/>
              </w:rPr>
            </w:pPr>
            <w:r>
              <w:rPr>
                <w:i/>
                <w:iCs/>
              </w:rPr>
              <w:t>Positive</w:t>
            </w:r>
            <w:r w:rsidRPr="00E3008F">
              <w:rPr>
                <w:i/>
                <w:iCs/>
              </w:rPr>
              <w:t xml:space="preserve"> case</w:t>
            </w:r>
            <w:r>
              <w:t>: memperbaiki revisi</w:t>
            </w:r>
            <w:r w:rsidR="002A7F35">
              <w:t>, lalu mengajukan perbaikan revisi tersebut.</w:t>
            </w:r>
          </w:p>
        </w:tc>
        <w:tc>
          <w:tcPr>
            <w:tcW w:w="1733" w:type="dxa"/>
          </w:tcPr>
          <w:p w14:paraId="61DCF5F0" w14:textId="05743E80" w:rsidR="003B2668" w:rsidRDefault="00B518F7" w:rsidP="007866E0">
            <w:r>
              <w:t>Pengajuan perbaikan revisi masuk ke masing-masing dosen penguji dan pembimbing terkait.</w:t>
            </w:r>
          </w:p>
        </w:tc>
        <w:tc>
          <w:tcPr>
            <w:tcW w:w="1575" w:type="dxa"/>
          </w:tcPr>
          <w:p w14:paraId="74D3E881" w14:textId="45A5D5BC" w:rsidR="003B2668" w:rsidRDefault="00527BE1" w:rsidP="007866E0">
            <w:r>
              <w:t>Pengajuan perbaikan revisi masuk ke masing-masing dosen penguji dan pembimbing terkait.</w:t>
            </w:r>
          </w:p>
        </w:tc>
        <w:tc>
          <w:tcPr>
            <w:tcW w:w="1548" w:type="dxa"/>
          </w:tcPr>
          <w:p w14:paraId="008B816C" w14:textId="399B6895" w:rsidR="003B2668" w:rsidRDefault="002F2544" w:rsidP="007866E0">
            <w:pPr>
              <w:jc w:val="center"/>
            </w:pPr>
            <w:r>
              <w:t>Sesuai</w:t>
            </w:r>
          </w:p>
        </w:tc>
      </w:tr>
    </w:tbl>
    <w:p w14:paraId="71A68675" w14:textId="77777777" w:rsidR="00EE555E" w:rsidRDefault="00EE555E" w:rsidP="00FB1A8E">
      <w:pPr>
        <w:jc w:val="center"/>
      </w:pPr>
    </w:p>
    <w:p w14:paraId="355EB1A1" w14:textId="3F3DBA9B" w:rsidR="009C6F3E" w:rsidRDefault="00B3178B" w:rsidP="00FB1A8E">
      <w:pPr>
        <w:jc w:val="center"/>
      </w:pPr>
      <w:bookmarkStart w:id="226" w:name="_Toc171756414"/>
      <w:r>
        <w:t>Tabel</w:t>
      </w:r>
      <w:r w:rsidR="009C6F3E">
        <w:t xml:space="preserve"> </w:t>
      </w:r>
      <w:r w:rsidR="009C6F3E">
        <w:fldChar w:fldCharType="begin"/>
      </w:r>
      <w:r w:rsidR="009C6F3E">
        <w:instrText xml:space="preserve"> SEQ Tabel \* ARABIC </w:instrText>
      </w:r>
      <w:r w:rsidR="009C6F3E">
        <w:fldChar w:fldCharType="separate"/>
      </w:r>
      <w:r w:rsidR="0067630B">
        <w:rPr>
          <w:noProof/>
        </w:rPr>
        <w:t>65</w:t>
      </w:r>
      <w:r w:rsidR="009C6F3E">
        <w:fldChar w:fldCharType="end"/>
      </w:r>
      <w:r w:rsidR="00313863">
        <w:t>.</w:t>
      </w:r>
      <w:r w:rsidR="009C6F3E">
        <w:t xml:space="preserve"> </w:t>
      </w:r>
      <w:r w:rsidR="009C6F3E" w:rsidRPr="00FB1A8E">
        <w:rPr>
          <w:i/>
          <w:iCs/>
        </w:rPr>
        <w:t>Blackbox</w:t>
      </w:r>
      <w:r w:rsidR="009C6F3E">
        <w:t xml:space="preserve"> menu profile</w:t>
      </w:r>
      <w:r w:rsidR="009213EA">
        <w:t xml:space="preserve"> mahasiswa</w:t>
      </w:r>
      <w:bookmarkEnd w:id="22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4"/>
        <w:gridCol w:w="1519"/>
        <w:gridCol w:w="1698"/>
        <w:gridCol w:w="1556"/>
        <w:gridCol w:w="1520"/>
      </w:tblGrid>
      <w:tr w:rsidR="00AF2F37" w14:paraId="6089A863" w14:textId="77777777" w:rsidTr="007866E0">
        <w:trPr>
          <w:tblHeader/>
        </w:trPr>
        <w:tc>
          <w:tcPr>
            <w:tcW w:w="1644" w:type="dxa"/>
            <w:shd w:val="clear" w:color="auto" w:fill="D9D9D9" w:themeFill="background1" w:themeFillShade="D9"/>
          </w:tcPr>
          <w:p w14:paraId="1345F1DD" w14:textId="77777777" w:rsidR="00AF2F37" w:rsidRDefault="00AF2F37" w:rsidP="007866E0">
            <w:pPr>
              <w:jc w:val="center"/>
            </w:pPr>
            <w:r>
              <w:t>Modul</w:t>
            </w:r>
          </w:p>
        </w:tc>
        <w:tc>
          <w:tcPr>
            <w:tcW w:w="1519" w:type="dxa"/>
            <w:shd w:val="clear" w:color="auto" w:fill="D9D9D9" w:themeFill="background1" w:themeFillShade="D9"/>
          </w:tcPr>
          <w:p w14:paraId="7D5C7696" w14:textId="77777777" w:rsidR="00AF2F37" w:rsidRDefault="00AF2F37" w:rsidP="007866E0">
            <w:pPr>
              <w:jc w:val="center"/>
            </w:pPr>
            <w:r>
              <w:t>Skenario Uji</w:t>
            </w:r>
          </w:p>
        </w:tc>
        <w:tc>
          <w:tcPr>
            <w:tcW w:w="1698" w:type="dxa"/>
            <w:shd w:val="clear" w:color="auto" w:fill="D9D9D9" w:themeFill="background1" w:themeFillShade="D9"/>
          </w:tcPr>
          <w:p w14:paraId="5F3E4762" w14:textId="77777777" w:rsidR="00AF2F37" w:rsidRPr="00D027B3" w:rsidRDefault="00AF2F37" w:rsidP="007866E0">
            <w:pPr>
              <w:jc w:val="center"/>
              <w:rPr>
                <w:i/>
                <w:iCs/>
              </w:rPr>
            </w:pPr>
            <w:r w:rsidRPr="00D027B3">
              <w:rPr>
                <w:i/>
                <w:iCs/>
              </w:rPr>
              <w:t>Expected Result</w:t>
            </w:r>
          </w:p>
        </w:tc>
        <w:tc>
          <w:tcPr>
            <w:tcW w:w="1556" w:type="dxa"/>
            <w:shd w:val="clear" w:color="auto" w:fill="D9D9D9" w:themeFill="background1" w:themeFillShade="D9"/>
          </w:tcPr>
          <w:p w14:paraId="73457435" w14:textId="77777777" w:rsidR="00AF2F37" w:rsidRPr="00D027B3" w:rsidRDefault="00AF2F37" w:rsidP="007866E0">
            <w:pPr>
              <w:jc w:val="center"/>
              <w:rPr>
                <w:i/>
                <w:iCs/>
              </w:rPr>
            </w:pPr>
            <w:r w:rsidRPr="00D027B3">
              <w:rPr>
                <w:i/>
                <w:iCs/>
              </w:rPr>
              <w:t>Actual Result</w:t>
            </w:r>
          </w:p>
        </w:tc>
        <w:tc>
          <w:tcPr>
            <w:tcW w:w="1520" w:type="dxa"/>
            <w:shd w:val="clear" w:color="auto" w:fill="D9D9D9" w:themeFill="background1" w:themeFillShade="D9"/>
          </w:tcPr>
          <w:p w14:paraId="4A880DE3" w14:textId="77777777" w:rsidR="00AF2F37" w:rsidRDefault="00AF2F37" w:rsidP="007866E0">
            <w:pPr>
              <w:jc w:val="center"/>
            </w:pPr>
            <w:r>
              <w:t>Kesimpulan</w:t>
            </w:r>
          </w:p>
        </w:tc>
      </w:tr>
      <w:tr w:rsidR="00AF2F37" w14:paraId="46335214" w14:textId="77777777" w:rsidTr="007866E0">
        <w:tc>
          <w:tcPr>
            <w:tcW w:w="1644" w:type="dxa"/>
          </w:tcPr>
          <w:p w14:paraId="1C0DBF86" w14:textId="77777777" w:rsidR="00AF2F37" w:rsidRDefault="00AF2F37" w:rsidP="007866E0">
            <w:r>
              <w:t>Menambahkan foto profil dan tanda tangan.</w:t>
            </w:r>
          </w:p>
        </w:tc>
        <w:tc>
          <w:tcPr>
            <w:tcW w:w="1519" w:type="dxa"/>
          </w:tcPr>
          <w:p w14:paraId="56793E30" w14:textId="77777777" w:rsidR="00AF2F37" w:rsidRDefault="00AF2F37" w:rsidP="007866E0">
            <w:r>
              <w:rPr>
                <w:i/>
                <w:iCs/>
              </w:rPr>
              <w:t>Positive</w:t>
            </w:r>
            <w:r w:rsidRPr="00E3008F">
              <w:rPr>
                <w:i/>
                <w:iCs/>
              </w:rPr>
              <w:t xml:space="preserve"> case</w:t>
            </w:r>
            <w:r>
              <w:t>: melakukan tambah data profile.</w:t>
            </w:r>
          </w:p>
        </w:tc>
        <w:tc>
          <w:tcPr>
            <w:tcW w:w="1698" w:type="dxa"/>
          </w:tcPr>
          <w:p w14:paraId="04538E5C" w14:textId="77777777" w:rsidR="00AF2F37" w:rsidRDefault="00AF2F37" w:rsidP="007866E0">
            <w:r>
              <w:t>Foto profile dan tanda tangan berhasil ditambahkan.</w:t>
            </w:r>
          </w:p>
        </w:tc>
        <w:tc>
          <w:tcPr>
            <w:tcW w:w="1556" w:type="dxa"/>
          </w:tcPr>
          <w:p w14:paraId="14890783" w14:textId="77777777" w:rsidR="00AF2F37" w:rsidRDefault="00AF2F37" w:rsidP="007866E0">
            <w:r>
              <w:t>Foto profile dan tanda tangan berhasil ditambahkan</w:t>
            </w:r>
          </w:p>
        </w:tc>
        <w:tc>
          <w:tcPr>
            <w:tcW w:w="1520" w:type="dxa"/>
          </w:tcPr>
          <w:p w14:paraId="67F1E6E2" w14:textId="77777777" w:rsidR="00AF2F37" w:rsidRDefault="00AF2F37" w:rsidP="007866E0">
            <w:pPr>
              <w:jc w:val="center"/>
            </w:pPr>
            <w:r>
              <w:t>Sesuai</w:t>
            </w:r>
          </w:p>
        </w:tc>
      </w:tr>
      <w:tr w:rsidR="00AF2F37" w14:paraId="518C1995" w14:textId="77777777" w:rsidTr="007866E0">
        <w:tc>
          <w:tcPr>
            <w:tcW w:w="1644" w:type="dxa"/>
          </w:tcPr>
          <w:p w14:paraId="39E0AB46" w14:textId="45EA9EB5" w:rsidR="00AF2F37" w:rsidRDefault="009454A2" w:rsidP="007866E0">
            <w:r>
              <w:t>Mengubah foto profil, tanda tangan, password, nomor kontak, nama orang tua, dan nomor kontak orang tua.</w:t>
            </w:r>
          </w:p>
        </w:tc>
        <w:tc>
          <w:tcPr>
            <w:tcW w:w="1519" w:type="dxa"/>
          </w:tcPr>
          <w:p w14:paraId="7B176661" w14:textId="77777777" w:rsidR="00AF2F37" w:rsidRDefault="00AF2F37" w:rsidP="007866E0">
            <w:pPr>
              <w:rPr>
                <w:i/>
                <w:iCs/>
              </w:rPr>
            </w:pPr>
            <w:r>
              <w:rPr>
                <w:i/>
                <w:iCs/>
              </w:rPr>
              <w:t>Positive</w:t>
            </w:r>
            <w:r w:rsidRPr="00E3008F">
              <w:rPr>
                <w:i/>
                <w:iCs/>
              </w:rPr>
              <w:t xml:space="preserve"> case</w:t>
            </w:r>
            <w:r>
              <w:t>: mengubah data profile sesuai dengan format yang ditentukan.</w:t>
            </w:r>
          </w:p>
        </w:tc>
        <w:tc>
          <w:tcPr>
            <w:tcW w:w="1698" w:type="dxa"/>
          </w:tcPr>
          <w:p w14:paraId="4BBFA228" w14:textId="77777777" w:rsidR="00AF2F37" w:rsidRDefault="00AF2F37" w:rsidP="007866E0">
            <w:r>
              <w:t>Foto profile dan tanda tangan berhasil diubah.</w:t>
            </w:r>
          </w:p>
        </w:tc>
        <w:tc>
          <w:tcPr>
            <w:tcW w:w="1556" w:type="dxa"/>
          </w:tcPr>
          <w:p w14:paraId="11BCA962" w14:textId="77777777" w:rsidR="00AF2F37" w:rsidRDefault="00AF2F37" w:rsidP="007866E0">
            <w:r>
              <w:t>Foto profile dan tanda tangan berhasil diubah.</w:t>
            </w:r>
          </w:p>
        </w:tc>
        <w:tc>
          <w:tcPr>
            <w:tcW w:w="1520" w:type="dxa"/>
          </w:tcPr>
          <w:p w14:paraId="0DBAC7B5" w14:textId="77777777" w:rsidR="00AF2F37" w:rsidRDefault="00AF2F37" w:rsidP="007866E0">
            <w:pPr>
              <w:jc w:val="center"/>
            </w:pPr>
            <w:r>
              <w:t>Sesuai</w:t>
            </w:r>
          </w:p>
        </w:tc>
      </w:tr>
    </w:tbl>
    <w:p w14:paraId="3ABA2C65" w14:textId="77777777" w:rsidR="00AF2F37" w:rsidRDefault="00AF2F37" w:rsidP="00FB1A8E">
      <w:pPr>
        <w:jc w:val="center"/>
      </w:pPr>
    </w:p>
    <w:p w14:paraId="08D8EF41" w14:textId="36D268EF" w:rsidR="00066562" w:rsidRPr="00F00F73" w:rsidRDefault="00066562" w:rsidP="00066562">
      <w:pPr>
        <w:pStyle w:val="ListParagraph"/>
        <w:numPr>
          <w:ilvl w:val="0"/>
          <w:numId w:val="87"/>
        </w:numPr>
        <w:rPr>
          <w:i/>
          <w:iCs/>
        </w:rPr>
      </w:pPr>
      <w:r>
        <w:rPr>
          <w:i/>
          <w:iCs/>
        </w:rPr>
        <w:t xml:space="preserve">System Usability Scale </w:t>
      </w:r>
      <w:r w:rsidRPr="00066562">
        <w:t>(SUS)</w:t>
      </w:r>
    </w:p>
    <w:p w14:paraId="706DC9FA" w14:textId="53D7AD8C" w:rsidR="00621F48" w:rsidRDefault="007F73CB" w:rsidP="006B2747">
      <w:pPr>
        <w:jc w:val="center"/>
      </w:pPr>
      <w:bookmarkStart w:id="227" w:name="_Toc171756415"/>
      <w:r>
        <w:t xml:space="preserve">Tabel </w:t>
      </w:r>
      <w:r>
        <w:fldChar w:fldCharType="begin"/>
      </w:r>
      <w:r>
        <w:instrText xml:space="preserve"> SEQ Tabel \* ARABIC </w:instrText>
      </w:r>
      <w:r>
        <w:fldChar w:fldCharType="separate"/>
      </w:r>
      <w:r w:rsidR="0067630B">
        <w:rPr>
          <w:noProof/>
        </w:rPr>
        <w:t>66</w:t>
      </w:r>
      <w:r>
        <w:fldChar w:fldCharType="end"/>
      </w:r>
      <w:r w:rsidR="006B2747">
        <w:t>.</w:t>
      </w:r>
      <w:r>
        <w:t xml:space="preserve"> Hasil Kuisioner SUS</w:t>
      </w:r>
      <w:bookmarkEnd w:id="227"/>
    </w:p>
    <w:tbl>
      <w:tblPr>
        <w:tblStyle w:val="PlainTable2"/>
        <w:tblW w:w="0" w:type="auto"/>
        <w:tblLook w:val="04A0" w:firstRow="1" w:lastRow="0" w:firstColumn="1" w:lastColumn="0" w:noHBand="0" w:noVBand="1"/>
      </w:tblPr>
      <w:tblGrid>
        <w:gridCol w:w="1284"/>
        <w:gridCol w:w="662"/>
        <w:gridCol w:w="661"/>
        <w:gridCol w:w="662"/>
        <w:gridCol w:w="662"/>
        <w:gridCol w:w="662"/>
        <w:gridCol w:w="662"/>
        <w:gridCol w:w="662"/>
        <w:gridCol w:w="662"/>
        <w:gridCol w:w="662"/>
        <w:gridCol w:w="696"/>
      </w:tblGrid>
      <w:tr w:rsidR="003B5800" w14:paraId="50547C0F" w14:textId="2AC205E9" w:rsidTr="00612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shd w:val="clear" w:color="auto" w:fill="D9D9D9" w:themeFill="background1" w:themeFillShade="D9"/>
          </w:tcPr>
          <w:p w14:paraId="6FEEB829" w14:textId="314215B2" w:rsidR="00E87C4D" w:rsidRPr="006051EC" w:rsidRDefault="00E87C4D" w:rsidP="006B2747">
            <w:pPr>
              <w:jc w:val="center"/>
              <w:rPr>
                <w:b w:val="0"/>
                <w:bCs w:val="0"/>
              </w:rPr>
            </w:pPr>
            <w:r w:rsidRPr="006051EC">
              <w:rPr>
                <w:b w:val="0"/>
                <w:bCs w:val="0"/>
              </w:rPr>
              <w:t>Responden</w:t>
            </w:r>
          </w:p>
        </w:tc>
        <w:tc>
          <w:tcPr>
            <w:tcW w:w="720" w:type="dxa"/>
            <w:shd w:val="clear" w:color="auto" w:fill="D9D9D9" w:themeFill="background1" w:themeFillShade="D9"/>
          </w:tcPr>
          <w:p w14:paraId="341BEF16" w14:textId="72408260"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1</w:t>
            </w:r>
          </w:p>
        </w:tc>
        <w:tc>
          <w:tcPr>
            <w:tcW w:w="720" w:type="dxa"/>
            <w:shd w:val="clear" w:color="auto" w:fill="D9D9D9" w:themeFill="background1" w:themeFillShade="D9"/>
          </w:tcPr>
          <w:p w14:paraId="2EAFF1F0" w14:textId="58436F5A"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2</w:t>
            </w:r>
          </w:p>
        </w:tc>
        <w:tc>
          <w:tcPr>
            <w:tcW w:w="721" w:type="dxa"/>
            <w:shd w:val="clear" w:color="auto" w:fill="D9D9D9" w:themeFill="background1" w:themeFillShade="D9"/>
          </w:tcPr>
          <w:p w14:paraId="2EE160F3" w14:textId="45DCC19A"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3</w:t>
            </w:r>
          </w:p>
        </w:tc>
        <w:tc>
          <w:tcPr>
            <w:tcW w:w="721" w:type="dxa"/>
            <w:shd w:val="clear" w:color="auto" w:fill="D9D9D9" w:themeFill="background1" w:themeFillShade="D9"/>
          </w:tcPr>
          <w:p w14:paraId="17511F2D" w14:textId="2067707F"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4</w:t>
            </w:r>
          </w:p>
        </w:tc>
        <w:tc>
          <w:tcPr>
            <w:tcW w:w="721" w:type="dxa"/>
            <w:shd w:val="clear" w:color="auto" w:fill="D9D9D9" w:themeFill="background1" w:themeFillShade="D9"/>
          </w:tcPr>
          <w:p w14:paraId="1E25AD1C" w14:textId="0B42CCFA"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5</w:t>
            </w:r>
          </w:p>
        </w:tc>
        <w:tc>
          <w:tcPr>
            <w:tcW w:w="721" w:type="dxa"/>
            <w:shd w:val="clear" w:color="auto" w:fill="D9D9D9" w:themeFill="background1" w:themeFillShade="D9"/>
          </w:tcPr>
          <w:p w14:paraId="266EC1A6" w14:textId="4B05FE7F"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6</w:t>
            </w:r>
          </w:p>
        </w:tc>
        <w:tc>
          <w:tcPr>
            <w:tcW w:w="721" w:type="dxa"/>
            <w:shd w:val="clear" w:color="auto" w:fill="D9D9D9" w:themeFill="background1" w:themeFillShade="D9"/>
          </w:tcPr>
          <w:p w14:paraId="0207B2CF" w14:textId="077B9297"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7</w:t>
            </w:r>
          </w:p>
        </w:tc>
        <w:tc>
          <w:tcPr>
            <w:tcW w:w="721" w:type="dxa"/>
            <w:shd w:val="clear" w:color="auto" w:fill="D9D9D9" w:themeFill="background1" w:themeFillShade="D9"/>
          </w:tcPr>
          <w:p w14:paraId="7C6356D5" w14:textId="3F9284E7"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8</w:t>
            </w:r>
          </w:p>
        </w:tc>
        <w:tc>
          <w:tcPr>
            <w:tcW w:w="721" w:type="dxa"/>
            <w:shd w:val="clear" w:color="auto" w:fill="D9D9D9" w:themeFill="background1" w:themeFillShade="D9"/>
          </w:tcPr>
          <w:p w14:paraId="0A072CF5" w14:textId="188163CC"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9</w:t>
            </w:r>
          </w:p>
        </w:tc>
        <w:tc>
          <w:tcPr>
            <w:tcW w:w="721" w:type="dxa"/>
            <w:shd w:val="clear" w:color="auto" w:fill="D9D9D9" w:themeFill="background1" w:themeFillShade="D9"/>
          </w:tcPr>
          <w:p w14:paraId="70697B1B" w14:textId="6D3A8B20" w:rsidR="00E87C4D" w:rsidRPr="006051EC" w:rsidRDefault="003B5800" w:rsidP="006B2747">
            <w:pPr>
              <w:jc w:val="center"/>
              <w:cnfStyle w:val="100000000000" w:firstRow="1" w:lastRow="0" w:firstColumn="0" w:lastColumn="0" w:oddVBand="0" w:evenVBand="0" w:oddHBand="0" w:evenHBand="0" w:firstRowFirstColumn="0" w:firstRowLastColumn="0" w:lastRowFirstColumn="0" w:lastRowLastColumn="0"/>
              <w:rPr>
                <w:b w:val="0"/>
                <w:bCs w:val="0"/>
              </w:rPr>
            </w:pPr>
            <w:r w:rsidRPr="006051EC">
              <w:rPr>
                <w:b w:val="0"/>
                <w:bCs w:val="0"/>
              </w:rPr>
              <w:t>Q10</w:t>
            </w:r>
          </w:p>
        </w:tc>
      </w:tr>
      <w:tr w:rsidR="003B5800" w14:paraId="55AA8F81" w14:textId="01517F65" w:rsidTr="00612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428291C" w14:textId="4F4714D8" w:rsidR="00E87C4D" w:rsidRPr="006051EC" w:rsidRDefault="00E87C4D" w:rsidP="006B2747">
            <w:pPr>
              <w:jc w:val="center"/>
              <w:rPr>
                <w:b w:val="0"/>
                <w:bCs w:val="0"/>
              </w:rPr>
            </w:pPr>
            <w:r w:rsidRPr="006051EC">
              <w:rPr>
                <w:b w:val="0"/>
                <w:bCs w:val="0"/>
              </w:rPr>
              <w:t>1</w:t>
            </w:r>
          </w:p>
        </w:tc>
        <w:tc>
          <w:tcPr>
            <w:tcW w:w="720" w:type="dxa"/>
          </w:tcPr>
          <w:p w14:paraId="23BDF2F6" w14:textId="00ACF214" w:rsidR="00E87C4D" w:rsidRDefault="00C23AA8"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0" w:type="dxa"/>
          </w:tcPr>
          <w:p w14:paraId="491E8E66" w14:textId="0AF5931E" w:rsidR="00E87C4D" w:rsidRDefault="00C23AA8"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3449C063" w14:textId="3F423296" w:rsidR="00E87C4D" w:rsidRDefault="00564703"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0C666DEF" w14:textId="146A8295" w:rsidR="00E87C4D" w:rsidRDefault="00C23AA8"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509426BE" w14:textId="0F723BB9" w:rsidR="00E87C4D" w:rsidRDefault="00564703"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5E9F1459" w14:textId="50617DF2" w:rsidR="00E87C4D" w:rsidRDefault="00C23AA8"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17DC858F" w14:textId="1C87EE70" w:rsidR="00E87C4D" w:rsidRDefault="00811E85"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01FC6FA8" w14:textId="1F2EEB45" w:rsidR="00E87C4D" w:rsidRDefault="00C23AA8"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4C54360E" w14:textId="28A106EE" w:rsidR="00E87C4D" w:rsidRDefault="00811E85"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2E90EED4" w14:textId="5587E62E" w:rsidR="00E87C4D" w:rsidRDefault="00C23AA8" w:rsidP="006B2747">
            <w:pPr>
              <w:jc w:val="center"/>
              <w:cnfStyle w:val="000000100000" w:firstRow="0" w:lastRow="0" w:firstColumn="0" w:lastColumn="0" w:oddVBand="0" w:evenVBand="0" w:oddHBand="1" w:evenHBand="0" w:firstRowFirstColumn="0" w:firstRowLastColumn="0" w:lastRowFirstColumn="0" w:lastRowLastColumn="0"/>
            </w:pPr>
            <w:r>
              <w:t>4</w:t>
            </w:r>
          </w:p>
        </w:tc>
      </w:tr>
      <w:tr w:rsidR="003B5800" w14:paraId="376C1092" w14:textId="1EB2B19C" w:rsidTr="00612D41">
        <w:tc>
          <w:tcPr>
            <w:cnfStyle w:val="001000000000" w:firstRow="0" w:lastRow="0" w:firstColumn="1" w:lastColumn="0" w:oddVBand="0" w:evenVBand="0" w:oddHBand="0" w:evenHBand="0" w:firstRowFirstColumn="0" w:firstRowLastColumn="0" w:lastRowFirstColumn="0" w:lastRowLastColumn="0"/>
            <w:tcW w:w="719" w:type="dxa"/>
          </w:tcPr>
          <w:p w14:paraId="0B501F3C" w14:textId="74F791BC" w:rsidR="00E87C4D" w:rsidRPr="006051EC" w:rsidRDefault="00E87C4D" w:rsidP="006B2747">
            <w:pPr>
              <w:jc w:val="center"/>
              <w:rPr>
                <w:b w:val="0"/>
                <w:bCs w:val="0"/>
              </w:rPr>
            </w:pPr>
            <w:r w:rsidRPr="006051EC">
              <w:rPr>
                <w:b w:val="0"/>
                <w:bCs w:val="0"/>
              </w:rPr>
              <w:t>2</w:t>
            </w:r>
          </w:p>
        </w:tc>
        <w:tc>
          <w:tcPr>
            <w:tcW w:w="720" w:type="dxa"/>
          </w:tcPr>
          <w:p w14:paraId="1BCAEC55" w14:textId="575FC107" w:rsidR="00E87C4D" w:rsidRDefault="009B03FB"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0" w:type="dxa"/>
          </w:tcPr>
          <w:p w14:paraId="52D940CF" w14:textId="0A984243" w:rsidR="00E87C4D" w:rsidRDefault="006C7571"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73982D6C" w14:textId="4D5AA0B9" w:rsidR="00E87C4D" w:rsidRDefault="006C7571"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30137B7A" w14:textId="03E57986" w:rsidR="00E87C4D" w:rsidRDefault="006C7571" w:rsidP="006B2747">
            <w:pPr>
              <w:jc w:val="center"/>
              <w:cnfStyle w:val="000000000000" w:firstRow="0" w:lastRow="0" w:firstColumn="0" w:lastColumn="0" w:oddVBand="0" w:evenVBand="0" w:oddHBand="0" w:evenHBand="0" w:firstRowFirstColumn="0" w:firstRowLastColumn="0" w:lastRowFirstColumn="0" w:lastRowLastColumn="0"/>
            </w:pPr>
            <w:r>
              <w:t>1</w:t>
            </w:r>
          </w:p>
        </w:tc>
        <w:tc>
          <w:tcPr>
            <w:tcW w:w="721" w:type="dxa"/>
          </w:tcPr>
          <w:p w14:paraId="7674B8E1" w14:textId="366AC423" w:rsidR="00E87C4D" w:rsidRDefault="003A0940"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76E58D77" w14:textId="65239F6B" w:rsidR="00E87C4D" w:rsidRDefault="003A0940"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5F7106A3" w14:textId="14988846" w:rsidR="00E87C4D" w:rsidRDefault="003A0940"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0E189786" w14:textId="77A4147C" w:rsidR="00E87C4D" w:rsidRDefault="009B03FB"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6079B044" w14:textId="6CB2C0D2" w:rsidR="00E87C4D" w:rsidRDefault="009B03FB"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48546D10" w14:textId="271CE8F8" w:rsidR="00E87C4D" w:rsidRDefault="003A0940" w:rsidP="006B2747">
            <w:pPr>
              <w:jc w:val="center"/>
              <w:cnfStyle w:val="000000000000" w:firstRow="0" w:lastRow="0" w:firstColumn="0" w:lastColumn="0" w:oddVBand="0" w:evenVBand="0" w:oddHBand="0" w:evenHBand="0" w:firstRowFirstColumn="0" w:firstRowLastColumn="0" w:lastRowFirstColumn="0" w:lastRowLastColumn="0"/>
            </w:pPr>
            <w:r>
              <w:t>3</w:t>
            </w:r>
          </w:p>
        </w:tc>
      </w:tr>
      <w:tr w:rsidR="003B5800" w14:paraId="7166F79B" w14:textId="1270A196" w:rsidTr="00612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7C49225" w14:textId="589ECF62" w:rsidR="00E87C4D" w:rsidRPr="006051EC" w:rsidRDefault="00E87C4D" w:rsidP="006B2747">
            <w:pPr>
              <w:jc w:val="center"/>
              <w:rPr>
                <w:b w:val="0"/>
                <w:bCs w:val="0"/>
              </w:rPr>
            </w:pPr>
            <w:r w:rsidRPr="006051EC">
              <w:rPr>
                <w:b w:val="0"/>
                <w:bCs w:val="0"/>
              </w:rPr>
              <w:t>3</w:t>
            </w:r>
          </w:p>
        </w:tc>
        <w:tc>
          <w:tcPr>
            <w:tcW w:w="720" w:type="dxa"/>
          </w:tcPr>
          <w:p w14:paraId="5B277EDD" w14:textId="20B54CD9"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0" w:type="dxa"/>
          </w:tcPr>
          <w:p w14:paraId="153AD3EE" w14:textId="6651DF52"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0CE11DAB" w14:textId="6DF1395C"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333BD22F" w14:textId="5A325FD4"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18FB1D3C" w14:textId="1E71F164"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749D3733" w14:textId="14464ABE"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4E5B8667" w14:textId="67AE2473"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28400665" w14:textId="1EB95048"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3B421686" w14:textId="4649A157"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05F3AC65" w14:textId="11BF4F84" w:rsidR="00E87C4D" w:rsidRDefault="00D3664F" w:rsidP="006B2747">
            <w:pPr>
              <w:jc w:val="center"/>
              <w:cnfStyle w:val="000000100000" w:firstRow="0" w:lastRow="0" w:firstColumn="0" w:lastColumn="0" w:oddVBand="0" w:evenVBand="0" w:oddHBand="1" w:evenHBand="0" w:firstRowFirstColumn="0" w:firstRowLastColumn="0" w:lastRowFirstColumn="0" w:lastRowLastColumn="0"/>
            </w:pPr>
            <w:r>
              <w:t>4</w:t>
            </w:r>
          </w:p>
        </w:tc>
      </w:tr>
      <w:tr w:rsidR="003B5800" w14:paraId="774C17A5" w14:textId="1A93464D" w:rsidTr="00612D41">
        <w:tc>
          <w:tcPr>
            <w:cnfStyle w:val="001000000000" w:firstRow="0" w:lastRow="0" w:firstColumn="1" w:lastColumn="0" w:oddVBand="0" w:evenVBand="0" w:oddHBand="0" w:evenHBand="0" w:firstRowFirstColumn="0" w:firstRowLastColumn="0" w:lastRowFirstColumn="0" w:lastRowLastColumn="0"/>
            <w:tcW w:w="719" w:type="dxa"/>
          </w:tcPr>
          <w:p w14:paraId="1635E8DA" w14:textId="5F86C6A1" w:rsidR="00E87C4D" w:rsidRPr="006051EC" w:rsidRDefault="00E87C4D" w:rsidP="006B2747">
            <w:pPr>
              <w:jc w:val="center"/>
              <w:rPr>
                <w:b w:val="0"/>
                <w:bCs w:val="0"/>
              </w:rPr>
            </w:pPr>
            <w:r w:rsidRPr="006051EC">
              <w:rPr>
                <w:b w:val="0"/>
                <w:bCs w:val="0"/>
              </w:rPr>
              <w:t>4</w:t>
            </w:r>
          </w:p>
        </w:tc>
        <w:tc>
          <w:tcPr>
            <w:tcW w:w="720" w:type="dxa"/>
          </w:tcPr>
          <w:p w14:paraId="2D32AA45" w14:textId="79F89DDF"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0" w:type="dxa"/>
          </w:tcPr>
          <w:p w14:paraId="0BBADFF4" w14:textId="51CD7A82"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1B2E40AD" w14:textId="52E1A8DD"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5873E6B1" w14:textId="361805BF"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7165F6D4" w14:textId="52A13399"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6FBB1DBF" w14:textId="0D454BCD"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1</w:t>
            </w:r>
          </w:p>
        </w:tc>
        <w:tc>
          <w:tcPr>
            <w:tcW w:w="721" w:type="dxa"/>
          </w:tcPr>
          <w:p w14:paraId="7871169A" w14:textId="3679BB6F"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257D19A4" w14:textId="7718617F"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4B4D809E" w14:textId="7D612C9C"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1EFCA741" w14:textId="13F95708" w:rsidR="00E87C4D" w:rsidRDefault="00A81965" w:rsidP="006B2747">
            <w:pPr>
              <w:jc w:val="center"/>
              <w:cnfStyle w:val="000000000000" w:firstRow="0" w:lastRow="0" w:firstColumn="0" w:lastColumn="0" w:oddVBand="0" w:evenVBand="0" w:oddHBand="0" w:evenHBand="0" w:firstRowFirstColumn="0" w:firstRowLastColumn="0" w:lastRowFirstColumn="0" w:lastRowLastColumn="0"/>
            </w:pPr>
            <w:r>
              <w:t>3</w:t>
            </w:r>
          </w:p>
        </w:tc>
      </w:tr>
      <w:tr w:rsidR="003B5800" w14:paraId="0158E417" w14:textId="5225E17E" w:rsidTr="00612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D340483" w14:textId="507EFB22" w:rsidR="00E87C4D" w:rsidRPr="006051EC" w:rsidRDefault="00E87C4D" w:rsidP="006B2747">
            <w:pPr>
              <w:jc w:val="center"/>
              <w:rPr>
                <w:b w:val="0"/>
                <w:bCs w:val="0"/>
              </w:rPr>
            </w:pPr>
            <w:r w:rsidRPr="006051EC">
              <w:rPr>
                <w:b w:val="0"/>
                <w:bCs w:val="0"/>
              </w:rPr>
              <w:t>5</w:t>
            </w:r>
          </w:p>
        </w:tc>
        <w:tc>
          <w:tcPr>
            <w:tcW w:w="720" w:type="dxa"/>
          </w:tcPr>
          <w:p w14:paraId="0F9DDAE7" w14:textId="238B1A13"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0" w:type="dxa"/>
          </w:tcPr>
          <w:p w14:paraId="35E38412" w14:textId="2A74080C"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744E6A32" w14:textId="4065703A"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7F4D0130" w14:textId="0E8F3FEF"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4833868C" w14:textId="289465A7"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7BBD894A" w14:textId="600C897D"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3148D352" w14:textId="5C0367BC"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51DFB8F2" w14:textId="09AF83A6"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0EC6F2AF" w14:textId="2D5A1D72"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12486FED" w14:textId="75286358" w:rsidR="00E87C4D" w:rsidRDefault="00F7641E" w:rsidP="006B2747">
            <w:pPr>
              <w:jc w:val="center"/>
              <w:cnfStyle w:val="000000100000" w:firstRow="0" w:lastRow="0" w:firstColumn="0" w:lastColumn="0" w:oddVBand="0" w:evenVBand="0" w:oddHBand="1" w:evenHBand="0" w:firstRowFirstColumn="0" w:firstRowLastColumn="0" w:lastRowFirstColumn="0" w:lastRowLastColumn="0"/>
            </w:pPr>
            <w:r>
              <w:t>4</w:t>
            </w:r>
          </w:p>
        </w:tc>
      </w:tr>
      <w:tr w:rsidR="003B5800" w14:paraId="7B8BFF6E" w14:textId="16A4E739" w:rsidTr="00612D41">
        <w:tc>
          <w:tcPr>
            <w:cnfStyle w:val="001000000000" w:firstRow="0" w:lastRow="0" w:firstColumn="1" w:lastColumn="0" w:oddVBand="0" w:evenVBand="0" w:oddHBand="0" w:evenHBand="0" w:firstRowFirstColumn="0" w:firstRowLastColumn="0" w:lastRowFirstColumn="0" w:lastRowLastColumn="0"/>
            <w:tcW w:w="719" w:type="dxa"/>
          </w:tcPr>
          <w:p w14:paraId="4A3308E4" w14:textId="32752FBA" w:rsidR="00E87C4D" w:rsidRPr="006051EC" w:rsidRDefault="00E87C4D" w:rsidP="006B2747">
            <w:pPr>
              <w:jc w:val="center"/>
              <w:rPr>
                <w:b w:val="0"/>
                <w:bCs w:val="0"/>
              </w:rPr>
            </w:pPr>
            <w:r w:rsidRPr="006051EC">
              <w:rPr>
                <w:b w:val="0"/>
                <w:bCs w:val="0"/>
              </w:rPr>
              <w:t>6</w:t>
            </w:r>
          </w:p>
        </w:tc>
        <w:tc>
          <w:tcPr>
            <w:tcW w:w="720" w:type="dxa"/>
          </w:tcPr>
          <w:p w14:paraId="22E8F80F" w14:textId="3DF2C863" w:rsidR="00E87C4D" w:rsidRDefault="00F4151A"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0" w:type="dxa"/>
          </w:tcPr>
          <w:p w14:paraId="5E812599" w14:textId="25FE5688" w:rsidR="00E87C4D" w:rsidRDefault="00F4151A" w:rsidP="006B2747">
            <w:pPr>
              <w:jc w:val="center"/>
              <w:cnfStyle w:val="000000000000" w:firstRow="0" w:lastRow="0" w:firstColumn="0" w:lastColumn="0" w:oddVBand="0" w:evenVBand="0" w:oddHBand="0" w:evenHBand="0" w:firstRowFirstColumn="0" w:firstRowLastColumn="0" w:lastRowFirstColumn="0" w:lastRowLastColumn="0"/>
            </w:pPr>
            <w:r>
              <w:t>2</w:t>
            </w:r>
          </w:p>
        </w:tc>
        <w:tc>
          <w:tcPr>
            <w:tcW w:w="721" w:type="dxa"/>
          </w:tcPr>
          <w:p w14:paraId="1B8C49BB" w14:textId="294A6DB5" w:rsidR="00E87C4D" w:rsidRDefault="00F4151A"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6FF55B08" w14:textId="275F8B7A" w:rsidR="00E87C4D" w:rsidRDefault="00F4151A" w:rsidP="006B2747">
            <w:pPr>
              <w:jc w:val="center"/>
              <w:cnfStyle w:val="000000000000" w:firstRow="0" w:lastRow="0" w:firstColumn="0" w:lastColumn="0" w:oddVBand="0" w:evenVBand="0" w:oddHBand="0" w:evenHBand="0" w:firstRowFirstColumn="0" w:firstRowLastColumn="0" w:lastRowFirstColumn="0" w:lastRowLastColumn="0"/>
            </w:pPr>
            <w:r>
              <w:t>2</w:t>
            </w:r>
          </w:p>
        </w:tc>
        <w:tc>
          <w:tcPr>
            <w:tcW w:w="721" w:type="dxa"/>
          </w:tcPr>
          <w:p w14:paraId="32B2226A" w14:textId="17768F2E" w:rsidR="00E87C4D" w:rsidRDefault="00F4151A"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76DF148C" w14:textId="3A5F929B" w:rsidR="00E87C4D" w:rsidRDefault="00F4151A"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6724291B" w14:textId="77E0DE99" w:rsidR="00E87C4D" w:rsidRDefault="008E5598"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7149E086" w14:textId="08C8821B" w:rsidR="00E87C4D" w:rsidRDefault="008E5598" w:rsidP="006B2747">
            <w:pPr>
              <w:jc w:val="center"/>
              <w:cnfStyle w:val="000000000000" w:firstRow="0" w:lastRow="0" w:firstColumn="0" w:lastColumn="0" w:oddVBand="0" w:evenVBand="0" w:oddHBand="0" w:evenHBand="0" w:firstRowFirstColumn="0" w:firstRowLastColumn="0" w:lastRowFirstColumn="0" w:lastRowLastColumn="0"/>
            </w:pPr>
            <w:r>
              <w:t>2</w:t>
            </w:r>
          </w:p>
        </w:tc>
        <w:tc>
          <w:tcPr>
            <w:tcW w:w="721" w:type="dxa"/>
          </w:tcPr>
          <w:p w14:paraId="3A376E37" w14:textId="0F33F64A" w:rsidR="00E87C4D" w:rsidRDefault="008E5598"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4F473AF1" w14:textId="577C3C5D" w:rsidR="00E87C4D" w:rsidRDefault="008E5598" w:rsidP="006B2747">
            <w:pPr>
              <w:jc w:val="center"/>
              <w:cnfStyle w:val="000000000000" w:firstRow="0" w:lastRow="0" w:firstColumn="0" w:lastColumn="0" w:oddVBand="0" w:evenVBand="0" w:oddHBand="0" w:evenHBand="0" w:firstRowFirstColumn="0" w:firstRowLastColumn="0" w:lastRowFirstColumn="0" w:lastRowLastColumn="0"/>
            </w:pPr>
            <w:r>
              <w:t>2</w:t>
            </w:r>
          </w:p>
        </w:tc>
      </w:tr>
      <w:tr w:rsidR="003B5800" w14:paraId="79A4FEBC" w14:textId="2E2101BA" w:rsidTr="00612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4D31BCB" w14:textId="54B4CD62" w:rsidR="00E87C4D" w:rsidRPr="006051EC" w:rsidRDefault="00E87C4D" w:rsidP="006B2747">
            <w:pPr>
              <w:jc w:val="center"/>
              <w:rPr>
                <w:b w:val="0"/>
                <w:bCs w:val="0"/>
              </w:rPr>
            </w:pPr>
            <w:r w:rsidRPr="006051EC">
              <w:rPr>
                <w:b w:val="0"/>
                <w:bCs w:val="0"/>
              </w:rPr>
              <w:t>7</w:t>
            </w:r>
          </w:p>
        </w:tc>
        <w:tc>
          <w:tcPr>
            <w:tcW w:w="720" w:type="dxa"/>
          </w:tcPr>
          <w:p w14:paraId="71DE05E5" w14:textId="5424A090" w:rsidR="00E87C4D" w:rsidRDefault="008E5598"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0" w:type="dxa"/>
          </w:tcPr>
          <w:p w14:paraId="6D952982" w14:textId="1C3099EB" w:rsidR="00E87C4D" w:rsidRDefault="008E5598"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0E66623B" w14:textId="0F8D8B8A" w:rsidR="00E87C4D" w:rsidRDefault="008E5598"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08D32A9C" w14:textId="442EE554" w:rsidR="00E87C4D" w:rsidRDefault="008E5598" w:rsidP="006B2747">
            <w:pPr>
              <w:jc w:val="center"/>
              <w:cnfStyle w:val="000000100000" w:firstRow="0" w:lastRow="0" w:firstColumn="0" w:lastColumn="0" w:oddVBand="0" w:evenVBand="0" w:oddHBand="1" w:evenHBand="0" w:firstRowFirstColumn="0" w:firstRowLastColumn="0" w:lastRowFirstColumn="0" w:lastRowLastColumn="0"/>
            </w:pPr>
            <w:r>
              <w:t>1</w:t>
            </w:r>
          </w:p>
        </w:tc>
        <w:tc>
          <w:tcPr>
            <w:tcW w:w="721" w:type="dxa"/>
          </w:tcPr>
          <w:p w14:paraId="2816467D" w14:textId="2911BB2A" w:rsidR="00E87C4D" w:rsidRDefault="00A83A1A"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799AFC81" w14:textId="64A9AA1B" w:rsidR="00E87C4D" w:rsidRDefault="00A83A1A"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49D5CB90" w14:textId="5BEFC46B" w:rsidR="00E87C4D" w:rsidRDefault="00A83A1A"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29EF1FF7" w14:textId="184F2B51" w:rsidR="00E87C4D" w:rsidRDefault="00A83A1A"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55AA199A" w14:textId="303D923A" w:rsidR="00E87C4D" w:rsidRDefault="00A83A1A"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434BF943" w14:textId="451F7FB4" w:rsidR="00E87C4D" w:rsidRDefault="00A83A1A" w:rsidP="006B2747">
            <w:pPr>
              <w:jc w:val="center"/>
              <w:cnfStyle w:val="000000100000" w:firstRow="0" w:lastRow="0" w:firstColumn="0" w:lastColumn="0" w:oddVBand="0" w:evenVBand="0" w:oddHBand="1" w:evenHBand="0" w:firstRowFirstColumn="0" w:firstRowLastColumn="0" w:lastRowFirstColumn="0" w:lastRowLastColumn="0"/>
            </w:pPr>
            <w:r>
              <w:t>3</w:t>
            </w:r>
          </w:p>
        </w:tc>
      </w:tr>
      <w:tr w:rsidR="00612D41" w14:paraId="5339ADDB" w14:textId="77777777" w:rsidTr="00612D41">
        <w:tc>
          <w:tcPr>
            <w:cnfStyle w:val="001000000000" w:firstRow="0" w:lastRow="0" w:firstColumn="1" w:lastColumn="0" w:oddVBand="0" w:evenVBand="0" w:oddHBand="0" w:evenHBand="0" w:firstRowFirstColumn="0" w:firstRowLastColumn="0" w:lastRowFirstColumn="0" w:lastRowLastColumn="0"/>
            <w:tcW w:w="719" w:type="dxa"/>
          </w:tcPr>
          <w:p w14:paraId="02236502" w14:textId="7DF9D985" w:rsidR="00BA3873" w:rsidRPr="006051EC" w:rsidRDefault="00BA3873" w:rsidP="006B2747">
            <w:pPr>
              <w:jc w:val="center"/>
              <w:rPr>
                <w:b w:val="0"/>
                <w:bCs w:val="0"/>
              </w:rPr>
            </w:pPr>
            <w:r w:rsidRPr="006051EC">
              <w:rPr>
                <w:b w:val="0"/>
                <w:bCs w:val="0"/>
              </w:rPr>
              <w:t>8</w:t>
            </w:r>
          </w:p>
        </w:tc>
        <w:tc>
          <w:tcPr>
            <w:tcW w:w="720" w:type="dxa"/>
          </w:tcPr>
          <w:p w14:paraId="22E6A212" w14:textId="48890A8E" w:rsidR="00BA3873" w:rsidRDefault="00D50D99"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0" w:type="dxa"/>
          </w:tcPr>
          <w:p w14:paraId="04E443B1" w14:textId="4C66D196" w:rsidR="00BA3873" w:rsidRDefault="00D50D99"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44059BCB" w14:textId="1F8345D4" w:rsidR="00BA3873" w:rsidRDefault="00D50D99"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263680F5" w14:textId="0A1AA3CB" w:rsidR="00BA3873" w:rsidRDefault="00D50D99" w:rsidP="006B2747">
            <w:pPr>
              <w:jc w:val="center"/>
              <w:cnfStyle w:val="000000000000" w:firstRow="0" w:lastRow="0" w:firstColumn="0" w:lastColumn="0" w:oddVBand="0" w:evenVBand="0" w:oddHBand="0" w:evenHBand="0" w:firstRowFirstColumn="0" w:firstRowLastColumn="0" w:lastRowFirstColumn="0" w:lastRowLastColumn="0"/>
            </w:pPr>
            <w:r>
              <w:t>0</w:t>
            </w:r>
          </w:p>
        </w:tc>
        <w:tc>
          <w:tcPr>
            <w:tcW w:w="721" w:type="dxa"/>
          </w:tcPr>
          <w:p w14:paraId="13FDF20D" w14:textId="611EBC34" w:rsidR="00BA3873" w:rsidRDefault="00F05631" w:rsidP="006B2747">
            <w:pPr>
              <w:jc w:val="center"/>
              <w:cnfStyle w:val="000000000000" w:firstRow="0" w:lastRow="0" w:firstColumn="0" w:lastColumn="0" w:oddVBand="0" w:evenVBand="0" w:oddHBand="0" w:evenHBand="0" w:firstRowFirstColumn="0" w:firstRowLastColumn="0" w:lastRowFirstColumn="0" w:lastRowLastColumn="0"/>
            </w:pPr>
            <w:r>
              <w:t>2</w:t>
            </w:r>
          </w:p>
        </w:tc>
        <w:tc>
          <w:tcPr>
            <w:tcW w:w="721" w:type="dxa"/>
          </w:tcPr>
          <w:p w14:paraId="103B954C" w14:textId="73271225" w:rsidR="00BA3873" w:rsidRDefault="00F05631"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58DB3D67" w14:textId="3CF00DED" w:rsidR="00BA3873" w:rsidRDefault="00F05631"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6DCF8C7B" w14:textId="605319EF" w:rsidR="00BA3873" w:rsidRDefault="00F05631"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4E4D3262" w14:textId="6F16C1AF" w:rsidR="00BA3873" w:rsidRDefault="00F05631"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0292C26E" w14:textId="57114AF0" w:rsidR="00BA3873" w:rsidRDefault="00F05631" w:rsidP="006B2747">
            <w:pPr>
              <w:jc w:val="center"/>
              <w:cnfStyle w:val="000000000000" w:firstRow="0" w:lastRow="0" w:firstColumn="0" w:lastColumn="0" w:oddVBand="0" w:evenVBand="0" w:oddHBand="0" w:evenHBand="0" w:firstRowFirstColumn="0" w:firstRowLastColumn="0" w:lastRowFirstColumn="0" w:lastRowLastColumn="0"/>
            </w:pPr>
            <w:r>
              <w:t>2</w:t>
            </w:r>
          </w:p>
        </w:tc>
      </w:tr>
      <w:tr w:rsidR="00612D41" w14:paraId="525702D5" w14:textId="77777777" w:rsidTr="00612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F73DFAF" w14:textId="666B4FDC" w:rsidR="00BA3873" w:rsidRPr="006051EC" w:rsidRDefault="00BA3873" w:rsidP="006B2747">
            <w:pPr>
              <w:jc w:val="center"/>
              <w:rPr>
                <w:b w:val="0"/>
                <w:bCs w:val="0"/>
              </w:rPr>
            </w:pPr>
            <w:r w:rsidRPr="006051EC">
              <w:rPr>
                <w:b w:val="0"/>
                <w:bCs w:val="0"/>
              </w:rPr>
              <w:t>9</w:t>
            </w:r>
          </w:p>
        </w:tc>
        <w:tc>
          <w:tcPr>
            <w:tcW w:w="720" w:type="dxa"/>
          </w:tcPr>
          <w:p w14:paraId="6B58FA9D" w14:textId="535CD02F"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0" w:type="dxa"/>
          </w:tcPr>
          <w:p w14:paraId="4F934229" w14:textId="2AAB85EC"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5F5DF2BD" w14:textId="113D8953"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32362051" w14:textId="00C9FFC9"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61828D3A" w14:textId="60667232"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6870E70C" w14:textId="5537E080"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4E5CB6A9" w14:textId="5BAC68DD"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55D86289" w14:textId="003FC260"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6949063F" w14:textId="2910996B"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31818EFB" w14:textId="7CDA6EB8" w:rsidR="00BA3873" w:rsidRDefault="00DC1E94" w:rsidP="006B2747">
            <w:pPr>
              <w:jc w:val="center"/>
              <w:cnfStyle w:val="000000100000" w:firstRow="0" w:lastRow="0" w:firstColumn="0" w:lastColumn="0" w:oddVBand="0" w:evenVBand="0" w:oddHBand="1" w:evenHBand="0" w:firstRowFirstColumn="0" w:firstRowLastColumn="0" w:lastRowFirstColumn="0" w:lastRowLastColumn="0"/>
            </w:pPr>
            <w:r>
              <w:t>4</w:t>
            </w:r>
          </w:p>
        </w:tc>
      </w:tr>
      <w:tr w:rsidR="00612D41" w14:paraId="7801F3FB" w14:textId="77777777" w:rsidTr="00612D41">
        <w:tc>
          <w:tcPr>
            <w:cnfStyle w:val="001000000000" w:firstRow="0" w:lastRow="0" w:firstColumn="1" w:lastColumn="0" w:oddVBand="0" w:evenVBand="0" w:oddHBand="0" w:evenHBand="0" w:firstRowFirstColumn="0" w:firstRowLastColumn="0" w:lastRowFirstColumn="0" w:lastRowLastColumn="0"/>
            <w:tcW w:w="719" w:type="dxa"/>
          </w:tcPr>
          <w:p w14:paraId="2C9CBD00" w14:textId="5C9F9C0E" w:rsidR="00BA3873" w:rsidRPr="006051EC" w:rsidRDefault="00BA3873" w:rsidP="006B2747">
            <w:pPr>
              <w:jc w:val="center"/>
              <w:rPr>
                <w:b w:val="0"/>
                <w:bCs w:val="0"/>
              </w:rPr>
            </w:pPr>
            <w:r w:rsidRPr="006051EC">
              <w:rPr>
                <w:b w:val="0"/>
                <w:bCs w:val="0"/>
              </w:rPr>
              <w:t>10</w:t>
            </w:r>
          </w:p>
        </w:tc>
        <w:tc>
          <w:tcPr>
            <w:tcW w:w="720" w:type="dxa"/>
          </w:tcPr>
          <w:p w14:paraId="140B8264" w14:textId="4E92FB44"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0" w:type="dxa"/>
          </w:tcPr>
          <w:p w14:paraId="1896048E" w14:textId="77BE4587"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4E398757" w14:textId="597E4679"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1009E096" w14:textId="5C6288AA"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65F99502" w14:textId="4B21D380"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32D6689C" w14:textId="6BBBA4FF"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6677FE50" w14:textId="18B5C021"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24643482" w14:textId="0F985E46"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333F12DA" w14:textId="63656451"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15C314CF" w14:textId="43C65CCE" w:rsidR="00BA3873" w:rsidRDefault="00204517" w:rsidP="006B2747">
            <w:pPr>
              <w:jc w:val="center"/>
              <w:cnfStyle w:val="000000000000" w:firstRow="0" w:lastRow="0" w:firstColumn="0" w:lastColumn="0" w:oddVBand="0" w:evenVBand="0" w:oddHBand="0" w:evenHBand="0" w:firstRowFirstColumn="0" w:firstRowLastColumn="0" w:lastRowFirstColumn="0" w:lastRowLastColumn="0"/>
            </w:pPr>
            <w:r>
              <w:t>4</w:t>
            </w:r>
          </w:p>
        </w:tc>
      </w:tr>
      <w:tr w:rsidR="00204517" w14:paraId="04AE68DF" w14:textId="77777777" w:rsidTr="00612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0925554" w14:textId="5DD7DAE1" w:rsidR="00204517" w:rsidRPr="006051EC" w:rsidRDefault="00204517" w:rsidP="006B2747">
            <w:pPr>
              <w:jc w:val="center"/>
              <w:rPr>
                <w:b w:val="0"/>
                <w:bCs w:val="0"/>
              </w:rPr>
            </w:pPr>
            <w:r w:rsidRPr="006051EC">
              <w:rPr>
                <w:b w:val="0"/>
                <w:bCs w:val="0"/>
              </w:rPr>
              <w:t>11</w:t>
            </w:r>
          </w:p>
        </w:tc>
        <w:tc>
          <w:tcPr>
            <w:tcW w:w="720" w:type="dxa"/>
          </w:tcPr>
          <w:p w14:paraId="18E06969" w14:textId="198ABC3C"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0" w:type="dxa"/>
          </w:tcPr>
          <w:p w14:paraId="74389837" w14:textId="7A641C11"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3A34633A" w14:textId="6D95A2F2"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06CF7B9F" w14:textId="209917F9"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60C6242E" w14:textId="2C398140"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2C66D300" w14:textId="35204D44"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7FB97C1D" w14:textId="3340FB73"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09DB71EE" w14:textId="2C960F6B"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3</w:t>
            </w:r>
          </w:p>
        </w:tc>
        <w:tc>
          <w:tcPr>
            <w:tcW w:w="721" w:type="dxa"/>
          </w:tcPr>
          <w:p w14:paraId="42AE61A5" w14:textId="13DA4454"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4</w:t>
            </w:r>
          </w:p>
        </w:tc>
        <w:tc>
          <w:tcPr>
            <w:tcW w:w="721" w:type="dxa"/>
          </w:tcPr>
          <w:p w14:paraId="36E4DAE6" w14:textId="377C16CB" w:rsidR="00204517" w:rsidRDefault="001C0DFF" w:rsidP="006B2747">
            <w:pPr>
              <w:jc w:val="center"/>
              <w:cnfStyle w:val="000000100000" w:firstRow="0" w:lastRow="0" w:firstColumn="0" w:lastColumn="0" w:oddVBand="0" w:evenVBand="0" w:oddHBand="1" w:evenHBand="0" w:firstRowFirstColumn="0" w:firstRowLastColumn="0" w:lastRowFirstColumn="0" w:lastRowLastColumn="0"/>
            </w:pPr>
            <w:r>
              <w:t>2</w:t>
            </w:r>
          </w:p>
        </w:tc>
      </w:tr>
      <w:tr w:rsidR="00204517" w14:paraId="6E278489" w14:textId="77777777" w:rsidTr="00612D41">
        <w:tc>
          <w:tcPr>
            <w:cnfStyle w:val="001000000000" w:firstRow="0" w:lastRow="0" w:firstColumn="1" w:lastColumn="0" w:oddVBand="0" w:evenVBand="0" w:oddHBand="0" w:evenHBand="0" w:firstRowFirstColumn="0" w:firstRowLastColumn="0" w:lastRowFirstColumn="0" w:lastRowLastColumn="0"/>
            <w:tcW w:w="719" w:type="dxa"/>
          </w:tcPr>
          <w:p w14:paraId="36AF05F2" w14:textId="10F40A1C" w:rsidR="00204517" w:rsidRPr="006051EC" w:rsidRDefault="00204517" w:rsidP="006B2747">
            <w:pPr>
              <w:jc w:val="center"/>
              <w:rPr>
                <w:b w:val="0"/>
                <w:bCs w:val="0"/>
              </w:rPr>
            </w:pPr>
            <w:r w:rsidRPr="006051EC">
              <w:rPr>
                <w:b w:val="0"/>
                <w:bCs w:val="0"/>
              </w:rPr>
              <w:t>12</w:t>
            </w:r>
          </w:p>
        </w:tc>
        <w:tc>
          <w:tcPr>
            <w:tcW w:w="720" w:type="dxa"/>
          </w:tcPr>
          <w:p w14:paraId="7383EAB4" w14:textId="498C8C4D"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0" w:type="dxa"/>
          </w:tcPr>
          <w:p w14:paraId="26CFFAC5" w14:textId="2FEF3FF6"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13D42951" w14:textId="08759FFB"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4D41C26B" w14:textId="23870AF8"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6ECC7356" w14:textId="0EBC9B12"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34719CBC" w14:textId="7495C63F"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3</w:t>
            </w:r>
          </w:p>
        </w:tc>
        <w:tc>
          <w:tcPr>
            <w:tcW w:w="721" w:type="dxa"/>
          </w:tcPr>
          <w:p w14:paraId="0596A0C2" w14:textId="30E34E62"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7EA1D863" w14:textId="1B42C3DF"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21F74AB9" w14:textId="6B60F350"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4</w:t>
            </w:r>
          </w:p>
        </w:tc>
        <w:tc>
          <w:tcPr>
            <w:tcW w:w="721" w:type="dxa"/>
          </w:tcPr>
          <w:p w14:paraId="26FA5F52" w14:textId="016331D6" w:rsidR="00204517" w:rsidRDefault="002B7500" w:rsidP="006B2747">
            <w:pPr>
              <w:jc w:val="center"/>
              <w:cnfStyle w:val="000000000000" w:firstRow="0" w:lastRow="0" w:firstColumn="0" w:lastColumn="0" w:oddVBand="0" w:evenVBand="0" w:oddHBand="0" w:evenHBand="0" w:firstRowFirstColumn="0" w:firstRowLastColumn="0" w:lastRowFirstColumn="0" w:lastRowLastColumn="0"/>
            </w:pPr>
            <w:r>
              <w:t>4</w:t>
            </w:r>
          </w:p>
        </w:tc>
      </w:tr>
    </w:tbl>
    <w:p w14:paraId="672A273B" w14:textId="77777777" w:rsidR="006B2747" w:rsidRDefault="006B2747" w:rsidP="006B2747">
      <w:pPr>
        <w:jc w:val="center"/>
      </w:pPr>
    </w:p>
    <w:p w14:paraId="0E821DCC" w14:textId="6B397207" w:rsidR="00CA130D" w:rsidRDefault="00CA130D" w:rsidP="00CA130D">
      <w:r>
        <w:t xml:space="preserve">Tabel 66 menunjukkan hasil kuesioner dari 12 responden </w:t>
      </w:r>
      <w:r w:rsidR="00403C54">
        <w:t>dengan total 10 pernyataan.</w:t>
      </w:r>
      <w:r w:rsidR="004B4BEC">
        <w:t xml:space="preserve"> Rumusnya adalah untuk setiap pernyataan ganjil dihitung dengan total skor </w:t>
      </w:r>
      <w:r w:rsidR="00BA5783">
        <w:t>–</w:t>
      </w:r>
      <w:r w:rsidR="004B4BEC">
        <w:t xml:space="preserve"> 1</w:t>
      </w:r>
      <w:r w:rsidR="00BA5783">
        <w:t>, sementara itu untuk setiap pernyataan genap dihitung dengan 5 – total skor.</w:t>
      </w:r>
      <w:r w:rsidR="00F6577B">
        <w:t xml:space="preserve"> Langkah selanjutnya adalah </w:t>
      </w:r>
      <w:r w:rsidR="0021117A">
        <w:t>jumlah</w:t>
      </w:r>
      <w:r w:rsidR="00F6577B">
        <w:t xml:space="preserve"> skor </w:t>
      </w:r>
      <w:r w:rsidR="00C5759F">
        <w:t>masing-masing responden lalu kalikan dengan 2,5</w:t>
      </w:r>
      <w:r w:rsidR="00200D7E">
        <w:t>,</w:t>
      </w:r>
      <w:r w:rsidR="009A47D8">
        <w:t xml:space="preserve"> seperti</w:t>
      </w:r>
      <w:r w:rsidR="00067A48">
        <w:t xml:space="preserve"> yang akan ditunjukkan pada Tabel 67 di bawah ini.</w:t>
      </w:r>
    </w:p>
    <w:p w14:paraId="5CA405E5" w14:textId="412D9D71" w:rsidR="006C6299" w:rsidRDefault="006C6299" w:rsidP="0084158B">
      <w:pPr>
        <w:jc w:val="center"/>
      </w:pPr>
      <w:bookmarkStart w:id="228" w:name="_Toc171756416"/>
      <w:r>
        <w:t xml:space="preserve">Tabel </w:t>
      </w:r>
      <w:r>
        <w:fldChar w:fldCharType="begin"/>
      </w:r>
      <w:r>
        <w:instrText xml:space="preserve"> SEQ Tabel \* ARABIC </w:instrText>
      </w:r>
      <w:r>
        <w:fldChar w:fldCharType="separate"/>
      </w:r>
      <w:r w:rsidR="0067630B">
        <w:rPr>
          <w:noProof/>
        </w:rPr>
        <w:t>67</w:t>
      </w:r>
      <w:r>
        <w:fldChar w:fldCharType="end"/>
      </w:r>
      <w:r w:rsidR="0084158B">
        <w:t xml:space="preserve"> Perhitungan skor SUS</w:t>
      </w:r>
      <w:bookmarkEnd w:id="228"/>
    </w:p>
    <w:tbl>
      <w:tblPr>
        <w:tblStyle w:val="PlainTable2"/>
        <w:tblW w:w="5000" w:type="pct"/>
        <w:tblLook w:val="04A0" w:firstRow="1" w:lastRow="0" w:firstColumn="1" w:lastColumn="0" w:noHBand="0" w:noVBand="1"/>
      </w:tblPr>
      <w:tblGrid>
        <w:gridCol w:w="1588"/>
        <w:gridCol w:w="1589"/>
        <w:gridCol w:w="1587"/>
        <w:gridCol w:w="1587"/>
        <w:gridCol w:w="1586"/>
      </w:tblGrid>
      <w:tr w:rsidR="00067A48" w14:paraId="501150D0" w14:textId="77777777" w:rsidTr="00605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shd w:val="clear" w:color="auto" w:fill="D9D9D9" w:themeFill="background1" w:themeFillShade="D9"/>
          </w:tcPr>
          <w:p w14:paraId="61E7A652" w14:textId="57E35ECF" w:rsidR="00067A48" w:rsidRPr="00612D41" w:rsidRDefault="006051EC" w:rsidP="006051EC">
            <w:pPr>
              <w:jc w:val="center"/>
              <w:rPr>
                <w:b w:val="0"/>
                <w:bCs w:val="0"/>
              </w:rPr>
            </w:pPr>
            <w:r>
              <w:rPr>
                <w:b w:val="0"/>
                <w:bCs w:val="0"/>
              </w:rPr>
              <w:t>Responden</w:t>
            </w:r>
          </w:p>
        </w:tc>
        <w:tc>
          <w:tcPr>
            <w:tcW w:w="1000" w:type="pct"/>
            <w:shd w:val="clear" w:color="auto" w:fill="D9D9D9" w:themeFill="background1" w:themeFillShade="D9"/>
          </w:tcPr>
          <w:p w14:paraId="0EE47A53" w14:textId="0C3FF1DE" w:rsidR="00067A48" w:rsidRPr="00612D41" w:rsidRDefault="00CD3B20" w:rsidP="006051EC">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Total Skor</w:t>
            </w:r>
          </w:p>
        </w:tc>
        <w:tc>
          <w:tcPr>
            <w:tcW w:w="1000" w:type="pct"/>
            <w:shd w:val="clear" w:color="auto" w:fill="D9D9D9" w:themeFill="background1" w:themeFillShade="D9"/>
          </w:tcPr>
          <w:p w14:paraId="6E357028" w14:textId="3A65D809" w:rsidR="00067A48" w:rsidRPr="00612D41" w:rsidRDefault="00CD3B20" w:rsidP="006051EC">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SUS</w:t>
            </w:r>
            <w:r w:rsidR="0024680C">
              <w:rPr>
                <w:b w:val="0"/>
                <w:bCs w:val="0"/>
              </w:rPr>
              <w:t xml:space="preserve"> (Total Skor </w:t>
            </w:r>
            <w:r w:rsidR="0024680C">
              <w:rPr>
                <w:rFonts w:cs="Times New Roman"/>
                <w:b w:val="0"/>
                <w:bCs w:val="0"/>
              </w:rPr>
              <w:t>×</w:t>
            </w:r>
            <w:r w:rsidR="0024680C">
              <w:rPr>
                <w:b w:val="0"/>
                <w:bCs w:val="0"/>
              </w:rPr>
              <w:t xml:space="preserve"> 2,5)</w:t>
            </w:r>
          </w:p>
        </w:tc>
        <w:tc>
          <w:tcPr>
            <w:tcW w:w="1000" w:type="pct"/>
            <w:shd w:val="clear" w:color="auto" w:fill="D9D9D9" w:themeFill="background1" w:themeFillShade="D9"/>
          </w:tcPr>
          <w:p w14:paraId="131C9C9B" w14:textId="4F10AE50" w:rsidR="00067A48" w:rsidRPr="00CD3B20" w:rsidRDefault="00CD3B20" w:rsidP="006051EC">
            <w:pPr>
              <w:jc w:val="center"/>
              <w:cnfStyle w:val="100000000000" w:firstRow="1" w:lastRow="0" w:firstColumn="0" w:lastColumn="0" w:oddVBand="0" w:evenVBand="0" w:oddHBand="0" w:evenHBand="0" w:firstRowFirstColumn="0" w:firstRowLastColumn="0" w:lastRowFirstColumn="0" w:lastRowLastColumn="0"/>
              <w:rPr>
                <w:b w:val="0"/>
                <w:bCs w:val="0"/>
                <w:i/>
                <w:iCs/>
              </w:rPr>
            </w:pPr>
            <w:r>
              <w:rPr>
                <w:b w:val="0"/>
                <w:bCs w:val="0"/>
                <w:i/>
                <w:iCs/>
              </w:rPr>
              <w:t>Grade</w:t>
            </w:r>
          </w:p>
        </w:tc>
        <w:tc>
          <w:tcPr>
            <w:tcW w:w="1000" w:type="pct"/>
            <w:shd w:val="clear" w:color="auto" w:fill="D9D9D9" w:themeFill="background1" w:themeFillShade="D9"/>
          </w:tcPr>
          <w:p w14:paraId="4BB09357" w14:textId="6A3B64D2" w:rsidR="00067A48" w:rsidRPr="00612D41" w:rsidRDefault="001147CB" w:rsidP="006051EC">
            <w:pPr>
              <w:jc w:val="center"/>
              <w:cnfStyle w:val="100000000000" w:firstRow="1" w:lastRow="0" w:firstColumn="0" w:lastColumn="0" w:oddVBand="0" w:evenVBand="0" w:oddHBand="0" w:evenHBand="0" w:firstRowFirstColumn="0" w:firstRowLastColumn="0" w:lastRowFirstColumn="0" w:lastRowLastColumn="0"/>
              <w:rPr>
                <w:b w:val="0"/>
                <w:bCs w:val="0"/>
                <w:i/>
                <w:iCs/>
              </w:rPr>
            </w:pPr>
            <w:r>
              <w:rPr>
                <w:b w:val="0"/>
                <w:bCs w:val="0"/>
                <w:i/>
                <w:iCs/>
              </w:rPr>
              <w:t>Adjective Rating</w:t>
            </w:r>
          </w:p>
        </w:tc>
      </w:tr>
      <w:tr w:rsidR="00067A48" w14:paraId="6D1DBA81" w14:textId="77777777" w:rsidTr="00605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43561E18" w14:textId="5319E231" w:rsidR="00067A48" w:rsidRPr="000868FE" w:rsidRDefault="000868FE" w:rsidP="000868FE">
            <w:pPr>
              <w:jc w:val="center"/>
              <w:rPr>
                <w:b w:val="0"/>
                <w:bCs w:val="0"/>
              </w:rPr>
            </w:pPr>
            <w:r>
              <w:rPr>
                <w:b w:val="0"/>
                <w:bCs w:val="0"/>
              </w:rPr>
              <w:t>1</w:t>
            </w:r>
          </w:p>
        </w:tc>
        <w:tc>
          <w:tcPr>
            <w:tcW w:w="1000" w:type="pct"/>
          </w:tcPr>
          <w:p w14:paraId="59CD5316" w14:textId="53A57BF2" w:rsidR="00067A48" w:rsidRDefault="006247CE" w:rsidP="000868FE">
            <w:pPr>
              <w:jc w:val="center"/>
              <w:cnfStyle w:val="000000100000" w:firstRow="0" w:lastRow="0" w:firstColumn="0" w:lastColumn="0" w:oddVBand="0" w:evenVBand="0" w:oddHBand="1" w:evenHBand="0" w:firstRowFirstColumn="0" w:firstRowLastColumn="0" w:lastRowFirstColumn="0" w:lastRowLastColumn="0"/>
            </w:pPr>
            <w:r>
              <w:t>40</w:t>
            </w:r>
          </w:p>
        </w:tc>
        <w:tc>
          <w:tcPr>
            <w:tcW w:w="1000" w:type="pct"/>
          </w:tcPr>
          <w:p w14:paraId="34F96110" w14:textId="773E28E8" w:rsidR="00067A48" w:rsidRDefault="005C5DBE" w:rsidP="000868FE">
            <w:pPr>
              <w:jc w:val="center"/>
              <w:cnfStyle w:val="000000100000" w:firstRow="0" w:lastRow="0" w:firstColumn="0" w:lastColumn="0" w:oddVBand="0" w:evenVBand="0" w:oddHBand="1" w:evenHBand="0" w:firstRowFirstColumn="0" w:firstRowLastColumn="0" w:lastRowFirstColumn="0" w:lastRowLastColumn="0"/>
            </w:pPr>
            <w:r>
              <w:t>100</w:t>
            </w:r>
          </w:p>
        </w:tc>
        <w:tc>
          <w:tcPr>
            <w:tcW w:w="1000" w:type="pct"/>
          </w:tcPr>
          <w:p w14:paraId="5E0D7622" w14:textId="649CA9A7" w:rsidR="00067A48" w:rsidRDefault="00E06618" w:rsidP="000868FE">
            <w:pPr>
              <w:jc w:val="center"/>
              <w:cnfStyle w:val="000000100000" w:firstRow="0" w:lastRow="0" w:firstColumn="0" w:lastColumn="0" w:oddVBand="0" w:evenVBand="0" w:oddHBand="1" w:evenHBand="0" w:firstRowFirstColumn="0" w:firstRowLastColumn="0" w:lastRowFirstColumn="0" w:lastRowLastColumn="0"/>
            </w:pPr>
            <w:r>
              <w:t>A</w:t>
            </w:r>
          </w:p>
        </w:tc>
        <w:tc>
          <w:tcPr>
            <w:tcW w:w="1000" w:type="pct"/>
          </w:tcPr>
          <w:p w14:paraId="4579CF97" w14:textId="79F3DB1E" w:rsidR="00067A48" w:rsidRPr="00C61D54" w:rsidRDefault="00C61D54" w:rsidP="000868FE">
            <w:pPr>
              <w:jc w:val="center"/>
              <w:cnfStyle w:val="000000100000" w:firstRow="0" w:lastRow="0" w:firstColumn="0" w:lastColumn="0" w:oddVBand="0" w:evenVBand="0" w:oddHBand="1" w:evenHBand="0" w:firstRowFirstColumn="0" w:firstRowLastColumn="0" w:lastRowFirstColumn="0" w:lastRowLastColumn="0"/>
              <w:rPr>
                <w:i/>
                <w:iCs/>
              </w:rPr>
            </w:pPr>
            <w:r w:rsidRPr="00C61D54">
              <w:rPr>
                <w:i/>
                <w:iCs/>
              </w:rPr>
              <w:t>Excellent</w:t>
            </w:r>
          </w:p>
        </w:tc>
      </w:tr>
      <w:tr w:rsidR="00067A48" w14:paraId="43D0D069" w14:textId="77777777" w:rsidTr="006051EC">
        <w:tc>
          <w:tcPr>
            <w:cnfStyle w:val="001000000000" w:firstRow="0" w:lastRow="0" w:firstColumn="1" w:lastColumn="0" w:oddVBand="0" w:evenVBand="0" w:oddHBand="0" w:evenHBand="0" w:firstRowFirstColumn="0" w:firstRowLastColumn="0" w:lastRowFirstColumn="0" w:lastRowLastColumn="0"/>
            <w:tcW w:w="1000" w:type="pct"/>
          </w:tcPr>
          <w:p w14:paraId="2888E139" w14:textId="23075023" w:rsidR="00067A48" w:rsidRPr="000868FE" w:rsidRDefault="000868FE" w:rsidP="000868FE">
            <w:pPr>
              <w:jc w:val="center"/>
              <w:rPr>
                <w:b w:val="0"/>
                <w:bCs w:val="0"/>
              </w:rPr>
            </w:pPr>
            <w:r>
              <w:rPr>
                <w:b w:val="0"/>
                <w:bCs w:val="0"/>
              </w:rPr>
              <w:t>2</w:t>
            </w:r>
          </w:p>
        </w:tc>
        <w:tc>
          <w:tcPr>
            <w:tcW w:w="1000" w:type="pct"/>
          </w:tcPr>
          <w:p w14:paraId="26351303" w14:textId="0551F380" w:rsidR="00067A48" w:rsidRDefault="00BD6B22" w:rsidP="000868FE">
            <w:pPr>
              <w:jc w:val="center"/>
              <w:cnfStyle w:val="000000000000" w:firstRow="0" w:lastRow="0" w:firstColumn="0" w:lastColumn="0" w:oddVBand="0" w:evenVBand="0" w:oddHBand="0" w:evenHBand="0" w:firstRowFirstColumn="0" w:firstRowLastColumn="0" w:lastRowFirstColumn="0" w:lastRowLastColumn="0"/>
            </w:pPr>
            <w:r>
              <w:t>33</w:t>
            </w:r>
          </w:p>
        </w:tc>
        <w:tc>
          <w:tcPr>
            <w:tcW w:w="1000" w:type="pct"/>
          </w:tcPr>
          <w:p w14:paraId="5D27229E" w14:textId="5FC076E6" w:rsidR="00067A48" w:rsidRDefault="005C5DBE" w:rsidP="000868FE">
            <w:pPr>
              <w:jc w:val="center"/>
              <w:cnfStyle w:val="000000000000" w:firstRow="0" w:lastRow="0" w:firstColumn="0" w:lastColumn="0" w:oddVBand="0" w:evenVBand="0" w:oddHBand="0" w:evenHBand="0" w:firstRowFirstColumn="0" w:firstRowLastColumn="0" w:lastRowFirstColumn="0" w:lastRowLastColumn="0"/>
            </w:pPr>
            <w:r>
              <w:t>82,5</w:t>
            </w:r>
          </w:p>
        </w:tc>
        <w:tc>
          <w:tcPr>
            <w:tcW w:w="1000" w:type="pct"/>
          </w:tcPr>
          <w:p w14:paraId="41680102" w14:textId="6925511E" w:rsidR="00067A48" w:rsidRDefault="00E06618" w:rsidP="000868FE">
            <w:pPr>
              <w:jc w:val="center"/>
              <w:cnfStyle w:val="000000000000" w:firstRow="0" w:lastRow="0" w:firstColumn="0" w:lastColumn="0" w:oddVBand="0" w:evenVBand="0" w:oddHBand="0" w:evenHBand="0" w:firstRowFirstColumn="0" w:firstRowLastColumn="0" w:lastRowFirstColumn="0" w:lastRowLastColumn="0"/>
            </w:pPr>
            <w:r>
              <w:t>A</w:t>
            </w:r>
          </w:p>
        </w:tc>
        <w:tc>
          <w:tcPr>
            <w:tcW w:w="1000" w:type="pct"/>
          </w:tcPr>
          <w:p w14:paraId="4DFB7BFF" w14:textId="342FF270" w:rsidR="00067A48" w:rsidRPr="00C61D54" w:rsidRDefault="00C61D54" w:rsidP="000868FE">
            <w:pPr>
              <w:jc w:val="center"/>
              <w:cnfStyle w:val="000000000000" w:firstRow="0" w:lastRow="0" w:firstColumn="0" w:lastColumn="0" w:oddVBand="0" w:evenVBand="0" w:oddHBand="0" w:evenHBand="0" w:firstRowFirstColumn="0" w:firstRowLastColumn="0" w:lastRowFirstColumn="0" w:lastRowLastColumn="0"/>
              <w:rPr>
                <w:i/>
                <w:iCs/>
              </w:rPr>
            </w:pPr>
            <w:r w:rsidRPr="00C61D54">
              <w:rPr>
                <w:i/>
                <w:iCs/>
              </w:rPr>
              <w:t>Excellent</w:t>
            </w:r>
          </w:p>
        </w:tc>
      </w:tr>
      <w:tr w:rsidR="00067A48" w14:paraId="417C7E11" w14:textId="77777777" w:rsidTr="00605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CD81FC4" w14:textId="6A9A1C7D" w:rsidR="00067A48" w:rsidRPr="000868FE" w:rsidRDefault="000868FE" w:rsidP="000868FE">
            <w:pPr>
              <w:jc w:val="center"/>
              <w:rPr>
                <w:b w:val="0"/>
                <w:bCs w:val="0"/>
              </w:rPr>
            </w:pPr>
            <w:r>
              <w:rPr>
                <w:b w:val="0"/>
                <w:bCs w:val="0"/>
              </w:rPr>
              <w:t>3</w:t>
            </w:r>
          </w:p>
        </w:tc>
        <w:tc>
          <w:tcPr>
            <w:tcW w:w="1000" w:type="pct"/>
          </w:tcPr>
          <w:p w14:paraId="4A4770F4" w14:textId="2B8CF4C3" w:rsidR="00067A48" w:rsidRDefault="00BD6B22" w:rsidP="000868FE">
            <w:pPr>
              <w:jc w:val="center"/>
              <w:cnfStyle w:val="000000100000" w:firstRow="0" w:lastRow="0" w:firstColumn="0" w:lastColumn="0" w:oddVBand="0" w:evenVBand="0" w:oddHBand="1" w:evenHBand="0" w:firstRowFirstColumn="0" w:firstRowLastColumn="0" w:lastRowFirstColumn="0" w:lastRowLastColumn="0"/>
            </w:pPr>
            <w:r>
              <w:t>38</w:t>
            </w:r>
          </w:p>
        </w:tc>
        <w:tc>
          <w:tcPr>
            <w:tcW w:w="1000" w:type="pct"/>
          </w:tcPr>
          <w:p w14:paraId="31C516CF" w14:textId="50ACA5F1" w:rsidR="00067A48" w:rsidRDefault="005C5DBE" w:rsidP="000868FE">
            <w:pPr>
              <w:jc w:val="center"/>
              <w:cnfStyle w:val="000000100000" w:firstRow="0" w:lastRow="0" w:firstColumn="0" w:lastColumn="0" w:oddVBand="0" w:evenVBand="0" w:oddHBand="1" w:evenHBand="0" w:firstRowFirstColumn="0" w:firstRowLastColumn="0" w:lastRowFirstColumn="0" w:lastRowLastColumn="0"/>
            </w:pPr>
            <w:r>
              <w:t>95</w:t>
            </w:r>
          </w:p>
        </w:tc>
        <w:tc>
          <w:tcPr>
            <w:tcW w:w="1000" w:type="pct"/>
          </w:tcPr>
          <w:p w14:paraId="7108D8B1" w14:textId="57A5E9DA" w:rsidR="00067A48" w:rsidRDefault="00E06618" w:rsidP="000868FE">
            <w:pPr>
              <w:jc w:val="center"/>
              <w:cnfStyle w:val="000000100000" w:firstRow="0" w:lastRow="0" w:firstColumn="0" w:lastColumn="0" w:oddVBand="0" w:evenVBand="0" w:oddHBand="1" w:evenHBand="0" w:firstRowFirstColumn="0" w:firstRowLastColumn="0" w:lastRowFirstColumn="0" w:lastRowLastColumn="0"/>
            </w:pPr>
            <w:r>
              <w:t>A</w:t>
            </w:r>
          </w:p>
        </w:tc>
        <w:tc>
          <w:tcPr>
            <w:tcW w:w="1000" w:type="pct"/>
          </w:tcPr>
          <w:p w14:paraId="7B6DE1CD" w14:textId="2AE5F183" w:rsidR="00067A48" w:rsidRPr="00C61D54" w:rsidRDefault="00C61D54" w:rsidP="000868FE">
            <w:pPr>
              <w:jc w:val="center"/>
              <w:cnfStyle w:val="000000100000" w:firstRow="0" w:lastRow="0" w:firstColumn="0" w:lastColumn="0" w:oddVBand="0" w:evenVBand="0" w:oddHBand="1" w:evenHBand="0" w:firstRowFirstColumn="0" w:firstRowLastColumn="0" w:lastRowFirstColumn="0" w:lastRowLastColumn="0"/>
              <w:rPr>
                <w:i/>
                <w:iCs/>
              </w:rPr>
            </w:pPr>
            <w:r w:rsidRPr="00C61D54">
              <w:rPr>
                <w:i/>
                <w:iCs/>
              </w:rPr>
              <w:t>Excellent</w:t>
            </w:r>
          </w:p>
        </w:tc>
      </w:tr>
      <w:tr w:rsidR="00067A48" w14:paraId="50F26A58" w14:textId="77777777" w:rsidTr="006051EC">
        <w:tc>
          <w:tcPr>
            <w:cnfStyle w:val="001000000000" w:firstRow="0" w:lastRow="0" w:firstColumn="1" w:lastColumn="0" w:oddVBand="0" w:evenVBand="0" w:oddHBand="0" w:evenHBand="0" w:firstRowFirstColumn="0" w:firstRowLastColumn="0" w:lastRowFirstColumn="0" w:lastRowLastColumn="0"/>
            <w:tcW w:w="1000" w:type="pct"/>
          </w:tcPr>
          <w:p w14:paraId="5FFD311C" w14:textId="3543D615" w:rsidR="00067A48" w:rsidRPr="000868FE" w:rsidRDefault="000868FE" w:rsidP="000868FE">
            <w:pPr>
              <w:jc w:val="center"/>
              <w:rPr>
                <w:b w:val="0"/>
                <w:bCs w:val="0"/>
              </w:rPr>
            </w:pPr>
            <w:r>
              <w:rPr>
                <w:b w:val="0"/>
                <w:bCs w:val="0"/>
              </w:rPr>
              <w:t>4</w:t>
            </w:r>
          </w:p>
        </w:tc>
        <w:tc>
          <w:tcPr>
            <w:tcW w:w="1000" w:type="pct"/>
          </w:tcPr>
          <w:p w14:paraId="0F51DE56" w14:textId="42082B0A" w:rsidR="00067A48" w:rsidRDefault="00994769" w:rsidP="000868FE">
            <w:pPr>
              <w:jc w:val="center"/>
              <w:cnfStyle w:val="000000000000" w:firstRow="0" w:lastRow="0" w:firstColumn="0" w:lastColumn="0" w:oddVBand="0" w:evenVBand="0" w:oddHBand="0" w:evenHBand="0" w:firstRowFirstColumn="0" w:firstRowLastColumn="0" w:lastRowFirstColumn="0" w:lastRowLastColumn="0"/>
            </w:pPr>
            <w:r>
              <w:t>33</w:t>
            </w:r>
          </w:p>
        </w:tc>
        <w:tc>
          <w:tcPr>
            <w:tcW w:w="1000" w:type="pct"/>
          </w:tcPr>
          <w:p w14:paraId="52CB3094" w14:textId="66F331AE" w:rsidR="00067A48" w:rsidRDefault="005C5DBE" w:rsidP="000868FE">
            <w:pPr>
              <w:jc w:val="center"/>
              <w:cnfStyle w:val="000000000000" w:firstRow="0" w:lastRow="0" w:firstColumn="0" w:lastColumn="0" w:oddVBand="0" w:evenVBand="0" w:oddHBand="0" w:evenHBand="0" w:firstRowFirstColumn="0" w:firstRowLastColumn="0" w:lastRowFirstColumn="0" w:lastRowLastColumn="0"/>
            </w:pPr>
            <w:r>
              <w:t>82,5</w:t>
            </w:r>
          </w:p>
        </w:tc>
        <w:tc>
          <w:tcPr>
            <w:tcW w:w="1000" w:type="pct"/>
          </w:tcPr>
          <w:p w14:paraId="58138577" w14:textId="13093700" w:rsidR="00067A48" w:rsidRDefault="00E06618" w:rsidP="000868FE">
            <w:pPr>
              <w:jc w:val="center"/>
              <w:cnfStyle w:val="000000000000" w:firstRow="0" w:lastRow="0" w:firstColumn="0" w:lastColumn="0" w:oddVBand="0" w:evenVBand="0" w:oddHBand="0" w:evenHBand="0" w:firstRowFirstColumn="0" w:firstRowLastColumn="0" w:lastRowFirstColumn="0" w:lastRowLastColumn="0"/>
            </w:pPr>
            <w:r>
              <w:t>A</w:t>
            </w:r>
          </w:p>
        </w:tc>
        <w:tc>
          <w:tcPr>
            <w:tcW w:w="1000" w:type="pct"/>
          </w:tcPr>
          <w:p w14:paraId="7FF40F0D" w14:textId="27E6CBA0" w:rsidR="00067A48" w:rsidRPr="00C61D54" w:rsidRDefault="00C61D54" w:rsidP="000868FE">
            <w:pPr>
              <w:jc w:val="center"/>
              <w:cnfStyle w:val="000000000000" w:firstRow="0" w:lastRow="0" w:firstColumn="0" w:lastColumn="0" w:oddVBand="0" w:evenVBand="0" w:oddHBand="0" w:evenHBand="0" w:firstRowFirstColumn="0" w:firstRowLastColumn="0" w:lastRowFirstColumn="0" w:lastRowLastColumn="0"/>
              <w:rPr>
                <w:i/>
                <w:iCs/>
              </w:rPr>
            </w:pPr>
            <w:r w:rsidRPr="00C61D54">
              <w:rPr>
                <w:i/>
                <w:iCs/>
              </w:rPr>
              <w:t>Excellent</w:t>
            </w:r>
          </w:p>
        </w:tc>
      </w:tr>
      <w:tr w:rsidR="00067A48" w14:paraId="39E4659D" w14:textId="77777777" w:rsidTr="00605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7EE69F49" w14:textId="0678A1F9" w:rsidR="00067A48" w:rsidRPr="000868FE" w:rsidRDefault="000868FE" w:rsidP="000868FE">
            <w:pPr>
              <w:jc w:val="center"/>
              <w:rPr>
                <w:b w:val="0"/>
                <w:bCs w:val="0"/>
              </w:rPr>
            </w:pPr>
            <w:r>
              <w:rPr>
                <w:b w:val="0"/>
                <w:bCs w:val="0"/>
              </w:rPr>
              <w:t>5</w:t>
            </w:r>
          </w:p>
        </w:tc>
        <w:tc>
          <w:tcPr>
            <w:tcW w:w="1000" w:type="pct"/>
          </w:tcPr>
          <w:p w14:paraId="7079B43E" w14:textId="063E056D" w:rsidR="00067A48" w:rsidRDefault="00994769" w:rsidP="000868FE">
            <w:pPr>
              <w:jc w:val="center"/>
              <w:cnfStyle w:val="000000100000" w:firstRow="0" w:lastRow="0" w:firstColumn="0" w:lastColumn="0" w:oddVBand="0" w:evenVBand="0" w:oddHBand="1" w:evenHBand="0" w:firstRowFirstColumn="0" w:firstRowLastColumn="0" w:lastRowFirstColumn="0" w:lastRowLastColumn="0"/>
            </w:pPr>
            <w:r>
              <w:t>38</w:t>
            </w:r>
          </w:p>
        </w:tc>
        <w:tc>
          <w:tcPr>
            <w:tcW w:w="1000" w:type="pct"/>
          </w:tcPr>
          <w:p w14:paraId="0804B121" w14:textId="321CECC1" w:rsidR="00067A48" w:rsidRDefault="005C5DBE" w:rsidP="000868FE">
            <w:pPr>
              <w:jc w:val="center"/>
              <w:cnfStyle w:val="000000100000" w:firstRow="0" w:lastRow="0" w:firstColumn="0" w:lastColumn="0" w:oddVBand="0" w:evenVBand="0" w:oddHBand="1" w:evenHBand="0" w:firstRowFirstColumn="0" w:firstRowLastColumn="0" w:lastRowFirstColumn="0" w:lastRowLastColumn="0"/>
            </w:pPr>
            <w:r>
              <w:t>95</w:t>
            </w:r>
          </w:p>
        </w:tc>
        <w:tc>
          <w:tcPr>
            <w:tcW w:w="1000" w:type="pct"/>
          </w:tcPr>
          <w:p w14:paraId="370BE32E" w14:textId="638FB691" w:rsidR="00067A48" w:rsidRDefault="00E06618" w:rsidP="000868FE">
            <w:pPr>
              <w:jc w:val="center"/>
              <w:cnfStyle w:val="000000100000" w:firstRow="0" w:lastRow="0" w:firstColumn="0" w:lastColumn="0" w:oddVBand="0" w:evenVBand="0" w:oddHBand="1" w:evenHBand="0" w:firstRowFirstColumn="0" w:firstRowLastColumn="0" w:lastRowFirstColumn="0" w:lastRowLastColumn="0"/>
            </w:pPr>
            <w:r>
              <w:t>A</w:t>
            </w:r>
          </w:p>
        </w:tc>
        <w:tc>
          <w:tcPr>
            <w:tcW w:w="1000" w:type="pct"/>
          </w:tcPr>
          <w:p w14:paraId="5E172B49" w14:textId="61AE62A8" w:rsidR="00067A48" w:rsidRPr="00C61D54" w:rsidRDefault="00C61D54" w:rsidP="000868FE">
            <w:pPr>
              <w:jc w:val="center"/>
              <w:cnfStyle w:val="000000100000" w:firstRow="0" w:lastRow="0" w:firstColumn="0" w:lastColumn="0" w:oddVBand="0" w:evenVBand="0" w:oddHBand="1" w:evenHBand="0" w:firstRowFirstColumn="0" w:firstRowLastColumn="0" w:lastRowFirstColumn="0" w:lastRowLastColumn="0"/>
              <w:rPr>
                <w:i/>
                <w:iCs/>
              </w:rPr>
            </w:pPr>
            <w:r w:rsidRPr="00C61D54">
              <w:rPr>
                <w:i/>
                <w:iCs/>
              </w:rPr>
              <w:t>Excellent</w:t>
            </w:r>
          </w:p>
        </w:tc>
      </w:tr>
      <w:tr w:rsidR="00067A48" w14:paraId="6B7D6A73" w14:textId="77777777" w:rsidTr="006051EC">
        <w:tc>
          <w:tcPr>
            <w:cnfStyle w:val="001000000000" w:firstRow="0" w:lastRow="0" w:firstColumn="1" w:lastColumn="0" w:oddVBand="0" w:evenVBand="0" w:oddHBand="0" w:evenHBand="0" w:firstRowFirstColumn="0" w:firstRowLastColumn="0" w:lastRowFirstColumn="0" w:lastRowLastColumn="0"/>
            <w:tcW w:w="1000" w:type="pct"/>
          </w:tcPr>
          <w:p w14:paraId="0A1B0690" w14:textId="5CEA85BA" w:rsidR="00067A48" w:rsidRPr="000868FE" w:rsidRDefault="000868FE" w:rsidP="000868FE">
            <w:pPr>
              <w:jc w:val="center"/>
              <w:rPr>
                <w:b w:val="0"/>
                <w:bCs w:val="0"/>
              </w:rPr>
            </w:pPr>
            <w:r>
              <w:rPr>
                <w:b w:val="0"/>
                <w:bCs w:val="0"/>
              </w:rPr>
              <w:t>6</w:t>
            </w:r>
          </w:p>
        </w:tc>
        <w:tc>
          <w:tcPr>
            <w:tcW w:w="1000" w:type="pct"/>
          </w:tcPr>
          <w:p w14:paraId="49D78393" w14:textId="2E5DA7B3" w:rsidR="00067A48" w:rsidRDefault="00994769" w:rsidP="000868FE">
            <w:pPr>
              <w:jc w:val="center"/>
              <w:cnfStyle w:val="000000000000" w:firstRow="0" w:lastRow="0" w:firstColumn="0" w:lastColumn="0" w:oddVBand="0" w:evenVBand="0" w:oddHBand="0" w:evenHBand="0" w:firstRowFirstColumn="0" w:firstRowLastColumn="0" w:lastRowFirstColumn="0" w:lastRowLastColumn="0"/>
            </w:pPr>
            <w:r>
              <w:t>27</w:t>
            </w:r>
          </w:p>
        </w:tc>
        <w:tc>
          <w:tcPr>
            <w:tcW w:w="1000" w:type="pct"/>
          </w:tcPr>
          <w:p w14:paraId="6BDF8042" w14:textId="43100255" w:rsidR="00067A48" w:rsidRDefault="00A828B8" w:rsidP="000868FE">
            <w:pPr>
              <w:jc w:val="center"/>
              <w:cnfStyle w:val="000000000000" w:firstRow="0" w:lastRow="0" w:firstColumn="0" w:lastColumn="0" w:oddVBand="0" w:evenVBand="0" w:oddHBand="0" w:evenHBand="0" w:firstRowFirstColumn="0" w:firstRowLastColumn="0" w:lastRowFirstColumn="0" w:lastRowLastColumn="0"/>
            </w:pPr>
            <w:r>
              <w:t>67,5</w:t>
            </w:r>
          </w:p>
        </w:tc>
        <w:tc>
          <w:tcPr>
            <w:tcW w:w="1000" w:type="pct"/>
          </w:tcPr>
          <w:p w14:paraId="7848465B" w14:textId="1B5BC207" w:rsidR="00067A48" w:rsidRDefault="00E06618" w:rsidP="000868FE">
            <w:pPr>
              <w:jc w:val="center"/>
              <w:cnfStyle w:val="000000000000" w:firstRow="0" w:lastRow="0" w:firstColumn="0" w:lastColumn="0" w:oddVBand="0" w:evenVBand="0" w:oddHBand="0" w:evenHBand="0" w:firstRowFirstColumn="0" w:firstRowLastColumn="0" w:lastRowFirstColumn="0" w:lastRowLastColumn="0"/>
            </w:pPr>
            <w:r>
              <w:t>C</w:t>
            </w:r>
          </w:p>
        </w:tc>
        <w:tc>
          <w:tcPr>
            <w:tcW w:w="1000" w:type="pct"/>
          </w:tcPr>
          <w:p w14:paraId="07BFFDEF" w14:textId="76495B0C" w:rsidR="00067A48" w:rsidRPr="00C61D54" w:rsidRDefault="00C61D54" w:rsidP="000868FE">
            <w:pPr>
              <w:jc w:val="center"/>
              <w:cnfStyle w:val="000000000000" w:firstRow="0" w:lastRow="0" w:firstColumn="0" w:lastColumn="0" w:oddVBand="0" w:evenVBand="0" w:oddHBand="0" w:evenHBand="0" w:firstRowFirstColumn="0" w:firstRowLastColumn="0" w:lastRowFirstColumn="0" w:lastRowLastColumn="0"/>
              <w:rPr>
                <w:i/>
                <w:iCs/>
              </w:rPr>
            </w:pPr>
            <w:r w:rsidRPr="00C61D54">
              <w:rPr>
                <w:i/>
                <w:iCs/>
              </w:rPr>
              <w:t>Okay</w:t>
            </w:r>
          </w:p>
        </w:tc>
      </w:tr>
      <w:tr w:rsidR="00067A48" w14:paraId="73CDBEE5" w14:textId="77777777" w:rsidTr="00605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4569B98F" w14:textId="2C191A39" w:rsidR="00067A48" w:rsidRPr="000868FE" w:rsidRDefault="000868FE" w:rsidP="000868FE">
            <w:pPr>
              <w:jc w:val="center"/>
              <w:rPr>
                <w:b w:val="0"/>
                <w:bCs w:val="0"/>
              </w:rPr>
            </w:pPr>
            <w:r>
              <w:rPr>
                <w:b w:val="0"/>
                <w:bCs w:val="0"/>
              </w:rPr>
              <w:t>7</w:t>
            </w:r>
          </w:p>
        </w:tc>
        <w:tc>
          <w:tcPr>
            <w:tcW w:w="1000" w:type="pct"/>
          </w:tcPr>
          <w:p w14:paraId="04007F7D" w14:textId="776F7F91" w:rsidR="00067A48" w:rsidRDefault="00AA7CF1" w:rsidP="000868FE">
            <w:pPr>
              <w:jc w:val="center"/>
              <w:cnfStyle w:val="000000100000" w:firstRow="0" w:lastRow="0" w:firstColumn="0" w:lastColumn="0" w:oddVBand="0" w:evenVBand="0" w:oddHBand="1" w:evenHBand="0" w:firstRowFirstColumn="0" w:firstRowLastColumn="0" w:lastRowFirstColumn="0" w:lastRowLastColumn="0"/>
            </w:pPr>
            <w:r>
              <w:t>28</w:t>
            </w:r>
          </w:p>
        </w:tc>
        <w:tc>
          <w:tcPr>
            <w:tcW w:w="1000" w:type="pct"/>
          </w:tcPr>
          <w:p w14:paraId="22279E67" w14:textId="7FFC21F3" w:rsidR="00067A48" w:rsidRDefault="004857B9" w:rsidP="000868FE">
            <w:pPr>
              <w:jc w:val="center"/>
              <w:cnfStyle w:val="000000100000" w:firstRow="0" w:lastRow="0" w:firstColumn="0" w:lastColumn="0" w:oddVBand="0" w:evenVBand="0" w:oddHBand="1" w:evenHBand="0" w:firstRowFirstColumn="0" w:firstRowLastColumn="0" w:lastRowFirstColumn="0" w:lastRowLastColumn="0"/>
            </w:pPr>
            <w:r>
              <w:t>70</w:t>
            </w:r>
          </w:p>
        </w:tc>
        <w:tc>
          <w:tcPr>
            <w:tcW w:w="1000" w:type="pct"/>
          </w:tcPr>
          <w:p w14:paraId="64F48D8A" w14:textId="2A2F48DB" w:rsidR="00067A48" w:rsidRDefault="00E06618" w:rsidP="000868FE">
            <w:pPr>
              <w:jc w:val="center"/>
              <w:cnfStyle w:val="000000100000" w:firstRow="0" w:lastRow="0" w:firstColumn="0" w:lastColumn="0" w:oddVBand="0" w:evenVBand="0" w:oddHBand="1" w:evenHBand="0" w:firstRowFirstColumn="0" w:firstRowLastColumn="0" w:lastRowFirstColumn="0" w:lastRowLastColumn="0"/>
            </w:pPr>
            <w:r>
              <w:t>B</w:t>
            </w:r>
          </w:p>
        </w:tc>
        <w:tc>
          <w:tcPr>
            <w:tcW w:w="1000" w:type="pct"/>
          </w:tcPr>
          <w:p w14:paraId="14E6C2D9" w14:textId="0B15135B" w:rsidR="00067A48" w:rsidRPr="00C61D54" w:rsidRDefault="00C61D54" w:rsidP="000868FE">
            <w:pPr>
              <w:jc w:val="center"/>
              <w:cnfStyle w:val="000000100000" w:firstRow="0" w:lastRow="0" w:firstColumn="0" w:lastColumn="0" w:oddVBand="0" w:evenVBand="0" w:oddHBand="1" w:evenHBand="0" w:firstRowFirstColumn="0" w:firstRowLastColumn="0" w:lastRowFirstColumn="0" w:lastRowLastColumn="0"/>
              <w:rPr>
                <w:i/>
                <w:iCs/>
              </w:rPr>
            </w:pPr>
            <w:r w:rsidRPr="00C61D54">
              <w:rPr>
                <w:i/>
                <w:iCs/>
              </w:rPr>
              <w:t>Good</w:t>
            </w:r>
          </w:p>
        </w:tc>
      </w:tr>
      <w:tr w:rsidR="006247CE" w14:paraId="61E8AC15" w14:textId="77777777" w:rsidTr="006051EC">
        <w:tc>
          <w:tcPr>
            <w:cnfStyle w:val="001000000000" w:firstRow="0" w:lastRow="0" w:firstColumn="1" w:lastColumn="0" w:oddVBand="0" w:evenVBand="0" w:oddHBand="0" w:evenHBand="0" w:firstRowFirstColumn="0" w:firstRowLastColumn="0" w:lastRowFirstColumn="0" w:lastRowLastColumn="0"/>
            <w:tcW w:w="1000" w:type="pct"/>
          </w:tcPr>
          <w:p w14:paraId="4408A8C7" w14:textId="0B7DCA1A" w:rsidR="006247CE" w:rsidRDefault="00AA7CF1" w:rsidP="000868FE">
            <w:pPr>
              <w:jc w:val="center"/>
              <w:rPr>
                <w:b w:val="0"/>
                <w:bCs w:val="0"/>
              </w:rPr>
            </w:pPr>
            <w:r>
              <w:rPr>
                <w:b w:val="0"/>
                <w:bCs w:val="0"/>
              </w:rPr>
              <w:t>8</w:t>
            </w:r>
          </w:p>
        </w:tc>
        <w:tc>
          <w:tcPr>
            <w:tcW w:w="1000" w:type="pct"/>
          </w:tcPr>
          <w:p w14:paraId="1B3FC179" w14:textId="72868C72" w:rsidR="006247CE" w:rsidRDefault="00A2052B" w:rsidP="000868FE">
            <w:pPr>
              <w:jc w:val="center"/>
              <w:cnfStyle w:val="000000000000" w:firstRow="0" w:lastRow="0" w:firstColumn="0" w:lastColumn="0" w:oddVBand="0" w:evenVBand="0" w:oddHBand="0" w:evenHBand="0" w:firstRowFirstColumn="0" w:firstRowLastColumn="0" w:lastRowFirstColumn="0" w:lastRowLastColumn="0"/>
            </w:pPr>
            <w:r>
              <w:t>27</w:t>
            </w:r>
          </w:p>
        </w:tc>
        <w:tc>
          <w:tcPr>
            <w:tcW w:w="1000" w:type="pct"/>
          </w:tcPr>
          <w:p w14:paraId="77EDF700" w14:textId="7ED5CC00" w:rsidR="006247CE" w:rsidRDefault="00A828B8" w:rsidP="000868FE">
            <w:pPr>
              <w:jc w:val="center"/>
              <w:cnfStyle w:val="000000000000" w:firstRow="0" w:lastRow="0" w:firstColumn="0" w:lastColumn="0" w:oddVBand="0" w:evenVBand="0" w:oddHBand="0" w:evenHBand="0" w:firstRowFirstColumn="0" w:firstRowLastColumn="0" w:lastRowFirstColumn="0" w:lastRowLastColumn="0"/>
            </w:pPr>
            <w:r>
              <w:t>67,5</w:t>
            </w:r>
          </w:p>
        </w:tc>
        <w:tc>
          <w:tcPr>
            <w:tcW w:w="1000" w:type="pct"/>
          </w:tcPr>
          <w:p w14:paraId="7F29B61B" w14:textId="730AC9E1" w:rsidR="006247CE" w:rsidRDefault="00E06618" w:rsidP="000868FE">
            <w:pPr>
              <w:jc w:val="center"/>
              <w:cnfStyle w:val="000000000000" w:firstRow="0" w:lastRow="0" w:firstColumn="0" w:lastColumn="0" w:oddVBand="0" w:evenVBand="0" w:oddHBand="0" w:evenHBand="0" w:firstRowFirstColumn="0" w:firstRowLastColumn="0" w:lastRowFirstColumn="0" w:lastRowLastColumn="0"/>
            </w:pPr>
            <w:r>
              <w:t>C</w:t>
            </w:r>
          </w:p>
        </w:tc>
        <w:tc>
          <w:tcPr>
            <w:tcW w:w="1000" w:type="pct"/>
          </w:tcPr>
          <w:p w14:paraId="7E3C146E" w14:textId="560129E7" w:rsidR="006247CE" w:rsidRPr="00C61D54" w:rsidRDefault="00C61D54" w:rsidP="000868FE">
            <w:pPr>
              <w:jc w:val="center"/>
              <w:cnfStyle w:val="000000000000" w:firstRow="0" w:lastRow="0" w:firstColumn="0" w:lastColumn="0" w:oddVBand="0" w:evenVBand="0" w:oddHBand="0" w:evenHBand="0" w:firstRowFirstColumn="0" w:firstRowLastColumn="0" w:lastRowFirstColumn="0" w:lastRowLastColumn="0"/>
              <w:rPr>
                <w:i/>
                <w:iCs/>
              </w:rPr>
            </w:pPr>
            <w:r w:rsidRPr="00C61D54">
              <w:rPr>
                <w:i/>
                <w:iCs/>
              </w:rPr>
              <w:t>Okay</w:t>
            </w:r>
          </w:p>
        </w:tc>
      </w:tr>
      <w:tr w:rsidR="00AA7CF1" w14:paraId="6D368C18" w14:textId="77777777" w:rsidTr="00605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7128A7A4" w14:textId="60A97299" w:rsidR="00AA7CF1" w:rsidRDefault="00AA7CF1" w:rsidP="000868FE">
            <w:pPr>
              <w:jc w:val="center"/>
              <w:rPr>
                <w:b w:val="0"/>
                <w:bCs w:val="0"/>
              </w:rPr>
            </w:pPr>
            <w:r>
              <w:rPr>
                <w:b w:val="0"/>
                <w:bCs w:val="0"/>
              </w:rPr>
              <w:t>9</w:t>
            </w:r>
          </w:p>
        </w:tc>
        <w:tc>
          <w:tcPr>
            <w:tcW w:w="1000" w:type="pct"/>
          </w:tcPr>
          <w:p w14:paraId="3FB43B42" w14:textId="1DF43165" w:rsidR="00AA7CF1" w:rsidRDefault="00A2052B" w:rsidP="000868FE">
            <w:pPr>
              <w:jc w:val="center"/>
              <w:cnfStyle w:val="000000100000" w:firstRow="0" w:lastRow="0" w:firstColumn="0" w:lastColumn="0" w:oddVBand="0" w:evenVBand="0" w:oddHBand="1" w:evenHBand="0" w:firstRowFirstColumn="0" w:firstRowLastColumn="0" w:lastRowFirstColumn="0" w:lastRowLastColumn="0"/>
            </w:pPr>
            <w:r>
              <w:t>40</w:t>
            </w:r>
          </w:p>
        </w:tc>
        <w:tc>
          <w:tcPr>
            <w:tcW w:w="1000" w:type="pct"/>
          </w:tcPr>
          <w:p w14:paraId="00523669" w14:textId="5A774563" w:rsidR="00AA7CF1" w:rsidRDefault="00A828B8" w:rsidP="000868FE">
            <w:pPr>
              <w:jc w:val="center"/>
              <w:cnfStyle w:val="000000100000" w:firstRow="0" w:lastRow="0" w:firstColumn="0" w:lastColumn="0" w:oddVBand="0" w:evenVBand="0" w:oddHBand="1" w:evenHBand="0" w:firstRowFirstColumn="0" w:firstRowLastColumn="0" w:lastRowFirstColumn="0" w:lastRowLastColumn="0"/>
            </w:pPr>
            <w:r>
              <w:t>100</w:t>
            </w:r>
          </w:p>
        </w:tc>
        <w:tc>
          <w:tcPr>
            <w:tcW w:w="1000" w:type="pct"/>
          </w:tcPr>
          <w:p w14:paraId="6CFE0F0B" w14:textId="7FEFB226" w:rsidR="00AA7CF1" w:rsidRDefault="00E06618" w:rsidP="000868FE">
            <w:pPr>
              <w:jc w:val="center"/>
              <w:cnfStyle w:val="000000100000" w:firstRow="0" w:lastRow="0" w:firstColumn="0" w:lastColumn="0" w:oddVBand="0" w:evenVBand="0" w:oddHBand="1" w:evenHBand="0" w:firstRowFirstColumn="0" w:firstRowLastColumn="0" w:lastRowFirstColumn="0" w:lastRowLastColumn="0"/>
            </w:pPr>
            <w:r>
              <w:t>A</w:t>
            </w:r>
          </w:p>
        </w:tc>
        <w:tc>
          <w:tcPr>
            <w:tcW w:w="1000" w:type="pct"/>
          </w:tcPr>
          <w:p w14:paraId="6993FBFA" w14:textId="3332B328" w:rsidR="00AA7CF1" w:rsidRPr="00C61D54" w:rsidRDefault="00C61D54" w:rsidP="000868FE">
            <w:pPr>
              <w:jc w:val="center"/>
              <w:cnfStyle w:val="000000100000" w:firstRow="0" w:lastRow="0" w:firstColumn="0" w:lastColumn="0" w:oddVBand="0" w:evenVBand="0" w:oddHBand="1" w:evenHBand="0" w:firstRowFirstColumn="0" w:firstRowLastColumn="0" w:lastRowFirstColumn="0" w:lastRowLastColumn="0"/>
              <w:rPr>
                <w:i/>
                <w:iCs/>
              </w:rPr>
            </w:pPr>
            <w:r w:rsidRPr="00C61D54">
              <w:rPr>
                <w:i/>
                <w:iCs/>
              </w:rPr>
              <w:t>Excellent</w:t>
            </w:r>
          </w:p>
        </w:tc>
      </w:tr>
      <w:tr w:rsidR="00AA7CF1" w14:paraId="16DF733C" w14:textId="77777777" w:rsidTr="006051EC">
        <w:tc>
          <w:tcPr>
            <w:cnfStyle w:val="001000000000" w:firstRow="0" w:lastRow="0" w:firstColumn="1" w:lastColumn="0" w:oddVBand="0" w:evenVBand="0" w:oddHBand="0" w:evenHBand="0" w:firstRowFirstColumn="0" w:firstRowLastColumn="0" w:lastRowFirstColumn="0" w:lastRowLastColumn="0"/>
            <w:tcW w:w="1000" w:type="pct"/>
          </w:tcPr>
          <w:p w14:paraId="3277EE81" w14:textId="68E6B570" w:rsidR="00AA7CF1" w:rsidRDefault="00AA7CF1" w:rsidP="000868FE">
            <w:pPr>
              <w:jc w:val="center"/>
              <w:rPr>
                <w:b w:val="0"/>
                <w:bCs w:val="0"/>
              </w:rPr>
            </w:pPr>
            <w:r>
              <w:rPr>
                <w:b w:val="0"/>
                <w:bCs w:val="0"/>
              </w:rPr>
              <w:t>10</w:t>
            </w:r>
          </w:p>
        </w:tc>
        <w:tc>
          <w:tcPr>
            <w:tcW w:w="1000" w:type="pct"/>
          </w:tcPr>
          <w:p w14:paraId="3E05A84D" w14:textId="7279932D" w:rsidR="00AA7CF1" w:rsidRDefault="00A2052B" w:rsidP="000868FE">
            <w:pPr>
              <w:jc w:val="center"/>
              <w:cnfStyle w:val="000000000000" w:firstRow="0" w:lastRow="0" w:firstColumn="0" w:lastColumn="0" w:oddVBand="0" w:evenVBand="0" w:oddHBand="0" w:evenHBand="0" w:firstRowFirstColumn="0" w:firstRowLastColumn="0" w:lastRowFirstColumn="0" w:lastRowLastColumn="0"/>
            </w:pPr>
            <w:r>
              <w:t>36</w:t>
            </w:r>
          </w:p>
        </w:tc>
        <w:tc>
          <w:tcPr>
            <w:tcW w:w="1000" w:type="pct"/>
          </w:tcPr>
          <w:p w14:paraId="7A1658DA" w14:textId="020F862F" w:rsidR="00AA7CF1" w:rsidRDefault="004B0A02" w:rsidP="000868FE">
            <w:pPr>
              <w:jc w:val="center"/>
              <w:cnfStyle w:val="000000000000" w:firstRow="0" w:lastRow="0" w:firstColumn="0" w:lastColumn="0" w:oddVBand="0" w:evenVBand="0" w:oddHBand="0" w:evenHBand="0" w:firstRowFirstColumn="0" w:firstRowLastColumn="0" w:lastRowFirstColumn="0" w:lastRowLastColumn="0"/>
            </w:pPr>
            <w:r>
              <w:t>90</w:t>
            </w:r>
          </w:p>
        </w:tc>
        <w:tc>
          <w:tcPr>
            <w:tcW w:w="1000" w:type="pct"/>
          </w:tcPr>
          <w:p w14:paraId="465B9CF4" w14:textId="29924DEC" w:rsidR="00AA7CF1" w:rsidRDefault="00E06618" w:rsidP="000868FE">
            <w:pPr>
              <w:jc w:val="center"/>
              <w:cnfStyle w:val="000000000000" w:firstRow="0" w:lastRow="0" w:firstColumn="0" w:lastColumn="0" w:oddVBand="0" w:evenVBand="0" w:oddHBand="0" w:evenHBand="0" w:firstRowFirstColumn="0" w:firstRowLastColumn="0" w:lastRowFirstColumn="0" w:lastRowLastColumn="0"/>
            </w:pPr>
            <w:r>
              <w:t>A</w:t>
            </w:r>
          </w:p>
        </w:tc>
        <w:tc>
          <w:tcPr>
            <w:tcW w:w="1000" w:type="pct"/>
          </w:tcPr>
          <w:p w14:paraId="43A11CEC" w14:textId="1809B579" w:rsidR="00AA7CF1" w:rsidRPr="00C61D54" w:rsidRDefault="00C61D54" w:rsidP="000868FE">
            <w:pPr>
              <w:jc w:val="center"/>
              <w:cnfStyle w:val="000000000000" w:firstRow="0" w:lastRow="0" w:firstColumn="0" w:lastColumn="0" w:oddVBand="0" w:evenVBand="0" w:oddHBand="0" w:evenHBand="0" w:firstRowFirstColumn="0" w:firstRowLastColumn="0" w:lastRowFirstColumn="0" w:lastRowLastColumn="0"/>
              <w:rPr>
                <w:i/>
                <w:iCs/>
              </w:rPr>
            </w:pPr>
            <w:r w:rsidRPr="00C61D54">
              <w:rPr>
                <w:i/>
                <w:iCs/>
              </w:rPr>
              <w:t>Excellent</w:t>
            </w:r>
          </w:p>
        </w:tc>
      </w:tr>
      <w:tr w:rsidR="00AA7CF1" w14:paraId="1411622F" w14:textId="77777777" w:rsidTr="00605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1B7F079F" w14:textId="16AF91CF" w:rsidR="00AA7CF1" w:rsidRDefault="00AA7CF1" w:rsidP="000868FE">
            <w:pPr>
              <w:jc w:val="center"/>
              <w:rPr>
                <w:b w:val="0"/>
                <w:bCs w:val="0"/>
              </w:rPr>
            </w:pPr>
            <w:r>
              <w:rPr>
                <w:b w:val="0"/>
                <w:bCs w:val="0"/>
              </w:rPr>
              <w:t>11</w:t>
            </w:r>
          </w:p>
        </w:tc>
        <w:tc>
          <w:tcPr>
            <w:tcW w:w="1000" w:type="pct"/>
          </w:tcPr>
          <w:p w14:paraId="73542AD0" w14:textId="323FDDCB" w:rsidR="00AA7CF1" w:rsidRDefault="00721F77" w:rsidP="000868FE">
            <w:pPr>
              <w:jc w:val="center"/>
              <w:cnfStyle w:val="000000100000" w:firstRow="0" w:lastRow="0" w:firstColumn="0" w:lastColumn="0" w:oddVBand="0" w:evenVBand="0" w:oddHBand="1" w:evenHBand="0" w:firstRowFirstColumn="0" w:firstRowLastColumn="0" w:lastRowFirstColumn="0" w:lastRowLastColumn="0"/>
            </w:pPr>
            <w:r>
              <w:t>30</w:t>
            </w:r>
          </w:p>
        </w:tc>
        <w:tc>
          <w:tcPr>
            <w:tcW w:w="1000" w:type="pct"/>
          </w:tcPr>
          <w:p w14:paraId="7EFB5569" w14:textId="6D837030" w:rsidR="00AA7CF1" w:rsidRDefault="004B0A02" w:rsidP="000868FE">
            <w:pPr>
              <w:jc w:val="center"/>
              <w:cnfStyle w:val="000000100000" w:firstRow="0" w:lastRow="0" w:firstColumn="0" w:lastColumn="0" w:oddVBand="0" w:evenVBand="0" w:oddHBand="1" w:evenHBand="0" w:firstRowFirstColumn="0" w:firstRowLastColumn="0" w:lastRowFirstColumn="0" w:lastRowLastColumn="0"/>
            </w:pPr>
            <w:r>
              <w:t>75</w:t>
            </w:r>
          </w:p>
        </w:tc>
        <w:tc>
          <w:tcPr>
            <w:tcW w:w="1000" w:type="pct"/>
          </w:tcPr>
          <w:p w14:paraId="0B08940F" w14:textId="6CC422C9" w:rsidR="00AA7CF1" w:rsidRDefault="00E06618" w:rsidP="000868FE">
            <w:pPr>
              <w:jc w:val="center"/>
              <w:cnfStyle w:val="000000100000" w:firstRow="0" w:lastRow="0" w:firstColumn="0" w:lastColumn="0" w:oddVBand="0" w:evenVBand="0" w:oddHBand="1" w:evenHBand="0" w:firstRowFirstColumn="0" w:firstRowLastColumn="0" w:lastRowFirstColumn="0" w:lastRowLastColumn="0"/>
            </w:pPr>
            <w:r>
              <w:t>B</w:t>
            </w:r>
          </w:p>
        </w:tc>
        <w:tc>
          <w:tcPr>
            <w:tcW w:w="1000" w:type="pct"/>
          </w:tcPr>
          <w:p w14:paraId="6324C11D" w14:textId="7CF19502" w:rsidR="00AA7CF1" w:rsidRPr="00C61D54" w:rsidRDefault="00C61D54" w:rsidP="000868FE">
            <w:pPr>
              <w:jc w:val="center"/>
              <w:cnfStyle w:val="000000100000" w:firstRow="0" w:lastRow="0" w:firstColumn="0" w:lastColumn="0" w:oddVBand="0" w:evenVBand="0" w:oddHBand="1" w:evenHBand="0" w:firstRowFirstColumn="0" w:firstRowLastColumn="0" w:lastRowFirstColumn="0" w:lastRowLastColumn="0"/>
              <w:rPr>
                <w:i/>
                <w:iCs/>
              </w:rPr>
            </w:pPr>
            <w:r w:rsidRPr="00C61D54">
              <w:rPr>
                <w:i/>
                <w:iCs/>
              </w:rPr>
              <w:t>Good</w:t>
            </w:r>
          </w:p>
        </w:tc>
      </w:tr>
      <w:tr w:rsidR="00AA7CF1" w14:paraId="2C295100" w14:textId="77777777" w:rsidTr="006051EC">
        <w:tc>
          <w:tcPr>
            <w:cnfStyle w:val="001000000000" w:firstRow="0" w:lastRow="0" w:firstColumn="1" w:lastColumn="0" w:oddVBand="0" w:evenVBand="0" w:oddHBand="0" w:evenHBand="0" w:firstRowFirstColumn="0" w:firstRowLastColumn="0" w:lastRowFirstColumn="0" w:lastRowLastColumn="0"/>
            <w:tcW w:w="1000" w:type="pct"/>
          </w:tcPr>
          <w:p w14:paraId="435BFF0E" w14:textId="70D0345B" w:rsidR="00AA7CF1" w:rsidRDefault="00AA7CF1" w:rsidP="000868FE">
            <w:pPr>
              <w:jc w:val="center"/>
              <w:rPr>
                <w:b w:val="0"/>
                <w:bCs w:val="0"/>
              </w:rPr>
            </w:pPr>
            <w:r>
              <w:rPr>
                <w:b w:val="0"/>
                <w:bCs w:val="0"/>
              </w:rPr>
              <w:t>12</w:t>
            </w:r>
          </w:p>
        </w:tc>
        <w:tc>
          <w:tcPr>
            <w:tcW w:w="1000" w:type="pct"/>
          </w:tcPr>
          <w:p w14:paraId="3B549208" w14:textId="75DB567B" w:rsidR="00AA7CF1" w:rsidRDefault="00721F77" w:rsidP="000868FE">
            <w:pPr>
              <w:jc w:val="center"/>
              <w:cnfStyle w:val="000000000000" w:firstRow="0" w:lastRow="0" w:firstColumn="0" w:lastColumn="0" w:oddVBand="0" w:evenVBand="0" w:oddHBand="0" w:evenHBand="0" w:firstRowFirstColumn="0" w:firstRowLastColumn="0" w:lastRowFirstColumn="0" w:lastRowLastColumn="0"/>
            </w:pPr>
            <w:r>
              <w:t>35</w:t>
            </w:r>
          </w:p>
        </w:tc>
        <w:tc>
          <w:tcPr>
            <w:tcW w:w="1000" w:type="pct"/>
          </w:tcPr>
          <w:p w14:paraId="3672FD7F" w14:textId="2ADF6482" w:rsidR="00AA7CF1" w:rsidRDefault="004B0A02" w:rsidP="000868FE">
            <w:pPr>
              <w:jc w:val="center"/>
              <w:cnfStyle w:val="000000000000" w:firstRow="0" w:lastRow="0" w:firstColumn="0" w:lastColumn="0" w:oddVBand="0" w:evenVBand="0" w:oddHBand="0" w:evenHBand="0" w:firstRowFirstColumn="0" w:firstRowLastColumn="0" w:lastRowFirstColumn="0" w:lastRowLastColumn="0"/>
            </w:pPr>
            <w:r>
              <w:t>87,5</w:t>
            </w:r>
          </w:p>
        </w:tc>
        <w:tc>
          <w:tcPr>
            <w:tcW w:w="1000" w:type="pct"/>
          </w:tcPr>
          <w:p w14:paraId="7473BAA3" w14:textId="3B7760DF" w:rsidR="00AA7CF1" w:rsidRDefault="00E06618" w:rsidP="000868FE">
            <w:pPr>
              <w:jc w:val="center"/>
              <w:cnfStyle w:val="000000000000" w:firstRow="0" w:lastRow="0" w:firstColumn="0" w:lastColumn="0" w:oddVBand="0" w:evenVBand="0" w:oddHBand="0" w:evenHBand="0" w:firstRowFirstColumn="0" w:firstRowLastColumn="0" w:lastRowFirstColumn="0" w:lastRowLastColumn="0"/>
            </w:pPr>
            <w:r>
              <w:t>A</w:t>
            </w:r>
          </w:p>
        </w:tc>
        <w:tc>
          <w:tcPr>
            <w:tcW w:w="1000" w:type="pct"/>
          </w:tcPr>
          <w:p w14:paraId="16CC06B0" w14:textId="19A61A3D" w:rsidR="00AA7CF1" w:rsidRPr="00C61D54" w:rsidRDefault="00C61D54" w:rsidP="000868FE">
            <w:pPr>
              <w:jc w:val="center"/>
              <w:cnfStyle w:val="000000000000" w:firstRow="0" w:lastRow="0" w:firstColumn="0" w:lastColumn="0" w:oddVBand="0" w:evenVBand="0" w:oddHBand="0" w:evenHBand="0" w:firstRowFirstColumn="0" w:firstRowLastColumn="0" w:lastRowFirstColumn="0" w:lastRowLastColumn="0"/>
              <w:rPr>
                <w:i/>
                <w:iCs/>
              </w:rPr>
            </w:pPr>
            <w:r w:rsidRPr="00C61D54">
              <w:rPr>
                <w:i/>
                <w:iCs/>
              </w:rPr>
              <w:t>Excellent</w:t>
            </w:r>
          </w:p>
        </w:tc>
      </w:tr>
      <w:tr w:rsidR="000D752A" w14:paraId="59BE0F9E" w14:textId="77777777" w:rsidTr="000D7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1" w:type="pct"/>
            <w:gridSpan w:val="2"/>
          </w:tcPr>
          <w:p w14:paraId="38C1EE40" w14:textId="43E1E4D6" w:rsidR="000D752A" w:rsidRDefault="000D752A" w:rsidP="000868FE">
            <w:pPr>
              <w:jc w:val="center"/>
            </w:pPr>
            <w:r>
              <w:t>Rata-rata skor SUS</w:t>
            </w:r>
          </w:p>
        </w:tc>
        <w:tc>
          <w:tcPr>
            <w:tcW w:w="1000" w:type="pct"/>
          </w:tcPr>
          <w:p w14:paraId="02DDD5EF" w14:textId="701DB599" w:rsidR="000D752A" w:rsidRDefault="00380C32" w:rsidP="000868FE">
            <w:pPr>
              <w:jc w:val="center"/>
              <w:cnfStyle w:val="000000100000" w:firstRow="0" w:lastRow="0" w:firstColumn="0" w:lastColumn="0" w:oddVBand="0" w:evenVBand="0" w:oddHBand="1" w:evenHBand="0" w:firstRowFirstColumn="0" w:firstRowLastColumn="0" w:lastRowFirstColumn="0" w:lastRowLastColumn="0"/>
            </w:pPr>
            <w:r>
              <w:t>84,</w:t>
            </w:r>
            <w:r w:rsidR="00DC23EF">
              <w:t>3</w:t>
            </w:r>
            <w:r w:rsidR="00CD64CB">
              <w:t>75</w:t>
            </w:r>
          </w:p>
        </w:tc>
        <w:tc>
          <w:tcPr>
            <w:tcW w:w="1000" w:type="pct"/>
          </w:tcPr>
          <w:p w14:paraId="1364ECA5" w14:textId="1F99F4F5" w:rsidR="000D752A" w:rsidRDefault="00CD64CB" w:rsidP="000868FE">
            <w:pPr>
              <w:jc w:val="center"/>
              <w:cnfStyle w:val="000000100000" w:firstRow="0" w:lastRow="0" w:firstColumn="0" w:lastColumn="0" w:oddVBand="0" w:evenVBand="0" w:oddHBand="1" w:evenHBand="0" w:firstRowFirstColumn="0" w:firstRowLastColumn="0" w:lastRowFirstColumn="0" w:lastRowLastColumn="0"/>
            </w:pPr>
            <w:r>
              <w:t>A</w:t>
            </w:r>
          </w:p>
        </w:tc>
        <w:tc>
          <w:tcPr>
            <w:tcW w:w="1000" w:type="pct"/>
          </w:tcPr>
          <w:p w14:paraId="21D73FFA" w14:textId="18793879" w:rsidR="000D752A" w:rsidRPr="00C61D54" w:rsidRDefault="00CD64CB" w:rsidP="000868FE">
            <w:pPr>
              <w:jc w:val="center"/>
              <w:cnfStyle w:val="000000100000" w:firstRow="0" w:lastRow="0" w:firstColumn="0" w:lastColumn="0" w:oddVBand="0" w:evenVBand="0" w:oddHBand="1" w:evenHBand="0" w:firstRowFirstColumn="0" w:firstRowLastColumn="0" w:lastRowFirstColumn="0" w:lastRowLastColumn="0"/>
              <w:rPr>
                <w:i/>
                <w:iCs/>
              </w:rPr>
            </w:pPr>
            <w:r>
              <w:rPr>
                <w:i/>
                <w:iCs/>
              </w:rPr>
              <w:t>Excellent</w:t>
            </w:r>
          </w:p>
        </w:tc>
      </w:tr>
    </w:tbl>
    <w:p w14:paraId="7CBC7C58" w14:textId="77777777" w:rsidR="00067A48" w:rsidRPr="00BE5EBE" w:rsidRDefault="00067A48" w:rsidP="00CA130D"/>
    <w:p w14:paraId="0FBF5A35" w14:textId="1F4E175C" w:rsidR="00877BEA" w:rsidRDefault="00B870DE" w:rsidP="00B12F43">
      <w:pPr>
        <w:pStyle w:val="Heading2"/>
        <w:numPr>
          <w:ilvl w:val="0"/>
          <w:numId w:val="28"/>
        </w:numPr>
      </w:pPr>
      <w:bookmarkStart w:id="229" w:name="_Toc171756337"/>
      <w:r>
        <w:t>Evaluasi Pengujian</w:t>
      </w:r>
      <w:bookmarkEnd w:id="229"/>
    </w:p>
    <w:p w14:paraId="308903F1" w14:textId="3971306D" w:rsidR="00643BE6" w:rsidRPr="00286612" w:rsidRDefault="00286612" w:rsidP="00D73712">
      <w:pPr>
        <w:pStyle w:val="ListParagraph"/>
        <w:numPr>
          <w:ilvl w:val="0"/>
          <w:numId w:val="88"/>
        </w:numPr>
        <w:rPr>
          <w:i/>
          <w:iCs/>
        </w:rPr>
      </w:pPr>
      <w:r w:rsidRPr="00286612">
        <w:rPr>
          <w:i/>
          <w:iCs/>
        </w:rPr>
        <w:t>Blackbox testing</w:t>
      </w:r>
    </w:p>
    <w:p w14:paraId="716B680E" w14:textId="77777777" w:rsidR="00C713D5" w:rsidRDefault="00E6079C" w:rsidP="00877BEA">
      <w:r>
        <w:t xml:space="preserve">Berdasarkan hasil pengujian dengan metode </w:t>
      </w:r>
      <w:r w:rsidR="00D2442E" w:rsidRPr="00D2442E">
        <w:rPr>
          <w:i/>
          <w:iCs/>
        </w:rPr>
        <w:t>Blackbox testing</w:t>
      </w:r>
      <w:r>
        <w:t xml:space="preserve"> </w:t>
      </w:r>
      <w:r w:rsidR="00B446E0">
        <w:t>yang telah dil</w:t>
      </w:r>
      <w:r w:rsidR="00255631">
        <w:t>akukan di atas, bahwa 54 hasil uji ber</w:t>
      </w:r>
      <w:r w:rsidR="00056C9A">
        <w:t>jalan sesuai ekspetasi. Dengan demikian, fungsional dari aplikasi pengelolaan skripsi ini berjalan dengan sangat baik.</w:t>
      </w:r>
      <w:r w:rsidR="00B16C55">
        <w:t xml:space="preserve"> Selain itu, tentunya juga meminimalisir </w:t>
      </w:r>
      <w:r w:rsidR="00B16C55" w:rsidRPr="00FD27E5">
        <w:rPr>
          <w:i/>
          <w:iCs/>
        </w:rPr>
        <w:t>bug</w:t>
      </w:r>
      <w:r w:rsidR="00B16C55">
        <w:t xml:space="preserve"> yang kemungkinan akan terjadi</w:t>
      </w:r>
      <w:r w:rsidR="00C713D5">
        <w:t>.</w:t>
      </w:r>
    </w:p>
    <w:p w14:paraId="14E663F9" w14:textId="77777777" w:rsidR="00286612" w:rsidRPr="006C6299" w:rsidRDefault="002F7D41" w:rsidP="00877BEA">
      <w:pPr>
        <w:pStyle w:val="ListParagraph"/>
        <w:numPr>
          <w:ilvl w:val="0"/>
          <w:numId w:val="88"/>
        </w:numPr>
        <w:rPr>
          <w:i/>
          <w:iCs/>
        </w:rPr>
      </w:pPr>
      <w:r>
        <w:rPr>
          <w:i/>
          <w:iCs/>
        </w:rPr>
        <w:t xml:space="preserve">System Usability Scale </w:t>
      </w:r>
      <w:r w:rsidRPr="002F7D41">
        <w:t>(SUS)</w:t>
      </w:r>
    </w:p>
    <w:p w14:paraId="682103E2" w14:textId="77777777" w:rsidR="006C6299" w:rsidRDefault="006C6299" w:rsidP="006C6299">
      <w:r>
        <w:t xml:space="preserve">Berdasarkan </w:t>
      </w:r>
      <w:r w:rsidR="00A41131">
        <w:t xml:space="preserve">pada perhitungan </w:t>
      </w:r>
      <w:r w:rsidR="00EE18D9">
        <w:t>yang sudah dilakukan menggunakan SUS pada tahap sebelumnya, didapatkan rata-rata skor sebesar 84,37</w:t>
      </w:r>
      <w:r w:rsidR="00740A4C">
        <w:t xml:space="preserve">5 dengan </w:t>
      </w:r>
      <w:r w:rsidR="00740A4C" w:rsidRPr="00221E84">
        <w:rPr>
          <w:i/>
          <w:iCs/>
        </w:rPr>
        <w:t>grade</w:t>
      </w:r>
      <w:r w:rsidR="00740A4C">
        <w:t xml:space="preserve"> A dan </w:t>
      </w:r>
      <w:r w:rsidR="00740A4C" w:rsidRPr="00221E84">
        <w:rPr>
          <w:i/>
          <w:iCs/>
        </w:rPr>
        <w:t>adjective rating e</w:t>
      </w:r>
      <w:r w:rsidR="00221E84" w:rsidRPr="00221E84">
        <w:rPr>
          <w:i/>
          <w:iCs/>
        </w:rPr>
        <w:t>xcellent</w:t>
      </w:r>
      <w:r w:rsidR="00221E84">
        <w:t>.</w:t>
      </w:r>
      <w:r w:rsidR="00057745">
        <w:t xml:space="preserve"> Dengan demikian, aplikasi ini sudah</w:t>
      </w:r>
      <w:r w:rsidR="006A6017">
        <w:t xml:space="preserve"> layak digunakan oleh pengguna akhir karen</w:t>
      </w:r>
      <w:r w:rsidR="00B74019">
        <w:t>a telah memenuhi standar nilai yang sangat baik.</w:t>
      </w:r>
    </w:p>
    <w:p w14:paraId="38CFEAA6" w14:textId="77777777" w:rsidR="00C50845" w:rsidRDefault="003D2CBC" w:rsidP="006C6299">
      <w:pPr>
        <w:pStyle w:val="Heading2"/>
        <w:numPr>
          <w:ilvl w:val="0"/>
          <w:numId w:val="12"/>
        </w:numPr>
      </w:pPr>
      <w:bookmarkStart w:id="230" w:name="_Toc171756338"/>
      <w:r>
        <w:t>Evaluasi Sistem</w:t>
      </w:r>
      <w:bookmarkEnd w:id="230"/>
    </w:p>
    <w:p w14:paraId="05963370" w14:textId="77777777" w:rsidR="00DA39D8" w:rsidRDefault="00DA39D8" w:rsidP="00DA39D8">
      <w:r>
        <w:t>Setelah melewai langkah me</w:t>
      </w:r>
      <w:r w:rsidR="004A0D18">
        <w:t xml:space="preserve">ngkodekan sistem lalu melakukan pengujian pada sistem, </w:t>
      </w:r>
      <w:r w:rsidR="00A52DC5">
        <w:t xml:space="preserve">pada langkah ini memastikan kedua langkah tersebut berjalan </w:t>
      </w:r>
      <w:r w:rsidR="00DB240F">
        <w:t xml:space="preserve">sesuai harapan. </w:t>
      </w:r>
      <w:r w:rsidR="00147EB8">
        <w:t>Jika belum sesuai harapan, maka harus mengulang ke tahap mengkodekan sistem, lalu dilakukan pengujian kembali.</w:t>
      </w:r>
      <w:r w:rsidR="005335AA">
        <w:t xml:space="preserve"> Jika sudah berjalan sesuai harapan, maka dapat dilanjutkan ke tahap akhir dari metode ini, yaitu penggunaan sistem.</w:t>
      </w:r>
    </w:p>
    <w:p w14:paraId="447BE2A3" w14:textId="77777777" w:rsidR="005335AA" w:rsidRDefault="005335AA" w:rsidP="00DA39D8">
      <w:pPr>
        <w:pStyle w:val="Heading2"/>
        <w:numPr>
          <w:ilvl w:val="0"/>
          <w:numId w:val="12"/>
        </w:numPr>
      </w:pPr>
      <w:bookmarkStart w:id="231" w:name="_Toc171756339"/>
      <w:r>
        <w:t>Penggunaan Sistem</w:t>
      </w:r>
      <w:bookmarkEnd w:id="231"/>
    </w:p>
    <w:p w14:paraId="555A9438" w14:textId="5C8B8F7F" w:rsidR="005335AA" w:rsidRPr="005335AA" w:rsidRDefault="00C80849" w:rsidP="005335AA">
      <w:pPr>
        <w:sectPr w:rsidR="005335AA" w:rsidRPr="005335AA" w:rsidSect="000C6C49">
          <w:headerReference w:type="even" r:id="rId174"/>
          <w:headerReference w:type="default" r:id="rId175"/>
          <w:footerReference w:type="default" r:id="rId176"/>
          <w:headerReference w:type="first" r:id="rId177"/>
          <w:pgSz w:w="11906" w:h="16838"/>
          <w:pgMar w:top="1701" w:right="1701" w:bottom="1701" w:left="2268" w:header="850" w:footer="1417" w:gutter="0"/>
          <w:cols w:space="708"/>
          <w:docGrid w:linePitch="360"/>
        </w:sectPr>
      </w:pPr>
      <w:r>
        <w:t xml:space="preserve">Tahap ini merupakan yang terakhir dari metode </w:t>
      </w:r>
      <w:r w:rsidRPr="00C80849">
        <w:rPr>
          <w:i/>
          <w:iCs/>
        </w:rPr>
        <w:t>prototy</w:t>
      </w:r>
      <w:r w:rsidR="00D8197E">
        <w:rPr>
          <w:i/>
          <w:iCs/>
        </w:rPr>
        <w:t>ping</w:t>
      </w:r>
      <w:r w:rsidR="00231F3C">
        <w:rPr>
          <w:i/>
          <w:iCs/>
        </w:rPr>
        <w:t xml:space="preserve"> </w:t>
      </w:r>
      <w:r w:rsidR="00231F3C">
        <w:t xml:space="preserve">ketika semua langkah sebelumnya </w:t>
      </w:r>
      <w:r w:rsidR="00AE3418">
        <w:t>sudah</w:t>
      </w:r>
      <w:r w:rsidR="00231F3C">
        <w:t xml:space="preserve"> dilakukan dengan baik</w:t>
      </w:r>
      <w:r>
        <w:t>.</w:t>
      </w:r>
      <w:r w:rsidR="009A2DC1">
        <w:t xml:space="preserve"> Berdasarkan langkah-langkah sebelumnya dapat disimpulkan aplikasi ini </w:t>
      </w:r>
      <w:r w:rsidR="00C80652">
        <w:t>sudah dapat memenuhi kebutuhan pengguna dan berjalan dengan baik. Dengan demikian,</w:t>
      </w:r>
      <w:r w:rsidR="00D209F0">
        <w:t xml:space="preserve"> aplikasi Pengelolaan Skripsi berbasis web untuk Jurusan Teknik Informatika dan Komputer Politeknik Negeri Jakart</w:t>
      </w:r>
      <w:r w:rsidR="00231F3C">
        <w:t>a sudah siap digunakan</w:t>
      </w:r>
      <w:r w:rsidR="009343B3">
        <w:t xml:space="preserve">. </w:t>
      </w:r>
    </w:p>
    <w:p w14:paraId="0F3A945E" w14:textId="5A1FB20C" w:rsidR="00E34451" w:rsidRDefault="00E34451" w:rsidP="00E34451">
      <w:pPr>
        <w:pStyle w:val="Heading1"/>
      </w:pPr>
      <w:bookmarkStart w:id="232" w:name="_Toc171756340"/>
      <w:r>
        <w:t>BAB V</w:t>
      </w:r>
      <w:r w:rsidR="005D7592">
        <w:br/>
        <w:t>PENUTUP</w:t>
      </w:r>
      <w:bookmarkEnd w:id="232"/>
    </w:p>
    <w:p w14:paraId="69F0C4E2" w14:textId="032D9040" w:rsidR="00BC102A" w:rsidRDefault="00BC102A" w:rsidP="007D3083">
      <w:pPr>
        <w:pStyle w:val="Heading2"/>
        <w:numPr>
          <w:ilvl w:val="0"/>
          <w:numId w:val="25"/>
        </w:numPr>
      </w:pPr>
      <w:bookmarkStart w:id="233" w:name="_Toc171756341"/>
      <w:r>
        <w:t>Kesimpulan</w:t>
      </w:r>
      <w:bookmarkEnd w:id="233"/>
    </w:p>
    <w:p w14:paraId="50E3DF4F" w14:textId="3641565A" w:rsidR="00BC102A" w:rsidRDefault="00D016C0" w:rsidP="003964DC">
      <w:r>
        <w:t>Penelitian ini menghasilkan aplikasi pengelol</w:t>
      </w:r>
      <w:r w:rsidR="00D31A9C">
        <w:t>aan skripsi jurusan Teknik Informatika dan Komputer</w:t>
      </w:r>
      <w:r w:rsidR="005232A3">
        <w:t xml:space="preserve"> di Politeknik Negeri Jakarta berbasis web untuk membantu pelaksanaan kegiatan skripsi, mulai dari pengajuan judul skripsi hingga penyerahan alat dan skripsi.</w:t>
      </w:r>
      <w:r w:rsidR="00D61B80">
        <w:t xml:space="preserve"> </w:t>
      </w:r>
      <w:r w:rsidR="009C7877">
        <w:t xml:space="preserve">Fitur-fitur utama yang </w:t>
      </w:r>
      <w:r w:rsidR="00EE3F3D">
        <w:t>akan memenuhi tujuan dari penelitian ini yaitu fitur monitoring progress mahasiswa</w:t>
      </w:r>
      <w:r w:rsidR="006F55CA">
        <w:t>, pengelolaan data skripsi, pengelolaan logbook bimbingan, pengajuan judul &amp; dosen pembimbing,</w:t>
      </w:r>
      <w:r w:rsidR="003F771C">
        <w:t xml:space="preserve"> pengajuan seminar proposal, pengajuan sidang skripsi, pengajuan penyerahan skripsi &amp; alat,</w:t>
      </w:r>
      <w:r w:rsidR="005D15B7">
        <w:t xml:space="preserve"> perbaikan revisi, penilaian seminar proposal dan sidang skripsi yang sesuai dengan format penilaian, </w:t>
      </w:r>
      <w:r w:rsidR="00500E4E">
        <w:t>dan pembagian role yang jelas sesuai dengan fungsinya masing-masing.</w:t>
      </w:r>
    </w:p>
    <w:p w14:paraId="71210ACE" w14:textId="410476D0" w:rsidR="006F33DB" w:rsidRDefault="006F33DB" w:rsidP="003964DC">
      <w:r>
        <w:t>Hal ini didukung dengan</w:t>
      </w:r>
      <w:r w:rsidR="00DC0DCA">
        <w:t xml:space="preserve"> pengujian fungsional menggunakan metode </w:t>
      </w:r>
      <w:r w:rsidR="00D2442E" w:rsidRPr="00D2442E">
        <w:rPr>
          <w:i/>
          <w:iCs/>
        </w:rPr>
        <w:t>Blackbox testing</w:t>
      </w:r>
      <w:r w:rsidR="00071C63">
        <w:t xml:space="preserve"> yang tentunya memastikan agar aplikasi pengelolaan skripsi berbasis web ini berjalan dengan lancar dan minim terjadinya bug.</w:t>
      </w:r>
      <w:r w:rsidR="006C742A">
        <w:t xml:space="preserve"> Selain itu, juga telah dilakukan persetujuan </w:t>
      </w:r>
      <w:r w:rsidR="003F09B8">
        <w:t xml:space="preserve">oleh </w:t>
      </w:r>
      <w:r w:rsidR="00BF11C4">
        <w:t xml:space="preserve">admin jurusan, </w:t>
      </w:r>
      <w:r w:rsidR="003F09B8">
        <w:t>komite</w:t>
      </w:r>
      <w:r w:rsidR="00BF11C4">
        <w:t xml:space="preserve">, </w:t>
      </w:r>
      <w:r w:rsidR="003F09B8">
        <w:t>dosen pembimbing</w:t>
      </w:r>
      <w:r w:rsidR="00BF11C4">
        <w:t>, dosen penguji, dan mahasiswa</w:t>
      </w:r>
      <w:r w:rsidR="003F09B8">
        <w:t xml:space="preserve"> selaku pengguna akhir</w:t>
      </w:r>
      <w:r w:rsidR="000F3C0D">
        <w:t xml:space="preserve"> bahwa aplikasi ini sudah dapat memenuhi serangkaian proses bisnis pada kegiatan skripsi yang ada sebelumnya</w:t>
      </w:r>
      <w:r w:rsidR="004F6E09">
        <w:t>.</w:t>
      </w:r>
      <w:r w:rsidR="00084293">
        <w:t xml:space="preserve"> </w:t>
      </w:r>
      <w:r w:rsidR="00BF11C4">
        <w:t xml:space="preserve">Hal ini dibuktikan dengan hasil perhitungan </w:t>
      </w:r>
      <w:r w:rsidR="008777DC">
        <w:t xml:space="preserve">dari kuisioner yang diisi dengan menggunakan metode SUS dan memperoleh hasil </w:t>
      </w:r>
      <w:r w:rsidR="008777DC" w:rsidRPr="008777DC">
        <w:rPr>
          <w:i/>
          <w:iCs/>
        </w:rPr>
        <w:t>grade</w:t>
      </w:r>
      <w:r w:rsidR="008777DC">
        <w:t xml:space="preserve"> A dengan skor</w:t>
      </w:r>
      <w:r w:rsidR="00BD45DF">
        <w:t xml:space="preserve"> rata-rata di 84,375</w:t>
      </w:r>
      <w:r w:rsidR="008777DC">
        <w:t xml:space="preserve">. </w:t>
      </w:r>
      <w:r w:rsidR="004F6E09">
        <w:t>D</w:t>
      </w:r>
      <w:r w:rsidR="00084293">
        <w:t>engan</w:t>
      </w:r>
      <w:r w:rsidR="0013284B">
        <w:t xml:space="preserve"> demikian, </w:t>
      </w:r>
      <w:r w:rsidR="00084293">
        <w:t>tentunya</w:t>
      </w:r>
      <w:r w:rsidR="0013284B">
        <w:t xml:space="preserve"> dengan adanya aplikasi ini</w:t>
      </w:r>
      <w:r w:rsidR="00084293">
        <w:t xml:space="preserve"> dapat memudahkan dalam pengelolaan skripsi di Jurusan Teknik Informatika dan Komputer Politeknik Negeri Jakarta karena</w:t>
      </w:r>
      <w:r w:rsidR="004F6E09">
        <w:t xml:space="preserve"> dapat mengolah dokumen dengan lebih mudah dan </w:t>
      </w:r>
      <w:r w:rsidR="00E41AF6">
        <w:t>dapat</w:t>
      </w:r>
      <w:r w:rsidR="004F6E09">
        <w:t xml:space="preserve"> meminimalisir penggunaan kertas</w:t>
      </w:r>
      <w:r w:rsidR="00EF6530">
        <w:t xml:space="preserve"> yang rawan hilang atau rusak.</w:t>
      </w:r>
    </w:p>
    <w:p w14:paraId="39D377D4" w14:textId="5BD9665B" w:rsidR="00B84D32" w:rsidRDefault="00B84D32" w:rsidP="007D3083">
      <w:pPr>
        <w:pStyle w:val="Heading2"/>
        <w:numPr>
          <w:ilvl w:val="0"/>
          <w:numId w:val="25"/>
        </w:numPr>
      </w:pPr>
      <w:bookmarkStart w:id="234" w:name="_Toc171756342"/>
      <w:r>
        <w:t>Saran</w:t>
      </w:r>
      <w:bookmarkEnd w:id="234"/>
    </w:p>
    <w:p w14:paraId="064CA8D3" w14:textId="77777777" w:rsidR="0026304C" w:rsidRDefault="00B84D32" w:rsidP="003964DC">
      <w:pPr>
        <w:sectPr w:rsidR="0026304C" w:rsidSect="000C6C49">
          <w:headerReference w:type="even" r:id="rId178"/>
          <w:headerReference w:type="default" r:id="rId179"/>
          <w:footerReference w:type="default" r:id="rId180"/>
          <w:headerReference w:type="first" r:id="rId181"/>
          <w:pgSz w:w="11906" w:h="16838"/>
          <w:pgMar w:top="1701" w:right="1701" w:bottom="1701" w:left="2268" w:header="850" w:footer="1417" w:gutter="0"/>
          <w:cols w:space="708"/>
          <w:docGrid w:linePitch="360"/>
        </w:sectPr>
      </w:pPr>
      <w:r>
        <w:t>Berikut ini</w:t>
      </w:r>
      <w:r w:rsidR="00E50F03">
        <w:t xml:space="preserve"> beberapa</w:t>
      </w:r>
      <w:r>
        <w:t xml:space="preserve"> </w:t>
      </w:r>
      <w:r w:rsidR="00D8312A">
        <w:t xml:space="preserve">terdapat </w:t>
      </w:r>
      <w:r w:rsidR="007055EA">
        <w:t>saran untuk pengembang selanuutnya dari aplikasi pengelolaan skripsi berbasis web ini</w:t>
      </w:r>
      <w:r w:rsidR="008A5244">
        <w:t>, seperti me</w:t>
      </w:r>
      <w:r w:rsidR="00D8312A">
        <w:t xml:space="preserve">ngganti bahasa pemrograman ke yang lebih cepat, seperti GO untuk </w:t>
      </w:r>
      <w:r w:rsidR="00D8312A" w:rsidRPr="00EF4BAE">
        <w:rPr>
          <w:i/>
          <w:iCs/>
        </w:rPr>
        <w:t>backend</w:t>
      </w:r>
      <w:r w:rsidR="0018306E">
        <w:t xml:space="preserve"> dan NEXT.js untuk </w:t>
      </w:r>
      <w:r w:rsidR="0018306E" w:rsidRPr="00EF4BAE">
        <w:rPr>
          <w:i/>
          <w:iCs/>
        </w:rPr>
        <w:t>frontend</w:t>
      </w:r>
      <w:r w:rsidR="004E1FF3">
        <w:t xml:space="preserve"> jika terdapat ledakan pengguna, seperti ingin meningkatkan ke skala semua jurusan</w:t>
      </w:r>
      <w:r w:rsidR="00863FFA">
        <w:t>.</w:t>
      </w:r>
      <w:r w:rsidR="00EF4BAE">
        <w:t xml:space="preserve"> Selain itu, membuat tampilan lebih interaktif untuk pengguna telepon genggam</w:t>
      </w:r>
      <w:r w:rsidR="002B1194">
        <w:t xml:space="preserve"> agar</w:t>
      </w:r>
    </w:p>
    <w:p w14:paraId="50DCAF08" w14:textId="45F56225" w:rsidR="00EC076B" w:rsidRDefault="002B1194" w:rsidP="003964DC">
      <w:r>
        <w:t>lebih nyaman digunakan atau bila memungkinkan membuat versi untuk aplikasi selulernya</w:t>
      </w:r>
      <w:r w:rsidR="000A438D">
        <w:t xml:space="preserve"> agar bisa lebih mudah dalam penggunaan aplikasi.</w:t>
      </w:r>
    </w:p>
    <w:p w14:paraId="1DC4637C" w14:textId="77777777" w:rsidR="00113B71" w:rsidRDefault="00286BAD" w:rsidP="003964DC">
      <w:r>
        <w:t>Saran lainnya adalah untuk membuat penjadwalan seminar proposal dan sidang skripsi secara otomatis. Hal bertujuan agar mencegah bentrok pelaksanaan sidang antara satu sama lain.</w:t>
      </w:r>
      <w:r w:rsidR="00252765">
        <w:t xml:space="preserve"> Untuk membuatnya dapat menggunakan salah satu algoritma yang ada, </w:t>
      </w:r>
      <w:r w:rsidR="006E551E">
        <w:t>salah satu contohnya adalah dengan menggunakan algoritma genetika.</w:t>
      </w:r>
      <w:r w:rsidR="00EC3B09">
        <w:t xml:space="preserve"> Pengembangan hal ini tentunya akan sangat membantu</w:t>
      </w:r>
      <w:r w:rsidR="00D07CD4">
        <w:t xml:space="preserve"> karena para dosen tidak harus mengecek secara manual untuk mencegah terjadinya bentrok antara pelaksanaan seminar proposal maupun sidang skripsi.</w:t>
      </w:r>
    </w:p>
    <w:p w14:paraId="281A3984" w14:textId="77777777" w:rsidR="00EE6136" w:rsidRPr="00EE6136" w:rsidRDefault="00EE6136" w:rsidP="00EE6136"/>
    <w:p w14:paraId="2975AB03" w14:textId="77777777" w:rsidR="00EE6136" w:rsidRPr="00EE6136" w:rsidRDefault="00EE6136" w:rsidP="00EE6136"/>
    <w:p w14:paraId="672C3AF2" w14:textId="77777777" w:rsidR="00EE6136" w:rsidRPr="00EE6136" w:rsidRDefault="00EE6136" w:rsidP="00EE6136"/>
    <w:p w14:paraId="373C355E" w14:textId="77777777" w:rsidR="00EE6136" w:rsidRPr="00EE6136" w:rsidRDefault="00EE6136" w:rsidP="00EE6136"/>
    <w:p w14:paraId="51185D5B" w14:textId="77777777" w:rsidR="00EE6136" w:rsidRPr="00EE6136" w:rsidRDefault="00EE6136" w:rsidP="00EE6136"/>
    <w:p w14:paraId="6EFD4ED8" w14:textId="77777777" w:rsidR="00EE6136" w:rsidRPr="00EE6136" w:rsidRDefault="00EE6136" w:rsidP="00EE6136"/>
    <w:p w14:paraId="0D61DB04" w14:textId="77777777" w:rsidR="00EE6136" w:rsidRPr="00EE6136" w:rsidRDefault="00EE6136" w:rsidP="00EE6136"/>
    <w:p w14:paraId="0C4CFC98" w14:textId="77777777" w:rsidR="00EE6136" w:rsidRPr="00EE6136" w:rsidRDefault="00EE6136" w:rsidP="00EE6136"/>
    <w:p w14:paraId="40790BBF" w14:textId="77777777" w:rsidR="00EE6136" w:rsidRPr="00EE6136" w:rsidRDefault="00EE6136" w:rsidP="00EE6136"/>
    <w:p w14:paraId="51CC6BA3" w14:textId="77777777" w:rsidR="00EE6136" w:rsidRPr="00EE6136" w:rsidRDefault="00EE6136" w:rsidP="00EE6136"/>
    <w:p w14:paraId="7B51E55B" w14:textId="77777777" w:rsidR="00EE6136" w:rsidRPr="00EE6136" w:rsidRDefault="00EE6136" w:rsidP="00EE6136"/>
    <w:p w14:paraId="0B9BE85E" w14:textId="77777777" w:rsidR="00EE6136" w:rsidRPr="00EE6136" w:rsidRDefault="00EE6136" w:rsidP="00EE6136"/>
    <w:p w14:paraId="3DA915D3" w14:textId="77777777" w:rsidR="00EE6136" w:rsidRPr="00EE6136" w:rsidRDefault="00EE6136" w:rsidP="00EE6136"/>
    <w:p w14:paraId="7A96A842" w14:textId="77777777" w:rsidR="00EE6136" w:rsidRPr="00EE6136" w:rsidRDefault="00EE6136" w:rsidP="00EE6136"/>
    <w:p w14:paraId="27301942" w14:textId="77777777" w:rsidR="00EE6136" w:rsidRDefault="00EE6136" w:rsidP="00EE6136"/>
    <w:p w14:paraId="3D3D4110" w14:textId="41E32B80" w:rsidR="00EE6136" w:rsidRPr="00EE6136" w:rsidRDefault="00EE6136" w:rsidP="00EE6136">
      <w:pPr>
        <w:tabs>
          <w:tab w:val="left" w:pos="2085"/>
        </w:tabs>
      </w:pPr>
      <w:r>
        <w:tab/>
      </w:r>
    </w:p>
    <w:p w14:paraId="22C66686" w14:textId="4A0AF079" w:rsidR="00EE6136" w:rsidRPr="00EE6136" w:rsidRDefault="00EE6136" w:rsidP="00EE6136">
      <w:pPr>
        <w:tabs>
          <w:tab w:val="left" w:pos="2085"/>
        </w:tabs>
        <w:sectPr w:rsidR="00EE6136" w:rsidRPr="00EE6136" w:rsidSect="000C6C49">
          <w:headerReference w:type="even" r:id="rId182"/>
          <w:headerReference w:type="default" r:id="rId183"/>
          <w:footerReference w:type="default" r:id="rId184"/>
          <w:headerReference w:type="first" r:id="rId185"/>
          <w:pgSz w:w="11906" w:h="16838"/>
          <w:pgMar w:top="1701" w:right="1701" w:bottom="1701" w:left="2268" w:header="850" w:footer="1417" w:gutter="0"/>
          <w:cols w:space="708"/>
          <w:docGrid w:linePitch="360"/>
        </w:sectPr>
      </w:pPr>
    </w:p>
    <w:p w14:paraId="1BC67062" w14:textId="47149309" w:rsidR="00964DF8" w:rsidRPr="00B53634" w:rsidRDefault="00964DF8" w:rsidP="00CC3603">
      <w:pPr>
        <w:pStyle w:val="Heading1"/>
      </w:pPr>
      <w:bookmarkStart w:id="235" w:name="_Toc171756343"/>
      <w:r w:rsidRPr="00B53634">
        <w:t>DAFTAR PUSTAKA</w:t>
      </w:r>
      <w:bookmarkEnd w:id="235"/>
    </w:p>
    <w:p w14:paraId="102FF13B" w14:textId="77777777" w:rsidR="00942358" w:rsidRDefault="00942358" w:rsidP="00942358"/>
    <w:p w14:paraId="6316208E" w14:textId="77777777" w:rsidR="002B07B9" w:rsidRPr="002B07B9" w:rsidRDefault="00325B80" w:rsidP="002B07B9">
      <w:pPr>
        <w:pStyle w:val="Bibliography"/>
        <w:rPr>
          <w:rFonts w:cs="Times New Roman"/>
        </w:rPr>
      </w:pPr>
      <w:r>
        <w:fldChar w:fldCharType="begin"/>
      </w:r>
      <w:r w:rsidR="002B07B9">
        <w:instrText xml:space="preserve"> ADDIN ZOTERO_BIBL {"uncited":[],"omitted":[],"custom":[]} CSL_BIBLIOGRAPHY </w:instrText>
      </w:r>
      <w:r>
        <w:fldChar w:fldCharType="separate"/>
      </w:r>
      <w:r w:rsidR="002B07B9" w:rsidRPr="002B07B9">
        <w:rPr>
          <w:rFonts w:cs="Times New Roman"/>
        </w:rPr>
        <w:t xml:space="preserve">Ilhamsyah, I., Kharisma, A.P. and Yudistira, N. (2021) ‘Pengembangan Aplikasi Manajemen Tugas berbasis Android(Studi pada CV. Cheleron Production)’, </w:t>
      </w:r>
      <w:r w:rsidR="002B07B9" w:rsidRPr="002B07B9">
        <w:rPr>
          <w:rFonts w:cs="Times New Roman"/>
          <w:i/>
          <w:iCs/>
        </w:rPr>
        <w:t>Universitas Brawijaya</w:t>
      </w:r>
      <w:r w:rsidR="002B07B9" w:rsidRPr="002B07B9">
        <w:rPr>
          <w:rFonts w:cs="Times New Roman"/>
        </w:rPr>
        <w:t>, 5(12), pp. 5221–5227.</w:t>
      </w:r>
    </w:p>
    <w:p w14:paraId="62EBC2B2" w14:textId="77777777" w:rsidR="002B07B9" w:rsidRPr="002B07B9" w:rsidRDefault="002B07B9" w:rsidP="002B07B9">
      <w:pPr>
        <w:pStyle w:val="Bibliography"/>
        <w:rPr>
          <w:rFonts w:cs="Times New Roman"/>
        </w:rPr>
      </w:pPr>
      <w:r w:rsidRPr="002B07B9">
        <w:rPr>
          <w:rFonts w:cs="Times New Roman"/>
        </w:rPr>
        <w:t xml:space="preserve">Iqbal (2023) ‘TAHAPAN METODE PROTOTYPE, PENGERTIAN METODE PROTOTYPE DAN CONTOHNYA’, </w:t>
      </w:r>
      <w:r w:rsidRPr="002B07B9">
        <w:rPr>
          <w:rFonts w:cs="Times New Roman"/>
          <w:i/>
          <w:iCs/>
        </w:rPr>
        <w:t>PT Nextgen Inovasi Indonesia</w:t>
      </w:r>
      <w:r w:rsidRPr="002B07B9">
        <w:rPr>
          <w:rFonts w:cs="Times New Roman"/>
        </w:rPr>
        <w:t>, 3 August. Available at: https://nextgen.co.id/tahapan-metode-prototype-pengertian-metode-prototype-dan-contohnya/ (Accessed: 3 March 2024).</w:t>
      </w:r>
    </w:p>
    <w:p w14:paraId="09992213" w14:textId="77777777" w:rsidR="002B07B9" w:rsidRPr="002B07B9" w:rsidRDefault="002B07B9" w:rsidP="002B07B9">
      <w:pPr>
        <w:pStyle w:val="Bibliography"/>
        <w:rPr>
          <w:rFonts w:cs="Times New Roman"/>
        </w:rPr>
      </w:pPr>
      <w:r w:rsidRPr="002B07B9">
        <w:rPr>
          <w:rFonts w:cs="Times New Roman"/>
        </w:rPr>
        <w:t xml:space="preserve">Kasim, A., Hadjaratie, L. and Dai, R.H. (2020) ‘Rancang Bangun Sistem Informasi Skripsi dan Kerja Praktik Berbasis Web’, </w:t>
      </w:r>
      <w:r w:rsidRPr="002B07B9">
        <w:rPr>
          <w:rFonts w:cs="Times New Roman"/>
          <w:i/>
          <w:iCs/>
        </w:rPr>
        <w:t>Jambura Journal of Informatics</w:t>
      </w:r>
      <w:r w:rsidRPr="002B07B9">
        <w:rPr>
          <w:rFonts w:cs="Times New Roman"/>
        </w:rPr>
        <w:t>, 2(2), pp. 95–107. Available at: https://doi.org/10.37905/jji.v2i2.5331.</w:t>
      </w:r>
    </w:p>
    <w:p w14:paraId="52BCEC99" w14:textId="77777777" w:rsidR="002B07B9" w:rsidRPr="002B07B9" w:rsidRDefault="002B07B9" w:rsidP="002B07B9">
      <w:pPr>
        <w:pStyle w:val="Bibliography"/>
        <w:rPr>
          <w:rFonts w:cs="Times New Roman"/>
        </w:rPr>
      </w:pPr>
      <w:r w:rsidRPr="002B07B9">
        <w:rPr>
          <w:rFonts w:cs="Times New Roman"/>
        </w:rPr>
        <w:t xml:space="preserve">Mahalia, A. (2024) ‘Skripsi: Pengertian, Jenis, Unsur dan Tahapan dalam Menyusunnya’, </w:t>
      </w:r>
      <w:r w:rsidRPr="002B07B9">
        <w:rPr>
          <w:rFonts w:cs="Times New Roman"/>
          <w:i/>
          <w:iCs/>
        </w:rPr>
        <w:t>detikJatim</w:t>
      </w:r>
      <w:r w:rsidRPr="002B07B9">
        <w:rPr>
          <w:rFonts w:cs="Times New Roman"/>
        </w:rPr>
        <w:t>, 31 August. Available at: https://www.detik.com/jatim/berita/d-6905827/skripsi-pengertian-jenis-unsur-dan-tahapan-dalam-menyusunnya (Accessed: 20 February 2024).</w:t>
      </w:r>
    </w:p>
    <w:p w14:paraId="34CD7E2D" w14:textId="77777777" w:rsidR="002B07B9" w:rsidRPr="002B07B9" w:rsidRDefault="002B07B9" w:rsidP="002B07B9">
      <w:pPr>
        <w:pStyle w:val="Bibliography"/>
        <w:rPr>
          <w:rFonts w:cs="Times New Roman"/>
        </w:rPr>
      </w:pPr>
      <w:r w:rsidRPr="002B07B9">
        <w:rPr>
          <w:rFonts w:cs="Times New Roman"/>
        </w:rPr>
        <w:t xml:space="preserve">Mahdiyan, A. and Rosyani, P. (2022) ‘RANCANG BANGUN APLIKASI PENGAJUAN CUTI KARYAWAN BERBASIS ANDROID PADA PT. SURYA TOTO INDONESIA TBK’, </w:t>
      </w:r>
      <w:r w:rsidRPr="002B07B9">
        <w:rPr>
          <w:rFonts w:cs="Times New Roman"/>
          <w:i/>
          <w:iCs/>
        </w:rPr>
        <w:t>Universitas Pamulang</w:t>
      </w:r>
      <w:r w:rsidRPr="002B07B9">
        <w:rPr>
          <w:rFonts w:cs="Times New Roman"/>
        </w:rPr>
        <w:t>, 1(1), pp. 10–16.</w:t>
      </w:r>
    </w:p>
    <w:p w14:paraId="4A6E60F5" w14:textId="77777777" w:rsidR="002B07B9" w:rsidRPr="002B07B9" w:rsidRDefault="002B07B9" w:rsidP="002B07B9">
      <w:pPr>
        <w:pStyle w:val="Bibliography"/>
        <w:rPr>
          <w:rFonts w:cs="Times New Roman"/>
        </w:rPr>
      </w:pPr>
      <w:r w:rsidRPr="002B07B9">
        <w:rPr>
          <w:rFonts w:cs="Times New Roman"/>
        </w:rPr>
        <w:t xml:space="preserve">Pratasik, S. and Rianto, I. (2020) ‘Pengembangan Aplikasi E-DUK Dalam Pengelolaan SDM Menggunakan Metode Agile Development’, </w:t>
      </w:r>
      <w:r w:rsidRPr="002B07B9">
        <w:rPr>
          <w:rFonts w:cs="Times New Roman"/>
          <w:i/>
          <w:iCs/>
        </w:rPr>
        <w:t>CogITo Smart Journal</w:t>
      </w:r>
      <w:r w:rsidRPr="002B07B9">
        <w:rPr>
          <w:rFonts w:cs="Times New Roman"/>
        </w:rPr>
        <w:t>, 6(2), pp. 204–216. Available at: https://doi.org/10.31154/cogito.v6i2.267.204-216.</w:t>
      </w:r>
    </w:p>
    <w:p w14:paraId="078A8454" w14:textId="77777777" w:rsidR="002B07B9" w:rsidRPr="002B07B9" w:rsidRDefault="002B07B9" w:rsidP="002B07B9">
      <w:pPr>
        <w:pStyle w:val="Bibliography"/>
        <w:rPr>
          <w:rFonts w:cs="Times New Roman"/>
        </w:rPr>
      </w:pPr>
      <w:r w:rsidRPr="002B07B9">
        <w:rPr>
          <w:rFonts w:cs="Times New Roman"/>
        </w:rPr>
        <w:t xml:space="preserve">Rosyida, A., Junio, F. and Hermawan, I. (2022) ‘PERANCANGAN SISTEM ABSENSI GURU BERBASIS WEB MENGGUNAKAN METODE SDLC WATERFALL’, </w:t>
      </w:r>
      <w:r w:rsidRPr="002B07B9">
        <w:rPr>
          <w:rFonts w:cs="Times New Roman"/>
          <w:i/>
          <w:iCs/>
        </w:rPr>
        <w:t>MULTINETICS</w:t>
      </w:r>
      <w:r w:rsidRPr="002B07B9">
        <w:rPr>
          <w:rFonts w:cs="Times New Roman"/>
        </w:rPr>
        <w:t>, 7(2), pp. 145–153. Available at: https://doi.org/10.32722/multinetics.v7i2.4245.</w:t>
      </w:r>
    </w:p>
    <w:p w14:paraId="107CAD0F" w14:textId="77777777" w:rsidR="00434BB3" w:rsidRDefault="002B07B9" w:rsidP="002B07B9">
      <w:pPr>
        <w:pStyle w:val="Bibliography"/>
        <w:rPr>
          <w:rFonts w:cs="Times New Roman"/>
        </w:rPr>
        <w:sectPr w:rsidR="00434BB3" w:rsidSect="000C6C49">
          <w:headerReference w:type="even" r:id="rId186"/>
          <w:headerReference w:type="default" r:id="rId187"/>
          <w:footerReference w:type="default" r:id="rId188"/>
          <w:headerReference w:type="first" r:id="rId189"/>
          <w:pgSz w:w="11906" w:h="16838"/>
          <w:pgMar w:top="1701" w:right="1701" w:bottom="1701" w:left="2268" w:header="850" w:footer="1417" w:gutter="0"/>
          <w:cols w:space="708"/>
          <w:docGrid w:linePitch="360"/>
        </w:sectPr>
      </w:pPr>
      <w:r w:rsidRPr="002B07B9">
        <w:rPr>
          <w:rFonts w:cs="Times New Roman"/>
        </w:rPr>
        <w:t xml:space="preserve">Syafii, M. (2022) ‘Metode Penelitian Kualitatif Adalah’, </w:t>
      </w:r>
      <w:r w:rsidRPr="002B07B9">
        <w:rPr>
          <w:rFonts w:cs="Times New Roman"/>
          <w:i/>
          <w:iCs/>
        </w:rPr>
        <w:t>Universitas Muhammadiyah Sumatera Utara</w:t>
      </w:r>
      <w:r w:rsidRPr="002B07B9">
        <w:rPr>
          <w:rFonts w:cs="Times New Roman"/>
        </w:rPr>
        <w:t>, 4 December. Available at: https://umsu.ac.id/metode-penelitian-kualitatif-adalah/ (Accessed: 22 February 2024).</w:t>
      </w:r>
    </w:p>
    <w:p w14:paraId="68033E84" w14:textId="5DC84802" w:rsidR="002B07B9" w:rsidRDefault="00374655" w:rsidP="00374655">
      <w:pPr>
        <w:pStyle w:val="Heading1"/>
      </w:pPr>
      <w:bookmarkStart w:id="236" w:name="_Toc171756344"/>
      <w:r>
        <w:t>DAFTAR RIWAYAT HIDUP</w:t>
      </w:r>
      <w:bookmarkEnd w:id="236"/>
    </w:p>
    <w:p w14:paraId="1EBB8B63" w14:textId="77777777" w:rsidR="00374655" w:rsidRDefault="00374655" w:rsidP="00374655"/>
    <w:tbl>
      <w:tblPr>
        <w:tblStyle w:val="TableGrid"/>
        <w:tblW w:w="0" w:type="auto"/>
        <w:tblLook w:val="04A0" w:firstRow="1" w:lastRow="0" w:firstColumn="1" w:lastColumn="0" w:noHBand="0" w:noVBand="1"/>
      </w:tblPr>
      <w:tblGrid>
        <w:gridCol w:w="2496"/>
        <w:gridCol w:w="5441"/>
      </w:tblGrid>
      <w:tr w:rsidR="00A162EA" w14:paraId="3E658046" w14:textId="77777777" w:rsidTr="00B757F4">
        <w:tc>
          <w:tcPr>
            <w:tcW w:w="2484" w:type="dxa"/>
            <w:tcBorders>
              <w:top w:val="nil"/>
              <w:left w:val="nil"/>
              <w:bottom w:val="nil"/>
              <w:right w:val="nil"/>
            </w:tcBorders>
          </w:tcPr>
          <w:p w14:paraId="5F4EFDC8" w14:textId="4FD1C909" w:rsidR="00A162EA" w:rsidRDefault="001A2B98" w:rsidP="00D64E18">
            <w:pPr>
              <w:jc w:val="center"/>
            </w:pPr>
            <w:r>
              <w:rPr>
                <w:noProof/>
              </w:rPr>
              <w:drawing>
                <wp:inline distT="0" distB="0" distL="0" distR="0" wp14:anchorId="6709D67E" wp14:editId="565081D3">
                  <wp:extent cx="1440000" cy="2160000"/>
                  <wp:effectExtent l="0" t="0" r="8255" b="0"/>
                  <wp:docPr id="80292954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40000" cy="2160000"/>
                          </a:xfrm>
                          <a:prstGeom prst="rect">
                            <a:avLst/>
                          </a:prstGeom>
                          <a:noFill/>
                          <a:ln>
                            <a:noFill/>
                          </a:ln>
                        </pic:spPr>
                      </pic:pic>
                    </a:graphicData>
                  </a:graphic>
                </wp:inline>
              </w:drawing>
            </w:r>
          </w:p>
        </w:tc>
        <w:tc>
          <w:tcPr>
            <w:tcW w:w="5443" w:type="dxa"/>
            <w:tcBorders>
              <w:top w:val="nil"/>
              <w:left w:val="nil"/>
              <w:bottom w:val="nil"/>
              <w:right w:val="nil"/>
            </w:tcBorders>
          </w:tcPr>
          <w:p w14:paraId="0C4073C2" w14:textId="77777777" w:rsidR="00A162EA" w:rsidRDefault="00666D45" w:rsidP="00374655">
            <w:r>
              <w:t>Bagas Rizkiyanto</w:t>
            </w:r>
          </w:p>
          <w:p w14:paraId="746AC070" w14:textId="22490833" w:rsidR="00671493" w:rsidRDefault="00096F99" w:rsidP="00374655">
            <w:r>
              <w:t xml:space="preserve">Lahir di Jakarta pada tanggal 3 Agustus 2003. </w:t>
            </w:r>
            <w:r w:rsidR="00671493">
              <w:t>Lulus dari</w:t>
            </w:r>
            <w:r w:rsidR="00B76F18">
              <w:t xml:space="preserve"> SDIT Raflesia</w:t>
            </w:r>
            <w:r w:rsidR="005844E2">
              <w:t xml:space="preserve"> pada</w:t>
            </w:r>
            <w:r w:rsidR="00B76F18">
              <w:t xml:space="preserve"> tahun 201</w:t>
            </w:r>
            <w:r w:rsidR="00416686">
              <w:t>5</w:t>
            </w:r>
            <w:r w:rsidR="00B76F18">
              <w:t>, SMPN 7 Depok</w:t>
            </w:r>
            <w:r w:rsidR="005844E2">
              <w:t xml:space="preserve"> pada</w:t>
            </w:r>
            <w:r w:rsidR="00B76F18">
              <w:t xml:space="preserve"> tahun 201</w:t>
            </w:r>
            <w:r w:rsidR="00416686">
              <w:t>8</w:t>
            </w:r>
            <w:r w:rsidR="005844E2">
              <w:t xml:space="preserve">, dan SMA ISLAM PB SOEDIRMAN </w:t>
            </w:r>
            <w:r w:rsidR="008B18A0">
              <w:t xml:space="preserve">pada </w:t>
            </w:r>
            <w:r w:rsidR="005844E2">
              <w:t>tahun</w:t>
            </w:r>
            <w:r w:rsidR="008B18A0">
              <w:t xml:space="preserve"> 2020</w:t>
            </w:r>
            <w:r w:rsidR="00B30A35">
              <w:t>.</w:t>
            </w:r>
            <w:r>
              <w:t xml:space="preserve"> </w:t>
            </w:r>
            <w:r w:rsidR="000026E4">
              <w:t>Saat ini sedang menempuh</w:t>
            </w:r>
            <w:r w:rsidR="00FF771A">
              <w:t xml:space="preserve"> pendidikan Diploma IV Program Studi Teknik Informatika </w:t>
            </w:r>
            <w:r w:rsidR="00503335">
              <w:t>Jurusan Teknik Informatika dan Komputer di Politeknik Negeri Jakarta.</w:t>
            </w:r>
          </w:p>
        </w:tc>
      </w:tr>
    </w:tbl>
    <w:p w14:paraId="3A616B1A" w14:textId="77777777" w:rsidR="00F00ED8" w:rsidRDefault="00F00ED8" w:rsidP="00374655"/>
    <w:p w14:paraId="7942CED7" w14:textId="77777777" w:rsidR="00D86E64" w:rsidRPr="00D86E64" w:rsidRDefault="00D86E64" w:rsidP="00D86E64"/>
    <w:p w14:paraId="6A543EF6" w14:textId="77777777" w:rsidR="00D86E64" w:rsidRPr="00D86E64" w:rsidRDefault="00D86E64" w:rsidP="00D86E64"/>
    <w:p w14:paraId="50AB6439" w14:textId="77777777" w:rsidR="00D86E64" w:rsidRPr="00D86E64" w:rsidRDefault="00D86E64" w:rsidP="00D86E64"/>
    <w:p w14:paraId="1A3303E3" w14:textId="77777777" w:rsidR="00D86E64" w:rsidRPr="00D86E64" w:rsidRDefault="00D86E64" w:rsidP="00D86E64"/>
    <w:p w14:paraId="652FC759" w14:textId="77777777" w:rsidR="00D86E64" w:rsidRPr="00D86E64" w:rsidRDefault="00D86E64" w:rsidP="00D86E64"/>
    <w:p w14:paraId="0924ED26" w14:textId="77777777" w:rsidR="00D86E64" w:rsidRPr="00D86E64" w:rsidRDefault="00D86E64" w:rsidP="00D86E64"/>
    <w:p w14:paraId="7233C560" w14:textId="77777777" w:rsidR="00D86E64" w:rsidRPr="00D86E64" w:rsidRDefault="00D86E64" w:rsidP="00D86E64"/>
    <w:p w14:paraId="5F16DFB0" w14:textId="77777777" w:rsidR="00D86E64" w:rsidRPr="00D86E64" w:rsidRDefault="00D86E64" w:rsidP="00D86E64"/>
    <w:p w14:paraId="3B07A6F8" w14:textId="77777777" w:rsidR="00D86E64" w:rsidRPr="00D86E64" w:rsidRDefault="00D86E64" w:rsidP="00D86E64"/>
    <w:p w14:paraId="40FE33C4" w14:textId="77777777" w:rsidR="00D86E64" w:rsidRPr="00D86E64" w:rsidRDefault="00D86E64" w:rsidP="00D86E64"/>
    <w:p w14:paraId="7B693693" w14:textId="77777777" w:rsidR="00D86E64" w:rsidRPr="00D86E64" w:rsidRDefault="00D86E64" w:rsidP="00D86E64"/>
    <w:p w14:paraId="0472934E" w14:textId="77777777" w:rsidR="00D86E64" w:rsidRPr="00D86E64" w:rsidRDefault="00D86E64" w:rsidP="00D86E64"/>
    <w:p w14:paraId="512E16A4" w14:textId="77777777" w:rsidR="00D86E64" w:rsidRDefault="00D86E64" w:rsidP="00D86E64"/>
    <w:p w14:paraId="35CBFCF6" w14:textId="63173440" w:rsidR="00D86E64" w:rsidRPr="00D86E64" w:rsidRDefault="00D86E64" w:rsidP="00D86E64">
      <w:pPr>
        <w:tabs>
          <w:tab w:val="left" w:pos="5430"/>
        </w:tabs>
      </w:pPr>
      <w:r>
        <w:tab/>
      </w:r>
    </w:p>
    <w:p w14:paraId="211DFDC4" w14:textId="53FF7685" w:rsidR="00D86E64" w:rsidRPr="00D86E64" w:rsidRDefault="00D86E64" w:rsidP="00D86E64">
      <w:pPr>
        <w:tabs>
          <w:tab w:val="left" w:pos="5430"/>
        </w:tabs>
        <w:sectPr w:rsidR="00D86E64" w:rsidRPr="00D86E64" w:rsidSect="000C6C49">
          <w:headerReference w:type="even" r:id="rId191"/>
          <w:headerReference w:type="default" r:id="rId192"/>
          <w:footerReference w:type="default" r:id="rId193"/>
          <w:headerReference w:type="first" r:id="rId194"/>
          <w:pgSz w:w="11906" w:h="16838"/>
          <w:pgMar w:top="1701" w:right="1701" w:bottom="1701" w:left="2268" w:header="850" w:footer="1417" w:gutter="0"/>
          <w:cols w:space="708"/>
          <w:docGrid w:linePitch="360"/>
        </w:sectPr>
      </w:pPr>
    </w:p>
    <w:p w14:paraId="583F329B" w14:textId="46C3D5F9" w:rsidR="00374655" w:rsidRDefault="00F00ED8" w:rsidP="008910B1">
      <w:pPr>
        <w:pStyle w:val="Heading1"/>
        <w:jc w:val="right"/>
      </w:pPr>
      <w:bookmarkStart w:id="237" w:name="_Toc171756345"/>
      <w:r>
        <w:t>L</w:t>
      </w:r>
      <w:r w:rsidR="00681EF0">
        <w:t>a</w:t>
      </w:r>
      <w:r w:rsidR="00775B76">
        <w:t>mpiran</w:t>
      </w:r>
      <w:r w:rsidR="005639A8">
        <w:t xml:space="preserve"> </w:t>
      </w:r>
      <w:r w:rsidR="000641B0">
        <w:t xml:space="preserve">1 </w:t>
      </w:r>
      <w:r w:rsidR="00775B76">
        <w:t xml:space="preserve">Dokumentasi </w:t>
      </w:r>
      <w:r w:rsidR="005639A8">
        <w:t>wawancara</w:t>
      </w:r>
      <w:r w:rsidR="00775B76">
        <w:t xml:space="preserve"> </w:t>
      </w:r>
      <w:r w:rsidR="008910B1">
        <w:t>dengan komite</w:t>
      </w:r>
      <w:bookmarkEnd w:id="237"/>
    </w:p>
    <w:p w14:paraId="629CD6D8" w14:textId="77777777" w:rsidR="00C319C3" w:rsidRPr="00C319C3" w:rsidRDefault="00C319C3" w:rsidP="00C319C3"/>
    <w:p w14:paraId="68A91475" w14:textId="161A330D" w:rsidR="003F20AE" w:rsidRDefault="00E26B6A" w:rsidP="00E26B6A">
      <w:pPr>
        <w:jc w:val="center"/>
      </w:pPr>
      <w:r>
        <w:rPr>
          <w:noProof/>
        </w:rPr>
        <w:drawing>
          <wp:inline distT="0" distB="0" distL="0" distR="0" wp14:anchorId="4B8633B3" wp14:editId="5D4AA7DB">
            <wp:extent cx="2181600" cy="3877200"/>
            <wp:effectExtent l="0" t="0" r="9525" b="0"/>
            <wp:docPr id="2394106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181600" cy="3877200"/>
                    </a:xfrm>
                    <a:prstGeom prst="rect">
                      <a:avLst/>
                    </a:prstGeom>
                    <a:noFill/>
                    <a:ln>
                      <a:noFill/>
                    </a:ln>
                  </pic:spPr>
                </pic:pic>
              </a:graphicData>
            </a:graphic>
          </wp:inline>
        </w:drawing>
      </w:r>
    </w:p>
    <w:p w14:paraId="7BC1E919" w14:textId="77777777" w:rsidR="000641B0" w:rsidRDefault="000641B0" w:rsidP="00E26B6A">
      <w:pPr>
        <w:jc w:val="center"/>
      </w:pPr>
    </w:p>
    <w:p w14:paraId="0F9A54FB" w14:textId="187E556E" w:rsidR="00B85C5D" w:rsidRPr="003F20AE" w:rsidRDefault="00C319C3" w:rsidP="00E26B6A">
      <w:pPr>
        <w:jc w:val="center"/>
      </w:pPr>
      <w:r>
        <w:rPr>
          <w:noProof/>
        </w:rPr>
        <w:drawing>
          <wp:inline distT="0" distB="0" distL="0" distR="0" wp14:anchorId="5B91697B" wp14:editId="35EB0D9D">
            <wp:extent cx="3873600" cy="2174400"/>
            <wp:effectExtent l="0" t="0" r="0" b="0"/>
            <wp:docPr id="4662560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873600" cy="2174400"/>
                    </a:xfrm>
                    <a:prstGeom prst="rect">
                      <a:avLst/>
                    </a:prstGeom>
                    <a:noFill/>
                    <a:ln>
                      <a:noFill/>
                    </a:ln>
                  </pic:spPr>
                </pic:pic>
              </a:graphicData>
            </a:graphic>
          </wp:inline>
        </w:drawing>
      </w:r>
    </w:p>
    <w:p w14:paraId="0F0D0BF0" w14:textId="1F93A48A" w:rsidR="00942358" w:rsidRPr="00942358" w:rsidRDefault="00325B80" w:rsidP="00E90AA3">
      <w:pPr>
        <w:spacing w:line="23" w:lineRule="atLeast"/>
      </w:pPr>
      <w:r>
        <w:fldChar w:fldCharType="end"/>
      </w:r>
    </w:p>
    <w:p w14:paraId="0C601738" w14:textId="77777777" w:rsidR="00F463A6" w:rsidRPr="00F463A6" w:rsidRDefault="00F463A6" w:rsidP="00F463A6">
      <w:pPr>
        <w:ind w:left="360"/>
      </w:pPr>
    </w:p>
    <w:p w14:paraId="142D1296" w14:textId="3EE77A25" w:rsidR="00C35338" w:rsidRDefault="00647450" w:rsidP="002B092F">
      <w:pPr>
        <w:pStyle w:val="Heading1"/>
        <w:jc w:val="right"/>
      </w:pPr>
      <w:bookmarkStart w:id="238" w:name="_Toc171756346"/>
      <w:r>
        <w:t>Lampiran 2 Dokumentasi wawancara dengan dosen</w:t>
      </w:r>
      <w:bookmarkEnd w:id="238"/>
    </w:p>
    <w:p w14:paraId="77FFF492" w14:textId="77777777" w:rsidR="002B092F" w:rsidRDefault="002B092F" w:rsidP="002B092F"/>
    <w:tbl>
      <w:tblPr>
        <w:tblStyle w:val="TableGrid"/>
        <w:tblW w:w="0" w:type="auto"/>
        <w:tblLook w:val="04A0" w:firstRow="1" w:lastRow="0" w:firstColumn="1" w:lastColumn="0" w:noHBand="0" w:noVBand="1"/>
      </w:tblPr>
      <w:tblGrid>
        <w:gridCol w:w="3963"/>
        <w:gridCol w:w="3964"/>
      </w:tblGrid>
      <w:tr w:rsidR="002B092F" w14:paraId="683CFC4A" w14:textId="77777777" w:rsidTr="00A4642D">
        <w:tc>
          <w:tcPr>
            <w:tcW w:w="3963" w:type="dxa"/>
            <w:tcBorders>
              <w:top w:val="nil"/>
              <w:left w:val="nil"/>
              <w:bottom w:val="nil"/>
              <w:right w:val="nil"/>
            </w:tcBorders>
          </w:tcPr>
          <w:p w14:paraId="0FFFA5A4" w14:textId="4BF9FEB5" w:rsidR="002B092F" w:rsidRDefault="00A4642D" w:rsidP="002B092F">
            <w:r>
              <w:rPr>
                <w:noProof/>
              </w:rPr>
              <w:drawing>
                <wp:inline distT="0" distB="0" distL="0" distR="0" wp14:anchorId="50AD38D9" wp14:editId="5EC236B6">
                  <wp:extent cx="2280856" cy="4053600"/>
                  <wp:effectExtent l="0" t="0" r="5715" b="4445"/>
                  <wp:docPr id="190330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280856" cy="4053600"/>
                          </a:xfrm>
                          <a:prstGeom prst="rect">
                            <a:avLst/>
                          </a:prstGeom>
                          <a:noFill/>
                          <a:ln>
                            <a:noFill/>
                          </a:ln>
                        </pic:spPr>
                      </pic:pic>
                    </a:graphicData>
                  </a:graphic>
                </wp:inline>
              </w:drawing>
            </w:r>
          </w:p>
        </w:tc>
        <w:tc>
          <w:tcPr>
            <w:tcW w:w="3964" w:type="dxa"/>
            <w:tcBorders>
              <w:top w:val="nil"/>
              <w:left w:val="nil"/>
              <w:bottom w:val="nil"/>
              <w:right w:val="nil"/>
            </w:tcBorders>
          </w:tcPr>
          <w:p w14:paraId="5D823BCC" w14:textId="2960A34C" w:rsidR="002B092F" w:rsidRDefault="00A4642D" w:rsidP="002B092F">
            <w:r>
              <w:rPr>
                <w:noProof/>
              </w:rPr>
              <w:drawing>
                <wp:inline distT="0" distB="0" distL="0" distR="0" wp14:anchorId="7B6557B8" wp14:editId="42936AE4">
                  <wp:extent cx="2282400" cy="4053600"/>
                  <wp:effectExtent l="0" t="0" r="3810" b="4445"/>
                  <wp:docPr id="13787263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282400" cy="4053600"/>
                          </a:xfrm>
                          <a:prstGeom prst="rect">
                            <a:avLst/>
                          </a:prstGeom>
                          <a:noFill/>
                          <a:ln>
                            <a:noFill/>
                          </a:ln>
                        </pic:spPr>
                      </pic:pic>
                    </a:graphicData>
                  </a:graphic>
                </wp:inline>
              </w:drawing>
            </w:r>
          </w:p>
        </w:tc>
      </w:tr>
    </w:tbl>
    <w:p w14:paraId="5D820172" w14:textId="77777777" w:rsidR="002B092F" w:rsidRDefault="002B092F" w:rsidP="002B092F"/>
    <w:p w14:paraId="3258BD6E" w14:textId="77777777" w:rsidR="007F1A45" w:rsidRDefault="007F1A45" w:rsidP="002B092F">
      <w:pPr>
        <w:sectPr w:rsidR="007F1A45" w:rsidSect="000C6C49">
          <w:headerReference w:type="even" r:id="rId199"/>
          <w:headerReference w:type="default" r:id="rId200"/>
          <w:footerReference w:type="default" r:id="rId201"/>
          <w:headerReference w:type="first" r:id="rId202"/>
          <w:pgSz w:w="11906" w:h="16838"/>
          <w:pgMar w:top="1701" w:right="1701" w:bottom="1701" w:left="2268" w:header="850" w:footer="1417" w:gutter="0"/>
          <w:cols w:space="708"/>
          <w:docGrid w:linePitch="360"/>
        </w:sectPr>
      </w:pPr>
    </w:p>
    <w:p w14:paraId="116804CC" w14:textId="3E8E89EE" w:rsidR="007F1A45" w:rsidRDefault="007F1A45" w:rsidP="007F1A45">
      <w:pPr>
        <w:pStyle w:val="Heading1"/>
        <w:jc w:val="right"/>
      </w:pPr>
      <w:bookmarkStart w:id="239" w:name="_Toc171756347"/>
      <w:r>
        <w:t>Lampiran 3 Dokumentasi wawancara dengan admin jurusan</w:t>
      </w:r>
      <w:bookmarkEnd w:id="239"/>
    </w:p>
    <w:p w14:paraId="685603B7" w14:textId="77777777" w:rsidR="0082434C" w:rsidRDefault="0082434C" w:rsidP="0082434C"/>
    <w:p w14:paraId="1FAF387E" w14:textId="778AFA2B" w:rsidR="0082434C" w:rsidRPr="0082434C" w:rsidRDefault="0082434C" w:rsidP="0082434C">
      <w:pPr>
        <w:jc w:val="center"/>
      </w:pPr>
      <w:r>
        <w:rPr>
          <w:noProof/>
        </w:rPr>
        <w:drawing>
          <wp:inline distT="0" distB="0" distL="0" distR="0" wp14:anchorId="7E08F9C4" wp14:editId="744AD543">
            <wp:extent cx="2394000" cy="4262400"/>
            <wp:effectExtent l="0" t="0" r="6350" b="5080"/>
            <wp:docPr id="1387668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394000" cy="4262400"/>
                    </a:xfrm>
                    <a:prstGeom prst="rect">
                      <a:avLst/>
                    </a:prstGeom>
                    <a:noFill/>
                    <a:ln>
                      <a:noFill/>
                    </a:ln>
                  </pic:spPr>
                </pic:pic>
              </a:graphicData>
            </a:graphic>
          </wp:inline>
        </w:drawing>
      </w:r>
    </w:p>
    <w:p w14:paraId="02F782E8" w14:textId="77777777" w:rsidR="008A4EAD" w:rsidRDefault="008A4EAD" w:rsidP="002B092F">
      <w:pPr>
        <w:sectPr w:rsidR="008A4EAD" w:rsidSect="000C6C49">
          <w:pgSz w:w="11906" w:h="16838"/>
          <w:pgMar w:top="1701" w:right="1701" w:bottom="1701" w:left="2268" w:header="850" w:footer="1417" w:gutter="0"/>
          <w:cols w:space="708"/>
          <w:docGrid w:linePitch="360"/>
        </w:sectPr>
      </w:pPr>
    </w:p>
    <w:p w14:paraId="6C65A2C5" w14:textId="24ECF375" w:rsidR="008A4EAD" w:rsidRDefault="008A4EAD" w:rsidP="008A4EAD">
      <w:pPr>
        <w:pStyle w:val="Heading1"/>
        <w:jc w:val="right"/>
      </w:pPr>
      <w:bookmarkStart w:id="240" w:name="_Toc171756348"/>
      <w:r>
        <w:t xml:space="preserve">Lampiran </w:t>
      </w:r>
      <w:r w:rsidR="00371484">
        <w:t>4</w:t>
      </w:r>
      <w:r>
        <w:t xml:space="preserve"> Dokumentasi wawancara dengan mahasiswa</w:t>
      </w:r>
      <w:bookmarkEnd w:id="240"/>
    </w:p>
    <w:p w14:paraId="529BE12E" w14:textId="77777777" w:rsidR="00371484" w:rsidRDefault="00371484" w:rsidP="00371484"/>
    <w:p w14:paraId="48BA8634" w14:textId="77777777" w:rsidR="00212C2F" w:rsidRDefault="00A15B6D" w:rsidP="00371484">
      <w:pPr>
        <w:sectPr w:rsidR="00212C2F" w:rsidSect="000C6C49">
          <w:pgSz w:w="11906" w:h="16838"/>
          <w:pgMar w:top="1701" w:right="1701" w:bottom="1701" w:left="2268" w:header="850" w:footer="1417" w:gutter="0"/>
          <w:cols w:space="708"/>
          <w:docGrid w:linePitch="360"/>
        </w:sectPr>
      </w:pPr>
      <w:r>
        <w:rPr>
          <w:noProof/>
        </w:rPr>
        <w:drawing>
          <wp:inline distT="0" distB="0" distL="0" distR="0" wp14:anchorId="6F52337C" wp14:editId="4CC5B9C1">
            <wp:extent cx="5029200" cy="2828925"/>
            <wp:effectExtent l="0" t="0" r="0" b="9525"/>
            <wp:docPr id="90647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28F23A97" w14:textId="7320B035" w:rsidR="00216C7B" w:rsidRDefault="00216C7B" w:rsidP="00216C7B">
      <w:pPr>
        <w:pStyle w:val="Heading1"/>
        <w:jc w:val="right"/>
      </w:pPr>
      <w:bookmarkStart w:id="241" w:name="_Toc171756349"/>
      <w:r>
        <w:t xml:space="preserve">Lampiran </w:t>
      </w:r>
      <w:r w:rsidR="005323EE">
        <w:t>5</w:t>
      </w:r>
      <w:r>
        <w:t xml:space="preserve"> </w:t>
      </w:r>
      <w:r w:rsidR="005323EE">
        <w:t>Hasil pengisian kuisioner</w:t>
      </w:r>
      <w:bookmarkEnd w:id="241"/>
    </w:p>
    <w:p w14:paraId="1CCB38DF" w14:textId="09056F2F" w:rsidR="00DD285F" w:rsidRDefault="00DD285F" w:rsidP="001F58E8"/>
    <w:p w14:paraId="0F49E64A" w14:textId="4EF12452" w:rsidR="00DD285F" w:rsidRDefault="00DD285F" w:rsidP="00DD285F">
      <w:pPr>
        <w:pStyle w:val="ListParagraph"/>
        <w:numPr>
          <w:ilvl w:val="0"/>
          <w:numId w:val="90"/>
        </w:numPr>
        <w:rPr>
          <w:rFonts w:ascii="Roboto" w:hAnsi="Roboto"/>
          <w:color w:val="202124"/>
          <w:spacing w:val="3"/>
          <w:shd w:val="clear" w:color="auto" w:fill="FFFFFF"/>
        </w:rPr>
      </w:pPr>
      <w:r w:rsidRPr="00DD285F">
        <w:rPr>
          <w:rFonts w:ascii="Roboto" w:hAnsi="Roboto"/>
          <w:color w:val="202124"/>
          <w:spacing w:val="3"/>
          <w:shd w:val="clear" w:color="auto" w:fill="FFFFFF"/>
        </w:rPr>
        <w:t>Saya pikir saya ingin menggunakan sistem ini sesering mungkin</w:t>
      </w:r>
    </w:p>
    <w:p w14:paraId="46DF71D6" w14:textId="63ED9BD0" w:rsidR="007A206D" w:rsidRPr="007A206D" w:rsidRDefault="007A206D" w:rsidP="007A206D">
      <w:pPr>
        <w:rPr>
          <w:rFonts w:ascii="Roboto" w:hAnsi="Roboto"/>
          <w:color w:val="202124"/>
          <w:spacing w:val="3"/>
          <w:shd w:val="clear" w:color="auto" w:fill="FFFFFF"/>
        </w:rPr>
      </w:pPr>
      <w:r>
        <w:rPr>
          <w:noProof/>
        </w:rPr>
        <w:drawing>
          <wp:inline distT="0" distB="0" distL="0" distR="0" wp14:anchorId="2D7F5959" wp14:editId="09937C8F">
            <wp:extent cx="4572000" cy="2741295"/>
            <wp:effectExtent l="0" t="0" r="0" b="1905"/>
            <wp:docPr id="1897103975"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0EC6115B" w14:textId="175264C9" w:rsidR="00DD285F" w:rsidRDefault="00FE184A"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merasa sistemnya terlalu rumit</w:t>
      </w:r>
    </w:p>
    <w:p w14:paraId="4B2F674F" w14:textId="77777777" w:rsidR="00CB1306" w:rsidRDefault="00A72213" w:rsidP="007A206D">
      <w:pPr>
        <w:rPr>
          <w:rFonts w:ascii="Roboto" w:hAnsi="Roboto"/>
          <w:color w:val="202124"/>
          <w:spacing w:val="3"/>
          <w:shd w:val="clear" w:color="auto" w:fill="FFFFFF"/>
        </w:rPr>
        <w:sectPr w:rsidR="00CB1306" w:rsidSect="000C6C49">
          <w:pgSz w:w="11906" w:h="16838"/>
          <w:pgMar w:top="1701" w:right="1701" w:bottom="1701" w:left="2268" w:header="850" w:footer="1417" w:gutter="0"/>
          <w:cols w:space="708"/>
          <w:docGrid w:linePitch="360"/>
        </w:sectPr>
      </w:pPr>
      <w:r>
        <w:rPr>
          <w:noProof/>
        </w:rPr>
        <w:drawing>
          <wp:inline distT="0" distB="0" distL="0" distR="0" wp14:anchorId="1A6898BE" wp14:editId="39B8604E">
            <wp:extent cx="4572000" cy="2747010"/>
            <wp:effectExtent l="0" t="0" r="0" b="15240"/>
            <wp:docPr id="1562315949"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60E44FD0" w14:textId="356C5054" w:rsidR="00FE184A" w:rsidRDefault="006F34E3"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pikir sistem ini mudah digunakan</w:t>
      </w:r>
    </w:p>
    <w:p w14:paraId="69687376" w14:textId="0BCDB241" w:rsidR="00A72213" w:rsidRPr="00A72213" w:rsidRDefault="00CB1306" w:rsidP="00A72213">
      <w:pPr>
        <w:rPr>
          <w:rFonts w:ascii="Roboto" w:hAnsi="Roboto"/>
          <w:color w:val="202124"/>
          <w:spacing w:val="3"/>
          <w:shd w:val="clear" w:color="auto" w:fill="FFFFFF"/>
        </w:rPr>
      </w:pPr>
      <w:r>
        <w:rPr>
          <w:noProof/>
        </w:rPr>
        <w:drawing>
          <wp:inline distT="0" distB="0" distL="0" distR="0" wp14:anchorId="6D3C1F6F" wp14:editId="368ECB87">
            <wp:extent cx="4572000" cy="2743200"/>
            <wp:effectExtent l="0" t="0" r="0" b="0"/>
            <wp:docPr id="2066351023"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14:paraId="0F633B23" w14:textId="77C0AAFB" w:rsidR="006F34E3" w:rsidRDefault="006F34E3"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pikir saya memerlukan dukungan teknisi untuk dapat menggunakan sistem ini</w:t>
      </w:r>
    </w:p>
    <w:p w14:paraId="169077E8" w14:textId="64F90EC1" w:rsidR="00CB1306" w:rsidRDefault="00717FA0" w:rsidP="00CB1306">
      <w:pPr>
        <w:rPr>
          <w:rFonts w:ascii="Roboto" w:hAnsi="Roboto"/>
          <w:color w:val="202124"/>
          <w:spacing w:val="3"/>
          <w:shd w:val="clear" w:color="auto" w:fill="FFFFFF"/>
        </w:rPr>
      </w:pPr>
      <w:r>
        <w:rPr>
          <w:noProof/>
        </w:rPr>
        <w:drawing>
          <wp:inline distT="0" distB="0" distL="0" distR="0" wp14:anchorId="41B7ECBD" wp14:editId="4801D458">
            <wp:extent cx="4572000" cy="2743200"/>
            <wp:effectExtent l="0" t="0" r="0" b="0"/>
            <wp:docPr id="216829476"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17736E8E" w14:textId="77777777" w:rsidR="00717FA0" w:rsidRDefault="00717FA0" w:rsidP="00CB1306">
      <w:pPr>
        <w:rPr>
          <w:rFonts w:ascii="Roboto" w:hAnsi="Roboto"/>
          <w:color w:val="202124"/>
          <w:spacing w:val="3"/>
          <w:shd w:val="clear" w:color="auto" w:fill="FFFFFF"/>
        </w:rPr>
        <w:sectPr w:rsidR="00717FA0" w:rsidSect="000C6C49">
          <w:pgSz w:w="11906" w:h="16838"/>
          <w:pgMar w:top="1701" w:right="1701" w:bottom="1701" w:left="2268" w:header="850" w:footer="1417" w:gutter="0"/>
          <w:cols w:space="708"/>
          <w:docGrid w:linePitch="360"/>
        </w:sectPr>
      </w:pPr>
    </w:p>
    <w:p w14:paraId="0DE22AEB" w14:textId="21168388" w:rsidR="006F34E3" w:rsidRDefault="006F34E3"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menemukan berbagai fungsi dalam sistem ini terintegrasi dengan baik</w:t>
      </w:r>
    </w:p>
    <w:p w14:paraId="31CD76FF" w14:textId="3FDE86C3" w:rsidR="00113A11" w:rsidRPr="00113A11" w:rsidRDefault="00113A11" w:rsidP="00113A11">
      <w:pPr>
        <w:rPr>
          <w:rFonts w:ascii="Roboto" w:hAnsi="Roboto"/>
          <w:color w:val="202124"/>
          <w:spacing w:val="3"/>
          <w:shd w:val="clear" w:color="auto" w:fill="FFFFFF"/>
        </w:rPr>
      </w:pPr>
      <w:r>
        <w:rPr>
          <w:noProof/>
        </w:rPr>
        <w:drawing>
          <wp:inline distT="0" distB="0" distL="0" distR="0" wp14:anchorId="56E4CA32" wp14:editId="222DB476">
            <wp:extent cx="4572000" cy="2743200"/>
            <wp:effectExtent l="0" t="0" r="0" b="0"/>
            <wp:docPr id="487026787"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58F8DBB4" w14:textId="77777777" w:rsidR="00717FA0" w:rsidRDefault="0025264B"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pikir ada terlalu banyak ketidakkonsistenan dalam sistem in</w:t>
      </w:r>
      <w:r w:rsidR="00955A76">
        <w:rPr>
          <w:rFonts w:ascii="Roboto" w:hAnsi="Roboto"/>
          <w:color w:val="202124"/>
          <w:spacing w:val="3"/>
          <w:shd w:val="clear" w:color="auto" w:fill="FFFFFF"/>
        </w:rPr>
        <w:t>i</w:t>
      </w:r>
    </w:p>
    <w:p w14:paraId="338717ED" w14:textId="4C52299F" w:rsidR="00955A76" w:rsidRPr="00955A76" w:rsidRDefault="00955A76" w:rsidP="00955A76">
      <w:pPr>
        <w:rPr>
          <w:rFonts w:ascii="Roboto" w:hAnsi="Roboto"/>
          <w:color w:val="202124"/>
          <w:spacing w:val="3"/>
          <w:shd w:val="clear" w:color="auto" w:fill="FFFFFF"/>
        </w:rPr>
        <w:sectPr w:rsidR="00955A76" w:rsidRPr="00955A76" w:rsidSect="000C6C49">
          <w:pgSz w:w="11906" w:h="16838"/>
          <w:pgMar w:top="1701" w:right="1701" w:bottom="1701" w:left="2268" w:header="850" w:footer="1417" w:gutter="0"/>
          <w:cols w:space="708"/>
          <w:docGrid w:linePitch="360"/>
        </w:sectPr>
      </w:pPr>
      <w:r>
        <w:rPr>
          <w:noProof/>
        </w:rPr>
        <w:drawing>
          <wp:inline distT="0" distB="0" distL="0" distR="0" wp14:anchorId="0713A8D9" wp14:editId="18414D33">
            <wp:extent cx="4572000" cy="2747010"/>
            <wp:effectExtent l="0" t="0" r="0" b="15240"/>
            <wp:docPr id="908233399"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0204BF13" w14:textId="105E8AC3" w:rsidR="0025264B" w:rsidRPr="00717FA0" w:rsidRDefault="0025264B" w:rsidP="00717FA0">
      <w:pPr>
        <w:rPr>
          <w:rFonts w:ascii="Roboto" w:hAnsi="Roboto"/>
          <w:color w:val="202124"/>
          <w:spacing w:val="3"/>
          <w:shd w:val="clear" w:color="auto" w:fill="FFFFFF"/>
        </w:rPr>
      </w:pPr>
    </w:p>
    <w:p w14:paraId="50D96FAE" w14:textId="14FD6A82" w:rsidR="0025264B" w:rsidRDefault="0025264B"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membayangkan kebanyakan orang akan belajar menggunakan sistem ini dengan sangat cepat</w:t>
      </w:r>
    </w:p>
    <w:p w14:paraId="030D5EB9" w14:textId="571F0BC3" w:rsidR="001372CB" w:rsidRPr="001372CB" w:rsidRDefault="00F665D8" w:rsidP="001372CB">
      <w:pPr>
        <w:rPr>
          <w:rFonts w:ascii="Roboto" w:hAnsi="Roboto"/>
          <w:color w:val="202124"/>
          <w:spacing w:val="3"/>
          <w:shd w:val="clear" w:color="auto" w:fill="FFFFFF"/>
        </w:rPr>
      </w:pPr>
      <w:r>
        <w:rPr>
          <w:noProof/>
        </w:rPr>
        <w:drawing>
          <wp:inline distT="0" distB="0" distL="0" distR="0" wp14:anchorId="5D131580" wp14:editId="402CAB4A">
            <wp:extent cx="4572000" cy="2743200"/>
            <wp:effectExtent l="0" t="0" r="0" b="0"/>
            <wp:docPr id="1615469671"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5233BDC4" w14:textId="77777777" w:rsidR="00717FA0" w:rsidRDefault="0025264B" w:rsidP="00717FA0">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merasa sistem ini sangat rumit untuk digunakan</w:t>
      </w:r>
    </w:p>
    <w:p w14:paraId="73190AC3" w14:textId="67A45E28" w:rsidR="00F665D8" w:rsidRPr="00F665D8" w:rsidRDefault="00F665D8" w:rsidP="00F665D8">
      <w:pPr>
        <w:rPr>
          <w:rFonts w:ascii="Roboto" w:hAnsi="Roboto"/>
          <w:color w:val="202124"/>
          <w:spacing w:val="3"/>
          <w:shd w:val="clear" w:color="auto" w:fill="FFFFFF"/>
        </w:rPr>
        <w:sectPr w:rsidR="00F665D8" w:rsidRPr="00F665D8" w:rsidSect="000C6C49">
          <w:pgSz w:w="11906" w:h="16838"/>
          <w:pgMar w:top="1701" w:right="1701" w:bottom="1701" w:left="2268" w:header="850" w:footer="1417" w:gutter="0"/>
          <w:cols w:space="708"/>
          <w:docGrid w:linePitch="360"/>
        </w:sectPr>
      </w:pPr>
      <w:r>
        <w:rPr>
          <w:noProof/>
        </w:rPr>
        <w:drawing>
          <wp:inline distT="0" distB="0" distL="0" distR="0" wp14:anchorId="27BD0651" wp14:editId="19A8067A">
            <wp:extent cx="4572000" cy="2743200"/>
            <wp:effectExtent l="0" t="0" r="0" b="0"/>
            <wp:docPr id="1139192079"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0AB87172" w14:textId="77777777" w:rsidR="00717FA0" w:rsidRPr="00717FA0" w:rsidRDefault="00717FA0" w:rsidP="00717FA0">
      <w:pPr>
        <w:rPr>
          <w:rFonts w:ascii="Roboto" w:hAnsi="Roboto"/>
          <w:color w:val="202124"/>
          <w:spacing w:val="3"/>
          <w:shd w:val="clear" w:color="auto" w:fill="FFFFFF"/>
        </w:rPr>
      </w:pPr>
    </w:p>
    <w:p w14:paraId="075E04C7" w14:textId="015F4A0B" w:rsidR="0025264B" w:rsidRDefault="0025264B"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merasa sangat yakin menggunakan sistem ini</w:t>
      </w:r>
    </w:p>
    <w:p w14:paraId="11DCF63A" w14:textId="61BC3A3A" w:rsidR="00962312" w:rsidRPr="00962312" w:rsidRDefault="00962312" w:rsidP="00962312">
      <w:pPr>
        <w:rPr>
          <w:rFonts w:ascii="Roboto" w:hAnsi="Roboto"/>
          <w:color w:val="202124"/>
          <w:spacing w:val="3"/>
          <w:shd w:val="clear" w:color="auto" w:fill="FFFFFF"/>
        </w:rPr>
      </w:pPr>
      <w:r>
        <w:rPr>
          <w:noProof/>
        </w:rPr>
        <w:drawing>
          <wp:inline distT="0" distB="0" distL="0" distR="0" wp14:anchorId="0D129F4F" wp14:editId="1E76642E">
            <wp:extent cx="4572000" cy="2743200"/>
            <wp:effectExtent l="0" t="0" r="0" b="0"/>
            <wp:docPr id="1240276928"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441A531C" w14:textId="4CF22AC3" w:rsidR="0025264B" w:rsidRDefault="0025264B" w:rsidP="00DD285F">
      <w:pPr>
        <w:pStyle w:val="ListParagraph"/>
        <w:numPr>
          <w:ilvl w:val="0"/>
          <w:numId w:val="90"/>
        </w:numPr>
        <w:rPr>
          <w:rFonts w:ascii="Roboto" w:hAnsi="Roboto"/>
          <w:color w:val="202124"/>
          <w:spacing w:val="3"/>
          <w:shd w:val="clear" w:color="auto" w:fill="FFFFFF"/>
        </w:rPr>
      </w:pPr>
      <w:r>
        <w:rPr>
          <w:rFonts w:ascii="Roboto" w:hAnsi="Roboto"/>
          <w:color w:val="202124"/>
          <w:spacing w:val="3"/>
          <w:shd w:val="clear" w:color="auto" w:fill="FFFFFF"/>
        </w:rPr>
        <w:t>Saya perlu mempelajari banyak hal sebelum dapat menjalankan sistem ini</w:t>
      </w:r>
    </w:p>
    <w:p w14:paraId="7972D5BA" w14:textId="1F55F3AA" w:rsidR="002F3FB7" w:rsidRPr="002F3FB7" w:rsidRDefault="002F3FB7" w:rsidP="002F3FB7">
      <w:pPr>
        <w:rPr>
          <w:rFonts w:ascii="Roboto" w:hAnsi="Roboto"/>
          <w:color w:val="202124"/>
          <w:spacing w:val="3"/>
          <w:shd w:val="clear" w:color="auto" w:fill="FFFFFF"/>
        </w:rPr>
      </w:pPr>
      <w:r>
        <w:rPr>
          <w:noProof/>
        </w:rPr>
        <w:drawing>
          <wp:inline distT="0" distB="0" distL="0" distR="0" wp14:anchorId="3F717A9A" wp14:editId="7F794879">
            <wp:extent cx="4572000" cy="2743200"/>
            <wp:effectExtent l="0" t="0" r="0" b="0"/>
            <wp:docPr id="1681183064" name="Chart 1">
              <a:extLst xmlns:a="http://schemas.openxmlformats.org/drawingml/2006/main">
                <a:ext uri="{FF2B5EF4-FFF2-40B4-BE49-F238E27FC236}">
                  <a16:creationId xmlns:a16="http://schemas.microsoft.com/office/drawing/2014/main" id="{690ABBCC-DF9A-90E3-03D7-AA0FC827F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185E5570" w14:textId="77777777" w:rsidR="00DD285F" w:rsidRPr="00371484" w:rsidRDefault="00DD285F" w:rsidP="001F58E8"/>
    <w:p w14:paraId="730F7841" w14:textId="00C1E451" w:rsidR="00A4642D" w:rsidRPr="002B092F" w:rsidRDefault="00A4642D" w:rsidP="002B092F"/>
    <w:sectPr w:rsidR="00A4642D" w:rsidRPr="002B092F" w:rsidSect="000C6C49">
      <w:pgSz w:w="11906" w:h="16838"/>
      <w:pgMar w:top="1701" w:right="1701" w:bottom="1701" w:left="2268" w:header="850" w:footer="141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F75A33" w14:textId="77777777" w:rsidR="007043FB" w:rsidRDefault="007043FB" w:rsidP="00764E04">
      <w:pPr>
        <w:spacing w:after="0" w:line="240" w:lineRule="auto"/>
      </w:pPr>
      <w:r>
        <w:separator/>
      </w:r>
    </w:p>
  </w:endnote>
  <w:endnote w:type="continuationSeparator" w:id="0">
    <w:p w14:paraId="67C14A33" w14:textId="77777777" w:rsidR="007043FB" w:rsidRDefault="007043FB" w:rsidP="00764E04">
      <w:pPr>
        <w:spacing w:after="0" w:line="240" w:lineRule="auto"/>
      </w:pPr>
      <w:r>
        <w:continuationSeparator/>
      </w:r>
    </w:p>
  </w:endnote>
  <w:endnote w:type="continuationNotice" w:id="1">
    <w:p w14:paraId="5F0CEC25" w14:textId="77777777" w:rsidR="007043FB" w:rsidRDefault="007043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56DBA" w14:textId="77777777" w:rsidR="000E4F1D" w:rsidRDefault="000E4F1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27D3F0" w14:textId="7734170D" w:rsidR="009E5AC0" w:rsidRDefault="009E5AC0">
    <w:pPr>
      <w:pStyle w:val="Footer"/>
      <w:jc w:val="center"/>
    </w:pPr>
  </w:p>
  <w:p w14:paraId="292F84FC" w14:textId="77777777" w:rsidR="000167F8" w:rsidRPr="005F6049" w:rsidRDefault="000167F8" w:rsidP="000167F8">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19FA7063" w14:textId="77777777" w:rsidR="009E5AC0" w:rsidRDefault="009E5A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919375"/>
      <w:docPartObj>
        <w:docPartGallery w:val="Page Numbers (Bottom of Page)"/>
        <w:docPartUnique/>
      </w:docPartObj>
    </w:sdtPr>
    <w:sdtEndPr>
      <w:rPr>
        <w:noProof/>
      </w:rPr>
    </w:sdtEndPr>
    <w:sdtContent>
      <w:p w14:paraId="583E5329" w14:textId="11AE61D3" w:rsidR="00BE0A2E" w:rsidRDefault="00BE0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CD708C" w14:textId="77777777" w:rsidR="001B0309" w:rsidRPr="005F6049" w:rsidRDefault="001B0309" w:rsidP="001B0309">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6926990B" w14:textId="77777777" w:rsidR="005C1041" w:rsidRDefault="005C104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7EFD60" w14:textId="11EC2269" w:rsidR="00216320" w:rsidRDefault="00216320">
    <w:pPr>
      <w:pStyle w:val="Footer"/>
      <w:jc w:val="center"/>
    </w:pPr>
  </w:p>
  <w:p w14:paraId="66B8521F" w14:textId="77777777" w:rsidR="00216320" w:rsidRPr="005F6049" w:rsidRDefault="00216320" w:rsidP="00216320">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48336A85" w14:textId="77777777" w:rsidR="00216320" w:rsidRDefault="00216320" w:rsidP="00216320">
    <w:pPr>
      <w:pStyle w:val="Footer"/>
    </w:pPr>
  </w:p>
  <w:p w14:paraId="77294D04" w14:textId="77777777" w:rsidR="00BE0A2E" w:rsidRDefault="00BE0A2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0232258"/>
      <w:docPartObj>
        <w:docPartGallery w:val="Page Numbers (Bottom of Page)"/>
        <w:docPartUnique/>
      </w:docPartObj>
    </w:sdtPr>
    <w:sdtEndPr>
      <w:rPr>
        <w:noProof/>
      </w:rPr>
    </w:sdtEndPr>
    <w:sdtContent>
      <w:p w14:paraId="5C9D94E1" w14:textId="77777777" w:rsidR="00BF1887" w:rsidRDefault="00BF18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656072" w14:textId="77777777" w:rsidR="00BF1887" w:rsidRPr="005F6049" w:rsidRDefault="00BF1887" w:rsidP="00216320">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6031ADAF" w14:textId="77777777" w:rsidR="00BF1887" w:rsidRDefault="00BF1887" w:rsidP="00216320">
    <w:pPr>
      <w:pStyle w:val="Footer"/>
    </w:pPr>
  </w:p>
  <w:p w14:paraId="6CE0FC38" w14:textId="77777777" w:rsidR="00BF1887" w:rsidRDefault="00BF188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6C63" w14:textId="77777777" w:rsidR="00216320" w:rsidRDefault="00216320">
    <w:pPr>
      <w:pStyle w:val="Footer"/>
      <w:jc w:val="center"/>
    </w:pPr>
  </w:p>
  <w:p w14:paraId="08A2E836" w14:textId="77777777" w:rsidR="00216320" w:rsidRPr="005F6049" w:rsidRDefault="00216320" w:rsidP="000167F8">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6CB315B7" w14:textId="77777777" w:rsidR="00216320" w:rsidRDefault="0021632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4055008"/>
      <w:docPartObj>
        <w:docPartGallery w:val="Page Numbers (Bottom of Page)"/>
        <w:docPartUnique/>
      </w:docPartObj>
    </w:sdtPr>
    <w:sdtEndPr>
      <w:rPr>
        <w:noProof/>
      </w:rPr>
    </w:sdtEndPr>
    <w:sdtContent>
      <w:p w14:paraId="6625A7E6" w14:textId="69584984" w:rsidR="00BF35DC" w:rsidRDefault="00BF35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1662FE" w14:textId="7B092C69" w:rsidR="00BD426B" w:rsidRDefault="006621A1" w:rsidP="006621A1">
    <w:pPr>
      <w:pStyle w:val="Footer"/>
      <w:jc w:val="right"/>
    </w:pPr>
    <w:r w:rsidRPr="005F6049">
      <w:rPr>
        <w:rFonts w:ascii="Arial" w:hAnsi="Arial" w:cs="Arial"/>
        <w:b/>
        <w:bCs/>
        <w:sz w:val="20"/>
        <w:szCs w:val="20"/>
      </w:rPr>
      <w:t>Jurusan Teknik Informatika dan Komputer – Politeknik Negeri Jakart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248BC4" w14:textId="77777777" w:rsidR="00BF35DC" w:rsidRDefault="00BF35DC">
    <w:pPr>
      <w:pStyle w:val="Footer"/>
      <w:jc w:val="center"/>
    </w:pPr>
  </w:p>
  <w:p w14:paraId="4C129A98" w14:textId="77777777" w:rsidR="00BF35DC" w:rsidRPr="005F6049" w:rsidRDefault="00BF35DC" w:rsidP="000167F8">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00C1A27F" w14:textId="77777777" w:rsidR="00BF35DC" w:rsidRDefault="00BF35DC">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4339542"/>
      <w:docPartObj>
        <w:docPartGallery w:val="Page Numbers (Bottom of Page)"/>
        <w:docPartUnique/>
      </w:docPartObj>
    </w:sdtPr>
    <w:sdtEndPr>
      <w:rPr>
        <w:noProof/>
      </w:rPr>
    </w:sdtEndPr>
    <w:sdtContent>
      <w:p w14:paraId="44B2069A" w14:textId="4CEAE743" w:rsidR="00576DC5" w:rsidRDefault="00576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D9F286" w14:textId="77777777" w:rsidR="00576DC5" w:rsidRPr="005F6049" w:rsidRDefault="00576DC5" w:rsidP="00576DC5">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5ED9BD31" w14:textId="77777777" w:rsidR="00576DC5" w:rsidRDefault="00576DC5">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6794192"/>
      <w:docPartObj>
        <w:docPartGallery w:val="Page Numbers (Bottom of Page)"/>
        <w:docPartUnique/>
      </w:docPartObj>
    </w:sdtPr>
    <w:sdtEndPr>
      <w:rPr>
        <w:noProof/>
      </w:rPr>
    </w:sdtEndPr>
    <w:sdtContent>
      <w:p w14:paraId="16A78E39" w14:textId="3662E4BE" w:rsidR="00F01E54" w:rsidRDefault="00F01E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E50E19" w14:textId="77777777" w:rsidR="005640B8" w:rsidRDefault="005640B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CBDDDA" w14:textId="77777777" w:rsidR="00F01E54" w:rsidRDefault="00F01E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CAA483" w14:textId="77777777" w:rsidR="00F751F5" w:rsidRPr="00F751F5" w:rsidRDefault="00F751F5">
    <w:pPr>
      <w:pStyle w:val="Footer"/>
      <w:jc w:val="center"/>
      <w:rPr>
        <w:caps/>
        <w:noProof/>
        <w:color w:val="000000" w:themeColor="text1"/>
      </w:rPr>
    </w:pPr>
    <w:r w:rsidRPr="00F751F5">
      <w:rPr>
        <w:caps/>
        <w:color w:val="000000" w:themeColor="text1"/>
      </w:rPr>
      <w:fldChar w:fldCharType="begin"/>
    </w:r>
    <w:r w:rsidRPr="00F751F5">
      <w:rPr>
        <w:caps/>
        <w:color w:val="000000" w:themeColor="text1"/>
      </w:rPr>
      <w:instrText xml:space="preserve"> PAGE   \* MERGEFORMAT </w:instrText>
    </w:r>
    <w:r w:rsidRPr="00F751F5">
      <w:rPr>
        <w:caps/>
        <w:color w:val="000000" w:themeColor="text1"/>
      </w:rPr>
      <w:fldChar w:fldCharType="separate"/>
    </w:r>
    <w:r w:rsidRPr="00F751F5">
      <w:rPr>
        <w:caps/>
        <w:noProof/>
        <w:color w:val="000000" w:themeColor="text1"/>
      </w:rPr>
      <w:t>2</w:t>
    </w:r>
    <w:r w:rsidRPr="00F751F5">
      <w:rPr>
        <w:caps/>
        <w:noProof/>
        <w:color w:val="000000" w:themeColor="text1"/>
      </w:rPr>
      <w:fldChar w:fldCharType="end"/>
    </w:r>
  </w:p>
  <w:p w14:paraId="365C07AD" w14:textId="77777777" w:rsidR="00F751F5" w:rsidRDefault="00F751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8F976" w14:textId="77777777" w:rsidR="000E4F1D" w:rsidRDefault="000E4F1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4903511"/>
      <w:docPartObj>
        <w:docPartGallery w:val="Page Numbers (Bottom of Page)"/>
        <w:docPartUnique/>
      </w:docPartObj>
    </w:sdtPr>
    <w:sdtEndPr>
      <w:rPr>
        <w:noProof/>
      </w:rPr>
    </w:sdtEndPr>
    <w:sdtContent>
      <w:p w14:paraId="5D956584" w14:textId="77777777" w:rsidR="0050123B" w:rsidRDefault="005012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6473E9" w14:textId="77777777" w:rsidR="0050123B" w:rsidRPr="005F6049" w:rsidRDefault="0050123B" w:rsidP="005F6049">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0800260"/>
      <w:docPartObj>
        <w:docPartGallery w:val="Page Numbers (Bottom of Page)"/>
        <w:docPartUnique/>
      </w:docPartObj>
    </w:sdtPr>
    <w:sdtEndPr>
      <w:rPr>
        <w:noProof/>
      </w:rPr>
    </w:sdtEndPr>
    <w:sdtContent>
      <w:p w14:paraId="078FF997" w14:textId="1E05EE2D" w:rsidR="00861C82" w:rsidRDefault="00861C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F45F94" w14:textId="7CF0AFC0" w:rsidR="00861C82" w:rsidRPr="005F6049" w:rsidRDefault="00861C82" w:rsidP="005F6049">
    <w:pPr>
      <w:pStyle w:val="Footer"/>
      <w:jc w:val="right"/>
      <w:rPr>
        <w:rFonts w:ascii="Arial" w:hAnsi="Arial" w:cs="Arial"/>
        <w:b/>
        <w:bCs/>
        <w:sz w:val="20"/>
        <w:szCs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8435868"/>
      <w:docPartObj>
        <w:docPartGallery w:val="Page Numbers (Bottom of Page)"/>
        <w:docPartUnique/>
      </w:docPartObj>
    </w:sdtPr>
    <w:sdtEndPr>
      <w:rPr>
        <w:noProof/>
      </w:rPr>
    </w:sdtEndPr>
    <w:sdtContent>
      <w:p w14:paraId="23BE4FC8" w14:textId="77777777" w:rsidR="003D121E" w:rsidRDefault="003D12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0765A6" w14:textId="77777777" w:rsidR="003D121E" w:rsidRPr="005F6049" w:rsidRDefault="003D121E" w:rsidP="005F6049">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6006380"/>
      <w:docPartObj>
        <w:docPartGallery w:val="Page Numbers (Bottom of Page)"/>
        <w:docPartUnique/>
      </w:docPartObj>
    </w:sdtPr>
    <w:sdtEndPr>
      <w:rPr>
        <w:noProof/>
      </w:rPr>
    </w:sdtEndPr>
    <w:sdtContent>
      <w:p w14:paraId="6B346817" w14:textId="5E613EE6" w:rsidR="00107E41" w:rsidRDefault="00107E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D63DAF" w14:textId="77777777" w:rsidR="000167F8" w:rsidRPr="005F6049" w:rsidRDefault="000167F8" w:rsidP="000167F8">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0188E8E2" w14:textId="77777777" w:rsidR="00107E41" w:rsidRDefault="00107E4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5193B0" w14:textId="180C66EB" w:rsidR="003907BB" w:rsidRDefault="003907BB">
    <w:pPr>
      <w:pStyle w:val="Footer"/>
      <w:jc w:val="center"/>
    </w:pPr>
  </w:p>
  <w:p w14:paraId="3C9E29A1" w14:textId="77777777" w:rsidR="000167F8" w:rsidRPr="005F6049" w:rsidRDefault="000167F8" w:rsidP="000167F8">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2A9BAC64" w14:textId="77777777" w:rsidR="003907BB" w:rsidRDefault="003907B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2872820"/>
      <w:docPartObj>
        <w:docPartGallery w:val="Page Numbers (Bottom of Page)"/>
        <w:docPartUnique/>
      </w:docPartObj>
    </w:sdtPr>
    <w:sdtEndPr>
      <w:rPr>
        <w:noProof/>
      </w:rPr>
    </w:sdtEndPr>
    <w:sdtContent>
      <w:p w14:paraId="2B45D2AA" w14:textId="0AB387EC" w:rsidR="009E5AC0" w:rsidRDefault="009E5A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94EC2E" w14:textId="77777777" w:rsidR="000167F8" w:rsidRPr="005F6049" w:rsidRDefault="000167F8" w:rsidP="000167F8">
    <w:pPr>
      <w:pStyle w:val="Footer"/>
      <w:jc w:val="right"/>
      <w:rPr>
        <w:rFonts w:ascii="Arial" w:hAnsi="Arial" w:cs="Arial"/>
        <w:b/>
        <w:bCs/>
        <w:sz w:val="20"/>
        <w:szCs w:val="20"/>
      </w:rPr>
    </w:pPr>
    <w:r w:rsidRPr="005F6049">
      <w:rPr>
        <w:rFonts w:ascii="Arial" w:hAnsi="Arial" w:cs="Arial"/>
        <w:b/>
        <w:bCs/>
        <w:sz w:val="20"/>
        <w:szCs w:val="20"/>
      </w:rPr>
      <w:t>Jurusan Teknik Informatika dan Komputer – Politeknik Negeri Jakarta</w:t>
    </w:r>
  </w:p>
  <w:p w14:paraId="56BADF1F" w14:textId="77777777" w:rsidR="009E5AC0" w:rsidRDefault="009E5A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104840" w14:textId="77777777" w:rsidR="007043FB" w:rsidRDefault="007043FB" w:rsidP="00764E04">
      <w:pPr>
        <w:spacing w:after="0" w:line="240" w:lineRule="auto"/>
      </w:pPr>
      <w:r>
        <w:separator/>
      </w:r>
    </w:p>
  </w:footnote>
  <w:footnote w:type="continuationSeparator" w:id="0">
    <w:p w14:paraId="7749D4E3" w14:textId="77777777" w:rsidR="007043FB" w:rsidRDefault="007043FB" w:rsidP="00764E04">
      <w:pPr>
        <w:spacing w:after="0" w:line="240" w:lineRule="auto"/>
      </w:pPr>
      <w:r>
        <w:continuationSeparator/>
      </w:r>
    </w:p>
  </w:footnote>
  <w:footnote w:type="continuationNotice" w:id="1">
    <w:p w14:paraId="49B9379D" w14:textId="77777777" w:rsidR="007043FB" w:rsidRDefault="007043F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1B9641" w14:textId="74CD8A92" w:rsidR="000E4F1D" w:rsidRDefault="000E4F1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7CDDC" w14:textId="25EE2285" w:rsidR="000E4F1D" w:rsidRDefault="000E4F1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A92729" w14:textId="3BAF0575" w:rsidR="000E4F1D" w:rsidRDefault="000E4F1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BA767F" w14:textId="0D62E4BF" w:rsidR="000E4F1D" w:rsidRDefault="000E4F1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775E0" w14:textId="470D7A28" w:rsidR="000E4F1D" w:rsidRDefault="000E4F1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DB343" w14:textId="6B1428B8" w:rsidR="003907BB" w:rsidRDefault="003907B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679220" w14:textId="44713BBC" w:rsidR="000E4F1D" w:rsidRDefault="000E4F1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DC218A" w14:textId="49C5DADE" w:rsidR="000E4F1D" w:rsidRDefault="000E4F1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4333208"/>
      <w:docPartObj>
        <w:docPartGallery w:val="Page Numbers (Top of Page)"/>
        <w:docPartUnique/>
      </w:docPartObj>
    </w:sdtPr>
    <w:sdtEndPr>
      <w:rPr>
        <w:noProof/>
      </w:rPr>
    </w:sdtEndPr>
    <w:sdtContent>
      <w:p w14:paraId="251C2BF2" w14:textId="466A6312" w:rsidR="003907BB" w:rsidRDefault="003907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9AC39E" w14:textId="77777777" w:rsidR="003907BB" w:rsidRDefault="003907B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00A514" w14:textId="7F6B1306" w:rsidR="000E4F1D" w:rsidRDefault="000E4F1D">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D6333" w14:textId="6F339CE6" w:rsidR="000E4F1D" w:rsidRDefault="000E4F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BF64DA" w14:textId="0C49F276" w:rsidR="000E4F1D" w:rsidRDefault="000E4F1D">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B14EEA" w14:textId="2A172867" w:rsidR="009E5AC0" w:rsidRDefault="009E5AC0">
    <w:pPr>
      <w:pStyle w:val="Header"/>
      <w:jc w:val="right"/>
    </w:pPr>
  </w:p>
  <w:p w14:paraId="542D4FAF" w14:textId="77777777" w:rsidR="009E5AC0" w:rsidRDefault="009E5AC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3B8CAC" w14:textId="7A677D02" w:rsidR="000E4F1D" w:rsidRDefault="000E4F1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9A103A" w14:textId="24345F4A" w:rsidR="000E4F1D" w:rsidRDefault="000E4F1D">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58405525"/>
      <w:docPartObj>
        <w:docPartGallery w:val="Page Numbers (Top of Page)"/>
        <w:docPartUnique/>
      </w:docPartObj>
    </w:sdtPr>
    <w:sdtEndPr>
      <w:rPr>
        <w:noProof/>
      </w:rPr>
    </w:sdtEndPr>
    <w:sdtContent>
      <w:p w14:paraId="4650CECF" w14:textId="46D9F0B3" w:rsidR="009E5AC0" w:rsidRDefault="009E5A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8DE9A6" w14:textId="77777777" w:rsidR="009E5AC0" w:rsidRDefault="009E5AC0">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2B8C2" w14:textId="5575D334" w:rsidR="000E4F1D" w:rsidRDefault="000E4F1D">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651F8" w14:textId="742D99A7" w:rsidR="000E4F1D" w:rsidRDefault="000E4F1D">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9C1CEC" w14:textId="146C93DB" w:rsidR="005C1041" w:rsidRDefault="005C1041">
    <w:pPr>
      <w:pStyle w:val="Header"/>
      <w:jc w:val="right"/>
    </w:pPr>
  </w:p>
  <w:p w14:paraId="430E4514" w14:textId="77777777" w:rsidR="005C1041" w:rsidRDefault="005C1041">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BB16F2" w14:textId="31F3E1E3" w:rsidR="000E4F1D" w:rsidRDefault="000E4F1D">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E2CCD3" w14:textId="1D214FAA" w:rsidR="000E4F1D" w:rsidRDefault="000E4F1D">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5274044"/>
      <w:docPartObj>
        <w:docPartGallery w:val="Page Numbers (Top of Page)"/>
        <w:docPartUnique/>
      </w:docPartObj>
    </w:sdtPr>
    <w:sdtEndPr>
      <w:rPr>
        <w:noProof/>
      </w:rPr>
    </w:sdtEndPr>
    <w:sdtContent>
      <w:p w14:paraId="70474AF5" w14:textId="56340F77" w:rsidR="00A0210E" w:rsidRDefault="00A0210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13941C" w14:textId="77777777" w:rsidR="00A0210E" w:rsidRDefault="00A021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6098FF" w14:textId="750C52B3" w:rsidR="000E4F1D" w:rsidRDefault="000E4F1D">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86683" w14:textId="2470F986" w:rsidR="000E4F1D" w:rsidRDefault="000E4F1D">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A1CCF9" w14:textId="51E580ED" w:rsidR="000E4F1D" w:rsidRDefault="000E4F1D">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50F3A" w14:textId="6C8FE74D" w:rsidR="00216320" w:rsidRDefault="00216320">
    <w:pPr>
      <w:pStyle w:val="Header"/>
      <w:jc w:val="right"/>
    </w:pPr>
  </w:p>
  <w:p w14:paraId="3426033B" w14:textId="77777777" w:rsidR="00216320" w:rsidRDefault="00216320">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90A4A" w14:textId="2642207F" w:rsidR="000E4F1D" w:rsidRDefault="000E4F1D">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A6FAE7" w14:textId="6815B2B8" w:rsidR="000E4F1D" w:rsidRDefault="000E4F1D">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3205006"/>
      <w:docPartObj>
        <w:docPartGallery w:val="Page Numbers (Top of Page)"/>
        <w:docPartUnique/>
      </w:docPartObj>
    </w:sdtPr>
    <w:sdtEndPr>
      <w:rPr>
        <w:noProof/>
      </w:rPr>
    </w:sdtEndPr>
    <w:sdtContent>
      <w:p w14:paraId="5AA46EF7" w14:textId="2BE3A7B4" w:rsidR="00216320" w:rsidRDefault="0021632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41DE0F" w14:textId="77777777" w:rsidR="00216320" w:rsidRDefault="00216320">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2F2496" w14:textId="67A961B1" w:rsidR="000E4F1D" w:rsidRDefault="000E4F1D">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22F2CC" w14:textId="7E482462" w:rsidR="000E4F1D" w:rsidRDefault="000E4F1D">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CFA06C" w14:textId="30A8CD3F" w:rsidR="00BF35DC" w:rsidRDefault="00BF35DC">
    <w:pPr>
      <w:pStyle w:val="Header"/>
      <w:jc w:val="right"/>
    </w:pPr>
  </w:p>
  <w:p w14:paraId="1DBC2C16" w14:textId="77777777" w:rsidR="002E6DB1" w:rsidRDefault="002E6DB1">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F4DBA8" w14:textId="57A55F5C" w:rsidR="000E4F1D" w:rsidRDefault="000E4F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8C7692" w14:textId="43FE16EA" w:rsidR="000E4F1D" w:rsidRDefault="000E4F1D">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7FD39C" w14:textId="06425DB7" w:rsidR="000E4F1D" w:rsidRDefault="000E4F1D">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2886849"/>
      <w:docPartObj>
        <w:docPartGallery w:val="Page Numbers (Top of Page)"/>
        <w:docPartUnique/>
      </w:docPartObj>
    </w:sdtPr>
    <w:sdtEndPr>
      <w:rPr>
        <w:noProof/>
      </w:rPr>
    </w:sdtEndPr>
    <w:sdtContent>
      <w:p w14:paraId="70425383" w14:textId="665E484B" w:rsidR="00BF35DC" w:rsidRDefault="00BF35D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8AC69F" w14:textId="77777777" w:rsidR="00BF35DC" w:rsidRDefault="00BF35DC">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3A8E53" w14:textId="56D6B749" w:rsidR="000E4F1D" w:rsidRDefault="000E4F1D">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D697D1" w14:textId="3E00ABC5" w:rsidR="000E4F1D" w:rsidRDefault="000E4F1D">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91487B" w14:textId="3ACA806E" w:rsidR="00576DC5" w:rsidRDefault="00576DC5">
    <w:pPr>
      <w:pStyle w:val="Header"/>
      <w:jc w:val="right"/>
    </w:pPr>
  </w:p>
  <w:p w14:paraId="70966D5F" w14:textId="77777777" w:rsidR="00576DC5" w:rsidRDefault="00576DC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990EB2" w14:textId="4A085DBB" w:rsidR="000E4F1D" w:rsidRDefault="000E4F1D">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9CF524" w14:textId="7729BF93" w:rsidR="000E4F1D" w:rsidRDefault="000E4F1D">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4432B0" w14:textId="17A7691C" w:rsidR="000E4F1D" w:rsidRDefault="000E4F1D">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81171" w14:textId="05ADC9F7" w:rsidR="000E4F1D" w:rsidRDefault="000E4F1D">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051514" w14:textId="752349A1" w:rsidR="000E4F1D" w:rsidRDefault="000E4F1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39ED0" w14:textId="05C1F849" w:rsidR="000E4F1D" w:rsidRDefault="000E4F1D">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6359486"/>
      <w:docPartObj>
        <w:docPartGallery w:val="Page Numbers (Top of Page)"/>
        <w:docPartUnique/>
      </w:docPartObj>
    </w:sdtPr>
    <w:sdtEndPr>
      <w:rPr>
        <w:noProof/>
      </w:rPr>
    </w:sdtEndPr>
    <w:sdtContent>
      <w:p w14:paraId="29BF2245" w14:textId="64A3F79C" w:rsidR="005E2BC2" w:rsidRDefault="005E2BC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E78490" w14:textId="77777777" w:rsidR="005E2BC2" w:rsidRDefault="005E2BC2">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07864" w14:textId="0C7810A5" w:rsidR="000E4F1D" w:rsidRDefault="000E4F1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24DF9F" w14:textId="0BE7503E" w:rsidR="000E4F1D" w:rsidRDefault="000E4F1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BD10B" w14:textId="378CC9BB" w:rsidR="000E4F1D" w:rsidRDefault="000E4F1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A83D0A" w14:textId="2F23D9AF" w:rsidR="000E4F1D" w:rsidRDefault="000E4F1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F5C580" w14:textId="7D5EC3DC" w:rsidR="000E4F1D" w:rsidRDefault="000E4F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C27D1"/>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3D1771"/>
    <w:multiLevelType w:val="hybridMultilevel"/>
    <w:tmpl w:val="1C845C90"/>
    <w:lvl w:ilvl="0" w:tplc="320C47EE">
      <w:start w:val="1"/>
      <w:numFmt w:val="decimal"/>
      <w:lvlText w:val="%1."/>
      <w:lvlJc w:val="left"/>
      <w:pPr>
        <w:ind w:left="720" w:hanging="360"/>
      </w:pPr>
      <w:rPr>
        <w:rFonts w:ascii="Times New Roman" w:hAnsi="Times New Roman" w:hint="default"/>
        <w:b w:val="0"/>
        <w:i w:val="0"/>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BA50A5"/>
    <w:multiLevelType w:val="hybridMultilevel"/>
    <w:tmpl w:val="BB46F244"/>
    <w:lvl w:ilvl="0" w:tplc="9DCACC24">
      <w:start w:val="1"/>
      <w:numFmt w:val="decimal"/>
      <w:lvlText w:val="5.%1"/>
      <w:lvlJc w:val="left"/>
      <w:pPr>
        <w:ind w:left="360" w:hanging="360"/>
      </w:pPr>
      <w:rPr>
        <w:rFonts w:hint="default"/>
        <w:b/>
        <w:i w:val="0"/>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3726107"/>
    <w:multiLevelType w:val="hybridMultilevel"/>
    <w:tmpl w:val="2D4626D2"/>
    <w:lvl w:ilvl="0" w:tplc="FFFFFFFF">
      <w:start w:val="1"/>
      <w:numFmt w:val="decimal"/>
      <w:lvlText w:val="%1."/>
      <w:lvlJc w:val="left"/>
      <w:pPr>
        <w:ind w:left="720" w:hanging="360"/>
      </w:pPr>
      <w:rPr>
        <w:rFonts w:ascii="Times New Roman" w:hAnsi="Times New Roman" w:hint="default"/>
        <w:b w:val="0"/>
        <w:i w:val="0"/>
        <w:color w:val="000000" w:themeColor="text1"/>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7C2F89"/>
    <w:multiLevelType w:val="hybridMultilevel"/>
    <w:tmpl w:val="209EA59E"/>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68C48CF"/>
    <w:multiLevelType w:val="hybridMultilevel"/>
    <w:tmpl w:val="4358D8F8"/>
    <w:lvl w:ilvl="0" w:tplc="8E5A9618">
      <w:start w:val="1"/>
      <w:numFmt w:val="decimal"/>
      <w:lvlText w:val="3.%1"/>
      <w:lvlJc w:val="left"/>
      <w:pPr>
        <w:ind w:left="360" w:hanging="360"/>
      </w:pPr>
      <w:rPr>
        <w:rFonts w:ascii="Times New Roman" w:hAnsi="Times New Roman" w:hint="default"/>
        <w:b/>
        <w:i w:val="0"/>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E2420CA"/>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D41915"/>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2A210B6"/>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6DA7040"/>
    <w:multiLevelType w:val="hybridMultilevel"/>
    <w:tmpl w:val="F76A2D2C"/>
    <w:lvl w:ilvl="0" w:tplc="328ED5C2">
      <w:start w:val="105"/>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73F07F7"/>
    <w:multiLevelType w:val="hybridMultilevel"/>
    <w:tmpl w:val="D696C25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7647D36"/>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8790443"/>
    <w:multiLevelType w:val="hybridMultilevel"/>
    <w:tmpl w:val="EAB4ABA8"/>
    <w:lvl w:ilvl="0" w:tplc="FFFFFFFF">
      <w:start w:val="1"/>
      <w:numFmt w:val="decimal"/>
      <w:lvlText w:val="%1."/>
      <w:lvlJc w:val="left"/>
      <w:pPr>
        <w:ind w:left="720" w:hanging="360"/>
      </w:pPr>
      <w:rPr>
        <w:rFonts w:ascii="Times New Roman" w:hAnsi="Times New Roman" w:hint="default"/>
        <w:b w:val="0"/>
        <w:i w:val="0"/>
        <w:color w:val="000000" w:themeColor="text1"/>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92E3002"/>
    <w:multiLevelType w:val="hybridMultilevel"/>
    <w:tmpl w:val="BEC4F45E"/>
    <w:lvl w:ilvl="0" w:tplc="6E6699EE">
      <w:start w:val="1"/>
      <w:numFmt w:val="decimal"/>
      <w:lvlText w:val="1.4.%1"/>
      <w:lvlJc w:val="left"/>
      <w:pPr>
        <w:ind w:left="360" w:hanging="360"/>
      </w:pPr>
      <w:rPr>
        <w:rFonts w:ascii="Times New Roman" w:hAnsi="Times New Roman" w:hint="default"/>
        <w:b/>
        <w:i w:val="0"/>
        <w:color w:val="000000" w:themeColor="text1"/>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9D42009"/>
    <w:multiLevelType w:val="hybridMultilevel"/>
    <w:tmpl w:val="F3C44BDA"/>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1BD2730D"/>
    <w:multiLevelType w:val="hybridMultilevel"/>
    <w:tmpl w:val="FD821B3E"/>
    <w:lvl w:ilvl="0" w:tplc="FFFFFFFF">
      <w:start w:val="1"/>
      <w:numFmt w:val="decimal"/>
      <w:lvlText w:val="%1."/>
      <w:lvlJc w:val="left"/>
      <w:pPr>
        <w:ind w:left="720" w:hanging="360"/>
      </w:pPr>
      <w:rPr>
        <w:rFonts w:ascii="Times New Roman" w:hAnsi="Times New Roman" w:hint="default"/>
        <w:b w:val="0"/>
        <w:i w:val="0"/>
        <w:color w:val="000000" w:themeColor="text1"/>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CD830DE"/>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D993D35"/>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DED40A6"/>
    <w:multiLevelType w:val="hybridMultilevel"/>
    <w:tmpl w:val="7870EF5A"/>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1EFF453C"/>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F5C4D04"/>
    <w:multiLevelType w:val="hybridMultilevel"/>
    <w:tmpl w:val="A5EE154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1FE39EF"/>
    <w:multiLevelType w:val="hybridMultilevel"/>
    <w:tmpl w:val="EDA44730"/>
    <w:lvl w:ilvl="0" w:tplc="1C4E27E0">
      <w:start w:val="1"/>
      <w:numFmt w:val="decimal"/>
      <w:lvlText w:val="1.%1"/>
      <w:lvlJc w:val="left"/>
      <w:pPr>
        <w:ind w:left="360" w:hanging="360"/>
      </w:pPr>
      <w:rPr>
        <w:rFonts w:ascii="Times New Roman" w:hAnsi="Times New Roman" w:hint="default"/>
        <w:b/>
        <w:i w:val="0"/>
        <w:color w:val="000000" w:themeColor="text1"/>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23E2506F"/>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6122F6B"/>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79655C0"/>
    <w:multiLevelType w:val="hybridMultilevel"/>
    <w:tmpl w:val="D696C25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AC45111"/>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B5215C4"/>
    <w:multiLevelType w:val="hybridMultilevel"/>
    <w:tmpl w:val="A5EE154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BBF0939"/>
    <w:multiLevelType w:val="hybridMultilevel"/>
    <w:tmpl w:val="A5EE154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BCF6C10"/>
    <w:multiLevelType w:val="hybridMultilevel"/>
    <w:tmpl w:val="D9122CA8"/>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2C39437A"/>
    <w:multiLevelType w:val="hybridMultilevel"/>
    <w:tmpl w:val="E1528D56"/>
    <w:lvl w:ilvl="0" w:tplc="4C0CECCA">
      <w:start w:val="1"/>
      <w:numFmt w:val="decimal"/>
      <w:lvlText w:val="3.1.%1"/>
      <w:lvlJc w:val="left"/>
      <w:pPr>
        <w:ind w:left="360" w:hanging="360"/>
      </w:pPr>
      <w:rPr>
        <w:rFonts w:ascii="Times New Roman" w:hAnsi="Times New Roman" w:hint="default"/>
        <w:b/>
        <w:i w:val="0"/>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30EA2DB5"/>
    <w:multiLevelType w:val="hybridMultilevel"/>
    <w:tmpl w:val="40A455AC"/>
    <w:lvl w:ilvl="0" w:tplc="4C5E225A">
      <w:start w:val="1"/>
      <w:numFmt w:val="lowerLetter"/>
      <w:lvlText w:val="%1."/>
      <w:lvlJc w:val="left"/>
      <w:pPr>
        <w:ind w:left="360" w:hanging="360"/>
      </w:pPr>
      <w:rPr>
        <w:rFonts w:ascii="Times New Roman" w:hAnsi="Times New Roman" w:hint="default"/>
        <w:b w:val="0"/>
        <w:bCs/>
        <w:i w:val="0"/>
        <w:color w:val="000000" w:themeColor="text1"/>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34431B50"/>
    <w:multiLevelType w:val="hybridMultilevel"/>
    <w:tmpl w:val="DF6CE3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5AF3336"/>
    <w:multiLevelType w:val="hybridMultilevel"/>
    <w:tmpl w:val="7C986B52"/>
    <w:lvl w:ilvl="0" w:tplc="845E9CCA">
      <w:start w:val="1"/>
      <w:numFmt w:val="decimal"/>
      <w:lvlText w:val="4.4.%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36F04AC2"/>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37016381"/>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842758C"/>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A94015C"/>
    <w:multiLevelType w:val="hybridMultilevel"/>
    <w:tmpl w:val="A5EE154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CF70CDB"/>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E464A49"/>
    <w:multiLevelType w:val="hybridMultilevel"/>
    <w:tmpl w:val="A5EE154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3EE10503"/>
    <w:multiLevelType w:val="hybridMultilevel"/>
    <w:tmpl w:val="512C8A74"/>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41116851"/>
    <w:multiLevelType w:val="hybridMultilevel"/>
    <w:tmpl w:val="A7FABBC4"/>
    <w:lvl w:ilvl="0" w:tplc="7306507E">
      <w:start w:val="1"/>
      <w:numFmt w:val="lowerLetter"/>
      <w:lvlText w:val="%1."/>
      <w:lvlJc w:val="left"/>
      <w:pPr>
        <w:ind w:left="360" w:hanging="360"/>
      </w:pPr>
      <w:rPr>
        <w:rFonts w:ascii="Times New Roman" w:hAnsi="Times New Roman" w:hint="default"/>
        <w:b w:val="0"/>
        <w:i w:val="0"/>
        <w:color w:val="000000" w:themeColor="text1"/>
        <w:sz w:val="24"/>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41F75F33"/>
    <w:multiLevelType w:val="hybridMultilevel"/>
    <w:tmpl w:val="7B8C1B62"/>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440B0A73"/>
    <w:multiLevelType w:val="hybridMultilevel"/>
    <w:tmpl w:val="D696C25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5661F43"/>
    <w:multiLevelType w:val="hybridMultilevel"/>
    <w:tmpl w:val="D696C25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85B0C81"/>
    <w:multiLevelType w:val="hybridMultilevel"/>
    <w:tmpl w:val="A03CC642"/>
    <w:lvl w:ilvl="0" w:tplc="8552357A">
      <w:start w:val="1"/>
      <w:numFmt w:val="decimal"/>
      <w:lvlText w:val="%1."/>
      <w:lvlJc w:val="left"/>
      <w:pPr>
        <w:ind w:left="720" w:hanging="360"/>
      </w:pPr>
      <w:rPr>
        <w:rFonts w:ascii="Times New Roman" w:hAnsi="Times New Roman" w:hint="default"/>
        <w:b w:val="0"/>
        <w:i w:val="0"/>
        <w:color w:val="000000" w:themeColor="text1"/>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8AA6A79"/>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8D00E15"/>
    <w:multiLevelType w:val="hybridMultilevel"/>
    <w:tmpl w:val="A5EE154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9BB5414"/>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BC101A2"/>
    <w:multiLevelType w:val="hybridMultilevel"/>
    <w:tmpl w:val="2DF69D74"/>
    <w:lvl w:ilvl="0" w:tplc="81C619EE">
      <w:start w:val="105"/>
      <w:numFmt w:val="bullet"/>
      <w:lvlText w:val=""/>
      <w:lvlJc w:val="left"/>
      <w:pPr>
        <w:ind w:left="1080" w:hanging="360"/>
      </w:pPr>
      <w:rPr>
        <w:rFonts w:ascii="Wingdings" w:eastAsiaTheme="minorHAnsi" w:hAnsi="Wingdings"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9" w15:restartNumberingAfterBreak="0">
    <w:nsid w:val="4C146A50"/>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C2C6917"/>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4C657391"/>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4DD93E61"/>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E112A09"/>
    <w:multiLevelType w:val="hybridMultilevel"/>
    <w:tmpl w:val="DBC485D4"/>
    <w:lvl w:ilvl="0" w:tplc="A7A629C6">
      <w:start w:val="1"/>
      <w:numFmt w:val="decimal"/>
      <w:lvlText w:val="2.%1"/>
      <w:lvlJc w:val="left"/>
      <w:pPr>
        <w:ind w:left="360" w:hanging="360"/>
      </w:pPr>
      <w:rPr>
        <w:rFonts w:ascii="Times New Roman" w:hAnsi="Times New Roman" w:hint="default"/>
        <w:b/>
        <w:i w:val="0"/>
        <w:color w:val="000000" w:themeColor="text1"/>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4F744D56"/>
    <w:multiLevelType w:val="hybridMultilevel"/>
    <w:tmpl w:val="7C7AF5B8"/>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5" w15:restartNumberingAfterBreak="0">
    <w:nsid w:val="4FF956FA"/>
    <w:multiLevelType w:val="hybridMultilevel"/>
    <w:tmpl w:val="A7FABBC4"/>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509D4F61"/>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20259DF"/>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55A97DE9"/>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7C43F4E"/>
    <w:multiLevelType w:val="hybridMultilevel"/>
    <w:tmpl w:val="89A62588"/>
    <w:lvl w:ilvl="0" w:tplc="48A6782A">
      <w:start w:val="1"/>
      <w:numFmt w:val="decimal"/>
      <w:lvlText w:val="4.%1"/>
      <w:lvlJc w:val="left"/>
      <w:pPr>
        <w:ind w:left="360" w:hanging="360"/>
      </w:pPr>
      <w:rPr>
        <w:rFonts w:ascii="Times New Roman" w:hAnsi="Times New Roman" w:hint="default"/>
        <w:b/>
        <w:i w:val="0"/>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0" w15:restartNumberingAfterBreak="0">
    <w:nsid w:val="59FF53D5"/>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A3C09F4"/>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A5B2197"/>
    <w:multiLevelType w:val="hybridMultilevel"/>
    <w:tmpl w:val="A5EE1548"/>
    <w:lvl w:ilvl="0" w:tplc="320C47EE">
      <w:start w:val="1"/>
      <w:numFmt w:val="decimal"/>
      <w:lvlText w:val="%1."/>
      <w:lvlJc w:val="left"/>
      <w:pPr>
        <w:ind w:left="720" w:hanging="360"/>
      </w:pPr>
      <w:rPr>
        <w:rFonts w:ascii="Times New Roman" w:hAnsi="Times New Roman" w:hint="default"/>
        <w:b w:val="0"/>
        <w:i w:val="0"/>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B2263C4"/>
    <w:multiLevelType w:val="hybridMultilevel"/>
    <w:tmpl w:val="8208F40A"/>
    <w:lvl w:ilvl="0" w:tplc="2776492E">
      <w:start w:val="1"/>
      <w:numFmt w:val="decimal"/>
      <w:lvlText w:val="4.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5F075E71"/>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04D2A70"/>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07A7C11"/>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2CB45B9"/>
    <w:multiLevelType w:val="hybridMultilevel"/>
    <w:tmpl w:val="1FA20BD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8" w15:restartNumberingAfterBreak="0">
    <w:nsid w:val="64F962A0"/>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50B213E"/>
    <w:multiLevelType w:val="hybridMultilevel"/>
    <w:tmpl w:val="B54CB7BC"/>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0" w15:restartNumberingAfterBreak="0">
    <w:nsid w:val="665216D2"/>
    <w:multiLevelType w:val="hybridMultilevel"/>
    <w:tmpl w:val="66F6691E"/>
    <w:lvl w:ilvl="0" w:tplc="7306507E">
      <w:start w:val="1"/>
      <w:numFmt w:val="lowerLetter"/>
      <w:lvlText w:val="%1."/>
      <w:lvlJc w:val="left"/>
      <w:pPr>
        <w:ind w:left="360" w:hanging="360"/>
      </w:pPr>
      <w:rPr>
        <w:rFonts w:ascii="Times New Roman" w:hAnsi="Times New Roman" w:hint="default"/>
        <w:b w:val="0"/>
        <w:i w:val="0"/>
        <w:color w:val="000000" w:themeColor="text1"/>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1" w15:restartNumberingAfterBreak="0">
    <w:nsid w:val="67545DB0"/>
    <w:multiLevelType w:val="hybridMultilevel"/>
    <w:tmpl w:val="3E406656"/>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2" w15:restartNumberingAfterBreak="0">
    <w:nsid w:val="681F35C7"/>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694F5AFD"/>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6A963EA2"/>
    <w:multiLevelType w:val="hybridMultilevel"/>
    <w:tmpl w:val="D696C250"/>
    <w:lvl w:ilvl="0" w:tplc="320C47EE">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6ADC360F"/>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6C5B31AE"/>
    <w:multiLevelType w:val="hybridMultilevel"/>
    <w:tmpl w:val="6812FD8E"/>
    <w:lvl w:ilvl="0" w:tplc="8552357A">
      <w:start w:val="1"/>
      <w:numFmt w:val="decimal"/>
      <w:lvlText w:val="%1."/>
      <w:lvlJc w:val="left"/>
      <w:pPr>
        <w:ind w:left="720" w:hanging="360"/>
      </w:pPr>
      <w:rPr>
        <w:rFonts w:ascii="Times New Roman" w:hAnsi="Times New Roman" w:hint="default"/>
        <w:b w:val="0"/>
        <w:i w:val="0"/>
        <w:color w:val="000000" w:themeColor="text1"/>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6D2D278C"/>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6E4B13F4"/>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6E771929"/>
    <w:multiLevelType w:val="hybridMultilevel"/>
    <w:tmpl w:val="959620C2"/>
    <w:lvl w:ilvl="0" w:tplc="FFFFFFFF">
      <w:start w:val="1"/>
      <w:numFmt w:val="decimal"/>
      <w:lvlText w:val="%1."/>
      <w:lvlJc w:val="left"/>
      <w:pPr>
        <w:ind w:left="720" w:hanging="360"/>
      </w:pPr>
      <w:rPr>
        <w:rFonts w:ascii="Times New Roman" w:hAnsi="Times New Roman" w:hint="default"/>
        <w:b w:val="0"/>
        <w:i w:val="0"/>
        <w:color w:val="000000" w:themeColor="text1"/>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73375E79"/>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74577496"/>
    <w:multiLevelType w:val="hybridMultilevel"/>
    <w:tmpl w:val="1C845C9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49B3583"/>
    <w:multiLevelType w:val="hybridMultilevel"/>
    <w:tmpl w:val="4C5E18CC"/>
    <w:lvl w:ilvl="0" w:tplc="9A461DB6">
      <w:start w:val="1"/>
      <w:numFmt w:val="lowerLetter"/>
      <w:lvlText w:val="%1."/>
      <w:lvlJc w:val="left"/>
      <w:pPr>
        <w:ind w:left="360" w:hanging="360"/>
      </w:pPr>
      <w:rPr>
        <w:rFonts w:ascii="Times New Roman" w:hAnsi="Times New Roman" w:hint="default"/>
        <w:b w:val="0"/>
        <w:bCs/>
        <w:i w:val="0"/>
        <w:color w:val="000000" w:themeColor="text1"/>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3" w15:restartNumberingAfterBreak="0">
    <w:nsid w:val="74A53436"/>
    <w:multiLevelType w:val="hybridMultilevel"/>
    <w:tmpl w:val="306AD87C"/>
    <w:lvl w:ilvl="0" w:tplc="94DA1470">
      <w:start w:val="1"/>
      <w:numFmt w:val="decimal"/>
      <w:lvlText w:val="4.2.%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4" w15:restartNumberingAfterBreak="0">
    <w:nsid w:val="774C5F2A"/>
    <w:multiLevelType w:val="hybridMultilevel"/>
    <w:tmpl w:val="D696C250"/>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9481CDE"/>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79BD0BB6"/>
    <w:multiLevelType w:val="hybridMultilevel"/>
    <w:tmpl w:val="6254B564"/>
    <w:lvl w:ilvl="0" w:tplc="FFFFFFFF">
      <w:start w:val="1"/>
      <w:numFmt w:val="lowerLetter"/>
      <w:lvlText w:val="%1."/>
      <w:lvlJc w:val="left"/>
      <w:pPr>
        <w:ind w:left="360" w:hanging="360"/>
      </w:pPr>
      <w:rPr>
        <w:rFonts w:ascii="Times New Roman" w:hAnsi="Times New Roman" w:hint="default"/>
        <w:b w:val="0"/>
        <w:i w:val="0"/>
        <w:color w:val="000000" w:themeColor="text1"/>
        <w:sz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7" w15:restartNumberingAfterBreak="0">
    <w:nsid w:val="7ECE7E95"/>
    <w:multiLevelType w:val="hybridMultilevel"/>
    <w:tmpl w:val="9EF24C6E"/>
    <w:lvl w:ilvl="0" w:tplc="FFFFFFFF">
      <w:start w:val="1"/>
      <w:numFmt w:val="decimal"/>
      <w:lvlText w:val="%1."/>
      <w:lvlJc w:val="left"/>
      <w:pPr>
        <w:ind w:left="720" w:hanging="360"/>
      </w:pPr>
      <w:rPr>
        <w:rFonts w:ascii="Times New Roman" w:hAnsi="Times New Roman" w:hint="default"/>
        <w:b w:val="0"/>
        <w:i w:val="0"/>
        <w:color w:val="000000" w:themeColor="text1"/>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F9A1806"/>
    <w:multiLevelType w:val="hybridMultilevel"/>
    <w:tmpl w:val="EC0AE82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7FB764E4"/>
    <w:multiLevelType w:val="hybridMultilevel"/>
    <w:tmpl w:val="A5EE1548"/>
    <w:lvl w:ilvl="0" w:tplc="FFFFFFFF">
      <w:start w:val="1"/>
      <w:numFmt w:val="decimal"/>
      <w:lvlText w:val="%1."/>
      <w:lvlJc w:val="left"/>
      <w:pPr>
        <w:ind w:left="720" w:hanging="360"/>
      </w:pPr>
      <w:rPr>
        <w:rFonts w:ascii="Times New Roman" w:hAnsi="Times New Roman" w:hint="default"/>
        <w:b w:val="0"/>
        <w:i w:val="0"/>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54754978">
    <w:abstractNumId w:val="21"/>
  </w:num>
  <w:num w:numId="2" w16cid:durableId="346559198">
    <w:abstractNumId w:val="82"/>
  </w:num>
  <w:num w:numId="3" w16cid:durableId="1502357480">
    <w:abstractNumId w:val="30"/>
  </w:num>
  <w:num w:numId="4" w16cid:durableId="169029866">
    <w:abstractNumId w:val="53"/>
  </w:num>
  <w:num w:numId="5" w16cid:durableId="1021518694">
    <w:abstractNumId w:val="40"/>
  </w:num>
  <w:num w:numId="6" w16cid:durableId="1157527266">
    <w:abstractNumId w:val="5"/>
  </w:num>
  <w:num w:numId="7" w16cid:durableId="72239993">
    <w:abstractNumId w:val="86"/>
  </w:num>
  <w:num w:numId="8" w16cid:durableId="639457569">
    <w:abstractNumId w:val="14"/>
  </w:num>
  <w:num w:numId="9" w16cid:durableId="850142409">
    <w:abstractNumId w:val="70"/>
  </w:num>
  <w:num w:numId="10" w16cid:durableId="575283856">
    <w:abstractNumId w:val="13"/>
  </w:num>
  <w:num w:numId="11" w16cid:durableId="2064064888">
    <w:abstractNumId w:val="29"/>
  </w:num>
  <w:num w:numId="12" w16cid:durableId="965964499">
    <w:abstractNumId w:val="59"/>
  </w:num>
  <w:num w:numId="13" w16cid:durableId="1841462354">
    <w:abstractNumId w:val="18"/>
  </w:num>
  <w:num w:numId="14" w16cid:durableId="178280562">
    <w:abstractNumId w:val="44"/>
  </w:num>
  <w:num w:numId="15" w16cid:durableId="1462846454">
    <w:abstractNumId w:val="76"/>
  </w:num>
  <w:num w:numId="16" w16cid:durableId="1541480696">
    <w:abstractNumId w:val="87"/>
  </w:num>
  <w:num w:numId="17" w16cid:durableId="770517529">
    <w:abstractNumId w:val="12"/>
  </w:num>
  <w:num w:numId="18" w16cid:durableId="1802069671">
    <w:abstractNumId w:val="79"/>
  </w:num>
  <w:num w:numId="19" w16cid:durableId="2130934320">
    <w:abstractNumId w:val="15"/>
  </w:num>
  <w:num w:numId="20" w16cid:durableId="146241325">
    <w:abstractNumId w:val="3"/>
  </w:num>
  <w:num w:numId="21" w16cid:durableId="1749880825">
    <w:abstractNumId w:val="71"/>
  </w:num>
  <w:num w:numId="22" w16cid:durableId="833568277">
    <w:abstractNumId w:val="83"/>
  </w:num>
  <w:num w:numId="23" w16cid:durableId="121265016">
    <w:abstractNumId w:val="69"/>
  </w:num>
  <w:num w:numId="24" w16cid:durableId="1945653465">
    <w:abstractNumId w:val="41"/>
  </w:num>
  <w:num w:numId="25" w16cid:durableId="139661512">
    <w:abstractNumId w:val="2"/>
  </w:num>
  <w:num w:numId="26" w16cid:durableId="896356778">
    <w:abstractNumId w:val="32"/>
  </w:num>
  <w:num w:numId="27" w16cid:durableId="721097820">
    <w:abstractNumId w:val="54"/>
  </w:num>
  <w:num w:numId="28" w16cid:durableId="579367348">
    <w:abstractNumId w:val="63"/>
  </w:num>
  <w:num w:numId="29" w16cid:durableId="446236165">
    <w:abstractNumId w:val="74"/>
  </w:num>
  <w:num w:numId="30" w16cid:durableId="136652865">
    <w:abstractNumId w:val="1"/>
  </w:num>
  <w:num w:numId="31" w16cid:durableId="1692492621">
    <w:abstractNumId w:val="62"/>
  </w:num>
  <w:num w:numId="32" w16cid:durableId="1053193596">
    <w:abstractNumId w:val="78"/>
  </w:num>
  <w:num w:numId="33" w16cid:durableId="1722242572">
    <w:abstractNumId w:val="61"/>
  </w:num>
  <w:num w:numId="34" w16cid:durableId="1663780407">
    <w:abstractNumId w:val="66"/>
  </w:num>
  <w:num w:numId="35" w16cid:durableId="264775850">
    <w:abstractNumId w:val="75"/>
  </w:num>
  <w:num w:numId="36" w16cid:durableId="1895651725">
    <w:abstractNumId w:val="68"/>
  </w:num>
  <w:num w:numId="37" w16cid:durableId="1390304734">
    <w:abstractNumId w:val="72"/>
  </w:num>
  <w:num w:numId="38" w16cid:durableId="341053029">
    <w:abstractNumId w:val="42"/>
  </w:num>
  <w:num w:numId="39" w16cid:durableId="1656180794">
    <w:abstractNumId w:val="81"/>
  </w:num>
  <w:num w:numId="40" w16cid:durableId="1678773084">
    <w:abstractNumId w:val="11"/>
  </w:num>
  <w:num w:numId="41" w16cid:durableId="1308125756">
    <w:abstractNumId w:val="89"/>
  </w:num>
  <w:num w:numId="42" w16cid:durableId="963391650">
    <w:abstractNumId w:val="58"/>
  </w:num>
  <w:num w:numId="43" w16cid:durableId="1266309463">
    <w:abstractNumId w:val="60"/>
  </w:num>
  <w:num w:numId="44" w16cid:durableId="1191459378">
    <w:abstractNumId w:val="51"/>
  </w:num>
  <w:num w:numId="45" w16cid:durableId="1325280068">
    <w:abstractNumId w:val="37"/>
  </w:num>
  <w:num w:numId="46" w16cid:durableId="1804732506">
    <w:abstractNumId w:val="24"/>
  </w:num>
  <w:num w:numId="47" w16cid:durableId="1186284834">
    <w:abstractNumId w:val="25"/>
  </w:num>
  <w:num w:numId="48" w16cid:durableId="1714425740">
    <w:abstractNumId w:val="77"/>
  </w:num>
  <w:num w:numId="49" w16cid:durableId="148178870">
    <w:abstractNumId w:val="27"/>
  </w:num>
  <w:num w:numId="50" w16cid:durableId="1815023153">
    <w:abstractNumId w:val="64"/>
  </w:num>
  <w:num w:numId="51" w16cid:durableId="1522472235">
    <w:abstractNumId w:val="88"/>
  </w:num>
  <w:num w:numId="52" w16cid:durableId="1190148499">
    <w:abstractNumId w:val="52"/>
  </w:num>
  <w:num w:numId="53" w16cid:durableId="1126582063">
    <w:abstractNumId w:val="35"/>
  </w:num>
  <w:num w:numId="54" w16cid:durableId="1849754194">
    <w:abstractNumId w:val="16"/>
  </w:num>
  <w:num w:numId="55" w16cid:durableId="620037964">
    <w:abstractNumId w:val="85"/>
  </w:num>
  <w:num w:numId="56" w16cid:durableId="2034531015">
    <w:abstractNumId w:val="22"/>
  </w:num>
  <w:num w:numId="57" w16cid:durableId="927033991">
    <w:abstractNumId w:val="0"/>
  </w:num>
  <w:num w:numId="58" w16cid:durableId="1796026838">
    <w:abstractNumId w:val="50"/>
  </w:num>
  <w:num w:numId="59" w16cid:durableId="2145923928">
    <w:abstractNumId w:val="80"/>
  </w:num>
  <w:num w:numId="60" w16cid:durableId="1932157089">
    <w:abstractNumId w:val="46"/>
  </w:num>
  <w:num w:numId="61" w16cid:durableId="641421474">
    <w:abstractNumId w:val="6"/>
  </w:num>
  <w:num w:numId="62" w16cid:durableId="1949119851">
    <w:abstractNumId w:val="45"/>
  </w:num>
  <w:num w:numId="63" w16cid:durableId="2118213478">
    <w:abstractNumId w:val="43"/>
  </w:num>
  <w:num w:numId="64" w16cid:durableId="1139611782">
    <w:abstractNumId w:val="10"/>
  </w:num>
  <w:num w:numId="65" w16cid:durableId="1120344661">
    <w:abstractNumId w:val="19"/>
  </w:num>
  <w:num w:numId="66" w16cid:durableId="1166288841">
    <w:abstractNumId w:val="65"/>
  </w:num>
  <w:num w:numId="67" w16cid:durableId="605582035">
    <w:abstractNumId w:val="26"/>
  </w:num>
  <w:num w:numId="68" w16cid:durableId="1386222139">
    <w:abstractNumId w:val="73"/>
  </w:num>
  <w:num w:numId="69" w16cid:durableId="1405952582">
    <w:abstractNumId w:val="23"/>
  </w:num>
  <w:num w:numId="70" w16cid:durableId="1495877094">
    <w:abstractNumId w:val="36"/>
  </w:num>
  <w:num w:numId="71" w16cid:durableId="227347653">
    <w:abstractNumId w:val="38"/>
  </w:num>
  <w:num w:numId="72" w16cid:durableId="1167594591">
    <w:abstractNumId w:val="20"/>
  </w:num>
  <w:num w:numId="73" w16cid:durableId="1685324078">
    <w:abstractNumId w:val="7"/>
  </w:num>
  <w:num w:numId="74" w16cid:durableId="637034610">
    <w:abstractNumId w:val="84"/>
  </w:num>
  <w:num w:numId="75" w16cid:durableId="1505703629">
    <w:abstractNumId w:val="49"/>
  </w:num>
  <w:num w:numId="76" w16cid:durableId="1692951302">
    <w:abstractNumId w:val="17"/>
  </w:num>
  <w:num w:numId="77" w16cid:durableId="1337537711">
    <w:abstractNumId w:val="8"/>
  </w:num>
  <w:num w:numId="78" w16cid:durableId="410781851">
    <w:abstractNumId w:val="34"/>
  </w:num>
  <w:num w:numId="79" w16cid:durableId="1981421455">
    <w:abstractNumId w:val="56"/>
  </w:num>
  <w:num w:numId="80" w16cid:durableId="1004288053">
    <w:abstractNumId w:val="47"/>
  </w:num>
  <w:num w:numId="81" w16cid:durableId="305550654">
    <w:abstractNumId w:val="57"/>
  </w:num>
  <w:num w:numId="82" w16cid:durableId="884946842">
    <w:abstractNumId w:val="33"/>
  </w:num>
  <w:num w:numId="83" w16cid:durableId="2067870220">
    <w:abstractNumId w:val="39"/>
  </w:num>
  <w:num w:numId="84" w16cid:durableId="1145701020">
    <w:abstractNumId w:val="4"/>
  </w:num>
  <w:num w:numId="85" w16cid:durableId="112797368">
    <w:abstractNumId w:val="9"/>
  </w:num>
  <w:num w:numId="86" w16cid:durableId="982656290">
    <w:abstractNumId w:val="48"/>
  </w:num>
  <w:num w:numId="87" w16cid:durableId="2033652295">
    <w:abstractNumId w:val="28"/>
  </w:num>
  <w:num w:numId="88" w16cid:durableId="1951432361">
    <w:abstractNumId w:val="55"/>
  </w:num>
  <w:num w:numId="89" w16cid:durableId="569081064">
    <w:abstractNumId w:val="31"/>
  </w:num>
  <w:num w:numId="90" w16cid:durableId="1991591178">
    <w:abstractNumId w:val="67"/>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6D6"/>
    <w:rsid w:val="00000867"/>
    <w:rsid w:val="00000CD4"/>
    <w:rsid w:val="00000F68"/>
    <w:rsid w:val="000026E4"/>
    <w:rsid w:val="000039CF"/>
    <w:rsid w:val="000039F9"/>
    <w:rsid w:val="00003EFE"/>
    <w:rsid w:val="00004790"/>
    <w:rsid w:val="00004B4B"/>
    <w:rsid w:val="00004CDE"/>
    <w:rsid w:val="00004FBF"/>
    <w:rsid w:val="00005069"/>
    <w:rsid w:val="000052A9"/>
    <w:rsid w:val="0000686D"/>
    <w:rsid w:val="00007FFB"/>
    <w:rsid w:val="000101FA"/>
    <w:rsid w:val="00010A74"/>
    <w:rsid w:val="00010FDF"/>
    <w:rsid w:val="00012EB7"/>
    <w:rsid w:val="0001360E"/>
    <w:rsid w:val="00013F0B"/>
    <w:rsid w:val="00014137"/>
    <w:rsid w:val="000150E4"/>
    <w:rsid w:val="00015788"/>
    <w:rsid w:val="00015925"/>
    <w:rsid w:val="000167F8"/>
    <w:rsid w:val="00017339"/>
    <w:rsid w:val="00017AF1"/>
    <w:rsid w:val="00017C1D"/>
    <w:rsid w:val="00020614"/>
    <w:rsid w:val="0002092C"/>
    <w:rsid w:val="00020DD3"/>
    <w:rsid w:val="00020EFA"/>
    <w:rsid w:val="00022AD3"/>
    <w:rsid w:val="00022E50"/>
    <w:rsid w:val="00022EDE"/>
    <w:rsid w:val="00023782"/>
    <w:rsid w:val="000240C8"/>
    <w:rsid w:val="00024E41"/>
    <w:rsid w:val="0002598D"/>
    <w:rsid w:val="0002599D"/>
    <w:rsid w:val="00026723"/>
    <w:rsid w:val="0002720D"/>
    <w:rsid w:val="000272A7"/>
    <w:rsid w:val="00027604"/>
    <w:rsid w:val="000277BA"/>
    <w:rsid w:val="000300D9"/>
    <w:rsid w:val="000310FF"/>
    <w:rsid w:val="00031443"/>
    <w:rsid w:val="000314D0"/>
    <w:rsid w:val="00032A98"/>
    <w:rsid w:val="00032FB7"/>
    <w:rsid w:val="0003327C"/>
    <w:rsid w:val="00035705"/>
    <w:rsid w:val="000360F4"/>
    <w:rsid w:val="00036331"/>
    <w:rsid w:val="00036812"/>
    <w:rsid w:val="00037460"/>
    <w:rsid w:val="0003753A"/>
    <w:rsid w:val="00037B8E"/>
    <w:rsid w:val="0004050F"/>
    <w:rsid w:val="00041ACD"/>
    <w:rsid w:val="00041AE0"/>
    <w:rsid w:val="00042157"/>
    <w:rsid w:val="0004334A"/>
    <w:rsid w:val="00044191"/>
    <w:rsid w:val="0004437C"/>
    <w:rsid w:val="000448F4"/>
    <w:rsid w:val="0004547E"/>
    <w:rsid w:val="00045844"/>
    <w:rsid w:val="00045A07"/>
    <w:rsid w:val="000460B2"/>
    <w:rsid w:val="000461AE"/>
    <w:rsid w:val="000463C8"/>
    <w:rsid w:val="000466FF"/>
    <w:rsid w:val="00047DCC"/>
    <w:rsid w:val="00051F1B"/>
    <w:rsid w:val="000520F8"/>
    <w:rsid w:val="0005251A"/>
    <w:rsid w:val="00052F05"/>
    <w:rsid w:val="000533E4"/>
    <w:rsid w:val="00053630"/>
    <w:rsid w:val="000537F2"/>
    <w:rsid w:val="0005479E"/>
    <w:rsid w:val="00054E3E"/>
    <w:rsid w:val="00054F96"/>
    <w:rsid w:val="000557E4"/>
    <w:rsid w:val="000557FF"/>
    <w:rsid w:val="0005581A"/>
    <w:rsid w:val="00055F48"/>
    <w:rsid w:val="00056050"/>
    <w:rsid w:val="00056697"/>
    <w:rsid w:val="00056C9A"/>
    <w:rsid w:val="00056DC3"/>
    <w:rsid w:val="000576F1"/>
    <w:rsid w:val="00057745"/>
    <w:rsid w:val="00057838"/>
    <w:rsid w:val="00060A14"/>
    <w:rsid w:val="00060BFD"/>
    <w:rsid w:val="00061A94"/>
    <w:rsid w:val="0006256E"/>
    <w:rsid w:val="00062F9C"/>
    <w:rsid w:val="00063414"/>
    <w:rsid w:val="00063C66"/>
    <w:rsid w:val="000641AA"/>
    <w:rsid w:val="000641B0"/>
    <w:rsid w:val="00064449"/>
    <w:rsid w:val="00064CAC"/>
    <w:rsid w:val="000654FB"/>
    <w:rsid w:val="00065C19"/>
    <w:rsid w:val="00066562"/>
    <w:rsid w:val="00067A48"/>
    <w:rsid w:val="0007002C"/>
    <w:rsid w:val="000711B8"/>
    <w:rsid w:val="00071B84"/>
    <w:rsid w:val="00071C63"/>
    <w:rsid w:val="0007226E"/>
    <w:rsid w:val="00072705"/>
    <w:rsid w:val="00072856"/>
    <w:rsid w:val="00072EAB"/>
    <w:rsid w:val="00073094"/>
    <w:rsid w:val="00073931"/>
    <w:rsid w:val="000739C8"/>
    <w:rsid w:val="0007474A"/>
    <w:rsid w:val="00075641"/>
    <w:rsid w:val="0007564E"/>
    <w:rsid w:val="00075ABC"/>
    <w:rsid w:val="00075FE6"/>
    <w:rsid w:val="000764B3"/>
    <w:rsid w:val="00076693"/>
    <w:rsid w:val="000766F0"/>
    <w:rsid w:val="00076F55"/>
    <w:rsid w:val="00077082"/>
    <w:rsid w:val="000811A8"/>
    <w:rsid w:val="000818E4"/>
    <w:rsid w:val="0008192B"/>
    <w:rsid w:val="000819CF"/>
    <w:rsid w:val="00081BFD"/>
    <w:rsid w:val="00082136"/>
    <w:rsid w:val="00082277"/>
    <w:rsid w:val="000822FB"/>
    <w:rsid w:val="00082376"/>
    <w:rsid w:val="00082996"/>
    <w:rsid w:val="00083B96"/>
    <w:rsid w:val="00084293"/>
    <w:rsid w:val="00084448"/>
    <w:rsid w:val="000845D4"/>
    <w:rsid w:val="00084D9A"/>
    <w:rsid w:val="00084EC7"/>
    <w:rsid w:val="000868FE"/>
    <w:rsid w:val="0008694E"/>
    <w:rsid w:val="00086EBA"/>
    <w:rsid w:val="000872E5"/>
    <w:rsid w:val="00087AFC"/>
    <w:rsid w:val="00091841"/>
    <w:rsid w:val="00091C43"/>
    <w:rsid w:val="000923D4"/>
    <w:rsid w:val="000928F1"/>
    <w:rsid w:val="0009294D"/>
    <w:rsid w:val="00092E8B"/>
    <w:rsid w:val="000943FF"/>
    <w:rsid w:val="000953BE"/>
    <w:rsid w:val="000958E2"/>
    <w:rsid w:val="00096661"/>
    <w:rsid w:val="00096C35"/>
    <w:rsid w:val="00096F99"/>
    <w:rsid w:val="00097048"/>
    <w:rsid w:val="00097244"/>
    <w:rsid w:val="00097687"/>
    <w:rsid w:val="000A028B"/>
    <w:rsid w:val="000A02EC"/>
    <w:rsid w:val="000A0831"/>
    <w:rsid w:val="000A0A4D"/>
    <w:rsid w:val="000A0DE0"/>
    <w:rsid w:val="000A118A"/>
    <w:rsid w:val="000A14DE"/>
    <w:rsid w:val="000A22A3"/>
    <w:rsid w:val="000A41EF"/>
    <w:rsid w:val="000A42B4"/>
    <w:rsid w:val="000A438D"/>
    <w:rsid w:val="000A462B"/>
    <w:rsid w:val="000A49D5"/>
    <w:rsid w:val="000A52B2"/>
    <w:rsid w:val="000A5987"/>
    <w:rsid w:val="000A6253"/>
    <w:rsid w:val="000A6DB7"/>
    <w:rsid w:val="000A701A"/>
    <w:rsid w:val="000A71E6"/>
    <w:rsid w:val="000B00D0"/>
    <w:rsid w:val="000B0BC2"/>
    <w:rsid w:val="000B1A4C"/>
    <w:rsid w:val="000B1B71"/>
    <w:rsid w:val="000B24DD"/>
    <w:rsid w:val="000B32F4"/>
    <w:rsid w:val="000B3773"/>
    <w:rsid w:val="000B4ACE"/>
    <w:rsid w:val="000B54B8"/>
    <w:rsid w:val="000B5894"/>
    <w:rsid w:val="000B5C8E"/>
    <w:rsid w:val="000B632B"/>
    <w:rsid w:val="000B662D"/>
    <w:rsid w:val="000B758C"/>
    <w:rsid w:val="000C0930"/>
    <w:rsid w:val="000C0B97"/>
    <w:rsid w:val="000C0E7B"/>
    <w:rsid w:val="000C1036"/>
    <w:rsid w:val="000C1186"/>
    <w:rsid w:val="000C308B"/>
    <w:rsid w:val="000C34F6"/>
    <w:rsid w:val="000C36B6"/>
    <w:rsid w:val="000C3C12"/>
    <w:rsid w:val="000C3DDA"/>
    <w:rsid w:val="000C41B7"/>
    <w:rsid w:val="000C4333"/>
    <w:rsid w:val="000C4345"/>
    <w:rsid w:val="000C43D5"/>
    <w:rsid w:val="000C465C"/>
    <w:rsid w:val="000C5B3B"/>
    <w:rsid w:val="000C5F64"/>
    <w:rsid w:val="000C67AE"/>
    <w:rsid w:val="000C6C49"/>
    <w:rsid w:val="000C6D9E"/>
    <w:rsid w:val="000C7C68"/>
    <w:rsid w:val="000C7F36"/>
    <w:rsid w:val="000D012E"/>
    <w:rsid w:val="000D04DB"/>
    <w:rsid w:val="000D0C0B"/>
    <w:rsid w:val="000D0D0E"/>
    <w:rsid w:val="000D0D8C"/>
    <w:rsid w:val="000D1788"/>
    <w:rsid w:val="000D17CA"/>
    <w:rsid w:val="000D23CD"/>
    <w:rsid w:val="000D3969"/>
    <w:rsid w:val="000D441E"/>
    <w:rsid w:val="000D4E1E"/>
    <w:rsid w:val="000D55DF"/>
    <w:rsid w:val="000D6183"/>
    <w:rsid w:val="000D74EE"/>
    <w:rsid w:val="000D752A"/>
    <w:rsid w:val="000D7B85"/>
    <w:rsid w:val="000D7BE2"/>
    <w:rsid w:val="000E0C39"/>
    <w:rsid w:val="000E1447"/>
    <w:rsid w:val="000E17A1"/>
    <w:rsid w:val="000E201B"/>
    <w:rsid w:val="000E2075"/>
    <w:rsid w:val="000E262F"/>
    <w:rsid w:val="000E2797"/>
    <w:rsid w:val="000E29B4"/>
    <w:rsid w:val="000E2B81"/>
    <w:rsid w:val="000E2EBC"/>
    <w:rsid w:val="000E3255"/>
    <w:rsid w:val="000E328D"/>
    <w:rsid w:val="000E385C"/>
    <w:rsid w:val="000E3F04"/>
    <w:rsid w:val="000E3F96"/>
    <w:rsid w:val="000E40A5"/>
    <w:rsid w:val="000E42C6"/>
    <w:rsid w:val="000E4F1D"/>
    <w:rsid w:val="000E57E1"/>
    <w:rsid w:val="000E6000"/>
    <w:rsid w:val="000E639A"/>
    <w:rsid w:val="000E74E1"/>
    <w:rsid w:val="000E76CC"/>
    <w:rsid w:val="000F03E5"/>
    <w:rsid w:val="000F05FA"/>
    <w:rsid w:val="000F184F"/>
    <w:rsid w:val="000F188B"/>
    <w:rsid w:val="000F2D46"/>
    <w:rsid w:val="000F333B"/>
    <w:rsid w:val="000F35CE"/>
    <w:rsid w:val="000F3C0D"/>
    <w:rsid w:val="000F3C9A"/>
    <w:rsid w:val="000F4433"/>
    <w:rsid w:val="000F48C1"/>
    <w:rsid w:val="000F5286"/>
    <w:rsid w:val="000F58A7"/>
    <w:rsid w:val="000F5D6E"/>
    <w:rsid w:val="000F69C4"/>
    <w:rsid w:val="000F731F"/>
    <w:rsid w:val="000F73AE"/>
    <w:rsid w:val="000F7803"/>
    <w:rsid w:val="00100AE0"/>
    <w:rsid w:val="00100B2C"/>
    <w:rsid w:val="0010123D"/>
    <w:rsid w:val="00101438"/>
    <w:rsid w:val="00101451"/>
    <w:rsid w:val="00101E2E"/>
    <w:rsid w:val="001022A4"/>
    <w:rsid w:val="00102ED8"/>
    <w:rsid w:val="0010353E"/>
    <w:rsid w:val="001035E0"/>
    <w:rsid w:val="00103E5C"/>
    <w:rsid w:val="001040C2"/>
    <w:rsid w:val="00104936"/>
    <w:rsid w:val="00105BA5"/>
    <w:rsid w:val="0010635E"/>
    <w:rsid w:val="00106639"/>
    <w:rsid w:val="0010667C"/>
    <w:rsid w:val="00106BCA"/>
    <w:rsid w:val="00106C3C"/>
    <w:rsid w:val="00106CB5"/>
    <w:rsid w:val="0010791A"/>
    <w:rsid w:val="00107E41"/>
    <w:rsid w:val="00107F72"/>
    <w:rsid w:val="0011081A"/>
    <w:rsid w:val="00111189"/>
    <w:rsid w:val="001113EB"/>
    <w:rsid w:val="001120EC"/>
    <w:rsid w:val="001129E7"/>
    <w:rsid w:val="0011303A"/>
    <w:rsid w:val="001130A2"/>
    <w:rsid w:val="00113A11"/>
    <w:rsid w:val="00113B71"/>
    <w:rsid w:val="001147CB"/>
    <w:rsid w:val="00114A9D"/>
    <w:rsid w:val="001156A1"/>
    <w:rsid w:val="00115BE0"/>
    <w:rsid w:val="00117495"/>
    <w:rsid w:val="00117AE9"/>
    <w:rsid w:val="00121462"/>
    <w:rsid w:val="00122793"/>
    <w:rsid w:val="001230D3"/>
    <w:rsid w:val="00123AC6"/>
    <w:rsid w:val="00123E65"/>
    <w:rsid w:val="0012402F"/>
    <w:rsid w:val="00125040"/>
    <w:rsid w:val="001258F6"/>
    <w:rsid w:val="00125A15"/>
    <w:rsid w:val="001267A8"/>
    <w:rsid w:val="001279E6"/>
    <w:rsid w:val="00130621"/>
    <w:rsid w:val="00130A46"/>
    <w:rsid w:val="00131367"/>
    <w:rsid w:val="00131B54"/>
    <w:rsid w:val="00131B59"/>
    <w:rsid w:val="00131C67"/>
    <w:rsid w:val="00132429"/>
    <w:rsid w:val="00132662"/>
    <w:rsid w:val="0013284B"/>
    <w:rsid w:val="0013288D"/>
    <w:rsid w:val="001332CC"/>
    <w:rsid w:val="001336F6"/>
    <w:rsid w:val="00133AEE"/>
    <w:rsid w:val="00133B3C"/>
    <w:rsid w:val="00134A65"/>
    <w:rsid w:val="00134C1D"/>
    <w:rsid w:val="001360BE"/>
    <w:rsid w:val="0013721D"/>
    <w:rsid w:val="001372CB"/>
    <w:rsid w:val="0013733F"/>
    <w:rsid w:val="00137C0F"/>
    <w:rsid w:val="001408CD"/>
    <w:rsid w:val="00140C9D"/>
    <w:rsid w:val="00141420"/>
    <w:rsid w:val="001419FA"/>
    <w:rsid w:val="00141B39"/>
    <w:rsid w:val="0014229B"/>
    <w:rsid w:val="00143B59"/>
    <w:rsid w:val="00143DB4"/>
    <w:rsid w:val="001443D7"/>
    <w:rsid w:val="00145112"/>
    <w:rsid w:val="00145454"/>
    <w:rsid w:val="001474C3"/>
    <w:rsid w:val="00147CC8"/>
    <w:rsid w:val="00147E78"/>
    <w:rsid w:val="00147EB8"/>
    <w:rsid w:val="00150201"/>
    <w:rsid w:val="001505FE"/>
    <w:rsid w:val="00150DBC"/>
    <w:rsid w:val="00151043"/>
    <w:rsid w:val="0015112C"/>
    <w:rsid w:val="001513D0"/>
    <w:rsid w:val="00151578"/>
    <w:rsid w:val="0015206D"/>
    <w:rsid w:val="00152D9E"/>
    <w:rsid w:val="001530D3"/>
    <w:rsid w:val="00153102"/>
    <w:rsid w:val="001537A6"/>
    <w:rsid w:val="00154080"/>
    <w:rsid w:val="00154622"/>
    <w:rsid w:val="0015482C"/>
    <w:rsid w:val="00154BF3"/>
    <w:rsid w:val="00154D59"/>
    <w:rsid w:val="001550DC"/>
    <w:rsid w:val="0015529D"/>
    <w:rsid w:val="00155B83"/>
    <w:rsid w:val="00155C08"/>
    <w:rsid w:val="00156384"/>
    <w:rsid w:val="00156AA5"/>
    <w:rsid w:val="00156B81"/>
    <w:rsid w:val="001578AC"/>
    <w:rsid w:val="00160399"/>
    <w:rsid w:val="00160C7D"/>
    <w:rsid w:val="0016162E"/>
    <w:rsid w:val="001631C4"/>
    <w:rsid w:val="00163506"/>
    <w:rsid w:val="001635BC"/>
    <w:rsid w:val="0016366D"/>
    <w:rsid w:val="001638CF"/>
    <w:rsid w:val="00163C0B"/>
    <w:rsid w:val="001641A9"/>
    <w:rsid w:val="001647C9"/>
    <w:rsid w:val="00164AFF"/>
    <w:rsid w:val="0016539C"/>
    <w:rsid w:val="001655A5"/>
    <w:rsid w:val="0016594E"/>
    <w:rsid w:val="00165E01"/>
    <w:rsid w:val="00166470"/>
    <w:rsid w:val="001665DC"/>
    <w:rsid w:val="00166DF0"/>
    <w:rsid w:val="00167011"/>
    <w:rsid w:val="00167266"/>
    <w:rsid w:val="00167C94"/>
    <w:rsid w:val="00170599"/>
    <w:rsid w:val="0017073E"/>
    <w:rsid w:val="00170AC1"/>
    <w:rsid w:val="00172DA0"/>
    <w:rsid w:val="00174C34"/>
    <w:rsid w:val="00174E76"/>
    <w:rsid w:val="00174F77"/>
    <w:rsid w:val="0017618D"/>
    <w:rsid w:val="001777E8"/>
    <w:rsid w:val="00180C3D"/>
    <w:rsid w:val="001819CD"/>
    <w:rsid w:val="001819D9"/>
    <w:rsid w:val="00182379"/>
    <w:rsid w:val="00182CCF"/>
    <w:rsid w:val="0018306E"/>
    <w:rsid w:val="0018373D"/>
    <w:rsid w:val="00184C78"/>
    <w:rsid w:val="00185CD3"/>
    <w:rsid w:val="00186742"/>
    <w:rsid w:val="00186FE1"/>
    <w:rsid w:val="00187665"/>
    <w:rsid w:val="00187E3C"/>
    <w:rsid w:val="00190795"/>
    <w:rsid w:val="001908A4"/>
    <w:rsid w:val="0019216F"/>
    <w:rsid w:val="001921AB"/>
    <w:rsid w:val="001929DA"/>
    <w:rsid w:val="0019398E"/>
    <w:rsid w:val="0019467F"/>
    <w:rsid w:val="00194B20"/>
    <w:rsid w:val="00194C4D"/>
    <w:rsid w:val="00194DF5"/>
    <w:rsid w:val="001959ED"/>
    <w:rsid w:val="00195F0B"/>
    <w:rsid w:val="00196805"/>
    <w:rsid w:val="00196EC2"/>
    <w:rsid w:val="001A0737"/>
    <w:rsid w:val="001A0920"/>
    <w:rsid w:val="001A0D7D"/>
    <w:rsid w:val="001A1303"/>
    <w:rsid w:val="001A1675"/>
    <w:rsid w:val="001A2A30"/>
    <w:rsid w:val="001A2B98"/>
    <w:rsid w:val="001A3218"/>
    <w:rsid w:val="001A3795"/>
    <w:rsid w:val="001A3CB4"/>
    <w:rsid w:val="001A457D"/>
    <w:rsid w:val="001A45DF"/>
    <w:rsid w:val="001A4F99"/>
    <w:rsid w:val="001A5B04"/>
    <w:rsid w:val="001A6785"/>
    <w:rsid w:val="001A6F37"/>
    <w:rsid w:val="001A73AD"/>
    <w:rsid w:val="001A77AB"/>
    <w:rsid w:val="001A7806"/>
    <w:rsid w:val="001A790C"/>
    <w:rsid w:val="001A7FB1"/>
    <w:rsid w:val="001B0309"/>
    <w:rsid w:val="001B0BD6"/>
    <w:rsid w:val="001B0EAD"/>
    <w:rsid w:val="001B1B89"/>
    <w:rsid w:val="001B1C5D"/>
    <w:rsid w:val="001B1D08"/>
    <w:rsid w:val="001B402E"/>
    <w:rsid w:val="001B45BC"/>
    <w:rsid w:val="001B5549"/>
    <w:rsid w:val="001B59A3"/>
    <w:rsid w:val="001B63B0"/>
    <w:rsid w:val="001B6F19"/>
    <w:rsid w:val="001C075C"/>
    <w:rsid w:val="001C0DFF"/>
    <w:rsid w:val="001C0E7C"/>
    <w:rsid w:val="001C1504"/>
    <w:rsid w:val="001C2080"/>
    <w:rsid w:val="001C22A4"/>
    <w:rsid w:val="001C2665"/>
    <w:rsid w:val="001C338F"/>
    <w:rsid w:val="001C3439"/>
    <w:rsid w:val="001C3B12"/>
    <w:rsid w:val="001C514F"/>
    <w:rsid w:val="001C6168"/>
    <w:rsid w:val="001C745B"/>
    <w:rsid w:val="001D03B5"/>
    <w:rsid w:val="001D04A6"/>
    <w:rsid w:val="001D081D"/>
    <w:rsid w:val="001D11BD"/>
    <w:rsid w:val="001D1593"/>
    <w:rsid w:val="001D17E5"/>
    <w:rsid w:val="001D1852"/>
    <w:rsid w:val="001D1FF0"/>
    <w:rsid w:val="001D23FC"/>
    <w:rsid w:val="001D2C18"/>
    <w:rsid w:val="001D2FBC"/>
    <w:rsid w:val="001D3686"/>
    <w:rsid w:val="001D395A"/>
    <w:rsid w:val="001D39BF"/>
    <w:rsid w:val="001D3D16"/>
    <w:rsid w:val="001D3F24"/>
    <w:rsid w:val="001D3FC9"/>
    <w:rsid w:val="001D560D"/>
    <w:rsid w:val="001D5C74"/>
    <w:rsid w:val="001D5F58"/>
    <w:rsid w:val="001D5F78"/>
    <w:rsid w:val="001D61EB"/>
    <w:rsid w:val="001D6C95"/>
    <w:rsid w:val="001D6EB1"/>
    <w:rsid w:val="001D7954"/>
    <w:rsid w:val="001E0304"/>
    <w:rsid w:val="001E09E1"/>
    <w:rsid w:val="001E1A84"/>
    <w:rsid w:val="001E1C28"/>
    <w:rsid w:val="001E1EC6"/>
    <w:rsid w:val="001E227C"/>
    <w:rsid w:val="001E26E9"/>
    <w:rsid w:val="001E2B16"/>
    <w:rsid w:val="001E361C"/>
    <w:rsid w:val="001E38FC"/>
    <w:rsid w:val="001E4031"/>
    <w:rsid w:val="001E478E"/>
    <w:rsid w:val="001E514D"/>
    <w:rsid w:val="001E5ABD"/>
    <w:rsid w:val="001E61C3"/>
    <w:rsid w:val="001E6463"/>
    <w:rsid w:val="001E707F"/>
    <w:rsid w:val="001E781C"/>
    <w:rsid w:val="001F099B"/>
    <w:rsid w:val="001F0E1C"/>
    <w:rsid w:val="001F2513"/>
    <w:rsid w:val="001F2932"/>
    <w:rsid w:val="001F332E"/>
    <w:rsid w:val="001F3548"/>
    <w:rsid w:val="001F3AEB"/>
    <w:rsid w:val="001F3BB2"/>
    <w:rsid w:val="001F3F6B"/>
    <w:rsid w:val="001F4116"/>
    <w:rsid w:val="001F4167"/>
    <w:rsid w:val="001F4475"/>
    <w:rsid w:val="001F493F"/>
    <w:rsid w:val="001F4993"/>
    <w:rsid w:val="001F4A94"/>
    <w:rsid w:val="001F4DFE"/>
    <w:rsid w:val="001F55BC"/>
    <w:rsid w:val="001F58E8"/>
    <w:rsid w:val="001F6568"/>
    <w:rsid w:val="001F6BE0"/>
    <w:rsid w:val="001F770E"/>
    <w:rsid w:val="00200383"/>
    <w:rsid w:val="0020059A"/>
    <w:rsid w:val="00200A0C"/>
    <w:rsid w:val="00200D7E"/>
    <w:rsid w:val="002018C3"/>
    <w:rsid w:val="00201BC2"/>
    <w:rsid w:val="00201EA7"/>
    <w:rsid w:val="002027DA"/>
    <w:rsid w:val="00202BC1"/>
    <w:rsid w:val="00204517"/>
    <w:rsid w:val="00204C73"/>
    <w:rsid w:val="00205075"/>
    <w:rsid w:val="00205136"/>
    <w:rsid w:val="00205149"/>
    <w:rsid w:val="002057D5"/>
    <w:rsid w:val="00206126"/>
    <w:rsid w:val="00206327"/>
    <w:rsid w:val="00206685"/>
    <w:rsid w:val="002067A0"/>
    <w:rsid w:val="002074AC"/>
    <w:rsid w:val="00207517"/>
    <w:rsid w:val="002075C6"/>
    <w:rsid w:val="0020787D"/>
    <w:rsid w:val="00207D17"/>
    <w:rsid w:val="00207D69"/>
    <w:rsid w:val="002105AC"/>
    <w:rsid w:val="002107B7"/>
    <w:rsid w:val="00210CBE"/>
    <w:rsid w:val="0021117A"/>
    <w:rsid w:val="002114A8"/>
    <w:rsid w:val="0021167D"/>
    <w:rsid w:val="00211B0F"/>
    <w:rsid w:val="002129FD"/>
    <w:rsid w:val="00212C2F"/>
    <w:rsid w:val="00212C68"/>
    <w:rsid w:val="00213459"/>
    <w:rsid w:val="00213672"/>
    <w:rsid w:val="00213B12"/>
    <w:rsid w:val="002143A4"/>
    <w:rsid w:val="00214B18"/>
    <w:rsid w:val="00215A2C"/>
    <w:rsid w:val="00215E90"/>
    <w:rsid w:val="00216320"/>
    <w:rsid w:val="00216380"/>
    <w:rsid w:val="00216C7B"/>
    <w:rsid w:val="002173CB"/>
    <w:rsid w:val="0021792A"/>
    <w:rsid w:val="002179E7"/>
    <w:rsid w:val="00220E23"/>
    <w:rsid w:val="0022107D"/>
    <w:rsid w:val="00221E84"/>
    <w:rsid w:val="00222700"/>
    <w:rsid w:val="002229B4"/>
    <w:rsid w:val="00223D8A"/>
    <w:rsid w:val="00224034"/>
    <w:rsid w:val="002246FF"/>
    <w:rsid w:val="002249BA"/>
    <w:rsid w:val="00226779"/>
    <w:rsid w:val="002270D8"/>
    <w:rsid w:val="0023039A"/>
    <w:rsid w:val="00231F3C"/>
    <w:rsid w:val="0023205C"/>
    <w:rsid w:val="00232110"/>
    <w:rsid w:val="00232A30"/>
    <w:rsid w:val="00232C41"/>
    <w:rsid w:val="0023355F"/>
    <w:rsid w:val="00235922"/>
    <w:rsid w:val="00235F90"/>
    <w:rsid w:val="00235FF8"/>
    <w:rsid w:val="002375E6"/>
    <w:rsid w:val="002375F5"/>
    <w:rsid w:val="0023789E"/>
    <w:rsid w:val="00237A5B"/>
    <w:rsid w:val="00237B38"/>
    <w:rsid w:val="00241CB7"/>
    <w:rsid w:val="002425A0"/>
    <w:rsid w:val="0024276D"/>
    <w:rsid w:val="0024312D"/>
    <w:rsid w:val="00243252"/>
    <w:rsid w:val="00243706"/>
    <w:rsid w:val="00244265"/>
    <w:rsid w:val="002444D2"/>
    <w:rsid w:val="0024493B"/>
    <w:rsid w:val="002450C1"/>
    <w:rsid w:val="0024530E"/>
    <w:rsid w:val="002454C7"/>
    <w:rsid w:val="002454F9"/>
    <w:rsid w:val="0024639E"/>
    <w:rsid w:val="0024680C"/>
    <w:rsid w:val="002473F6"/>
    <w:rsid w:val="002477A4"/>
    <w:rsid w:val="00250107"/>
    <w:rsid w:val="002508C7"/>
    <w:rsid w:val="00250FDA"/>
    <w:rsid w:val="002513C5"/>
    <w:rsid w:val="00251952"/>
    <w:rsid w:val="0025264B"/>
    <w:rsid w:val="00252765"/>
    <w:rsid w:val="00253103"/>
    <w:rsid w:val="00253426"/>
    <w:rsid w:val="0025344C"/>
    <w:rsid w:val="00254543"/>
    <w:rsid w:val="002545F1"/>
    <w:rsid w:val="00254CFB"/>
    <w:rsid w:val="00254EB1"/>
    <w:rsid w:val="0025506A"/>
    <w:rsid w:val="00255554"/>
    <w:rsid w:val="00255631"/>
    <w:rsid w:val="00255764"/>
    <w:rsid w:val="002562FC"/>
    <w:rsid w:val="00256734"/>
    <w:rsid w:val="00256AEB"/>
    <w:rsid w:val="002570BB"/>
    <w:rsid w:val="002577DE"/>
    <w:rsid w:val="0025784B"/>
    <w:rsid w:val="002578FC"/>
    <w:rsid w:val="00260D21"/>
    <w:rsid w:val="00260FDA"/>
    <w:rsid w:val="0026171B"/>
    <w:rsid w:val="00262642"/>
    <w:rsid w:val="002626B3"/>
    <w:rsid w:val="00262986"/>
    <w:rsid w:val="00262B6B"/>
    <w:rsid w:val="0026304C"/>
    <w:rsid w:val="002649E1"/>
    <w:rsid w:val="00265265"/>
    <w:rsid w:val="0026526B"/>
    <w:rsid w:val="00265447"/>
    <w:rsid w:val="00265B58"/>
    <w:rsid w:val="00266329"/>
    <w:rsid w:val="0026676D"/>
    <w:rsid w:val="00266A60"/>
    <w:rsid w:val="00266C18"/>
    <w:rsid w:val="00267329"/>
    <w:rsid w:val="00267A49"/>
    <w:rsid w:val="00270112"/>
    <w:rsid w:val="002702C1"/>
    <w:rsid w:val="00270A64"/>
    <w:rsid w:val="002716CB"/>
    <w:rsid w:val="00271DE2"/>
    <w:rsid w:val="00272101"/>
    <w:rsid w:val="002726DA"/>
    <w:rsid w:val="00272C3C"/>
    <w:rsid w:val="00273844"/>
    <w:rsid w:val="002748C4"/>
    <w:rsid w:val="00274D4D"/>
    <w:rsid w:val="002752A9"/>
    <w:rsid w:val="00275D9D"/>
    <w:rsid w:val="0027616F"/>
    <w:rsid w:val="0027709A"/>
    <w:rsid w:val="00277175"/>
    <w:rsid w:val="00280C6D"/>
    <w:rsid w:val="00280CAA"/>
    <w:rsid w:val="0028157F"/>
    <w:rsid w:val="0028158C"/>
    <w:rsid w:val="00281A3E"/>
    <w:rsid w:val="00281C6F"/>
    <w:rsid w:val="00281E75"/>
    <w:rsid w:val="002820B9"/>
    <w:rsid w:val="002824FD"/>
    <w:rsid w:val="00282B55"/>
    <w:rsid w:val="00282BB2"/>
    <w:rsid w:val="0028408C"/>
    <w:rsid w:val="00284DAF"/>
    <w:rsid w:val="00286612"/>
    <w:rsid w:val="00286BAD"/>
    <w:rsid w:val="00287079"/>
    <w:rsid w:val="00287459"/>
    <w:rsid w:val="002877EF"/>
    <w:rsid w:val="00287C56"/>
    <w:rsid w:val="00290D7D"/>
    <w:rsid w:val="00291218"/>
    <w:rsid w:val="00291743"/>
    <w:rsid w:val="00291AF1"/>
    <w:rsid w:val="00291B9E"/>
    <w:rsid w:val="00291E18"/>
    <w:rsid w:val="002931A8"/>
    <w:rsid w:val="00293541"/>
    <w:rsid w:val="002943B0"/>
    <w:rsid w:val="00294F0C"/>
    <w:rsid w:val="0029579E"/>
    <w:rsid w:val="0029584A"/>
    <w:rsid w:val="002959B5"/>
    <w:rsid w:val="0029632F"/>
    <w:rsid w:val="00296AB1"/>
    <w:rsid w:val="00296D09"/>
    <w:rsid w:val="00296FBA"/>
    <w:rsid w:val="002976DA"/>
    <w:rsid w:val="002A1644"/>
    <w:rsid w:val="002A17B1"/>
    <w:rsid w:val="002A1D0C"/>
    <w:rsid w:val="002A235D"/>
    <w:rsid w:val="002A2D82"/>
    <w:rsid w:val="002A31C5"/>
    <w:rsid w:val="002A385D"/>
    <w:rsid w:val="002A5A8E"/>
    <w:rsid w:val="002A7F35"/>
    <w:rsid w:val="002B03D5"/>
    <w:rsid w:val="002B0463"/>
    <w:rsid w:val="002B07B9"/>
    <w:rsid w:val="002B08DB"/>
    <w:rsid w:val="002B092F"/>
    <w:rsid w:val="002B1194"/>
    <w:rsid w:val="002B1EC4"/>
    <w:rsid w:val="002B23AD"/>
    <w:rsid w:val="002B25DA"/>
    <w:rsid w:val="002B28BA"/>
    <w:rsid w:val="002B35E5"/>
    <w:rsid w:val="002B4D63"/>
    <w:rsid w:val="002B4F31"/>
    <w:rsid w:val="002B52C2"/>
    <w:rsid w:val="002B70FE"/>
    <w:rsid w:val="002B74AD"/>
    <w:rsid w:val="002B7500"/>
    <w:rsid w:val="002B7B36"/>
    <w:rsid w:val="002C0253"/>
    <w:rsid w:val="002C038E"/>
    <w:rsid w:val="002C09CE"/>
    <w:rsid w:val="002C0E7A"/>
    <w:rsid w:val="002C21CC"/>
    <w:rsid w:val="002C24DC"/>
    <w:rsid w:val="002C3901"/>
    <w:rsid w:val="002C3F2D"/>
    <w:rsid w:val="002C4200"/>
    <w:rsid w:val="002C4A6D"/>
    <w:rsid w:val="002C4CBA"/>
    <w:rsid w:val="002C54F8"/>
    <w:rsid w:val="002C6150"/>
    <w:rsid w:val="002C622D"/>
    <w:rsid w:val="002C6283"/>
    <w:rsid w:val="002C66B2"/>
    <w:rsid w:val="002C6878"/>
    <w:rsid w:val="002C6D4F"/>
    <w:rsid w:val="002C7B63"/>
    <w:rsid w:val="002C7C70"/>
    <w:rsid w:val="002D005A"/>
    <w:rsid w:val="002D0261"/>
    <w:rsid w:val="002D0507"/>
    <w:rsid w:val="002D0696"/>
    <w:rsid w:val="002D0EB2"/>
    <w:rsid w:val="002D1CAF"/>
    <w:rsid w:val="002D2E2B"/>
    <w:rsid w:val="002D2E7C"/>
    <w:rsid w:val="002D2EA0"/>
    <w:rsid w:val="002D3BC6"/>
    <w:rsid w:val="002D4568"/>
    <w:rsid w:val="002D50B8"/>
    <w:rsid w:val="002D5365"/>
    <w:rsid w:val="002D550F"/>
    <w:rsid w:val="002D5F72"/>
    <w:rsid w:val="002D6779"/>
    <w:rsid w:val="002D67E2"/>
    <w:rsid w:val="002D73BB"/>
    <w:rsid w:val="002D7B16"/>
    <w:rsid w:val="002D7FF6"/>
    <w:rsid w:val="002E048D"/>
    <w:rsid w:val="002E1202"/>
    <w:rsid w:val="002E1AC0"/>
    <w:rsid w:val="002E2405"/>
    <w:rsid w:val="002E29B1"/>
    <w:rsid w:val="002E4263"/>
    <w:rsid w:val="002E4C6F"/>
    <w:rsid w:val="002E5301"/>
    <w:rsid w:val="002E572C"/>
    <w:rsid w:val="002E5C19"/>
    <w:rsid w:val="002E674A"/>
    <w:rsid w:val="002E6DB1"/>
    <w:rsid w:val="002E7C1B"/>
    <w:rsid w:val="002F250A"/>
    <w:rsid w:val="002F2544"/>
    <w:rsid w:val="002F3A95"/>
    <w:rsid w:val="002F3FAF"/>
    <w:rsid w:val="002F3FB7"/>
    <w:rsid w:val="002F41AB"/>
    <w:rsid w:val="002F4A47"/>
    <w:rsid w:val="002F4C07"/>
    <w:rsid w:val="002F4FC8"/>
    <w:rsid w:val="002F55AD"/>
    <w:rsid w:val="002F564D"/>
    <w:rsid w:val="002F5B7A"/>
    <w:rsid w:val="002F6BE6"/>
    <w:rsid w:val="002F7D41"/>
    <w:rsid w:val="0030043A"/>
    <w:rsid w:val="003005F1"/>
    <w:rsid w:val="00300806"/>
    <w:rsid w:val="00300BDE"/>
    <w:rsid w:val="00300DE2"/>
    <w:rsid w:val="0030100F"/>
    <w:rsid w:val="00301A65"/>
    <w:rsid w:val="00301C1D"/>
    <w:rsid w:val="00301E6C"/>
    <w:rsid w:val="003021E9"/>
    <w:rsid w:val="003023A2"/>
    <w:rsid w:val="00303BE6"/>
    <w:rsid w:val="00303FBB"/>
    <w:rsid w:val="00304713"/>
    <w:rsid w:val="003049D9"/>
    <w:rsid w:val="00305170"/>
    <w:rsid w:val="003057D3"/>
    <w:rsid w:val="00305A5B"/>
    <w:rsid w:val="00306CBB"/>
    <w:rsid w:val="00307300"/>
    <w:rsid w:val="003075E4"/>
    <w:rsid w:val="00310213"/>
    <w:rsid w:val="00310B95"/>
    <w:rsid w:val="00310DBA"/>
    <w:rsid w:val="003112FC"/>
    <w:rsid w:val="00311CF3"/>
    <w:rsid w:val="00312AC7"/>
    <w:rsid w:val="00312F19"/>
    <w:rsid w:val="00313863"/>
    <w:rsid w:val="00313884"/>
    <w:rsid w:val="00314536"/>
    <w:rsid w:val="0031535C"/>
    <w:rsid w:val="0031545E"/>
    <w:rsid w:val="00315461"/>
    <w:rsid w:val="00315502"/>
    <w:rsid w:val="00316918"/>
    <w:rsid w:val="00316C9E"/>
    <w:rsid w:val="00316CD5"/>
    <w:rsid w:val="00320385"/>
    <w:rsid w:val="00320C92"/>
    <w:rsid w:val="003217D5"/>
    <w:rsid w:val="003219E0"/>
    <w:rsid w:val="003220AE"/>
    <w:rsid w:val="00322410"/>
    <w:rsid w:val="003228EA"/>
    <w:rsid w:val="00322AA0"/>
    <w:rsid w:val="003237BA"/>
    <w:rsid w:val="00324427"/>
    <w:rsid w:val="00324711"/>
    <w:rsid w:val="0032582C"/>
    <w:rsid w:val="00325B80"/>
    <w:rsid w:val="00326AF8"/>
    <w:rsid w:val="00326E7E"/>
    <w:rsid w:val="003305BF"/>
    <w:rsid w:val="003307B1"/>
    <w:rsid w:val="0033085C"/>
    <w:rsid w:val="00331099"/>
    <w:rsid w:val="0033133F"/>
    <w:rsid w:val="003317F8"/>
    <w:rsid w:val="00331DC0"/>
    <w:rsid w:val="00331FDC"/>
    <w:rsid w:val="0033234E"/>
    <w:rsid w:val="003335F1"/>
    <w:rsid w:val="00333A49"/>
    <w:rsid w:val="00333BE2"/>
    <w:rsid w:val="0033443C"/>
    <w:rsid w:val="003349C1"/>
    <w:rsid w:val="00335121"/>
    <w:rsid w:val="0033513E"/>
    <w:rsid w:val="003355CE"/>
    <w:rsid w:val="00335DD2"/>
    <w:rsid w:val="00336AEC"/>
    <w:rsid w:val="00336EBA"/>
    <w:rsid w:val="00340705"/>
    <w:rsid w:val="003412A7"/>
    <w:rsid w:val="00341913"/>
    <w:rsid w:val="0034191F"/>
    <w:rsid w:val="0034363D"/>
    <w:rsid w:val="003437CF"/>
    <w:rsid w:val="00343B26"/>
    <w:rsid w:val="003443BC"/>
    <w:rsid w:val="00344FF7"/>
    <w:rsid w:val="00345111"/>
    <w:rsid w:val="00345274"/>
    <w:rsid w:val="00345730"/>
    <w:rsid w:val="00346384"/>
    <w:rsid w:val="00347851"/>
    <w:rsid w:val="00350004"/>
    <w:rsid w:val="0035051E"/>
    <w:rsid w:val="00350923"/>
    <w:rsid w:val="003517F0"/>
    <w:rsid w:val="00352074"/>
    <w:rsid w:val="00352329"/>
    <w:rsid w:val="003524A2"/>
    <w:rsid w:val="00352854"/>
    <w:rsid w:val="0035306D"/>
    <w:rsid w:val="00353754"/>
    <w:rsid w:val="00354843"/>
    <w:rsid w:val="003556B7"/>
    <w:rsid w:val="0035596E"/>
    <w:rsid w:val="003562F2"/>
    <w:rsid w:val="00356486"/>
    <w:rsid w:val="003567D3"/>
    <w:rsid w:val="00356CD8"/>
    <w:rsid w:val="00356FA5"/>
    <w:rsid w:val="00357A33"/>
    <w:rsid w:val="00357FA8"/>
    <w:rsid w:val="00360F40"/>
    <w:rsid w:val="0036163E"/>
    <w:rsid w:val="00362157"/>
    <w:rsid w:val="003621C8"/>
    <w:rsid w:val="00362472"/>
    <w:rsid w:val="00362522"/>
    <w:rsid w:val="00364283"/>
    <w:rsid w:val="00364851"/>
    <w:rsid w:val="00364B07"/>
    <w:rsid w:val="003655B4"/>
    <w:rsid w:val="003658D5"/>
    <w:rsid w:val="00365FAB"/>
    <w:rsid w:val="0036619C"/>
    <w:rsid w:val="003661F2"/>
    <w:rsid w:val="0036697F"/>
    <w:rsid w:val="00366B03"/>
    <w:rsid w:val="00366F9D"/>
    <w:rsid w:val="003671A2"/>
    <w:rsid w:val="003700CA"/>
    <w:rsid w:val="0037071B"/>
    <w:rsid w:val="003707B9"/>
    <w:rsid w:val="00370FAA"/>
    <w:rsid w:val="00371484"/>
    <w:rsid w:val="0037183C"/>
    <w:rsid w:val="00371A6B"/>
    <w:rsid w:val="0037323A"/>
    <w:rsid w:val="00373423"/>
    <w:rsid w:val="003736DE"/>
    <w:rsid w:val="00374655"/>
    <w:rsid w:val="00374880"/>
    <w:rsid w:val="003756EA"/>
    <w:rsid w:val="00375C80"/>
    <w:rsid w:val="003765C6"/>
    <w:rsid w:val="0037662E"/>
    <w:rsid w:val="00376FAF"/>
    <w:rsid w:val="00377598"/>
    <w:rsid w:val="003775E8"/>
    <w:rsid w:val="00377B61"/>
    <w:rsid w:val="003802C4"/>
    <w:rsid w:val="00380A4F"/>
    <w:rsid w:val="00380C32"/>
    <w:rsid w:val="00381118"/>
    <w:rsid w:val="00382249"/>
    <w:rsid w:val="00382C2C"/>
    <w:rsid w:val="003832F2"/>
    <w:rsid w:val="00383325"/>
    <w:rsid w:val="003835ED"/>
    <w:rsid w:val="00383DA9"/>
    <w:rsid w:val="00383EA1"/>
    <w:rsid w:val="00383ECC"/>
    <w:rsid w:val="00384B92"/>
    <w:rsid w:val="00384D05"/>
    <w:rsid w:val="00385241"/>
    <w:rsid w:val="00385A24"/>
    <w:rsid w:val="00385E3A"/>
    <w:rsid w:val="003861D6"/>
    <w:rsid w:val="00386399"/>
    <w:rsid w:val="003866B3"/>
    <w:rsid w:val="0038676D"/>
    <w:rsid w:val="00386951"/>
    <w:rsid w:val="00387483"/>
    <w:rsid w:val="0039068B"/>
    <w:rsid w:val="003907BB"/>
    <w:rsid w:val="00390AC3"/>
    <w:rsid w:val="00390F27"/>
    <w:rsid w:val="00391F1F"/>
    <w:rsid w:val="00394CA0"/>
    <w:rsid w:val="00394CE6"/>
    <w:rsid w:val="00395471"/>
    <w:rsid w:val="0039592B"/>
    <w:rsid w:val="00395DE9"/>
    <w:rsid w:val="00395FA4"/>
    <w:rsid w:val="003964DC"/>
    <w:rsid w:val="0039651B"/>
    <w:rsid w:val="00396622"/>
    <w:rsid w:val="00396AB9"/>
    <w:rsid w:val="00397055"/>
    <w:rsid w:val="003971F5"/>
    <w:rsid w:val="00397528"/>
    <w:rsid w:val="00397BCD"/>
    <w:rsid w:val="003A0417"/>
    <w:rsid w:val="003A0940"/>
    <w:rsid w:val="003A0BB4"/>
    <w:rsid w:val="003A1911"/>
    <w:rsid w:val="003A4CBA"/>
    <w:rsid w:val="003A5959"/>
    <w:rsid w:val="003A5B15"/>
    <w:rsid w:val="003A7956"/>
    <w:rsid w:val="003B0376"/>
    <w:rsid w:val="003B07C2"/>
    <w:rsid w:val="003B0990"/>
    <w:rsid w:val="003B2061"/>
    <w:rsid w:val="003B2668"/>
    <w:rsid w:val="003B2A3A"/>
    <w:rsid w:val="003B2A61"/>
    <w:rsid w:val="003B304B"/>
    <w:rsid w:val="003B32D1"/>
    <w:rsid w:val="003B32FB"/>
    <w:rsid w:val="003B35E1"/>
    <w:rsid w:val="003B49B8"/>
    <w:rsid w:val="003B54FE"/>
    <w:rsid w:val="003B574E"/>
    <w:rsid w:val="003B5800"/>
    <w:rsid w:val="003B58AE"/>
    <w:rsid w:val="003B5CA6"/>
    <w:rsid w:val="003B5CF6"/>
    <w:rsid w:val="003B5EA6"/>
    <w:rsid w:val="003B6729"/>
    <w:rsid w:val="003B67EE"/>
    <w:rsid w:val="003B6857"/>
    <w:rsid w:val="003B6AD1"/>
    <w:rsid w:val="003B6D5A"/>
    <w:rsid w:val="003B7519"/>
    <w:rsid w:val="003B78EE"/>
    <w:rsid w:val="003B7D4F"/>
    <w:rsid w:val="003C044B"/>
    <w:rsid w:val="003C0A1A"/>
    <w:rsid w:val="003C0B99"/>
    <w:rsid w:val="003C0C84"/>
    <w:rsid w:val="003C12D9"/>
    <w:rsid w:val="003C1780"/>
    <w:rsid w:val="003C1E1B"/>
    <w:rsid w:val="003C1F6C"/>
    <w:rsid w:val="003C2BD0"/>
    <w:rsid w:val="003C2C0F"/>
    <w:rsid w:val="003C2CED"/>
    <w:rsid w:val="003C2D74"/>
    <w:rsid w:val="003C40C8"/>
    <w:rsid w:val="003C40F5"/>
    <w:rsid w:val="003C49FD"/>
    <w:rsid w:val="003C4E4F"/>
    <w:rsid w:val="003C4FFB"/>
    <w:rsid w:val="003C5517"/>
    <w:rsid w:val="003C612D"/>
    <w:rsid w:val="003C65EB"/>
    <w:rsid w:val="003C663F"/>
    <w:rsid w:val="003C6B42"/>
    <w:rsid w:val="003C7894"/>
    <w:rsid w:val="003C7A60"/>
    <w:rsid w:val="003D0862"/>
    <w:rsid w:val="003D121E"/>
    <w:rsid w:val="003D142E"/>
    <w:rsid w:val="003D252F"/>
    <w:rsid w:val="003D2CBC"/>
    <w:rsid w:val="003D2E45"/>
    <w:rsid w:val="003D32A3"/>
    <w:rsid w:val="003D3390"/>
    <w:rsid w:val="003D422F"/>
    <w:rsid w:val="003D6D9F"/>
    <w:rsid w:val="003D71C0"/>
    <w:rsid w:val="003D76A3"/>
    <w:rsid w:val="003D7EBB"/>
    <w:rsid w:val="003E001C"/>
    <w:rsid w:val="003E053B"/>
    <w:rsid w:val="003E067D"/>
    <w:rsid w:val="003E21C2"/>
    <w:rsid w:val="003E22EA"/>
    <w:rsid w:val="003E265A"/>
    <w:rsid w:val="003E3056"/>
    <w:rsid w:val="003E3408"/>
    <w:rsid w:val="003E3597"/>
    <w:rsid w:val="003E4F97"/>
    <w:rsid w:val="003E509F"/>
    <w:rsid w:val="003E5100"/>
    <w:rsid w:val="003E5602"/>
    <w:rsid w:val="003E623D"/>
    <w:rsid w:val="003E636B"/>
    <w:rsid w:val="003E6A40"/>
    <w:rsid w:val="003E6FC9"/>
    <w:rsid w:val="003E7AD9"/>
    <w:rsid w:val="003F04CB"/>
    <w:rsid w:val="003F0554"/>
    <w:rsid w:val="003F08F3"/>
    <w:rsid w:val="003F09B8"/>
    <w:rsid w:val="003F0F31"/>
    <w:rsid w:val="003F20AE"/>
    <w:rsid w:val="003F2BC2"/>
    <w:rsid w:val="003F3B56"/>
    <w:rsid w:val="003F3C26"/>
    <w:rsid w:val="003F4A09"/>
    <w:rsid w:val="003F4C93"/>
    <w:rsid w:val="003F51E1"/>
    <w:rsid w:val="003F5C98"/>
    <w:rsid w:val="003F67D9"/>
    <w:rsid w:val="003F67E1"/>
    <w:rsid w:val="003F6D94"/>
    <w:rsid w:val="003F771C"/>
    <w:rsid w:val="003F7B6E"/>
    <w:rsid w:val="004000BB"/>
    <w:rsid w:val="004000C6"/>
    <w:rsid w:val="00400BC6"/>
    <w:rsid w:val="00400E6D"/>
    <w:rsid w:val="00402547"/>
    <w:rsid w:val="00402F8C"/>
    <w:rsid w:val="00403289"/>
    <w:rsid w:val="00403641"/>
    <w:rsid w:val="0040365D"/>
    <w:rsid w:val="00403C54"/>
    <w:rsid w:val="0040470A"/>
    <w:rsid w:val="00405899"/>
    <w:rsid w:val="00406189"/>
    <w:rsid w:val="0040706C"/>
    <w:rsid w:val="00407943"/>
    <w:rsid w:val="00407DAB"/>
    <w:rsid w:val="00410426"/>
    <w:rsid w:val="00410597"/>
    <w:rsid w:val="004106E6"/>
    <w:rsid w:val="00410AC0"/>
    <w:rsid w:val="00410BE0"/>
    <w:rsid w:val="00410ECF"/>
    <w:rsid w:val="00411358"/>
    <w:rsid w:val="00411532"/>
    <w:rsid w:val="00411A6C"/>
    <w:rsid w:val="00411C3A"/>
    <w:rsid w:val="00412256"/>
    <w:rsid w:val="00412401"/>
    <w:rsid w:val="0041240B"/>
    <w:rsid w:val="0041255E"/>
    <w:rsid w:val="00412D5A"/>
    <w:rsid w:val="004130F3"/>
    <w:rsid w:val="004144B7"/>
    <w:rsid w:val="004144BE"/>
    <w:rsid w:val="004147A4"/>
    <w:rsid w:val="004149AD"/>
    <w:rsid w:val="00414C3B"/>
    <w:rsid w:val="00416686"/>
    <w:rsid w:val="00416AFC"/>
    <w:rsid w:val="004171FC"/>
    <w:rsid w:val="00417BD7"/>
    <w:rsid w:val="004201DF"/>
    <w:rsid w:val="0042072D"/>
    <w:rsid w:val="00421356"/>
    <w:rsid w:val="00421455"/>
    <w:rsid w:val="0042152A"/>
    <w:rsid w:val="00421765"/>
    <w:rsid w:val="00421C17"/>
    <w:rsid w:val="00421D0E"/>
    <w:rsid w:val="00421D2A"/>
    <w:rsid w:val="00423CB1"/>
    <w:rsid w:val="0042455E"/>
    <w:rsid w:val="004245F1"/>
    <w:rsid w:val="0042516E"/>
    <w:rsid w:val="00425556"/>
    <w:rsid w:val="004261A2"/>
    <w:rsid w:val="004263D4"/>
    <w:rsid w:val="004265A4"/>
    <w:rsid w:val="00426A59"/>
    <w:rsid w:val="00426BD2"/>
    <w:rsid w:val="0042743D"/>
    <w:rsid w:val="00427455"/>
    <w:rsid w:val="004274E2"/>
    <w:rsid w:val="00430716"/>
    <w:rsid w:val="00431358"/>
    <w:rsid w:val="00431767"/>
    <w:rsid w:val="00431CF3"/>
    <w:rsid w:val="00431D88"/>
    <w:rsid w:val="004322B9"/>
    <w:rsid w:val="004329F7"/>
    <w:rsid w:val="004336F7"/>
    <w:rsid w:val="0043404A"/>
    <w:rsid w:val="00434BB3"/>
    <w:rsid w:val="00435377"/>
    <w:rsid w:val="0043540B"/>
    <w:rsid w:val="00435B3F"/>
    <w:rsid w:val="00435DA0"/>
    <w:rsid w:val="00437B52"/>
    <w:rsid w:val="00437BC9"/>
    <w:rsid w:val="0044027C"/>
    <w:rsid w:val="00440A5A"/>
    <w:rsid w:val="00441079"/>
    <w:rsid w:val="00442108"/>
    <w:rsid w:val="004445EF"/>
    <w:rsid w:val="004453A8"/>
    <w:rsid w:val="004457CB"/>
    <w:rsid w:val="00446980"/>
    <w:rsid w:val="0044739E"/>
    <w:rsid w:val="00447ADA"/>
    <w:rsid w:val="00450237"/>
    <w:rsid w:val="00450308"/>
    <w:rsid w:val="00450D68"/>
    <w:rsid w:val="00450DF2"/>
    <w:rsid w:val="004510A5"/>
    <w:rsid w:val="0045202C"/>
    <w:rsid w:val="00452362"/>
    <w:rsid w:val="004549BE"/>
    <w:rsid w:val="00454B75"/>
    <w:rsid w:val="004551B9"/>
    <w:rsid w:val="00456B68"/>
    <w:rsid w:val="0045714C"/>
    <w:rsid w:val="00460E8E"/>
    <w:rsid w:val="00460F03"/>
    <w:rsid w:val="00461476"/>
    <w:rsid w:val="00461818"/>
    <w:rsid w:val="0046216D"/>
    <w:rsid w:val="00462A16"/>
    <w:rsid w:val="004635B4"/>
    <w:rsid w:val="00463CBD"/>
    <w:rsid w:val="00463F56"/>
    <w:rsid w:val="004643CD"/>
    <w:rsid w:val="004649EB"/>
    <w:rsid w:val="00464E44"/>
    <w:rsid w:val="00465049"/>
    <w:rsid w:val="00465146"/>
    <w:rsid w:val="00465CB1"/>
    <w:rsid w:val="004665AF"/>
    <w:rsid w:val="00467819"/>
    <w:rsid w:val="0047165B"/>
    <w:rsid w:val="0047176F"/>
    <w:rsid w:val="004720F5"/>
    <w:rsid w:val="0047235F"/>
    <w:rsid w:val="00472E05"/>
    <w:rsid w:val="004732D4"/>
    <w:rsid w:val="004734E8"/>
    <w:rsid w:val="004747B8"/>
    <w:rsid w:val="00474A8B"/>
    <w:rsid w:val="00474F6F"/>
    <w:rsid w:val="00475886"/>
    <w:rsid w:val="00475B8A"/>
    <w:rsid w:val="00475FE8"/>
    <w:rsid w:val="00476B9E"/>
    <w:rsid w:val="004771EC"/>
    <w:rsid w:val="00477307"/>
    <w:rsid w:val="004778AC"/>
    <w:rsid w:val="0047799E"/>
    <w:rsid w:val="004779FA"/>
    <w:rsid w:val="004807E2"/>
    <w:rsid w:val="00480929"/>
    <w:rsid w:val="00481252"/>
    <w:rsid w:val="00481DDF"/>
    <w:rsid w:val="00482570"/>
    <w:rsid w:val="0048289B"/>
    <w:rsid w:val="00484FDC"/>
    <w:rsid w:val="00485217"/>
    <w:rsid w:val="004857B9"/>
    <w:rsid w:val="0048620F"/>
    <w:rsid w:val="0048637F"/>
    <w:rsid w:val="004872A1"/>
    <w:rsid w:val="004875E1"/>
    <w:rsid w:val="0048776E"/>
    <w:rsid w:val="00487E2C"/>
    <w:rsid w:val="00491505"/>
    <w:rsid w:val="00491A9E"/>
    <w:rsid w:val="0049211C"/>
    <w:rsid w:val="004923F5"/>
    <w:rsid w:val="00493690"/>
    <w:rsid w:val="004938F0"/>
    <w:rsid w:val="00494047"/>
    <w:rsid w:val="00494D46"/>
    <w:rsid w:val="00494FD8"/>
    <w:rsid w:val="00496076"/>
    <w:rsid w:val="00496721"/>
    <w:rsid w:val="004969CE"/>
    <w:rsid w:val="00496C22"/>
    <w:rsid w:val="00496CB3"/>
    <w:rsid w:val="00496D68"/>
    <w:rsid w:val="00497F33"/>
    <w:rsid w:val="004A061E"/>
    <w:rsid w:val="004A095B"/>
    <w:rsid w:val="004A0D18"/>
    <w:rsid w:val="004A1095"/>
    <w:rsid w:val="004A1994"/>
    <w:rsid w:val="004A23EC"/>
    <w:rsid w:val="004A277F"/>
    <w:rsid w:val="004A28C1"/>
    <w:rsid w:val="004A2E0F"/>
    <w:rsid w:val="004A34F8"/>
    <w:rsid w:val="004A40CB"/>
    <w:rsid w:val="004A47F4"/>
    <w:rsid w:val="004A4D09"/>
    <w:rsid w:val="004A676C"/>
    <w:rsid w:val="004A773D"/>
    <w:rsid w:val="004B030B"/>
    <w:rsid w:val="004B0693"/>
    <w:rsid w:val="004B0A02"/>
    <w:rsid w:val="004B1781"/>
    <w:rsid w:val="004B1CE0"/>
    <w:rsid w:val="004B204A"/>
    <w:rsid w:val="004B2C25"/>
    <w:rsid w:val="004B2DDD"/>
    <w:rsid w:val="004B341B"/>
    <w:rsid w:val="004B3E45"/>
    <w:rsid w:val="004B40AE"/>
    <w:rsid w:val="004B4BEC"/>
    <w:rsid w:val="004B4C30"/>
    <w:rsid w:val="004B4D27"/>
    <w:rsid w:val="004B588F"/>
    <w:rsid w:val="004B58DA"/>
    <w:rsid w:val="004B63C9"/>
    <w:rsid w:val="004B7717"/>
    <w:rsid w:val="004B7AF6"/>
    <w:rsid w:val="004C05ED"/>
    <w:rsid w:val="004C0668"/>
    <w:rsid w:val="004C1268"/>
    <w:rsid w:val="004C1571"/>
    <w:rsid w:val="004C2D08"/>
    <w:rsid w:val="004C3107"/>
    <w:rsid w:val="004C51FF"/>
    <w:rsid w:val="004C5922"/>
    <w:rsid w:val="004C727A"/>
    <w:rsid w:val="004D1B6A"/>
    <w:rsid w:val="004D1B9B"/>
    <w:rsid w:val="004D1BA0"/>
    <w:rsid w:val="004D1D27"/>
    <w:rsid w:val="004D29C8"/>
    <w:rsid w:val="004D2BC1"/>
    <w:rsid w:val="004D3694"/>
    <w:rsid w:val="004D38A1"/>
    <w:rsid w:val="004D3F77"/>
    <w:rsid w:val="004D427B"/>
    <w:rsid w:val="004D4785"/>
    <w:rsid w:val="004D4BB3"/>
    <w:rsid w:val="004D4C29"/>
    <w:rsid w:val="004D4D3B"/>
    <w:rsid w:val="004D4E01"/>
    <w:rsid w:val="004D6F32"/>
    <w:rsid w:val="004D7D5F"/>
    <w:rsid w:val="004E1C3C"/>
    <w:rsid w:val="004E1DD2"/>
    <w:rsid w:val="004E1FF3"/>
    <w:rsid w:val="004E28CC"/>
    <w:rsid w:val="004E2A91"/>
    <w:rsid w:val="004E2B2E"/>
    <w:rsid w:val="004E2C10"/>
    <w:rsid w:val="004E2E52"/>
    <w:rsid w:val="004E3048"/>
    <w:rsid w:val="004E4381"/>
    <w:rsid w:val="004E4462"/>
    <w:rsid w:val="004E51F5"/>
    <w:rsid w:val="004E5FCA"/>
    <w:rsid w:val="004E620C"/>
    <w:rsid w:val="004E6ED2"/>
    <w:rsid w:val="004E7212"/>
    <w:rsid w:val="004F00AA"/>
    <w:rsid w:val="004F0235"/>
    <w:rsid w:val="004F044D"/>
    <w:rsid w:val="004F0759"/>
    <w:rsid w:val="004F12B8"/>
    <w:rsid w:val="004F1375"/>
    <w:rsid w:val="004F26C2"/>
    <w:rsid w:val="004F2798"/>
    <w:rsid w:val="004F313B"/>
    <w:rsid w:val="004F5A51"/>
    <w:rsid w:val="004F5F8D"/>
    <w:rsid w:val="004F6C7E"/>
    <w:rsid w:val="004F6E09"/>
    <w:rsid w:val="004F7272"/>
    <w:rsid w:val="004F776F"/>
    <w:rsid w:val="004F7883"/>
    <w:rsid w:val="004F7D3F"/>
    <w:rsid w:val="004F7E39"/>
    <w:rsid w:val="00500070"/>
    <w:rsid w:val="00500428"/>
    <w:rsid w:val="00500A42"/>
    <w:rsid w:val="00500BE7"/>
    <w:rsid w:val="00500C0E"/>
    <w:rsid w:val="00500E4E"/>
    <w:rsid w:val="0050123B"/>
    <w:rsid w:val="0050124D"/>
    <w:rsid w:val="005014E4"/>
    <w:rsid w:val="005030FC"/>
    <w:rsid w:val="00503242"/>
    <w:rsid w:val="00503335"/>
    <w:rsid w:val="00503422"/>
    <w:rsid w:val="00503EA9"/>
    <w:rsid w:val="00504179"/>
    <w:rsid w:val="0050437F"/>
    <w:rsid w:val="005043A8"/>
    <w:rsid w:val="005044FB"/>
    <w:rsid w:val="00504981"/>
    <w:rsid w:val="0050524A"/>
    <w:rsid w:val="0050577D"/>
    <w:rsid w:val="005060CA"/>
    <w:rsid w:val="005064D9"/>
    <w:rsid w:val="005066F6"/>
    <w:rsid w:val="00506C1B"/>
    <w:rsid w:val="00506EAD"/>
    <w:rsid w:val="00506F92"/>
    <w:rsid w:val="00507208"/>
    <w:rsid w:val="00507512"/>
    <w:rsid w:val="005075A8"/>
    <w:rsid w:val="00507976"/>
    <w:rsid w:val="0051039E"/>
    <w:rsid w:val="005127E9"/>
    <w:rsid w:val="00512A3E"/>
    <w:rsid w:val="00512C78"/>
    <w:rsid w:val="00513014"/>
    <w:rsid w:val="005130CA"/>
    <w:rsid w:val="00513825"/>
    <w:rsid w:val="00514C23"/>
    <w:rsid w:val="00516CEF"/>
    <w:rsid w:val="005170ED"/>
    <w:rsid w:val="00517579"/>
    <w:rsid w:val="005204D0"/>
    <w:rsid w:val="00521E5B"/>
    <w:rsid w:val="005220D4"/>
    <w:rsid w:val="005225CE"/>
    <w:rsid w:val="00522A71"/>
    <w:rsid w:val="00523119"/>
    <w:rsid w:val="005232A3"/>
    <w:rsid w:val="0052460E"/>
    <w:rsid w:val="00524AC2"/>
    <w:rsid w:val="00525039"/>
    <w:rsid w:val="00526D77"/>
    <w:rsid w:val="00527BE1"/>
    <w:rsid w:val="0053033B"/>
    <w:rsid w:val="00530523"/>
    <w:rsid w:val="00530715"/>
    <w:rsid w:val="00531347"/>
    <w:rsid w:val="0053191C"/>
    <w:rsid w:val="00531AB9"/>
    <w:rsid w:val="00531C07"/>
    <w:rsid w:val="005323EE"/>
    <w:rsid w:val="00532D32"/>
    <w:rsid w:val="005335AA"/>
    <w:rsid w:val="00533853"/>
    <w:rsid w:val="00535165"/>
    <w:rsid w:val="00535B5E"/>
    <w:rsid w:val="00536034"/>
    <w:rsid w:val="005361D0"/>
    <w:rsid w:val="0053671A"/>
    <w:rsid w:val="00536D5E"/>
    <w:rsid w:val="005371F3"/>
    <w:rsid w:val="00537529"/>
    <w:rsid w:val="005400C5"/>
    <w:rsid w:val="005404B0"/>
    <w:rsid w:val="005404BC"/>
    <w:rsid w:val="0054104B"/>
    <w:rsid w:val="00541131"/>
    <w:rsid w:val="005416FE"/>
    <w:rsid w:val="005417D5"/>
    <w:rsid w:val="005429D6"/>
    <w:rsid w:val="00543303"/>
    <w:rsid w:val="00543610"/>
    <w:rsid w:val="00543698"/>
    <w:rsid w:val="00543805"/>
    <w:rsid w:val="00543F34"/>
    <w:rsid w:val="0054485D"/>
    <w:rsid w:val="005449F3"/>
    <w:rsid w:val="00544EDB"/>
    <w:rsid w:val="00545181"/>
    <w:rsid w:val="005456B2"/>
    <w:rsid w:val="00545A7E"/>
    <w:rsid w:val="00545AE3"/>
    <w:rsid w:val="005465E5"/>
    <w:rsid w:val="005503B7"/>
    <w:rsid w:val="00550860"/>
    <w:rsid w:val="00550B31"/>
    <w:rsid w:val="0055337F"/>
    <w:rsid w:val="005539C2"/>
    <w:rsid w:val="00554DD3"/>
    <w:rsid w:val="00554FB8"/>
    <w:rsid w:val="00555DC9"/>
    <w:rsid w:val="00555E45"/>
    <w:rsid w:val="00556B55"/>
    <w:rsid w:val="00557A86"/>
    <w:rsid w:val="00557CD6"/>
    <w:rsid w:val="00557FFD"/>
    <w:rsid w:val="00561D69"/>
    <w:rsid w:val="00561E31"/>
    <w:rsid w:val="00562C24"/>
    <w:rsid w:val="005639A8"/>
    <w:rsid w:val="005640B8"/>
    <w:rsid w:val="00564703"/>
    <w:rsid w:val="00564757"/>
    <w:rsid w:val="005658F7"/>
    <w:rsid w:val="00565A1B"/>
    <w:rsid w:val="0056694C"/>
    <w:rsid w:val="00567191"/>
    <w:rsid w:val="005675E9"/>
    <w:rsid w:val="005677CE"/>
    <w:rsid w:val="00567869"/>
    <w:rsid w:val="00570038"/>
    <w:rsid w:val="005715E8"/>
    <w:rsid w:val="00572781"/>
    <w:rsid w:val="00572795"/>
    <w:rsid w:val="0057300F"/>
    <w:rsid w:val="00573B97"/>
    <w:rsid w:val="00573D86"/>
    <w:rsid w:val="00574227"/>
    <w:rsid w:val="0057478D"/>
    <w:rsid w:val="00574A06"/>
    <w:rsid w:val="00575014"/>
    <w:rsid w:val="005752F6"/>
    <w:rsid w:val="0057618D"/>
    <w:rsid w:val="005762A4"/>
    <w:rsid w:val="00576B73"/>
    <w:rsid w:val="00576C1F"/>
    <w:rsid w:val="00576DC5"/>
    <w:rsid w:val="00577322"/>
    <w:rsid w:val="00577FC7"/>
    <w:rsid w:val="00580B98"/>
    <w:rsid w:val="005811BB"/>
    <w:rsid w:val="00581A79"/>
    <w:rsid w:val="00581CDE"/>
    <w:rsid w:val="005824C0"/>
    <w:rsid w:val="00582608"/>
    <w:rsid w:val="00582735"/>
    <w:rsid w:val="00583AE4"/>
    <w:rsid w:val="00583C5D"/>
    <w:rsid w:val="00584207"/>
    <w:rsid w:val="005844E2"/>
    <w:rsid w:val="0058477D"/>
    <w:rsid w:val="00584950"/>
    <w:rsid w:val="00584CC3"/>
    <w:rsid w:val="005850CE"/>
    <w:rsid w:val="00585A84"/>
    <w:rsid w:val="005864C2"/>
    <w:rsid w:val="0058663C"/>
    <w:rsid w:val="00586C1A"/>
    <w:rsid w:val="00587011"/>
    <w:rsid w:val="0058763A"/>
    <w:rsid w:val="00587754"/>
    <w:rsid w:val="005903C5"/>
    <w:rsid w:val="00590412"/>
    <w:rsid w:val="0059044E"/>
    <w:rsid w:val="00590AC9"/>
    <w:rsid w:val="0059119C"/>
    <w:rsid w:val="00591B4C"/>
    <w:rsid w:val="005924C4"/>
    <w:rsid w:val="00593803"/>
    <w:rsid w:val="00593BB0"/>
    <w:rsid w:val="00593E0F"/>
    <w:rsid w:val="0059446F"/>
    <w:rsid w:val="005948A4"/>
    <w:rsid w:val="00594D24"/>
    <w:rsid w:val="00595178"/>
    <w:rsid w:val="0059566E"/>
    <w:rsid w:val="005957F4"/>
    <w:rsid w:val="00595C35"/>
    <w:rsid w:val="00595CE9"/>
    <w:rsid w:val="00595D63"/>
    <w:rsid w:val="00596B0E"/>
    <w:rsid w:val="00596D03"/>
    <w:rsid w:val="005973E4"/>
    <w:rsid w:val="005A068C"/>
    <w:rsid w:val="005A09CD"/>
    <w:rsid w:val="005A0E21"/>
    <w:rsid w:val="005A1056"/>
    <w:rsid w:val="005A1959"/>
    <w:rsid w:val="005A1A63"/>
    <w:rsid w:val="005A21DC"/>
    <w:rsid w:val="005A3200"/>
    <w:rsid w:val="005A3340"/>
    <w:rsid w:val="005A36EA"/>
    <w:rsid w:val="005A3E3C"/>
    <w:rsid w:val="005A4211"/>
    <w:rsid w:val="005A4DD9"/>
    <w:rsid w:val="005A5529"/>
    <w:rsid w:val="005A646D"/>
    <w:rsid w:val="005A6C36"/>
    <w:rsid w:val="005B03FA"/>
    <w:rsid w:val="005B094F"/>
    <w:rsid w:val="005B191E"/>
    <w:rsid w:val="005B21EF"/>
    <w:rsid w:val="005B23C1"/>
    <w:rsid w:val="005B2838"/>
    <w:rsid w:val="005B2D65"/>
    <w:rsid w:val="005B349B"/>
    <w:rsid w:val="005B36D6"/>
    <w:rsid w:val="005B3B2D"/>
    <w:rsid w:val="005B3B54"/>
    <w:rsid w:val="005B3EFB"/>
    <w:rsid w:val="005B3FB3"/>
    <w:rsid w:val="005B4655"/>
    <w:rsid w:val="005B4FA6"/>
    <w:rsid w:val="005B5FEE"/>
    <w:rsid w:val="005B716D"/>
    <w:rsid w:val="005B7275"/>
    <w:rsid w:val="005C0412"/>
    <w:rsid w:val="005C0ABF"/>
    <w:rsid w:val="005C1041"/>
    <w:rsid w:val="005C141C"/>
    <w:rsid w:val="005C1E7B"/>
    <w:rsid w:val="005C2060"/>
    <w:rsid w:val="005C21A6"/>
    <w:rsid w:val="005C25FC"/>
    <w:rsid w:val="005C2D6F"/>
    <w:rsid w:val="005C340C"/>
    <w:rsid w:val="005C39BC"/>
    <w:rsid w:val="005C47EA"/>
    <w:rsid w:val="005C48A7"/>
    <w:rsid w:val="005C4928"/>
    <w:rsid w:val="005C51C9"/>
    <w:rsid w:val="005C5872"/>
    <w:rsid w:val="005C59F8"/>
    <w:rsid w:val="005C5DBE"/>
    <w:rsid w:val="005C6763"/>
    <w:rsid w:val="005C68FB"/>
    <w:rsid w:val="005C70F3"/>
    <w:rsid w:val="005C731C"/>
    <w:rsid w:val="005C7471"/>
    <w:rsid w:val="005C7FF2"/>
    <w:rsid w:val="005D0974"/>
    <w:rsid w:val="005D14DB"/>
    <w:rsid w:val="005D1505"/>
    <w:rsid w:val="005D150F"/>
    <w:rsid w:val="005D15B7"/>
    <w:rsid w:val="005D1BC2"/>
    <w:rsid w:val="005D263A"/>
    <w:rsid w:val="005D2C8F"/>
    <w:rsid w:val="005D404A"/>
    <w:rsid w:val="005D4173"/>
    <w:rsid w:val="005D428F"/>
    <w:rsid w:val="005D4E55"/>
    <w:rsid w:val="005D5F4B"/>
    <w:rsid w:val="005D616F"/>
    <w:rsid w:val="005D6B76"/>
    <w:rsid w:val="005D6C4E"/>
    <w:rsid w:val="005D6D90"/>
    <w:rsid w:val="005D6E6A"/>
    <w:rsid w:val="005D7111"/>
    <w:rsid w:val="005D7592"/>
    <w:rsid w:val="005E0014"/>
    <w:rsid w:val="005E0371"/>
    <w:rsid w:val="005E0502"/>
    <w:rsid w:val="005E07CB"/>
    <w:rsid w:val="005E0813"/>
    <w:rsid w:val="005E0E99"/>
    <w:rsid w:val="005E0F84"/>
    <w:rsid w:val="005E1565"/>
    <w:rsid w:val="005E1773"/>
    <w:rsid w:val="005E17CF"/>
    <w:rsid w:val="005E1A91"/>
    <w:rsid w:val="005E28C7"/>
    <w:rsid w:val="005E2962"/>
    <w:rsid w:val="005E2BC2"/>
    <w:rsid w:val="005E35A4"/>
    <w:rsid w:val="005E55F1"/>
    <w:rsid w:val="005E651A"/>
    <w:rsid w:val="005E6D73"/>
    <w:rsid w:val="005F095D"/>
    <w:rsid w:val="005F10CF"/>
    <w:rsid w:val="005F1B86"/>
    <w:rsid w:val="005F21BD"/>
    <w:rsid w:val="005F2D32"/>
    <w:rsid w:val="005F2E6F"/>
    <w:rsid w:val="005F46A7"/>
    <w:rsid w:val="005F4C9A"/>
    <w:rsid w:val="005F4D7A"/>
    <w:rsid w:val="005F6049"/>
    <w:rsid w:val="005F6119"/>
    <w:rsid w:val="005F6A27"/>
    <w:rsid w:val="005F7AF7"/>
    <w:rsid w:val="005F7B0B"/>
    <w:rsid w:val="00600026"/>
    <w:rsid w:val="006005F8"/>
    <w:rsid w:val="006006B4"/>
    <w:rsid w:val="006007B1"/>
    <w:rsid w:val="00600A7F"/>
    <w:rsid w:val="00601438"/>
    <w:rsid w:val="00602078"/>
    <w:rsid w:val="0060259A"/>
    <w:rsid w:val="00602F1A"/>
    <w:rsid w:val="0060325D"/>
    <w:rsid w:val="00603293"/>
    <w:rsid w:val="00603E72"/>
    <w:rsid w:val="00604809"/>
    <w:rsid w:val="006051EC"/>
    <w:rsid w:val="00605888"/>
    <w:rsid w:val="006068AA"/>
    <w:rsid w:val="006073B4"/>
    <w:rsid w:val="00607C65"/>
    <w:rsid w:val="00607E19"/>
    <w:rsid w:val="00610702"/>
    <w:rsid w:val="00610873"/>
    <w:rsid w:val="00610958"/>
    <w:rsid w:val="00610E65"/>
    <w:rsid w:val="00610F61"/>
    <w:rsid w:val="00612026"/>
    <w:rsid w:val="00612D41"/>
    <w:rsid w:val="0061346D"/>
    <w:rsid w:val="00613848"/>
    <w:rsid w:val="006139A0"/>
    <w:rsid w:val="00614387"/>
    <w:rsid w:val="006146BA"/>
    <w:rsid w:val="00614C2D"/>
    <w:rsid w:val="00615111"/>
    <w:rsid w:val="00615A35"/>
    <w:rsid w:val="00616A5B"/>
    <w:rsid w:val="00616A5E"/>
    <w:rsid w:val="00616C92"/>
    <w:rsid w:val="00616DB9"/>
    <w:rsid w:val="0061730D"/>
    <w:rsid w:val="006179EC"/>
    <w:rsid w:val="00617AEF"/>
    <w:rsid w:val="006206D1"/>
    <w:rsid w:val="00620A40"/>
    <w:rsid w:val="00620C22"/>
    <w:rsid w:val="00621EB3"/>
    <w:rsid w:val="00621F48"/>
    <w:rsid w:val="0062247A"/>
    <w:rsid w:val="00622666"/>
    <w:rsid w:val="00622AE9"/>
    <w:rsid w:val="00622B59"/>
    <w:rsid w:val="00622FC9"/>
    <w:rsid w:val="00623706"/>
    <w:rsid w:val="006238FB"/>
    <w:rsid w:val="006239D6"/>
    <w:rsid w:val="00623A3A"/>
    <w:rsid w:val="006247CE"/>
    <w:rsid w:val="00624D59"/>
    <w:rsid w:val="006272B7"/>
    <w:rsid w:val="00627A6C"/>
    <w:rsid w:val="00627BB6"/>
    <w:rsid w:val="00630C39"/>
    <w:rsid w:val="00631E56"/>
    <w:rsid w:val="00631EAB"/>
    <w:rsid w:val="00632493"/>
    <w:rsid w:val="00632F01"/>
    <w:rsid w:val="0063336C"/>
    <w:rsid w:val="0063353B"/>
    <w:rsid w:val="00633E6A"/>
    <w:rsid w:val="0063482B"/>
    <w:rsid w:val="00635789"/>
    <w:rsid w:val="00635F65"/>
    <w:rsid w:val="006371FE"/>
    <w:rsid w:val="00637EDF"/>
    <w:rsid w:val="00637FF0"/>
    <w:rsid w:val="00640102"/>
    <w:rsid w:val="0064051E"/>
    <w:rsid w:val="00640F43"/>
    <w:rsid w:val="0064152A"/>
    <w:rsid w:val="00641FE6"/>
    <w:rsid w:val="0064234D"/>
    <w:rsid w:val="0064247F"/>
    <w:rsid w:val="00642738"/>
    <w:rsid w:val="00642BF3"/>
    <w:rsid w:val="006430C1"/>
    <w:rsid w:val="006432C5"/>
    <w:rsid w:val="00643BE6"/>
    <w:rsid w:val="00643E7C"/>
    <w:rsid w:val="00643F52"/>
    <w:rsid w:val="006442A2"/>
    <w:rsid w:val="006448FB"/>
    <w:rsid w:val="00645A42"/>
    <w:rsid w:val="006472D1"/>
    <w:rsid w:val="00647310"/>
    <w:rsid w:val="00647450"/>
    <w:rsid w:val="00647689"/>
    <w:rsid w:val="0064798E"/>
    <w:rsid w:val="006506E8"/>
    <w:rsid w:val="006512DB"/>
    <w:rsid w:val="006514E7"/>
    <w:rsid w:val="006517A5"/>
    <w:rsid w:val="00651A92"/>
    <w:rsid w:val="00651AEC"/>
    <w:rsid w:val="00651DCA"/>
    <w:rsid w:val="0065313E"/>
    <w:rsid w:val="00653780"/>
    <w:rsid w:val="00653F53"/>
    <w:rsid w:val="006546A0"/>
    <w:rsid w:val="006558EC"/>
    <w:rsid w:val="00656264"/>
    <w:rsid w:val="006570D5"/>
    <w:rsid w:val="006571EC"/>
    <w:rsid w:val="0065775E"/>
    <w:rsid w:val="00657844"/>
    <w:rsid w:val="00657875"/>
    <w:rsid w:val="0066082F"/>
    <w:rsid w:val="0066136E"/>
    <w:rsid w:val="00661CA1"/>
    <w:rsid w:val="006621A1"/>
    <w:rsid w:val="0066307D"/>
    <w:rsid w:val="006631AF"/>
    <w:rsid w:val="00663B59"/>
    <w:rsid w:val="00663C0D"/>
    <w:rsid w:val="00664121"/>
    <w:rsid w:val="00664495"/>
    <w:rsid w:val="006649AB"/>
    <w:rsid w:val="00665037"/>
    <w:rsid w:val="006650E5"/>
    <w:rsid w:val="006650EC"/>
    <w:rsid w:val="006655FA"/>
    <w:rsid w:val="00665E3F"/>
    <w:rsid w:val="00666D45"/>
    <w:rsid w:val="006679B2"/>
    <w:rsid w:val="006705FC"/>
    <w:rsid w:val="00671144"/>
    <w:rsid w:val="00671493"/>
    <w:rsid w:val="00671BE3"/>
    <w:rsid w:val="00672A56"/>
    <w:rsid w:val="00673287"/>
    <w:rsid w:val="0067334C"/>
    <w:rsid w:val="006734D9"/>
    <w:rsid w:val="00673DDB"/>
    <w:rsid w:val="00674671"/>
    <w:rsid w:val="00674938"/>
    <w:rsid w:val="00674CCC"/>
    <w:rsid w:val="00675383"/>
    <w:rsid w:val="00675801"/>
    <w:rsid w:val="00675884"/>
    <w:rsid w:val="00675F82"/>
    <w:rsid w:val="0067630B"/>
    <w:rsid w:val="00676C10"/>
    <w:rsid w:val="006770AC"/>
    <w:rsid w:val="006776B9"/>
    <w:rsid w:val="00677A69"/>
    <w:rsid w:val="006801D6"/>
    <w:rsid w:val="00680431"/>
    <w:rsid w:val="006809E4"/>
    <w:rsid w:val="00681AAB"/>
    <w:rsid w:val="00681B26"/>
    <w:rsid w:val="00681EF0"/>
    <w:rsid w:val="0068208A"/>
    <w:rsid w:val="00683A53"/>
    <w:rsid w:val="00683E40"/>
    <w:rsid w:val="006842FE"/>
    <w:rsid w:val="00684D6A"/>
    <w:rsid w:val="006868B2"/>
    <w:rsid w:val="00686B9B"/>
    <w:rsid w:val="00686E88"/>
    <w:rsid w:val="00687558"/>
    <w:rsid w:val="00687EAB"/>
    <w:rsid w:val="006901C4"/>
    <w:rsid w:val="00690463"/>
    <w:rsid w:val="006905FF"/>
    <w:rsid w:val="00692831"/>
    <w:rsid w:val="00692D6C"/>
    <w:rsid w:val="0069336F"/>
    <w:rsid w:val="00693413"/>
    <w:rsid w:val="00694322"/>
    <w:rsid w:val="006944EC"/>
    <w:rsid w:val="00697548"/>
    <w:rsid w:val="00697A41"/>
    <w:rsid w:val="00697BFA"/>
    <w:rsid w:val="006A0502"/>
    <w:rsid w:val="006A0C48"/>
    <w:rsid w:val="006A16D8"/>
    <w:rsid w:val="006A1725"/>
    <w:rsid w:val="006A17FF"/>
    <w:rsid w:val="006A1E6C"/>
    <w:rsid w:val="006A222A"/>
    <w:rsid w:val="006A23CD"/>
    <w:rsid w:val="006A2BF5"/>
    <w:rsid w:val="006A3816"/>
    <w:rsid w:val="006A3AD1"/>
    <w:rsid w:val="006A585C"/>
    <w:rsid w:val="006A5CC4"/>
    <w:rsid w:val="006A6017"/>
    <w:rsid w:val="006A61B4"/>
    <w:rsid w:val="006A6389"/>
    <w:rsid w:val="006A659A"/>
    <w:rsid w:val="006A78A2"/>
    <w:rsid w:val="006A78F8"/>
    <w:rsid w:val="006A7C69"/>
    <w:rsid w:val="006A7F85"/>
    <w:rsid w:val="006B05B7"/>
    <w:rsid w:val="006B0E49"/>
    <w:rsid w:val="006B1718"/>
    <w:rsid w:val="006B2747"/>
    <w:rsid w:val="006B2E3A"/>
    <w:rsid w:val="006B3063"/>
    <w:rsid w:val="006B3652"/>
    <w:rsid w:val="006B3F00"/>
    <w:rsid w:val="006B4454"/>
    <w:rsid w:val="006B461A"/>
    <w:rsid w:val="006B556C"/>
    <w:rsid w:val="006B5A02"/>
    <w:rsid w:val="006B5C25"/>
    <w:rsid w:val="006B63F3"/>
    <w:rsid w:val="006B65BF"/>
    <w:rsid w:val="006B6B76"/>
    <w:rsid w:val="006B6FE6"/>
    <w:rsid w:val="006B7198"/>
    <w:rsid w:val="006B7366"/>
    <w:rsid w:val="006B78D0"/>
    <w:rsid w:val="006B7FC8"/>
    <w:rsid w:val="006B7FE3"/>
    <w:rsid w:val="006C0CC0"/>
    <w:rsid w:val="006C0FDC"/>
    <w:rsid w:val="006C18BD"/>
    <w:rsid w:val="006C21B4"/>
    <w:rsid w:val="006C21EB"/>
    <w:rsid w:val="006C3F64"/>
    <w:rsid w:val="006C4550"/>
    <w:rsid w:val="006C4646"/>
    <w:rsid w:val="006C4979"/>
    <w:rsid w:val="006C4DE2"/>
    <w:rsid w:val="006C52A8"/>
    <w:rsid w:val="006C5AB7"/>
    <w:rsid w:val="006C5D6B"/>
    <w:rsid w:val="006C5E87"/>
    <w:rsid w:val="006C5FF9"/>
    <w:rsid w:val="006C6063"/>
    <w:rsid w:val="006C6299"/>
    <w:rsid w:val="006C6AA4"/>
    <w:rsid w:val="006C7132"/>
    <w:rsid w:val="006C742A"/>
    <w:rsid w:val="006C7571"/>
    <w:rsid w:val="006C7603"/>
    <w:rsid w:val="006C7CE0"/>
    <w:rsid w:val="006D00CC"/>
    <w:rsid w:val="006D0154"/>
    <w:rsid w:val="006D09D0"/>
    <w:rsid w:val="006D1645"/>
    <w:rsid w:val="006D16AE"/>
    <w:rsid w:val="006D19A7"/>
    <w:rsid w:val="006D1E30"/>
    <w:rsid w:val="006D236F"/>
    <w:rsid w:val="006D26F1"/>
    <w:rsid w:val="006D270C"/>
    <w:rsid w:val="006D2BC9"/>
    <w:rsid w:val="006D3233"/>
    <w:rsid w:val="006D36CD"/>
    <w:rsid w:val="006D3FDA"/>
    <w:rsid w:val="006D4F5A"/>
    <w:rsid w:val="006D5A63"/>
    <w:rsid w:val="006D5B5A"/>
    <w:rsid w:val="006D5B94"/>
    <w:rsid w:val="006D5C6D"/>
    <w:rsid w:val="006D5DB9"/>
    <w:rsid w:val="006D61A9"/>
    <w:rsid w:val="006D7170"/>
    <w:rsid w:val="006D71D3"/>
    <w:rsid w:val="006D7298"/>
    <w:rsid w:val="006D7CA3"/>
    <w:rsid w:val="006D7FA5"/>
    <w:rsid w:val="006E021C"/>
    <w:rsid w:val="006E195C"/>
    <w:rsid w:val="006E1DA1"/>
    <w:rsid w:val="006E1DC6"/>
    <w:rsid w:val="006E1FE9"/>
    <w:rsid w:val="006E2106"/>
    <w:rsid w:val="006E2219"/>
    <w:rsid w:val="006E3B2D"/>
    <w:rsid w:val="006E43F7"/>
    <w:rsid w:val="006E551E"/>
    <w:rsid w:val="006E6878"/>
    <w:rsid w:val="006E6A3F"/>
    <w:rsid w:val="006E768B"/>
    <w:rsid w:val="006F0AA5"/>
    <w:rsid w:val="006F1C39"/>
    <w:rsid w:val="006F1F02"/>
    <w:rsid w:val="006F2191"/>
    <w:rsid w:val="006F33DB"/>
    <w:rsid w:val="006F34E3"/>
    <w:rsid w:val="006F36E0"/>
    <w:rsid w:val="006F38DE"/>
    <w:rsid w:val="006F38EB"/>
    <w:rsid w:val="006F3CA1"/>
    <w:rsid w:val="006F3FAC"/>
    <w:rsid w:val="006F426F"/>
    <w:rsid w:val="006F497D"/>
    <w:rsid w:val="006F4D00"/>
    <w:rsid w:val="006F4D28"/>
    <w:rsid w:val="006F4DCD"/>
    <w:rsid w:val="006F55CA"/>
    <w:rsid w:val="006F64E3"/>
    <w:rsid w:val="006F65C7"/>
    <w:rsid w:val="006F7581"/>
    <w:rsid w:val="006F7E63"/>
    <w:rsid w:val="007006F9"/>
    <w:rsid w:val="007009DF"/>
    <w:rsid w:val="00700B40"/>
    <w:rsid w:val="00700BE0"/>
    <w:rsid w:val="00700CEF"/>
    <w:rsid w:val="007019FD"/>
    <w:rsid w:val="007043FB"/>
    <w:rsid w:val="00704669"/>
    <w:rsid w:val="0070513E"/>
    <w:rsid w:val="00705188"/>
    <w:rsid w:val="007051CA"/>
    <w:rsid w:val="0070555C"/>
    <w:rsid w:val="007055EA"/>
    <w:rsid w:val="00705933"/>
    <w:rsid w:val="007059F0"/>
    <w:rsid w:val="00706077"/>
    <w:rsid w:val="00706645"/>
    <w:rsid w:val="0070734B"/>
    <w:rsid w:val="007079FE"/>
    <w:rsid w:val="00710509"/>
    <w:rsid w:val="00710BFE"/>
    <w:rsid w:val="007121FB"/>
    <w:rsid w:val="007137FB"/>
    <w:rsid w:val="00715D11"/>
    <w:rsid w:val="00717194"/>
    <w:rsid w:val="0071752A"/>
    <w:rsid w:val="00717A09"/>
    <w:rsid w:val="00717FA0"/>
    <w:rsid w:val="0072028F"/>
    <w:rsid w:val="007206CB"/>
    <w:rsid w:val="00721027"/>
    <w:rsid w:val="007218EB"/>
    <w:rsid w:val="00721F77"/>
    <w:rsid w:val="00723941"/>
    <w:rsid w:val="00724043"/>
    <w:rsid w:val="007241D3"/>
    <w:rsid w:val="00724243"/>
    <w:rsid w:val="00724584"/>
    <w:rsid w:val="00724AAF"/>
    <w:rsid w:val="0072576C"/>
    <w:rsid w:val="00725CD0"/>
    <w:rsid w:val="0072672D"/>
    <w:rsid w:val="0072763C"/>
    <w:rsid w:val="00727726"/>
    <w:rsid w:val="00727C6E"/>
    <w:rsid w:val="007306EB"/>
    <w:rsid w:val="00730CF3"/>
    <w:rsid w:val="00730F33"/>
    <w:rsid w:val="00731366"/>
    <w:rsid w:val="00731FFD"/>
    <w:rsid w:val="00732371"/>
    <w:rsid w:val="00732606"/>
    <w:rsid w:val="0073274F"/>
    <w:rsid w:val="007329A2"/>
    <w:rsid w:val="007333CF"/>
    <w:rsid w:val="00733823"/>
    <w:rsid w:val="0073426A"/>
    <w:rsid w:val="00735276"/>
    <w:rsid w:val="007355E1"/>
    <w:rsid w:val="00735945"/>
    <w:rsid w:val="0073594D"/>
    <w:rsid w:val="007360EC"/>
    <w:rsid w:val="00737281"/>
    <w:rsid w:val="00737A9F"/>
    <w:rsid w:val="00737E3C"/>
    <w:rsid w:val="00740356"/>
    <w:rsid w:val="00740A4C"/>
    <w:rsid w:val="00740B0C"/>
    <w:rsid w:val="007413DE"/>
    <w:rsid w:val="00741B02"/>
    <w:rsid w:val="00741EE0"/>
    <w:rsid w:val="00742AC6"/>
    <w:rsid w:val="00743ED6"/>
    <w:rsid w:val="00743F23"/>
    <w:rsid w:val="0074432B"/>
    <w:rsid w:val="00744A2F"/>
    <w:rsid w:val="00744DB4"/>
    <w:rsid w:val="00745220"/>
    <w:rsid w:val="00745243"/>
    <w:rsid w:val="007454F3"/>
    <w:rsid w:val="00745A56"/>
    <w:rsid w:val="00745DE2"/>
    <w:rsid w:val="00746051"/>
    <w:rsid w:val="00750045"/>
    <w:rsid w:val="0075005A"/>
    <w:rsid w:val="00750C29"/>
    <w:rsid w:val="00750F01"/>
    <w:rsid w:val="007516D9"/>
    <w:rsid w:val="00751BDC"/>
    <w:rsid w:val="0075204A"/>
    <w:rsid w:val="007520EF"/>
    <w:rsid w:val="007523F3"/>
    <w:rsid w:val="00752674"/>
    <w:rsid w:val="00752EBC"/>
    <w:rsid w:val="00754350"/>
    <w:rsid w:val="00754440"/>
    <w:rsid w:val="00754E4B"/>
    <w:rsid w:val="007559C6"/>
    <w:rsid w:val="0075631E"/>
    <w:rsid w:val="0075760C"/>
    <w:rsid w:val="00757726"/>
    <w:rsid w:val="0076001D"/>
    <w:rsid w:val="00760A27"/>
    <w:rsid w:val="00761190"/>
    <w:rsid w:val="0076169A"/>
    <w:rsid w:val="00762459"/>
    <w:rsid w:val="007625F6"/>
    <w:rsid w:val="007643C4"/>
    <w:rsid w:val="00764CAD"/>
    <w:rsid w:val="00764DAF"/>
    <w:rsid w:val="00764E04"/>
    <w:rsid w:val="00765594"/>
    <w:rsid w:val="00765797"/>
    <w:rsid w:val="00766005"/>
    <w:rsid w:val="007665A3"/>
    <w:rsid w:val="0076664F"/>
    <w:rsid w:val="00766BCD"/>
    <w:rsid w:val="00767B8A"/>
    <w:rsid w:val="00771BC6"/>
    <w:rsid w:val="00772F20"/>
    <w:rsid w:val="00772F5C"/>
    <w:rsid w:val="00773317"/>
    <w:rsid w:val="00773D83"/>
    <w:rsid w:val="00774949"/>
    <w:rsid w:val="00774EE1"/>
    <w:rsid w:val="0077597D"/>
    <w:rsid w:val="00775B15"/>
    <w:rsid w:val="00775B76"/>
    <w:rsid w:val="00775C44"/>
    <w:rsid w:val="00776094"/>
    <w:rsid w:val="00776B98"/>
    <w:rsid w:val="007772CD"/>
    <w:rsid w:val="0077732C"/>
    <w:rsid w:val="00777BDA"/>
    <w:rsid w:val="0078069C"/>
    <w:rsid w:val="00780ADD"/>
    <w:rsid w:val="00780B1A"/>
    <w:rsid w:val="00780D9A"/>
    <w:rsid w:val="00781214"/>
    <w:rsid w:val="00781512"/>
    <w:rsid w:val="00781BDC"/>
    <w:rsid w:val="00781EBA"/>
    <w:rsid w:val="007824A0"/>
    <w:rsid w:val="007826B6"/>
    <w:rsid w:val="0078289B"/>
    <w:rsid w:val="00783B55"/>
    <w:rsid w:val="00784CA7"/>
    <w:rsid w:val="00784EBF"/>
    <w:rsid w:val="0078515C"/>
    <w:rsid w:val="00785472"/>
    <w:rsid w:val="007856BB"/>
    <w:rsid w:val="007858DB"/>
    <w:rsid w:val="00785A9F"/>
    <w:rsid w:val="0078634A"/>
    <w:rsid w:val="00786A70"/>
    <w:rsid w:val="00786E9F"/>
    <w:rsid w:val="007874E4"/>
    <w:rsid w:val="00787521"/>
    <w:rsid w:val="00787EB7"/>
    <w:rsid w:val="00790831"/>
    <w:rsid w:val="00792DFB"/>
    <w:rsid w:val="007932AD"/>
    <w:rsid w:val="00793D0F"/>
    <w:rsid w:val="00793E95"/>
    <w:rsid w:val="0079421B"/>
    <w:rsid w:val="00794256"/>
    <w:rsid w:val="00795C75"/>
    <w:rsid w:val="00796282"/>
    <w:rsid w:val="007963C3"/>
    <w:rsid w:val="007966A7"/>
    <w:rsid w:val="00796913"/>
    <w:rsid w:val="00796C35"/>
    <w:rsid w:val="00796CEF"/>
    <w:rsid w:val="0079717B"/>
    <w:rsid w:val="007973C0"/>
    <w:rsid w:val="0079767F"/>
    <w:rsid w:val="007977CD"/>
    <w:rsid w:val="00797D8D"/>
    <w:rsid w:val="00797F37"/>
    <w:rsid w:val="007A1FFE"/>
    <w:rsid w:val="007A206D"/>
    <w:rsid w:val="007A4A9D"/>
    <w:rsid w:val="007A4D4E"/>
    <w:rsid w:val="007A5101"/>
    <w:rsid w:val="007A52D4"/>
    <w:rsid w:val="007A5843"/>
    <w:rsid w:val="007A62FF"/>
    <w:rsid w:val="007A64A3"/>
    <w:rsid w:val="007A76A6"/>
    <w:rsid w:val="007A7856"/>
    <w:rsid w:val="007B0451"/>
    <w:rsid w:val="007B07B8"/>
    <w:rsid w:val="007B07F5"/>
    <w:rsid w:val="007B0ABE"/>
    <w:rsid w:val="007B16B0"/>
    <w:rsid w:val="007B1797"/>
    <w:rsid w:val="007B182D"/>
    <w:rsid w:val="007B2BAD"/>
    <w:rsid w:val="007B3CF4"/>
    <w:rsid w:val="007B4AA2"/>
    <w:rsid w:val="007B4D96"/>
    <w:rsid w:val="007B6147"/>
    <w:rsid w:val="007B64C2"/>
    <w:rsid w:val="007B65CA"/>
    <w:rsid w:val="007B68EA"/>
    <w:rsid w:val="007B72E4"/>
    <w:rsid w:val="007B7401"/>
    <w:rsid w:val="007B7D51"/>
    <w:rsid w:val="007B7DB1"/>
    <w:rsid w:val="007B7DCD"/>
    <w:rsid w:val="007C03B9"/>
    <w:rsid w:val="007C0733"/>
    <w:rsid w:val="007C174A"/>
    <w:rsid w:val="007C2666"/>
    <w:rsid w:val="007C2720"/>
    <w:rsid w:val="007C2ED5"/>
    <w:rsid w:val="007C34EF"/>
    <w:rsid w:val="007C3692"/>
    <w:rsid w:val="007C393B"/>
    <w:rsid w:val="007C3B41"/>
    <w:rsid w:val="007C3F75"/>
    <w:rsid w:val="007C4E9F"/>
    <w:rsid w:val="007C4F17"/>
    <w:rsid w:val="007C5369"/>
    <w:rsid w:val="007C5AB6"/>
    <w:rsid w:val="007C5ABD"/>
    <w:rsid w:val="007C5B31"/>
    <w:rsid w:val="007C615C"/>
    <w:rsid w:val="007C633E"/>
    <w:rsid w:val="007C6A3B"/>
    <w:rsid w:val="007C6CBF"/>
    <w:rsid w:val="007C7041"/>
    <w:rsid w:val="007C7265"/>
    <w:rsid w:val="007D0EBE"/>
    <w:rsid w:val="007D1908"/>
    <w:rsid w:val="007D1938"/>
    <w:rsid w:val="007D2AA1"/>
    <w:rsid w:val="007D2CCD"/>
    <w:rsid w:val="007D3083"/>
    <w:rsid w:val="007D3448"/>
    <w:rsid w:val="007D3C7B"/>
    <w:rsid w:val="007D4AB9"/>
    <w:rsid w:val="007D6319"/>
    <w:rsid w:val="007D7344"/>
    <w:rsid w:val="007D7798"/>
    <w:rsid w:val="007E0A08"/>
    <w:rsid w:val="007E1097"/>
    <w:rsid w:val="007E11B8"/>
    <w:rsid w:val="007E126E"/>
    <w:rsid w:val="007E20F1"/>
    <w:rsid w:val="007E20F4"/>
    <w:rsid w:val="007E2F58"/>
    <w:rsid w:val="007E3F4D"/>
    <w:rsid w:val="007E40A9"/>
    <w:rsid w:val="007E4309"/>
    <w:rsid w:val="007E680B"/>
    <w:rsid w:val="007E6EBD"/>
    <w:rsid w:val="007E6F31"/>
    <w:rsid w:val="007E7745"/>
    <w:rsid w:val="007E79B4"/>
    <w:rsid w:val="007F01E6"/>
    <w:rsid w:val="007F036F"/>
    <w:rsid w:val="007F037F"/>
    <w:rsid w:val="007F1149"/>
    <w:rsid w:val="007F1A45"/>
    <w:rsid w:val="007F1AFF"/>
    <w:rsid w:val="007F3624"/>
    <w:rsid w:val="007F4FBF"/>
    <w:rsid w:val="007F503B"/>
    <w:rsid w:val="007F6216"/>
    <w:rsid w:val="007F628B"/>
    <w:rsid w:val="007F65AE"/>
    <w:rsid w:val="007F73CB"/>
    <w:rsid w:val="007F7A33"/>
    <w:rsid w:val="007F7AFB"/>
    <w:rsid w:val="0080072E"/>
    <w:rsid w:val="008008FC"/>
    <w:rsid w:val="00801179"/>
    <w:rsid w:val="008012AB"/>
    <w:rsid w:val="00801386"/>
    <w:rsid w:val="00801721"/>
    <w:rsid w:val="00803332"/>
    <w:rsid w:val="00803621"/>
    <w:rsid w:val="00803C5A"/>
    <w:rsid w:val="00803CA0"/>
    <w:rsid w:val="008042C8"/>
    <w:rsid w:val="0080498C"/>
    <w:rsid w:val="00804EBD"/>
    <w:rsid w:val="008052C0"/>
    <w:rsid w:val="0080644F"/>
    <w:rsid w:val="00807AB3"/>
    <w:rsid w:val="00807BC8"/>
    <w:rsid w:val="00810035"/>
    <w:rsid w:val="0081041C"/>
    <w:rsid w:val="00811490"/>
    <w:rsid w:val="008119D4"/>
    <w:rsid w:val="00811D6B"/>
    <w:rsid w:val="00811E85"/>
    <w:rsid w:val="00812284"/>
    <w:rsid w:val="00812C82"/>
    <w:rsid w:val="008136AF"/>
    <w:rsid w:val="0081404E"/>
    <w:rsid w:val="008142F3"/>
    <w:rsid w:val="00814663"/>
    <w:rsid w:val="00814780"/>
    <w:rsid w:val="00815A97"/>
    <w:rsid w:val="00816BC1"/>
    <w:rsid w:val="00817423"/>
    <w:rsid w:val="00820202"/>
    <w:rsid w:val="00820840"/>
    <w:rsid w:val="00820B63"/>
    <w:rsid w:val="008221FC"/>
    <w:rsid w:val="00822A32"/>
    <w:rsid w:val="00823ECE"/>
    <w:rsid w:val="00823EF1"/>
    <w:rsid w:val="0082424D"/>
    <w:rsid w:val="0082434C"/>
    <w:rsid w:val="00825312"/>
    <w:rsid w:val="00826107"/>
    <w:rsid w:val="00827082"/>
    <w:rsid w:val="0082711D"/>
    <w:rsid w:val="0082734D"/>
    <w:rsid w:val="008306EA"/>
    <w:rsid w:val="008314C9"/>
    <w:rsid w:val="008320BF"/>
    <w:rsid w:val="008326B5"/>
    <w:rsid w:val="008326D0"/>
    <w:rsid w:val="00832B5D"/>
    <w:rsid w:val="00832E79"/>
    <w:rsid w:val="008330F2"/>
    <w:rsid w:val="008337D6"/>
    <w:rsid w:val="00833C6F"/>
    <w:rsid w:val="00834EE5"/>
    <w:rsid w:val="00835C3C"/>
    <w:rsid w:val="0083611E"/>
    <w:rsid w:val="00836508"/>
    <w:rsid w:val="00836A14"/>
    <w:rsid w:val="0084158B"/>
    <w:rsid w:val="008416FB"/>
    <w:rsid w:val="00842212"/>
    <w:rsid w:val="00842406"/>
    <w:rsid w:val="00842643"/>
    <w:rsid w:val="0084266E"/>
    <w:rsid w:val="00842BE6"/>
    <w:rsid w:val="00843F06"/>
    <w:rsid w:val="00844030"/>
    <w:rsid w:val="00844534"/>
    <w:rsid w:val="0084485A"/>
    <w:rsid w:val="00844A3E"/>
    <w:rsid w:val="00844FC8"/>
    <w:rsid w:val="0084599B"/>
    <w:rsid w:val="00845C7E"/>
    <w:rsid w:val="0084730C"/>
    <w:rsid w:val="008475CF"/>
    <w:rsid w:val="00850799"/>
    <w:rsid w:val="00850B1A"/>
    <w:rsid w:val="00850D75"/>
    <w:rsid w:val="00851AC3"/>
    <w:rsid w:val="00852290"/>
    <w:rsid w:val="00852AB5"/>
    <w:rsid w:val="00853051"/>
    <w:rsid w:val="00853469"/>
    <w:rsid w:val="0085358D"/>
    <w:rsid w:val="00853C83"/>
    <w:rsid w:val="00854139"/>
    <w:rsid w:val="00854BBB"/>
    <w:rsid w:val="008553B1"/>
    <w:rsid w:val="0085560C"/>
    <w:rsid w:val="0085607F"/>
    <w:rsid w:val="00856504"/>
    <w:rsid w:val="0085696C"/>
    <w:rsid w:val="00856E13"/>
    <w:rsid w:val="00860313"/>
    <w:rsid w:val="00861C82"/>
    <w:rsid w:val="00861EE4"/>
    <w:rsid w:val="00861F2F"/>
    <w:rsid w:val="00861F4F"/>
    <w:rsid w:val="00862159"/>
    <w:rsid w:val="008623F4"/>
    <w:rsid w:val="008627F1"/>
    <w:rsid w:val="008631B7"/>
    <w:rsid w:val="0086320D"/>
    <w:rsid w:val="008635A2"/>
    <w:rsid w:val="00863670"/>
    <w:rsid w:val="00863FFA"/>
    <w:rsid w:val="00864A3B"/>
    <w:rsid w:val="00865987"/>
    <w:rsid w:val="00865A23"/>
    <w:rsid w:val="00865FF5"/>
    <w:rsid w:val="00866726"/>
    <w:rsid w:val="00866F38"/>
    <w:rsid w:val="008709B9"/>
    <w:rsid w:val="00871127"/>
    <w:rsid w:val="00871CAF"/>
    <w:rsid w:val="00871FC5"/>
    <w:rsid w:val="008721B4"/>
    <w:rsid w:val="008725D0"/>
    <w:rsid w:val="00872625"/>
    <w:rsid w:val="00872CF5"/>
    <w:rsid w:val="00874003"/>
    <w:rsid w:val="0087411B"/>
    <w:rsid w:val="008744EE"/>
    <w:rsid w:val="00874B77"/>
    <w:rsid w:val="00874C85"/>
    <w:rsid w:val="00874DF9"/>
    <w:rsid w:val="00875831"/>
    <w:rsid w:val="0087586C"/>
    <w:rsid w:val="00875E19"/>
    <w:rsid w:val="00876210"/>
    <w:rsid w:val="00877752"/>
    <w:rsid w:val="008777DC"/>
    <w:rsid w:val="00877B4A"/>
    <w:rsid w:val="00877B75"/>
    <w:rsid w:val="00877BEA"/>
    <w:rsid w:val="0088062B"/>
    <w:rsid w:val="00880809"/>
    <w:rsid w:val="00880915"/>
    <w:rsid w:val="00881015"/>
    <w:rsid w:val="00881A13"/>
    <w:rsid w:val="00882742"/>
    <w:rsid w:val="008838D8"/>
    <w:rsid w:val="00883ACB"/>
    <w:rsid w:val="00883AF0"/>
    <w:rsid w:val="00883E10"/>
    <w:rsid w:val="00884081"/>
    <w:rsid w:val="00884473"/>
    <w:rsid w:val="00885D30"/>
    <w:rsid w:val="00885F6B"/>
    <w:rsid w:val="0088616C"/>
    <w:rsid w:val="00886C30"/>
    <w:rsid w:val="0088735D"/>
    <w:rsid w:val="00887C10"/>
    <w:rsid w:val="00887D45"/>
    <w:rsid w:val="008907DD"/>
    <w:rsid w:val="008910B1"/>
    <w:rsid w:val="008915A7"/>
    <w:rsid w:val="00891808"/>
    <w:rsid w:val="00892114"/>
    <w:rsid w:val="00892236"/>
    <w:rsid w:val="008924CA"/>
    <w:rsid w:val="008933FC"/>
    <w:rsid w:val="0089369F"/>
    <w:rsid w:val="00893EA0"/>
    <w:rsid w:val="00893F24"/>
    <w:rsid w:val="008941BF"/>
    <w:rsid w:val="00894311"/>
    <w:rsid w:val="0089553D"/>
    <w:rsid w:val="00895DC6"/>
    <w:rsid w:val="00895F56"/>
    <w:rsid w:val="00896A81"/>
    <w:rsid w:val="00896DFE"/>
    <w:rsid w:val="00897195"/>
    <w:rsid w:val="00897679"/>
    <w:rsid w:val="008976D9"/>
    <w:rsid w:val="008979A4"/>
    <w:rsid w:val="008A03F7"/>
    <w:rsid w:val="008A0C0A"/>
    <w:rsid w:val="008A0E27"/>
    <w:rsid w:val="008A1051"/>
    <w:rsid w:val="008A122E"/>
    <w:rsid w:val="008A194D"/>
    <w:rsid w:val="008A1CCF"/>
    <w:rsid w:val="008A2877"/>
    <w:rsid w:val="008A2F8B"/>
    <w:rsid w:val="008A39D8"/>
    <w:rsid w:val="008A3B40"/>
    <w:rsid w:val="008A4084"/>
    <w:rsid w:val="008A4EAD"/>
    <w:rsid w:val="008A5244"/>
    <w:rsid w:val="008A59D1"/>
    <w:rsid w:val="008A7A42"/>
    <w:rsid w:val="008B05BF"/>
    <w:rsid w:val="008B06D9"/>
    <w:rsid w:val="008B088D"/>
    <w:rsid w:val="008B0A1A"/>
    <w:rsid w:val="008B136B"/>
    <w:rsid w:val="008B18A0"/>
    <w:rsid w:val="008B1AD5"/>
    <w:rsid w:val="008B1F11"/>
    <w:rsid w:val="008B26F0"/>
    <w:rsid w:val="008B2FB6"/>
    <w:rsid w:val="008B40ED"/>
    <w:rsid w:val="008B4960"/>
    <w:rsid w:val="008B7296"/>
    <w:rsid w:val="008B7CC8"/>
    <w:rsid w:val="008B7DA6"/>
    <w:rsid w:val="008C069E"/>
    <w:rsid w:val="008C0EBF"/>
    <w:rsid w:val="008C0FFC"/>
    <w:rsid w:val="008C18D4"/>
    <w:rsid w:val="008C1AA4"/>
    <w:rsid w:val="008C1CE6"/>
    <w:rsid w:val="008C1CED"/>
    <w:rsid w:val="008C24E3"/>
    <w:rsid w:val="008C294D"/>
    <w:rsid w:val="008C2B4F"/>
    <w:rsid w:val="008C2E3D"/>
    <w:rsid w:val="008C372F"/>
    <w:rsid w:val="008C3C0E"/>
    <w:rsid w:val="008C41B7"/>
    <w:rsid w:val="008C48F6"/>
    <w:rsid w:val="008C5B22"/>
    <w:rsid w:val="008C6DEC"/>
    <w:rsid w:val="008C7140"/>
    <w:rsid w:val="008C751F"/>
    <w:rsid w:val="008C7F66"/>
    <w:rsid w:val="008D007B"/>
    <w:rsid w:val="008D0166"/>
    <w:rsid w:val="008D0463"/>
    <w:rsid w:val="008D04C7"/>
    <w:rsid w:val="008D087B"/>
    <w:rsid w:val="008D10BE"/>
    <w:rsid w:val="008D154F"/>
    <w:rsid w:val="008D1B56"/>
    <w:rsid w:val="008D2210"/>
    <w:rsid w:val="008D2C48"/>
    <w:rsid w:val="008D31B6"/>
    <w:rsid w:val="008D36D2"/>
    <w:rsid w:val="008D591E"/>
    <w:rsid w:val="008D634E"/>
    <w:rsid w:val="008D6F52"/>
    <w:rsid w:val="008D7105"/>
    <w:rsid w:val="008D7276"/>
    <w:rsid w:val="008E03AA"/>
    <w:rsid w:val="008E13B9"/>
    <w:rsid w:val="008E1566"/>
    <w:rsid w:val="008E160A"/>
    <w:rsid w:val="008E1AA4"/>
    <w:rsid w:val="008E2476"/>
    <w:rsid w:val="008E2710"/>
    <w:rsid w:val="008E299B"/>
    <w:rsid w:val="008E2F42"/>
    <w:rsid w:val="008E3D3F"/>
    <w:rsid w:val="008E3E01"/>
    <w:rsid w:val="008E4342"/>
    <w:rsid w:val="008E4394"/>
    <w:rsid w:val="008E4764"/>
    <w:rsid w:val="008E5563"/>
    <w:rsid w:val="008E5598"/>
    <w:rsid w:val="008E56C1"/>
    <w:rsid w:val="008E5B82"/>
    <w:rsid w:val="008E60E8"/>
    <w:rsid w:val="008E7762"/>
    <w:rsid w:val="008F09BD"/>
    <w:rsid w:val="008F0A08"/>
    <w:rsid w:val="008F0E85"/>
    <w:rsid w:val="008F1257"/>
    <w:rsid w:val="008F1358"/>
    <w:rsid w:val="008F1A7B"/>
    <w:rsid w:val="008F1BDF"/>
    <w:rsid w:val="008F1D51"/>
    <w:rsid w:val="008F2028"/>
    <w:rsid w:val="008F2547"/>
    <w:rsid w:val="008F25AC"/>
    <w:rsid w:val="008F3701"/>
    <w:rsid w:val="008F5870"/>
    <w:rsid w:val="008F7547"/>
    <w:rsid w:val="008F75BF"/>
    <w:rsid w:val="008F7F1F"/>
    <w:rsid w:val="00900986"/>
    <w:rsid w:val="00900B3F"/>
    <w:rsid w:val="00900EEB"/>
    <w:rsid w:val="00900F07"/>
    <w:rsid w:val="00901ADC"/>
    <w:rsid w:val="00902451"/>
    <w:rsid w:val="00902711"/>
    <w:rsid w:val="00902A5E"/>
    <w:rsid w:val="009030ED"/>
    <w:rsid w:val="00903928"/>
    <w:rsid w:val="0090416D"/>
    <w:rsid w:val="009057EB"/>
    <w:rsid w:val="00905DD0"/>
    <w:rsid w:val="00905DE5"/>
    <w:rsid w:val="0090691C"/>
    <w:rsid w:val="00906E2F"/>
    <w:rsid w:val="00907A43"/>
    <w:rsid w:val="00911146"/>
    <w:rsid w:val="009111EF"/>
    <w:rsid w:val="00912514"/>
    <w:rsid w:val="009129C6"/>
    <w:rsid w:val="00912EC2"/>
    <w:rsid w:val="00913463"/>
    <w:rsid w:val="009140DF"/>
    <w:rsid w:val="00914387"/>
    <w:rsid w:val="00914494"/>
    <w:rsid w:val="0091492E"/>
    <w:rsid w:val="00915711"/>
    <w:rsid w:val="0091588F"/>
    <w:rsid w:val="009168C3"/>
    <w:rsid w:val="009201E9"/>
    <w:rsid w:val="00920874"/>
    <w:rsid w:val="00920A0E"/>
    <w:rsid w:val="009213EA"/>
    <w:rsid w:val="00921E0C"/>
    <w:rsid w:val="0092202A"/>
    <w:rsid w:val="009220A7"/>
    <w:rsid w:val="00922287"/>
    <w:rsid w:val="00922406"/>
    <w:rsid w:val="00922A44"/>
    <w:rsid w:val="00922BE8"/>
    <w:rsid w:val="00923823"/>
    <w:rsid w:val="00923EFC"/>
    <w:rsid w:val="00924F05"/>
    <w:rsid w:val="009250B7"/>
    <w:rsid w:val="009251B2"/>
    <w:rsid w:val="0092548D"/>
    <w:rsid w:val="00925E27"/>
    <w:rsid w:val="00926399"/>
    <w:rsid w:val="0092679C"/>
    <w:rsid w:val="00926BC8"/>
    <w:rsid w:val="00926D00"/>
    <w:rsid w:val="00927698"/>
    <w:rsid w:val="00927708"/>
    <w:rsid w:val="00930F12"/>
    <w:rsid w:val="009311BB"/>
    <w:rsid w:val="0093128B"/>
    <w:rsid w:val="00931973"/>
    <w:rsid w:val="00931B92"/>
    <w:rsid w:val="0093291E"/>
    <w:rsid w:val="00932E87"/>
    <w:rsid w:val="009335E3"/>
    <w:rsid w:val="009337C3"/>
    <w:rsid w:val="00933978"/>
    <w:rsid w:val="00933CB1"/>
    <w:rsid w:val="009343B3"/>
    <w:rsid w:val="009345EF"/>
    <w:rsid w:val="00934738"/>
    <w:rsid w:val="009355ED"/>
    <w:rsid w:val="00935989"/>
    <w:rsid w:val="009359C2"/>
    <w:rsid w:val="00935BF0"/>
    <w:rsid w:val="00936332"/>
    <w:rsid w:val="0093633E"/>
    <w:rsid w:val="009363B1"/>
    <w:rsid w:val="0093666A"/>
    <w:rsid w:val="00936B61"/>
    <w:rsid w:val="0093770C"/>
    <w:rsid w:val="00937E2C"/>
    <w:rsid w:val="00937ED9"/>
    <w:rsid w:val="00940311"/>
    <w:rsid w:val="00940554"/>
    <w:rsid w:val="00941434"/>
    <w:rsid w:val="009417BA"/>
    <w:rsid w:val="00942358"/>
    <w:rsid w:val="0094269A"/>
    <w:rsid w:val="00943BDB"/>
    <w:rsid w:val="009443A5"/>
    <w:rsid w:val="0094440E"/>
    <w:rsid w:val="00944C73"/>
    <w:rsid w:val="00944C9A"/>
    <w:rsid w:val="00945119"/>
    <w:rsid w:val="009454A2"/>
    <w:rsid w:val="00945925"/>
    <w:rsid w:val="0094612E"/>
    <w:rsid w:val="00947193"/>
    <w:rsid w:val="00947689"/>
    <w:rsid w:val="00947862"/>
    <w:rsid w:val="00947FCE"/>
    <w:rsid w:val="00950EC9"/>
    <w:rsid w:val="0095141C"/>
    <w:rsid w:val="00951B1F"/>
    <w:rsid w:val="00951C91"/>
    <w:rsid w:val="00951FCC"/>
    <w:rsid w:val="00952691"/>
    <w:rsid w:val="00952EA1"/>
    <w:rsid w:val="00953799"/>
    <w:rsid w:val="00954AB5"/>
    <w:rsid w:val="00955147"/>
    <w:rsid w:val="009554FD"/>
    <w:rsid w:val="00955A76"/>
    <w:rsid w:val="00955BB7"/>
    <w:rsid w:val="009560DE"/>
    <w:rsid w:val="009562E9"/>
    <w:rsid w:val="00957D5E"/>
    <w:rsid w:val="00957DA4"/>
    <w:rsid w:val="00957E88"/>
    <w:rsid w:val="00957F43"/>
    <w:rsid w:val="009600BF"/>
    <w:rsid w:val="0096105F"/>
    <w:rsid w:val="00961931"/>
    <w:rsid w:val="00961BD8"/>
    <w:rsid w:val="00962312"/>
    <w:rsid w:val="009624D1"/>
    <w:rsid w:val="00963C23"/>
    <w:rsid w:val="00964D4D"/>
    <w:rsid w:val="00964DF8"/>
    <w:rsid w:val="00964FF1"/>
    <w:rsid w:val="00966088"/>
    <w:rsid w:val="009667C3"/>
    <w:rsid w:val="009667DB"/>
    <w:rsid w:val="00966DA6"/>
    <w:rsid w:val="00966DDD"/>
    <w:rsid w:val="00966FD3"/>
    <w:rsid w:val="0096736E"/>
    <w:rsid w:val="009673F9"/>
    <w:rsid w:val="009676A3"/>
    <w:rsid w:val="00967A6B"/>
    <w:rsid w:val="00967C44"/>
    <w:rsid w:val="00967C54"/>
    <w:rsid w:val="00970CD8"/>
    <w:rsid w:val="00971514"/>
    <w:rsid w:val="009715AA"/>
    <w:rsid w:val="009719A9"/>
    <w:rsid w:val="00972AC4"/>
    <w:rsid w:val="00972D04"/>
    <w:rsid w:val="00972F03"/>
    <w:rsid w:val="0097323B"/>
    <w:rsid w:val="009739B5"/>
    <w:rsid w:val="009751E5"/>
    <w:rsid w:val="00976A84"/>
    <w:rsid w:val="00977100"/>
    <w:rsid w:val="00977CB1"/>
    <w:rsid w:val="00977CDF"/>
    <w:rsid w:val="00981163"/>
    <w:rsid w:val="009813C8"/>
    <w:rsid w:val="0098143C"/>
    <w:rsid w:val="00981F33"/>
    <w:rsid w:val="00982148"/>
    <w:rsid w:val="0098331B"/>
    <w:rsid w:val="00983591"/>
    <w:rsid w:val="00983618"/>
    <w:rsid w:val="0098408D"/>
    <w:rsid w:val="0098453C"/>
    <w:rsid w:val="00984849"/>
    <w:rsid w:val="00984B00"/>
    <w:rsid w:val="00984BBA"/>
    <w:rsid w:val="00984FD2"/>
    <w:rsid w:val="00985A69"/>
    <w:rsid w:val="00985D9F"/>
    <w:rsid w:val="00985F74"/>
    <w:rsid w:val="0098618D"/>
    <w:rsid w:val="00986331"/>
    <w:rsid w:val="00986852"/>
    <w:rsid w:val="00987105"/>
    <w:rsid w:val="009878DA"/>
    <w:rsid w:val="00987FC0"/>
    <w:rsid w:val="00990938"/>
    <w:rsid w:val="009909BC"/>
    <w:rsid w:val="00990F5C"/>
    <w:rsid w:val="00991489"/>
    <w:rsid w:val="0099196A"/>
    <w:rsid w:val="009920DD"/>
    <w:rsid w:val="00992C4B"/>
    <w:rsid w:val="00992C60"/>
    <w:rsid w:val="00992D70"/>
    <w:rsid w:val="00992D95"/>
    <w:rsid w:val="00992DA2"/>
    <w:rsid w:val="00992E9B"/>
    <w:rsid w:val="00993302"/>
    <w:rsid w:val="00993604"/>
    <w:rsid w:val="00993A13"/>
    <w:rsid w:val="009945EB"/>
    <w:rsid w:val="00994769"/>
    <w:rsid w:val="00994918"/>
    <w:rsid w:val="00994C17"/>
    <w:rsid w:val="0099566A"/>
    <w:rsid w:val="00995B65"/>
    <w:rsid w:val="00995F9C"/>
    <w:rsid w:val="0099672A"/>
    <w:rsid w:val="00996F4B"/>
    <w:rsid w:val="0099704B"/>
    <w:rsid w:val="00997C60"/>
    <w:rsid w:val="009A0A19"/>
    <w:rsid w:val="009A0C21"/>
    <w:rsid w:val="009A0F43"/>
    <w:rsid w:val="009A1126"/>
    <w:rsid w:val="009A165C"/>
    <w:rsid w:val="009A1D96"/>
    <w:rsid w:val="009A1E11"/>
    <w:rsid w:val="009A22B6"/>
    <w:rsid w:val="009A2AE5"/>
    <w:rsid w:val="009A2DC1"/>
    <w:rsid w:val="009A37E7"/>
    <w:rsid w:val="009A3A37"/>
    <w:rsid w:val="009A47D8"/>
    <w:rsid w:val="009A5CEF"/>
    <w:rsid w:val="009A5D50"/>
    <w:rsid w:val="009A6299"/>
    <w:rsid w:val="009A63CB"/>
    <w:rsid w:val="009A669D"/>
    <w:rsid w:val="009A70AC"/>
    <w:rsid w:val="009B03FB"/>
    <w:rsid w:val="009B09CA"/>
    <w:rsid w:val="009B0ECE"/>
    <w:rsid w:val="009B132C"/>
    <w:rsid w:val="009B1AA0"/>
    <w:rsid w:val="009B2791"/>
    <w:rsid w:val="009B290A"/>
    <w:rsid w:val="009B2FE8"/>
    <w:rsid w:val="009B2FEB"/>
    <w:rsid w:val="009B4E18"/>
    <w:rsid w:val="009B58FA"/>
    <w:rsid w:val="009B5C32"/>
    <w:rsid w:val="009C07AD"/>
    <w:rsid w:val="009C098D"/>
    <w:rsid w:val="009C2038"/>
    <w:rsid w:val="009C2041"/>
    <w:rsid w:val="009C2233"/>
    <w:rsid w:val="009C2DC3"/>
    <w:rsid w:val="009C4387"/>
    <w:rsid w:val="009C494D"/>
    <w:rsid w:val="009C4B82"/>
    <w:rsid w:val="009C4CAD"/>
    <w:rsid w:val="009C50CC"/>
    <w:rsid w:val="009C5484"/>
    <w:rsid w:val="009C6167"/>
    <w:rsid w:val="009C65FC"/>
    <w:rsid w:val="009C69FB"/>
    <w:rsid w:val="009C6D67"/>
    <w:rsid w:val="009C6F3E"/>
    <w:rsid w:val="009C7004"/>
    <w:rsid w:val="009C71C4"/>
    <w:rsid w:val="009C732B"/>
    <w:rsid w:val="009C77BF"/>
    <w:rsid w:val="009C7877"/>
    <w:rsid w:val="009D04B1"/>
    <w:rsid w:val="009D08A1"/>
    <w:rsid w:val="009D0CE6"/>
    <w:rsid w:val="009D0F63"/>
    <w:rsid w:val="009D119F"/>
    <w:rsid w:val="009D2020"/>
    <w:rsid w:val="009D2129"/>
    <w:rsid w:val="009D2348"/>
    <w:rsid w:val="009D28D0"/>
    <w:rsid w:val="009D2FBB"/>
    <w:rsid w:val="009D3169"/>
    <w:rsid w:val="009D343F"/>
    <w:rsid w:val="009D3933"/>
    <w:rsid w:val="009D39BB"/>
    <w:rsid w:val="009D3FCA"/>
    <w:rsid w:val="009D41C7"/>
    <w:rsid w:val="009D6301"/>
    <w:rsid w:val="009D6F9C"/>
    <w:rsid w:val="009D75EF"/>
    <w:rsid w:val="009E032A"/>
    <w:rsid w:val="009E0353"/>
    <w:rsid w:val="009E03DD"/>
    <w:rsid w:val="009E0426"/>
    <w:rsid w:val="009E0EFC"/>
    <w:rsid w:val="009E13BC"/>
    <w:rsid w:val="009E2847"/>
    <w:rsid w:val="009E2D38"/>
    <w:rsid w:val="009E3007"/>
    <w:rsid w:val="009E3B8C"/>
    <w:rsid w:val="009E55E4"/>
    <w:rsid w:val="009E5AC0"/>
    <w:rsid w:val="009E6175"/>
    <w:rsid w:val="009E71A3"/>
    <w:rsid w:val="009E71D7"/>
    <w:rsid w:val="009F1817"/>
    <w:rsid w:val="009F2531"/>
    <w:rsid w:val="009F4498"/>
    <w:rsid w:val="009F467B"/>
    <w:rsid w:val="009F4B57"/>
    <w:rsid w:val="009F504C"/>
    <w:rsid w:val="009F50DF"/>
    <w:rsid w:val="009F5C25"/>
    <w:rsid w:val="009F5CDE"/>
    <w:rsid w:val="009F6411"/>
    <w:rsid w:val="009F7418"/>
    <w:rsid w:val="009F7CBC"/>
    <w:rsid w:val="009F7F52"/>
    <w:rsid w:val="00A00285"/>
    <w:rsid w:val="00A008E9"/>
    <w:rsid w:val="00A0130E"/>
    <w:rsid w:val="00A01A7A"/>
    <w:rsid w:val="00A01ED0"/>
    <w:rsid w:val="00A0210E"/>
    <w:rsid w:val="00A02A1E"/>
    <w:rsid w:val="00A038E9"/>
    <w:rsid w:val="00A03C0C"/>
    <w:rsid w:val="00A03D89"/>
    <w:rsid w:val="00A05983"/>
    <w:rsid w:val="00A05EDB"/>
    <w:rsid w:val="00A07BFD"/>
    <w:rsid w:val="00A07DEF"/>
    <w:rsid w:val="00A10455"/>
    <w:rsid w:val="00A111D7"/>
    <w:rsid w:val="00A115E4"/>
    <w:rsid w:val="00A11883"/>
    <w:rsid w:val="00A119C6"/>
    <w:rsid w:val="00A126DC"/>
    <w:rsid w:val="00A131E8"/>
    <w:rsid w:val="00A13476"/>
    <w:rsid w:val="00A135C4"/>
    <w:rsid w:val="00A13711"/>
    <w:rsid w:val="00A13BF1"/>
    <w:rsid w:val="00A1499A"/>
    <w:rsid w:val="00A14AE8"/>
    <w:rsid w:val="00A14B73"/>
    <w:rsid w:val="00A1562D"/>
    <w:rsid w:val="00A1563D"/>
    <w:rsid w:val="00A15B6D"/>
    <w:rsid w:val="00A162EA"/>
    <w:rsid w:val="00A16805"/>
    <w:rsid w:val="00A16983"/>
    <w:rsid w:val="00A16C55"/>
    <w:rsid w:val="00A17378"/>
    <w:rsid w:val="00A17646"/>
    <w:rsid w:val="00A2022A"/>
    <w:rsid w:val="00A2052B"/>
    <w:rsid w:val="00A2103E"/>
    <w:rsid w:val="00A21163"/>
    <w:rsid w:val="00A2387D"/>
    <w:rsid w:val="00A23C28"/>
    <w:rsid w:val="00A246FA"/>
    <w:rsid w:val="00A24751"/>
    <w:rsid w:val="00A24CAD"/>
    <w:rsid w:val="00A252B0"/>
    <w:rsid w:val="00A25320"/>
    <w:rsid w:val="00A253C9"/>
    <w:rsid w:val="00A25BA0"/>
    <w:rsid w:val="00A25E24"/>
    <w:rsid w:val="00A25EF7"/>
    <w:rsid w:val="00A264C4"/>
    <w:rsid w:val="00A26E7D"/>
    <w:rsid w:val="00A274F3"/>
    <w:rsid w:val="00A275B2"/>
    <w:rsid w:val="00A30265"/>
    <w:rsid w:val="00A3159A"/>
    <w:rsid w:val="00A3255E"/>
    <w:rsid w:val="00A329B9"/>
    <w:rsid w:val="00A32EAF"/>
    <w:rsid w:val="00A33654"/>
    <w:rsid w:val="00A3389E"/>
    <w:rsid w:val="00A3447A"/>
    <w:rsid w:val="00A3488A"/>
    <w:rsid w:val="00A348B5"/>
    <w:rsid w:val="00A359E9"/>
    <w:rsid w:val="00A36054"/>
    <w:rsid w:val="00A37C96"/>
    <w:rsid w:val="00A37E29"/>
    <w:rsid w:val="00A41131"/>
    <w:rsid w:val="00A41973"/>
    <w:rsid w:val="00A43521"/>
    <w:rsid w:val="00A43938"/>
    <w:rsid w:val="00A4400A"/>
    <w:rsid w:val="00A4496C"/>
    <w:rsid w:val="00A44FC4"/>
    <w:rsid w:val="00A45192"/>
    <w:rsid w:val="00A45746"/>
    <w:rsid w:val="00A45F85"/>
    <w:rsid w:val="00A4642D"/>
    <w:rsid w:val="00A473E6"/>
    <w:rsid w:val="00A5006A"/>
    <w:rsid w:val="00A50DED"/>
    <w:rsid w:val="00A52BA1"/>
    <w:rsid w:val="00A52DC5"/>
    <w:rsid w:val="00A5354E"/>
    <w:rsid w:val="00A53693"/>
    <w:rsid w:val="00A53802"/>
    <w:rsid w:val="00A53A83"/>
    <w:rsid w:val="00A53BAF"/>
    <w:rsid w:val="00A53FCA"/>
    <w:rsid w:val="00A5421F"/>
    <w:rsid w:val="00A54CB9"/>
    <w:rsid w:val="00A564EE"/>
    <w:rsid w:val="00A57683"/>
    <w:rsid w:val="00A57FE6"/>
    <w:rsid w:val="00A60F92"/>
    <w:rsid w:val="00A61B24"/>
    <w:rsid w:val="00A630BD"/>
    <w:rsid w:val="00A6364B"/>
    <w:rsid w:val="00A640FE"/>
    <w:rsid w:val="00A64C00"/>
    <w:rsid w:val="00A64D96"/>
    <w:rsid w:val="00A657B6"/>
    <w:rsid w:val="00A6596B"/>
    <w:rsid w:val="00A6596D"/>
    <w:rsid w:val="00A659B8"/>
    <w:rsid w:val="00A660D5"/>
    <w:rsid w:val="00A667F8"/>
    <w:rsid w:val="00A66F8C"/>
    <w:rsid w:val="00A6705E"/>
    <w:rsid w:val="00A67779"/>
    <w:rsid w:val="00A67C2C"/>
    <w:rsid w:val="00A67E5F"/>
    <w:rsid w:val="00A70068"/>
    <w:rsid w:val="00A72213"/>
    <w:rsid w:val="00A72D38"/>
    <w:rsid w:val="00A72D5F"/>
    <w:rsid w:val="00A73F22"/>
    <w:rsid w:val="00A74CA9"/>
    <w:rsid w:val="00A756E4"/>
    <w:rsid w:val="00A7645A"/>
    <w:rsid w:val="00A7667C"/>
    <w:rsid w:val="00A7675B"/>
    <w:rsid w:val="00A768B8"/>
    <w:rsid w:val="00A76E1A"/>
    <w:rsid w:val="00A7717F"/>
    <w:rsid w:val="00A77573"/>
    <w:rsid w:val="00A803DC"/>
    <w:rsid w:val="00A80472"/>
    <w:rsid w:val="00A80592"/>
    <w:rsid w:val="00A8106B"/>
    <w:rsid w:val="00A81720"/>
    <w:rsid w:val="00A81894"/>
    <w:rsid w:val="00A81965"/>
    <w:rsid w:val="00A821BA"/>
    <w:rsid w:val="00A8225A"/>
    <w:rsid w:val="00A828B8"/>
    <w:rsid w:val="00A83603"/>
    <w:rsid w:val="00A83A1A"/>
    <w:rsid w:val="00A86086"/>
    <w:rsid w:val="00A873C8"/>
    <w:rsid w:val="00A87C52"/>
    <w:rsid w:val="00A90310"/>
    <w:rsid w:val="00A90518"/>
    <w:rsid w:val="00A921EC"/>
    <w:rsid w:val="00A9275C"/>
    <w:rsid w:val="00A9318B"/>
    <w:rsid w:val="00A94049"/>
    <w:rsid w:val="00A94F26"/>
    <w:rsid w:val="00A95930"/>
    <w:rsid w:val="00A95F39"/>
    <w:rsid w:val="00A95FD0"/>
    <w:rsid w:val="00A96421"/>
    <w:rsid w:val="00A9705E"/>
    <w:rsid w:val="00A97621"/>
    <w:rsid w:val="00AA0409"/>
    <w:rsid w:val="00AA0A8C"/>
    <w:rsid w:val="00AA1549"/>
    <w:rsid w:val="00AA1612"/>
    <w:rsid w:val="00AA18A5"/>
    <w:rsid w:val="00AA1BB7"/>
    <w:rsid w:val="00AA1BC6"/>
    <w:rsid w:val="00AA1BF7"/>
    <w:rsid w:val="00AA26CD"/>
    <w:rsid w:val="00AA37F2"/>
    <w:rsid w:val="00AA3BD3"/>
    <w:rsid w:val="00AA4021"/>
    <w:rsid w:val="00AA49FD"/>
    <w:rsid w:val="00AA512C"/>
    <w:rsid w:val="00AA5A6F"/>
    <w:rsid w:val="00AA6255"/>
    <w:rsid w:val="00AA6C9C"/>
    <w:rsid w:val="00AA726E"/>
    <w:rsid w:val="00AA7691"/>
    <w:rsid w:val="00AA7A0A"/>
    <w:rsid w:val="00AA7C6A"/>
    <w:rsid w:val="00AA7CF1"/>
    <w:rsid w:val="00AA7E68"/>
    <w:rsid w:val="00AA7FCB"/>
    <w:rsid w:val="00AB033A"/>
    <w:rsid w:val="00AB0D60"/>
    <w:rsid w:val="00AB0DE5"/>
    <w:rsid w:val="00AB0FFB"/>
    <w:rsid w:val="00AB136B"/>
    <w:rsid w:val="00AB1BFA"/>
    <w:rsid w:val="00AB23E1"/>
    <w:rsid w:val="00AB2584"/>
    <w:rsid w:val="00AB2DD9"/>
    <w:rsid w:val="00AB3477"/>
    <w:rsid w:val="00AB3E58"/>
    <w:rsid w:val="00AB40B0"/>
    <w:rsid w:val="00AB4855"/>
    <w:rsid w:val="00AB4945"/>
    <w:rsid w:val="00AB50FE"/>
    <w:rsid w:val="00AB5142"/>
    <w:rsid w:val="00AB55C5"/>
    <w:rsid w:val="00AB5E74"/>
    <w:rsid w:val="00AB68C1"/>
    <w:rsid w:val="00AB6C91"/>
    <w:rsid w:val="00AB6EEF"/>
    <w:rsid w:val="00AB7EB2"/>
    <w:rsid w:val="00AC0334"/>
    <w:rsid w:val="00AC0B15"/>
    <w:rsid w:val="00AC1278"/>
    <w:rsid w:val="00AC1872"/>
    <w:rsid w:val="00AC2334"/>
    <w:rsid w:val="00AC4496"/>
    <w:rsid w:val="00AC4557"/>
    <w:rsid w:val="00AC5475"/>
    <w:rsid w:val="00AC5859"/>
    <w:rsid w:val="00AC5AB1"/>
    <w:rsid w:val="00AC5C1E"/>
    <w:rsid w:val="00AC650E"/>
    <w:rsid w:val="00AC6774"/>
    <w:rsid w:val="00AC6B6E"/>
    <w:rsid w:val="00AC6D8F"/>
    <w:rsid w:val="00AC7A63"/>
    <w:rsid w:val="00AC7E5B"/>
    <w:rsid w:val="00AD2316"/>
    <w:rsid w:val="00AD2A84"/>
    <w:rsid w:val="00AD2EA8"/>
    <w:rsid w:val="00AD450A"/>
    <w:rsid w:val="00AD5471"/>
    <w:rsid w:val="00AD58BA"/>
    <w:rsid w:val="00AD5A5A"/>
    <w:rsid w:val="00AD6799"/>
    <w:rsid w:val="00AD688D"/>
    <w:rsid w:val="00AD70B7"/>
    <w:rsid w:val="00AD7882"/>
    <w:rsid w:val="00AD7EEF"/>
    <w:rsid w:val="00AD7F9B"/>
    <w:rsid w:val="00AE02B6"/>
    <w:rsid w:val="00AE0A55"/>
    <w:rsid w:val="00AE0D9C"/>
    <w:rsid w:val="00AE0FD3"/>
    <w:rsid w:val="00AE14EE"/>
    <w:rsid w:val="00AE1C3A"/>
    <w:rsid w:val="00AE22AE"/>
    <w:rsid w:val="00AE2337"/>
    <w:rsid w:val="00AE26CE"/>
    <w:rsid w:val="00AE3418"/>
    <w:rsid w:val="00AE362D"/>
    <w:rsid w:val="00AE3F0D"/>
    <w:rsid w:val="00AE3F28"/>
    <w:rsid w:val="00AE4731"/>
    <w:rsid w:val="00AE4E47"/>
    <w:rsid w:val="00AE543F"/>
    <w:rsid w:val="00AE545A"/>
    <w:rsid w:val="00AE5782"/>
    <w:rsid w:val="00AE5AA7"/>
    <w:rsid w:val="00AE5B42"/>
    <w:rsid w:val="00AE600F"/>
    <w:rsid w:val="00AE63A1"/>
    <w:rsid w:val="00AE656D"/>
    <w:rsid w:val="00AE739B"/>
    <w:rsid w:val="00AE77B0"/>
    <w:rsid w:val="00AE7A9A"/>
    <w:rsid w:val="00AF05A8"/>
    <w:rsid w:val="00AF06F3"/>
    <w:rsid w:val="00AF1368"/>
    <w:rsid w:val="00AF13AA"/>
    <w:rsid w:val="00AF1E41"/>
    <w:rsid w:val="00AF2A80"/>
    <w:rsid w:val="00AF2F37"/>
    <w:rsid w:val="00AF343F"/>
    <w:rsid w:val="00AF3AA0"/>
    <w:rsid w:val="00AF3B93"/>
    <w:rsid w:val="00AF5005"/>
    <w:rsid w:val="00AF5B5F"/>
    <w:rsid w:val="00AF67C8"/>
    <w:rsid w:val="00AF7A4D"/>
    <w:rsid w:val="00B00773"/>
    <w:rsid w:val="00B01280"/>
    <w:rsid w:val="00B01DE1"/>
    <w:rsid w:val="00B0207A"/>
    <w:rsid w:val="00B0250C"/>
    <w:rsid w:val="00B02A38"/>
    <w:rsid w:val="00B02B25"/>
    <w:rsid w:val="00B03BFE"/>
    <w:rsid w:val="00B049AA"/>
    <w:rsid w:val="00B051AF"/>
    <w:rsid w:val="00B051CB"/>
    <w:rsid w:val="00B0672A"/>
    <w:rsid w:val="00B0693E"/>
    <w:rsid w:val="00B06A43"/>
    <w:rsid w:val="00B06FC8"/>
    <w:rsid w:val="00B0773E"/>
    <w:rsid w:val="00B07DBA"/>
    <w:rsid w:val="00B10748"/>
    <w:rsid w:val="00B1128E"/>
    <w:rsid w:val="00B121CC"/>
    <w:rsid w:val="00B12337"/>
    <w:rsid w:val="00B12832"/>
    <w:rsid w:val="00B12F43"/>
    <w:rsid w:val="00B13F1B"/>
    <w:rsid w:val="00B1479A"/>
    <w:rsid w:val="00B153DB"/>
    <w:rsid w:val="00B1580A"/>
    <w:rsid w:val="00B158FA"/>
    <w:rsid w:val="00B15E18"/>
    <w:rsid w:val="00B15F61"/>
    <w:rsid w:val="00B163A1"/>
    <w:rsid w:val="00B16914"/>
    <w:rsid w:val="00B16A9A"/>
    <w:rsid w:val="00B16C55"/>
    <w:rsid w:val="00B16F1D"/>
    <w:rsid w:val="00B170EB"/>
    <w:rsid w:val="00B1767E"/>
    <w:rsid w:val="00B2018D"/>
    <w:rsid w:val="00B208DD"/>
    <w:rsid w:val="00B20973"/>
    <w:rsid w:val="00B20E06"/>
    <w:rsid w:val="00B21F78"/>
    <w:rsid w:val="00B221FF"/>
    <w:rsid w:val="00B22B82"/>
    <w:rsid w:val="00B22F8F"/>
    <w:rsid w:val="00B23163"/>
    <w:rsid w:val="00B23B1C"/>
    <w:rsid w:val="00B24133"/>
    <w:rsid w:val="00B244B8"/>
    <w:rsid w:val="00B2462D"/>
    <w:rsid w:val="00B249F7"/>
    <w:rsid w:val="00B24BF6"/>
    <w:rsid w:val="00B24DB5"/>
    <w:rsid w:val="00B24E89"/>
    <w:rsid w:val="00B258D6"/>
    <w:rsid w:val="00B25FC3"/>
    <w:rsid w:val="00B26652"/>
    <w:rsid w:val="00B2722B"/>
    <w:rsid w:val="00B2730A"/>
    <w:rsid w:val="00B27E7E"/>
    <w:rsid w:val="00B30207"/>
    <w:rsid w:val="00B30485"/>
    <w:rsid w:val="00B30597"/>
    <w:rsid w:val="00B305D4"/>
    <w:rsid w:val="00B305FD"/>
    <w:rsid w:val="00B30A35"/>
    <w:rsid w:val="00B3178B"/>
    <w:rsid w:val="00B31CF8"/>
    <w:rsid w:val="00B31F5D"/>
    <w:rsid w:val="00B31FC5"/>
    <w:rsid w:val="00B329F1"/>
    <w:rsid w:val="00B33915"/>
    <w:rsid w:val="00B33E3E"/>
    <w:rsid w:val="00B33F72"/>
    <w:rsid w:val="00B34282"/>
    <w:rsid w:val="00B352E7"/>
    <w:rsid w:val="00B35AE9"/>
    <w:rsid w:val="00B362EA"/>
    <w:rsid w:val="00B36538"/>
    <w:rsid w:val="00B36883"/>
    <w:rsid w:val="00B37933"/>
    <w:rsid w:val="00B37A99"/>
    <w:rsid w:val="00B402B7"/>
    <w:rsid w:val="00B41F7F"/>
    <w:rsid w:val="00B4229E"/>
    <w:rsid w:val="00B435E6"/>
    <w:rsid w:val="00B4368C"/>
    <w:rsid w:val="00B446E0"/>
    <w:rsid w:val="00B44CE5"/>
    <w:rsid w:val="00B44D69"/>
    <w:rsid w:val="00B450CA"/>
    <w:rsid w:val="00B45903"/>
    <w:rsid w:val="00B46A73"/>
    <w:rsid w:val="00B47B0B"/>
    <w:rsid w:val="00B47F67"/>
    <w:rsid w:val="00B508A4"/>
    <w:rsid w:val="00B518F7"/>
    <w:rsid w:val="00B5227E"/>
    <w:rsid w:val="00B52525"/>
    <w:rsid w:val="00B52C74"/>
    <w:rsid w:val="00B52C9B"/>
    <w:rsid w:val="00B5312F"/>
    <w:rsid w:val="00B53634"/>
    <w:rsid w:val="00B54DD9"/>
    <w:rsid w:val="00B5541A"/>
    <w:rsid w:val="00B55EF7"/>
    <w:rsid w:val="00B56625"/>
    <w:rsid w:val="00B56FA1"/>
    <w:rsid w:val="00B571CF"/>
    <w:rsid w:val="00B5779B"/>
    <w:rsid w:val="00B577F1"/>
    <w:rsid w:val="00B57980"/>
    <w:rsid w:val="00B57DA5"/>
    <w:rsid w:val="00B60077"/>
    <w:rsid w:val="00B60AE5"/>
    <w:rsid w:val="00B60B0D"/>
    <w:rsid w:val="00B60FDE"/>
    <w:rsid w:val="00B61023"/>
    <w:rsid w:val="00B61420"/>
    <w:rsid w:val="00B61E81"/>
    <w:rsid w:val="00B63698"/>
    <w:rsid w:val="00B64EC0"/>
    <w:rsid w:val="00B65E0A"/>
    <w:rsid w:val="00B660D9"/>
    <w:rsid w:val="00B666C6"/>
    <w:rsid w:val="00B66E65"/>
    <w:rsid w:val="00B67263"/>
    <w:rsid w:val="00B6749C"/>
    <w:rsid w:val="00B67986"/>
    <w:rsid w:val="00B67AFC"/>
    <w:rsid w:val="00B7043D"/>
    <w:rsid w:val="00B707C7"/>
    <w:rsid w:val="00B7274C"/>
    <w:rsid w:val="00B72831"/>
    <w:rsid w:val="00B728D3"/>
    <w:rsid w:val="00B73955"/>
    <w:rsid w:val="00B73A7C"/>
    <w:rsid w:val="00B74019"/>
    <w:rsid w:val="00B74951"/>
    <w:rsid w:val="00B74A0C"/>
    <w:rsid w:val="00B757F4"/>
    <w:rsid w:val="00B75EDA"/>
    <w:rsid w:val="00B7633D"/>
    <w:rsid w:val="00B768D5"/>
    <w:rsid w:val="00B76BE6"/>
    <w:rsid w:val="00B76DB2"/>
    <w:rsid w:val="00B76F18"/>
    <w:rsid w:val="00B776CE"/>
    <w:rsid w:val="00B77767"/>
    <w:rsid w:val="00B7799C"/>
    <w:rsid w:val="00B77DB0"/>
    <w:rsid w:val="00B8096C"/>
    <w:rsid w:val="00B8119D"/>
    <w:rsid w:val="00B8152C"/>
    <w:rsid w:val="00B82D53"/>
    <w:rsid w:val="00B83666"/>
    <w:rsid w:val="00B838D0"/>
    <w:rsid w:val="00B839D2"/>
    <w:rsid w:val="00B83C07"/>
    <w:rsid w:val="00B841CD"/>
    <w:rsid w:val="00B847AC"/>
    <w:rsid w:val="00B847D5"/>
    <w:rsid w:val="00B84D32"/>
    <w:rsid w:val="00B84DF6"/>
    <w:rsid w:val="00B84ECF"/>
    <w:rsid w:val="00B8532B"/>
    <w:rsid w:val="00B8557B"/>
    <w:rsid w:val="00B8563B"/>
    <w:rsid w:val="00B85C5D"/>
    <w:rsid w:val="00B86363"/>
    <w:rsid w:val="00B86BA7"/>
    <w:rsid w:val="00B86BCA"/>
    <w:rsid w:val="00B870DE"/>
    <w:rsid w:val="00B8719B"/>
    <w:rsid w:val="00B87346"/>
    <w:rsid w:val="00B87458"/>
    <w:rsid w:val="00B8777B"/>
    <w:rsid w:val="00B9046B"/>
    <w:rsid w:val="00B90519"/>
    <w:rsid w:val="00B929C1"/>
    <w:rsid w:val="00B93ED3"/>
    <w:rsid w:val="00B93EE0"/>
    <w:rsid w:val="00B94174"/>
    <w:rsid w:val="00B9434A"/>
    <w:rsid w:val="00B9495D"/>
    <w:rsid w:val="00B95122"/>
    <w:rsid w:val="00B953BF"/>
    <w:rsid w:val="00B95C0A"/>
    <w:rsid w:val="00B95C37"/>
    <w:rsid w:val="00B96767"/>
    <w:rsid w:val="00B96E46"/>
    <w:rsid w:val="00B96E86"/>
    <w:rsid w:val="00B975B6"/>
    <w:rsid w:val="00B9779E"/>
    <w:rsid w:val="00B97970"/>
    <w:rsid w:val="00BA082E"/>
    <w:rsid w:val="00BA0C35"/>
    <w:rsid w:val="00BA10E5"/>
    <w:rsid w:val="00BA1E23"/>
    <w:rsid w:val="00BA1FA2"/>
    <w:rsid w:val="00BA23F1"/>
    <w:rsid w:val="00BA2C01"/>
    <w:rsid w:val="00BA3443"/>
    <w:rsid w:val="00BA371A"/>
    <w:rsid w:val="00BA3873"/>
    <w:rsid w:val="00BA4203"/>
    <w:rsid w:val="00BA4899"/>
    <w:rsid w:val="00BA5105"/>
    <w:rsid w:val="00BA5783"/>
    <w:rsid w:val="00BA5A03"/>
    <w:rsid w:val="00BA5C7F"/>
    <w:rsid w:val="00BA623F"/>
    <w:rsid w:val="00BA7181"/>
    <w:rsid w:val="00BA71AF"/>
    <w:rsid w:val="00BA7596"/>
    <w:rsid w:val="00BA7715"/>
    <w:rsid w:val="00BA79C0"/>
    <w:rsid w:val="00BB0320"/>
    <w:rsid w:val="00BB070C"/>
    <w:rsid w:val="00BB245E"/>
    <w:rsid w:val="00BB2810"/>
    <w:rsid w:val="00BB384B"/>
    <w:rsid w:val="00BB3F39"/>
    <w:rsid w:val="00BB4B2B"/>
    <w:rsid w:val="00BB4CDE"/>
    <w:rsid w:val="00BB51D0"/>
    <w:rsid w:val="00BB5A86"/>
    <w:rsid w:val="00BB6304"/>
    <w:rsid w:val="00BB6967"/>
    <w:rsid w:val="00BB72E2"/>
    <w:rsid w:val="00BB7861"/>
    <w:rsid w:val="00BB792E"/>
    <w:rsid w:val="00BC102A"/>
    <w:rsid w:val="00BC16CF"/>
    <w:rsid w:val="00BC2010"/>
    <w:rsid w:val="00BC3251"/>
    <w:rsid w:val="00BC4F7B"/>
    <w:rsid w:val="00BC5C0B"/>
    <w:rsid w:val="00BC5C22"/>
    <w:rsid w:val="00BC6761"/>
    <w:rsid w:val="00BC679F"/>
    <w:rsid w:val="00BC7108"/>
    <w:rsid w:val="00BC7165"/>
    <w:rsid w:val="00BC7465"/>
    <w:rsid w:val="00BC752E"/>
    <w:rsid w:val="00BC7ABA"/>
    <w:rsid w:val="00BC7D9F"/>
    <w:rsid w:val="00BD0FCA"/>
    <w:rsid w:val="00BD10E1"/>
    <w:rsid w:val="00BD1362"/>
    <w:rsid w:val="00BD247C"/>
    <w:rsid w:val="00BD3375"/>
    <w:rsid w:val="00BD34FE"/>
    <w:rsid w:val="00BD3DB9"/>
    <w:rsid w:val="00BD426B"/>
    <w:rsid w:val="00BD4315"/>
    <w:rsid w:val="00BD43FE"/>
    <w:rsid w:val="00BD45C3"/>
    <w:rsid w:val="00BD45DF"/>
    <w:rsid w:val="00BD4A18"/>
    <w:rsid w:val="00BD5B2A"/>
    <w:rsid w:val="00BD6493"/>
    <w:rsid w:val="00BD67AB"/>
    <w:rsid w:val="00BD6A5A"/>
    <w:rsid w:val="00BD6B22"/>
    <w:rsid w:val="00BD7162"/>
    <w:rsid w:val="00BD73A0"/>
    <w:rsid w:val="00BD7FBA"/>
    <w:rsid w:val="00BE0A2E"/>
    <w:rsid w:val="00BE1210"/>
    <w:rsid w:val="00BE1FFF"/>
    <w:rsid w:val="00BE309A"/>
    <w:rsid w:val="00BE346E"/>
    <w:rsid w:val="00BE552C"/>
    <w:rsid w:val="00BE5B4E"/>
    <w:rsid w:val="00BE5EBE"/>
    <w:rsid w:val="00BE64A8"/>
    <w:rsid w:val="00BE675E"/>
    <w:rsid w:val="00BE6B7E"/>
    <w:rsid w:val="00BE7739"/>
    <w:rsid w:val="00BF033E"/>
    <w:rsid w:val="00BF0384"/>
    <w:rsid w:val="00BF086D"/>
    <w:rsid w:val="00BF09FB"/>
    <w:rsid w:val="00BF1025"/>
    <w:rsid w:val="00BF11C4"/>
    <w:rsid w:val="00BF1887"/>
    <w:rsid w:val="00BF1BC3"/>
    <w:rsid w:val="00BF1DF3"/>
    <w:rsid w:val="00BF2172"/>
    <w:rsid w:val="00BF25AA"/>
    <w:rsid w:val="00BF2B49"/>
    <w:rsid w:val="00BF311A"/>
    <w:rsid w:val="00BF35DC"/>
    <w:rsid w:val="00BF3E27"/>
    <w:rsid w:val="00BF5823"/>
    <w:rsid w:val="00BF5B05"/>
    <w:rsid w:val="00BF6617"/>
    <w:rsid w:val="00BF6C57"/>
    <w:rsid w:val="00BF6C59"/>
    <w:rsid w:val="00BF6F6F"/>
    <w:rsid w:val="00BF6FE4"/>
    <w:rsid w:val="00BF73D4"/>
    <w:rsid w:val="00BF774F"/>
    <w:rsid w:val="00BF7C3D"/>
    <w:rsid w:val="00BF7E1D"/>
    <w:rsid w:val="00C00D48"/>
    <w:rsid w:val="00C01083"/>
    <w:rsid w:val="00C012D2"/>
    <w:rsid w:val="00C01A0D"/>
    <w:rsid w:val="00C01F4D"/>
    <w:rsid w:val="00C02183"/>
    <w:rsid w:val="00C02B7C"/>
    <w:rsid w:val="00C03B59"/>
    <w:rsid w:val="00C03C23"/>
    <w:rsid w:val="00C0424A"/>
    <w:rsid w:val="00C04357"/>
    <w:rsid w:val="00C0469B"/>
    <w:rsid w:val="00C04B0F"/>
    <w:rsid w:val="00C0547C"/>
    <w:rsid w:val="00C05958"/>
    <w:rsid w:val="00C06300"/>
    <w:rsid w:val="00C06493"/>
    <w:rsid w:val="00C0717E"/>
    <w:rsid w:val="00C075CE"/>
    <w:rsid w:val="00C0764E"/>
    <w:rsid w:val="00C0769A"/>
    <w:rsid w:val="00C12BAB"/>
    <w:rsid w:val="00C12EE3"/>
    <w:rsid w:val="00C13CAE"/>
    <w:rsid w:val="00C14A95"/>
    <w:rsid w:val="00C15A9C"/>
    <w:rsid w:val="00C161AE"/>
    <w:rsid w:val="00C169FA"/>
    <w:rsid w:val="00C16E6E"/>
    <w:rsid w:val="00C16EE8"/>
    <w:rsid w:val="00C17CD1"/>
    <w:rsid w:val="00C2045C"/>
    <w:rsid w:val="00C2097D"/>
    <w:rsid w:val="00C21518"/>
    <w:rsid w:val="00C21A87"/>
    <w:rsid w:val="00C223BA"/>
    <w:rsid w:val="00C227E0"/>
    <w:rsid w:val="00C22FF7"/>
    <w:rsid w:val="00C230B8"/>
    <w:rsid w:val="00C23AA8"/>
    <w:rsid w:val="00C24045"/>
    <w:rsid w:val="00C241D5"/>
    <w:rsid w:val="00C24CB3"/>
    <w:rsid w:val="00C24F21"/>
    <w:rsid w:val="00C258C3"/>
    <w:rsid w:val="00C25BC1"/>
    <w:rsid w:val="00C261AC"/>
    <w:rsid w:val="00C301E4"/>
    <w:rsid w:val="00C30A8E"/>
    <w:rsid w:val="00C30AE9"/>
    <w:rsid w:val="00C30BCB"/>
    <w:rsid w:val="00C31203"/>
    <w:rsid w:val="00C319C3"/>
    <w:rsid w:val="00C31DCA"/>
    <w:rsid w:val="00C31E41"/>
    <w:rsid w:val="00C32DFC"/>
    <w:rsid w:val="00C32E4B"/>
    <w:rsid w:val="00C3340F"/>
    <w:rsid w:val="00C34820"/>
    <w:rsid w:val="00C348A7"/>
    <w:rsid w:val="00C349B2"/>
    <w:rsid w:val="00C34ACF"/>
    <w:rsid w:val="00C34EE9"/>
    <w:rsid w:val="00C35338"/>
    <w:rsid w:val="00C35A64"/>
    <w:rsid w:val="00C35B0A"/>
    <w:rsid w:val="00C35DBF"/>
    <w:rsid w:val="00C36051"/>
    <w:rsid w:val="00C366B8"/>
    <w:rsid w:val="00C3681D"/>
    <w:rsid w:val="00C36942"/>
    <w:rsid w:val="00C36BCC"/>
    <w:rsid w:val="00C374EC"/>
    <w:rsid w:val="00C37A1F"/>
    <w:rsid w:val="00C37BCD"/>
    <w:rsid w:val="00C37F21"/>
    <w:rsid w:val="00C4236C"/>
    <w:rsid w:val="00C423E5"/>
    <w:rsid w:val="00C42C74"/>
    <w:rsid w:val="00C43789"/>
    <w:rsid w:val="00C45898"/>
    <w:rsid w:val="00C45C62"/>
    <w:rsid w:val="00C4611B"/>
    <w:rsid w:val="00C46427"/>
    <w:rsid w:val="00C5014A"/>
    <w:rsid w:val="00C50845"/>
    <w:rsid w:val="00C50CBE"/>
    <w:rsid w:val="00C51391"/>
    <w:rsid w:val="00C51661"/>
    <w:rsid w:val="00C51966"/>
    <w:rsid w:val="00C51CCD"/>
    <w:rsid w:val="00C523C9"/>
    <w:rsid w:val="00C528A6"/>
    <w:rsid w:val="00C52FBA"/>
    <w:rsid w:val="00C537E3"/>
    <w:rsid w:val="00C538B6"/>
    <w:rsid w:val="00C53DF4"/>
    <w:rsid w:val="00C53FDF"/>
    <w:rsid w:val="00C54BA3"/>
    <w:rsid w:val="00C54DF1"/>
    <w:rsid w:val="00C55045"/>
    <w:rsid w:val="00C559C2"/>
    <w:rsid w:val="00C5759F"/>
    <w:rsid w:val="00C60082"/>
    <w:rsid w:val="00C614CB"/>
    <w:rsid w:val="00C6157E"/>
    <w:rsid w:val="00C6191F"/>
    <w:rsid w:val="00C61D54"/>
    <w:rsid w:val="00C63ED8"/>
    <w:rsid w:val="00C64277"/>
    <w:rsid w:val="00C6500A"/>
    <w:rsid w:val="00C65176"/>
    <w:rsid w:val="00C655EA"/>
    <w:rsid w:val="00C66001"/>
    <w:rsid w:val="00C6619A"/>
    <w:rsid w:val="00C66A8D"/>
    <w:rsid w:val="00C66D65"/>
    <w:rsid w:val="00C6708A"/>
    <w:rsid w:val="00C71108"/>
    <w:rsid w:val="00C713D5"/>
    <w:rsid w:val="00C73080"/>
    <w:rsid w:val="00C7308A"/>
    <w:rsid w:val="00C732F3"/>
    <w:rsid w:val="00C73686"/>
    <w:rsid w:val="00C74361"/>
    <w:rsid w:val="00C765B7"/>
    <w:rsid w:val="00C768B2"/>
    <w:rsid w:val="00C76918"/>
    <w:rsid w:val="00C8042F"/>
    <w:rsid w:val="00C804AC"/>
    <w:rsid w:val="00C805E1"/>
    <w:rsid w:val="00C80652"/>
    <w:rsid w:val="00C80849"/>
    <w:rsid w:val="00C80EDC"/>
    <w:rsid w:val="00C81493"/>
    <w:rsid w:val="00C814D1"/>
    <w:rsid w:val="00C81A02"/>
    <w:rsid w:val="00C81C48"/>
    <w:rsid w:val="00C82389"/>
    <w:rsid w:val="00C830A5"/>
    <w:rsid w:val="00C833B3"/>
    <w:rsid w:val="00C83C5E"/>
    <w:rsid w:val="00C84738"/>
    <w:rsid w:val="00C850CD"/>
    <w:rsid w:val="00C865F5"/>
    <w:rsid w:val="00C86CBD"/>
    <w:rsid w:val="00C86F1E"/>
    <w:rsid w:val="00C90545"/>
    <w:rsid w:val="00C90945"/>
    <w:rsid w:val="00C912AD"/>
    <w:rsid w:val="00C914F0"/>
    <w:rsid w:val="00C918A0"/>
    <w:rsid w:val="00C9228F"/>
    <w:rsid w:val="00C9256D"/>
    <w:rsid w:val="00C92674"/>
    <w:rsid w:val="00C93443"/>
    <w:rsid w:val="00C936C2"/>
    <w:rsid w:val="00C93BE3"/>
    <w:rsid w:val="00C96047"/>
    <w:rsid w:val="00C962E4"/>
    <w:rsid w:val="00C967BE"/>
    <w:rsid w:val="00C9692B"/>
    <w:rsid w:val="00C97183"/>
    <w:rsid w:val="00C971AF"/>
    <w:rsid w:val="00CA06A3"/>
    <w:rsid w:val="00CA06C6"/>
    <w:rsid w:val="00CA07D8"/>
    <w:rsid w:val="00CA130D"/>
    <w:rsid w:val="00CA176E"/>
    <w:rsid w:val="00CA2764"/>
    <w:rsid w:val="00CA3BCD"/>
    <w:rsid w:val="00CA4287"/>
    <w:rsid w:val="00CA4713"/>
    <w:rsid w:val="00CA5154"/>
    <w:rsid w:val="00CA5417"/>
    <w:rsid w:val="00CA55D6"/>
    <w:rsid w:val="00CA5BBC"/>
    <w:rsid w:val="00CA5C7D"/>
    <w:rsid w:val="00CA6C47"/>
    <w:rsid w:val="00CA71B9"/>
    <w:rsid w:val="00CA7AD4"/>
    <w:rsid w:val="00CA7CC0"/>
    <w:rsid w:val="00CB075F"/>
    <w:rsid w:val="00CB0FF0"/>
    <w:rsid w:val="00CB104F"/>
    <w:rsid w:val="00CB12CA"/>
    <w:rsid w:val="00CB1306"/>
    <w:rsid w:val="00CB1E81"/>
    <w:rsid w:val="00CB2AC8"/>
    <w:rsid w:val="00CB2E6A"/>
    <w:rsid w:val="00CB2F48"/>
    <w:rsid w:val="00CB3716"/>
    <w:rsid w:val="00CB401B"/>
    <w:rsid w:val="00CB41FA"/>
    <w:rsid w:val="00CB534F"/>
    <w:rsid w:val="00CB5976"/>
    <w:rsid w:val="00CB5EAD"/>
    <w:rsid w:val="00CB7068"/>
    <w:rsid w:val="00CB72FC"/>
    <w:rsid w:val="00CB73BD"/>
    <w:rsid w:val="00CB75FF"/>
    <w:rsid w:val="00CB7BBC"/>
    <w:rsid w:val="00CC06EE"/>
    <w:rsid w:val="00CC0BE0"/>
    <w:rsid w:val="00CC118E"/>
    <w:rsid w:val="00CC28FA"/>
    <w:rsid w:val="00CC3603"/>
    <w:rsid w:val="00CC3C91"/>
    <w:rsid w:val="00CC3F1A"/>
    <w:rsid w:val="00CC425E"/>
    <w:rsid w:val="00CC43CE"/>
    <w:rsid w:val="00CC4747"/>
    <w:rsid w:val="00CC4E84"/>
    <w:rsid w:val="00CC50FD"/>
    <w:rsid w:val="00CC62B4"/>
    <w:rsid w:val="00CC6921"/>
    <w:rsid w:val="00CC6927"/>
    <w:rsid w:val="00CC7475"/>
    <w:rsid w:val="00CC785C"/>
    <w:rsid w:val="00CD1405"/>
    <w:rsid w:val="00CD1933"/>
    <w:rsid w:val="00CD2072"/>
    <w:rsid w:val="00CD28FC"/>
    <w:rsid w:val="00CD31DA"/>
    <w:rsid w:val="00CD3258"/>
    <w:rsid w:val="00CD3B20"/>
    <w:rsid w:val="00CD3CB8"/>
    <w:rsid w:val="00CD430F"/>
    <w:rsid w:val="00CD48DF"/>
    <w:rsid w:val="00CD521E"/>
    <w:rsid w:val="00CD5395"/>
    <w:rsid w:val="00CD5CD5"/>
    <w:rsid w:val="00CD64CB"/>
    <w:rsid w:val="00CD695A"/>
    <w:rsid w:val="00CD7011"/>
    <w:rsid w:val="00CD72E6"/>
    <w:rsid w:val="00CD7F3C"/>
    <w:rsid w:val="00CE0D70"/>
    <w:rsid w:val="00CE1308"/>
    <w:rsid w:val="00CE1AB7"/>
    <w:rsid w:val="00CE4149"/>
    <w:rsid w:val="00CE47AE"/>
    <w:rsid w:val="00CE5D44"/>
    <w:rsid w:val="00CE655D"/>
    <w:rsid w:val="00CE66E6"/>
    <w:rsid w:val="00CE675E"/>
    <w:rsid w:val="00CE74F9"/>
    <w:rsid w:val="00CE77BE"/>
    <w:rsid w:val="00CE7971"/>
    <w:rsid w:val="00CE7AD0"/>
    <w:rsid w:val="00CE7B6D"/>
    <w:rsid w:val="00CF05A7"/>
    <w:rsid w:val="00CF0637"/>
    <w:rsid w:val="00CF13D7"/>
    <w:rsid w:val="00CF172E"/>
    <w:rsid w:val="00CF1C14"/>
    <w:rsid w:val="00CF258F"/>
    <w:rsid w:val="00CF2F36"/>
    <w:rsid w:val="00CF3612"/>
    <w:rsid w:val="00CF3656"/>
    <w:rsid w:val="00CF4258"/>
    <w:rsid w:val="00CF4382"/>
    <w:rsid w:val="00CF440A"/>
    <w:rsid w:val="00CF4552"/>
    <w:rsid w:val="00CF45F8"/>
    <w:rsid w:val="00CF5452"/>
    <w:rsid w:val="00CF5BDD"/>
    <w:rsid w:val="00CF5DF5"/>
    <w:rsid w:val="00CF5FDD"/>
    <w:rsid w:val="00CF64AB"/>
    <w:rsid w:val="00CF69E0"/>
    <w:rsid w:val="00CF69E1"/>
    <w:rsid w:val="00CF6DD5"/>
    <w:rsid w:val="00CF7543"/>
    <w:rsid w:val="00CF7CEA"/>
    <w:rsid w:val="00D0114F"/>
    <w:rsid w:val="00D016C0"/>
    <w:rsid w:val="00D01E4E"/>
    <w:rsid w:val="00D0221A"/>
    <w:rsid w:val="00D02402"/>
    <w:rsid w:val="00D027B3"/>
    <w:rsid w:val="00D027FE"/>
    <w:rsid w:val="00D02893"/>
    <w:rsid w:val="00D02CAD"/>
    <w:rsid w:val="00D0410F"/>
    <w:rsid w:val="00D04675"/>
    <w:rsid w:val="00D0537C"/>
    <w:rsid w:val="00D0567E"/>
    <w:rsid w:val="00D05E4F"/>
    <w:rsid w:val="00D05FB9"/>
    <w:rsid w:val="00D061B2"/>
    <w:rsid w:val="00D06FEF"/>
    <w:rsid w:val="00D07CD4"/>
    <w:rsid w:val="00D109FD"/>
    <w:rsid w:val="00D12168"/>
    <w:rsid w:val="00D122B4"/>
    <w:rsid w:val="00D122E6"/>
    <w:rsid w:val="00D128A8"/>
    <w:rsid w:val="00D1360F"/>
    <w:rsid w:val="00D136CC"/>
    <w:rsid w:val="00D13890"/>
    <w:rsid w:val="00D13D92"/>
    <w:rsid w:val="00D14A87"/>
    <w:rsid w:val="00D15469"/>
    <w:rsid w:val="00D1595A"/>
    <w:rsid w:val="00D167DA"/>
    <w:rsid w:val="00D16998"/>
    <w:rsid w:val="00D179EA"/>
    <w:rsid w:val="00D17AF3"/>
    <w:rsid w:val="00D209F0"/>
    <w:rsid w:val="00D20B30"/>
    <w:rsid w:val="00D2112F"/>
    <w:rsid w:val="00D2215B"/>
    <w:rsid w:val="00D22E56"/>
    <w:rsid w:val="00D23542"/>
    <w:rsid w:val="00D23602"/>
    <w:rsid w:val="00D23624"/>
    <w:rsid w:val="00D241E5"/>
    <w:rsid w:val="00D2442E"/>
    <w:rsid w:val="00D244B1"/>
    <w:rsid w:val="00D245F8"/>
    <w:rsid w:val="00D26BDA"/>
    <w:rsid w:val="00D27797"/>
    <w:rsid w:val="00D27926"/>
    <w:rsid w:val="00D27F06"/>
    <w:rsid w:val="00D3031D"/>
    <w:rsid w:val="00D30AB5"/>
    <w:rsid w:val="00D3118B"/>
    <w:rsid w:val="00D31A9C"/>
    <w:rsid w:val="00D31CAA"/>
    <w:rsid w:val="00D321AF"/>
    <w:rsid w:val="00D326D3"/>
    <w:rsid w:val="00D337FC"/>
    <w:rsid w:val="00D33A2D"/>
    <w:rsid w:val="00D33B91"/>
    <w:rsid w:val="00D3422B"/>
    <w:rsid w:val="00D3483A"/>
    <w:rsid w:val="00D34B0F"/>
    <w:rsid w:val="00D35099"/>
    <w:rsid w:val="00D35E0F"/>
    <w:rsid w:val="00D3664F"/>
    <w:rsid w:val="00D37DF9"/>
    <w:rsid w:val="00D40D1C"/>
    <w:rsid w:val="00D40E29"/>
    <w:rsid w:val="00D41960"/>
    <w:rsid w:val="00D41B2D"/>
    <w:rsid w:val="00D431D7"/>
    <w:rsid w:val="00D44BB1"/>
    <w:rsid w:val="00D45708"/>
    <w:rsid w:val="00D45BA9"/>
    <w:rsid w:val="00D464CA"/>
    <w:rsid w:val="00D47700"/>
    <w:rsid w:val="00D47CD3"/>
    <w:rsid w:val="00D50D99"/>
    <w:rsid w:val="00D50EE4"/>
    <w:rsid w:val="00D50F3A"/>
    <w:rsid w:val="00D51647"/>
    <w:rsid w:val="00D52174"/>
    <w:rsid w:val="00D52F50"/>
    <w:rsid w:val="00D550FA"/>
    <w:rsid w:val="00D5569D"/>
    <w:rsid w:val="00D55B1C"/>
    <w:rsid w:val="00D55D57"/>
    <w:rsid w:val="00D55E8C"/>
    <w:rsid w:val="00D564A6"/>
    <w:rsid w:val="00D567B5"/>
    <w:rsid w:val="00D56B70"/>
    <w:rsid w:val="00D56EB5"/>
    <w:rsid w:val="00D60698"/>
    <w:rsid w:val="00D617A5"/>
    <w:rsid w:val="00D61983"/>
    <w:rsid w:val="00D61B80"/>
    <w:rsid w:val="00D64B02"/>
    <w:rsid w:val="00D64CED"/>
    <w:rsid w:val="00D64E18"/>
    <w:rsid w:val="00D64F97"/>
    <w:rsid w:val="00D6530D"/>
    <w:rsid w:val="00D653A0"/>
    <w:rsid w:val="00D66141"/>
    <w:rsid w:val="00D676D2"/>
    <w:rsid w:val="00D679C3"/>
    <w:rsid w:val="00D67B06"/>
    <w:rsid w:val="00D701D7"/>
    <w:rsid w:val="00D70F31"/>
    <w:rsid w:val="00D71237"/>
    <w:rsid w:val="00D716E9"/>
    <w:rsid w:val="00D72BF6"/>
    <w:rsid w:val="00D72F77"/>
    <w:rsid w:val="00D73712"/>
    <w:rsid w:val="00D73C63"/>
    <w:rsid w:val="00D73E20"/>
    <w:rsid w:val="00D74184"/>
    <w:rsid w:val="00D748FF"/>
    <w:rsid w:val="00D74EEA"/>
    <w:rsid w:val="00D753B6"/>
    <w:rsid w:val="00D75BA1"/>
    <w:rsid w:val="00D75C5E"/>
    <w:rsid w:val="00D76E29"/>
    <w:rsid w:val="00D76FD0"/>
    <w:rsid w:val="00D77640"/>
    <w:rsid w:val="00D77805"/>
    <w:rsid w:val="00D77937"/>
    <w:rsid w:val="00D806A1"/>
    <w:rsid w:val="00D809AF"/>
    <w:rsid w:val="00D80B74"/>
    <w:rsid w:val="00D818DA"/>
    <w:rsid w:val="00D8197E"/>
    <w:rsid w:val="00D81A98"/>
    <w:rsid w:val="00D82875"/>
    <w:rsid w:val="00D8312A"/>
    <w:rsid w:val="00D8324C"/>
    <w:rsid w:val="00D835CF"/>
    <w:rsid w:val="00D837C4"/>
    <w:rsid w:val="00D83E67"/>
    <w:rsid w:val="00D84271"/>
    <w:rsid w:val="00D84A84"/>
    <w:rsid w:val="00D84C1B"/>
    <w:rsid w:val="00D84DDE"/>
    <w:rsid w:val="00D85238"/>
    <w:rsid w:val="00D86301"/>
    <w:rsid w:val="00D8636A"/>
    <w:rsid w:val="00D86462"/>
    <w:rsid w:val="00D86CA5"/>
    <w:rsid w:val="00D86E64"/>
    <w:rsid w:val="00D8761B"/>
    <w:rsid w:val="00D8782E"/>
    <w:rsid w:val="00D87D40"/>
    <w:rsid w:val="00D87FC9"/>
    <w:rsid w:val="00D91153"/>
    <w:rsid w:val="00D91483"/>
    <w:rsid w:val="00D91D2A"/>
    <w:rsid w:val="00D921B1"/>
    <w:rsid w:val="00D92775"/>
    <w:rsid w:val="00D92A2C"/>
    <w:rsid w:val="00D93060"/>
    <w:rsid w:val="00D93465"/>
    <w:rsid w:val="00D95025"/>
    <w:rsid w:val="00D9523A"/>
    <w:rsid w:val="00D954E9"/>
    <w:rsid w:val="00D969D1"/>
    <w:rsid w:val="00D96C79"/>
    <w:rsid w:val="00D978DE"/>
    <w:rsid w:val="00D97E06"/>
    <w:rsid w:val="00DA0011"/>
    <w:rsid w:val="00DA1331"/>
    <w:rsid w:val="00DA1764"/>
    <w:rsid w:val="00DA28C6"/>
    <w:rsid w:val="00DA31BA"/>
    <w:rsid w:val="00DA39D8"/>
    <w:rsid w:val="00DA3E46"/>
    <w:rsid w:val="00DA4086"/>
    <w:rsid w:val="00DA4193"/>
    <w:rsid w:val="00DA4AA8"/>
    <w:rsid w:val="00DA5076"/>
    <w:rsid w:val="00DA573C"/>
    <w:rsid w:val="00DA5776"/>
    <w:rsid w:val="00DA5FA4"/>
    <w:rsid w:val="00DA620D"/>
    <w:rsid w:val="00DA6290"/>
    <w:rsid w:val="00DA636A"/>
    <w:rsid w:val="00DA6B3B"/>
    <w:rsid w:val="00DA7653"/>
    <w:rsid w:val="00DA7972"/>
    <w:rsid w:val="00DB081E"/>
    <w:rsid w:val="00DB18F1"/>
    <w:rsid w:val="00DB22EC"/>
    <w:rsid w:val="00DB240F"/>
    <w:rsid w:val="00DB294B"/>
    <w:rsid w:val="00DB3477"/>
    <w:rsid w:val="00DB3AB1"/>
    <w:rsid w:val="00DB4488"/>
    <w:rsid w:val="00DB4875"/>
    <w:rsid w:val="00DB4A73"/>
    <w:rsid w:val="00DB55E9"/>
    <w:rsid w:val="00DB587A"/>
    <w:rsid w:val="00DB5EEF"/>
    <w:rsid w:val="00DB66CE"/>
    <w:rsid w:val="00DB6D30"/>
    <w:rsid w:val="00DB7A38"/>
    <w:rsid w:val="00DC0189"/>
    <w:rsid w:val="00DC0192"/>
    <w:rsid w:val="00DC024A"/>
    <w:rsid w:val="00DC03F5"/>
    <w:rsid w:val="00DC07FF"/>
    <w:rsid w:val="00DC0DCA"/>
    <w:rsid w:val="00DC10A3"/>
    <w:rsid w:val="00DC176D"/>
    <w:rsid w:val="00DC1BE1"/>
    <w:rsid w:val="00DC1E94"/>
    <w:rsid w:val="00DC23EF"/>
    <w:rsid w:val="00DC37E2"/>
    <w:rsid w:val="00DC3A7D"/>
    <w:rsid w:val="00DC3EBE"/>
    <w:rsid w:val="00DC4537"/>
    <w:rsid w:val="00DC483B"/>
    <w:rsid w:val="00DC5096"/>
    <w:rsid w:val="00DC6053"/>
    <w:rsid w:val="00DC6BB2"/>
    <w:rsid w:val="00DC7067"/>
    <w:rsid w:val="00DC7567"/>
    <w:rsid w:val="00DD06DB"/>
    <w:rsid w:val="00DD079D"/>
    <w:rsid w:val="00DD0AC1"/>
    <w:rsid w:val="00DD10F6"/>
    <w:rsid w:val="00DD24E7"/>
    <w:rsid w:val="00DD2564"/>
    <w:rsid w:val="00DD285F"/>
    <w:rsid w:val="00DD29B2"/>
    <w:rsid w:val="00DD2A19"/>
    <w:rsid w:val="00DD2BCF"/>
    <w:rsid w:val="00DD2F7B"/>
    <w:rsid w:val="00DD395D"/>
    <w:rsid w:val="00DD4685"/>
    <w:rsid w:val="00DD539F"/>
    <w:rsid w:val="00DD666C"/>
    <w:rsid w:val="00DD7024"/>
    <w:rsid w:val="00DD7859"/>
    <w:rsid w:val="00DD792A"/>
    <w:rsid w:val="00DD79F8"/>
    <w:rsid w:val="00DE05D0"/>
    <w:rsid w:val="00DE0933"/>
    <w:rsid w:val="00DE18AB"/>
    <w:rsid w:val="00DE1D15"/>
    <w:rsid w:val="00DE1D46"/>
    <w:rsid w:val="00DE25B1"/>
    <w:rsid w:val="00DE2622"/>
    <w:rsid w:val="00DE27F0"/>
    <w:rsid w:val="00DE2E07"/>
    <w:rsid w:val="00DE308F"/>
    <w:rsid w:val="00DE42EA"/>
    <w:rsid w:val="00DE5253"/>
    <w:rsid w:val="00DE5423"/>
    <w:rsid w:val="00DE64E7"/>
    <w:rsid w:val="00DE66B5"/>
    <w:rsid w:val="00DE7285"/>
    <w:rsid w:val="00DE73FC"/>
    <w:rsid w:val="00DE7605"/>
    <w:rsid w:val="00DE76C9"/>
    <w:rsid w:val="00DE78A3"/>
    <w:rsid w:val="00DE7C79"/>
    <w:rsid w:val="00DE7E77"/>
    <w:rsid w:val="00DF0123"/>
    <w:rsid w:val="00DF03D0"/>
    <w:rsid w:val="00DF03F3"/>
    <w:rsid w:val="00DF0432"/>
    <w:rsid w:val="00DF0646"/>
    <w:rsid w:val="00DF16EF"/>
    <w:rsid w:val="00DF3417"/>
    <w:rsid w:val="00DF38DA"/>
    <w:rsid w:val="00DF3A85"/>
    <w:rsid w:val="00DF5357"/>
    <w:rsid w:val="00DF54F6"/>
    <w:rsid w:val="00DF5878"/>
    <w:rsid w:val="00DF5A54"/>
    <w:rsid w:val="00DF6622"/>
    <w:rsid w:val="00DF6653"/>
    <w:rsid w:val="00DF66A3"/>
    <w:rsid w:val="00DF6837"/>
    <w:rsid w:val="00DF6B47"/>
    <w:rsid w:val="00E00182"/>
    <w:rsid w:val="00E02A2C"/>
    <w:rsid w:val="00E02A85"/>
    <w:rsid w:val="00E02AC2"/>
    <w:rsid w:val="00E034E0"/>
    <w:rsid w:val="00E03761"/>
    <w:rsid w:val="00E03856"/>
    <w:rsid w:val="00E03C3D"/>
    <w:rsid w:val="00E04114"/>
    <w:rsid w:val="00E04375"/>
    <w:rsid w:val="00E043A6"/>
    <w:rsid w:val="00E0454A"/>
    <w:rsid w:val="00E053DC"/>
    <w:rsid w:val="00E0568F"/>
    <w:rsid w:val="00E05AF9"/>
    <w:rsid w:val="00E05D1F"/>
    <w:rsid w:val="00E05DA7"/>
    <w:rsid w:val="00E06618"/>
    <w:rsid w:val="00E06C00"/>
    <w:rsid w:val="00E079BC"/>
    <w:rsid w:val="00E116F6"/>
    <w:rsid w:val="00E122A8"/>
    <w:rsid w:val="00E12877"/>
    <w:rsid w:val="00E129EC"/>
    <w:rsid w:val="00E12AB1"/>
    <w:rsid w:val="00E14293"/>
    <w:rsid w:val="00E145BD"/>
    <w:rsid w:val="00E14BE9"/>
    <w:rsid w:val="00E1532A"/>
    <w:rsid w:val="00E17498"/>
    <w:rsid w:val="00E17B0D"/>
    <w:rsid w:val="00E17C8F"/>
    <w:rsid w:val="00E205E8"/>
    <w:rsid w:val="00E20616"/>
    <w:rsid w:val="00E207F4"/>
    <w:rsid w:val="00E20E58"/>
    <w:rsid w:val="00E20F09"/>
    <w:rsid w:val="00E2135B"/>
    <w:rsid w:val="00E21B5A"/>
    <w:rsid w:val="00E22018"/>
    <w:rsid w:val="00E23E03"/>
    <w:rsid w:val="00E2465B"/>
    <w:rsid w:val="00E251EB"/>
    <w:rsid w:val="00E2685D"/>
    <w:rsid w:val="00E26B6A"/>
    <w:rsid w:val="00E27562"/>
    <w:rsid w:val="00E3008F"/>
    <w:rsid w:val="00E306A3"/>
    <w:rsid w:val="00E30E36"/>
    <w:rsid w:val="00E312F3"/>
    <w:rsid w:val="00E31468"/>
    <w:rsid w:val="00E31E2A"/>
    <w:rsid w:val="00E325D9"/>
    <w:rsid w:val="00E32B4E"/>
    <w:rsid w:val="00E3320A"/>
    <w:rsid w:val="00E336D7"/>
    <w:rsid w:val="00E33C72"/>
    <w:rsid w:val="00E33FD4"/>
    <w:rsid w:val="00E34451"/>
    <w:rsid w:val="00E34888"/>
    <w:rsid w:val="00E34BB2"/>
    <w:rsid w:val="00E34D6C"/>
    <w:rsid w:val="00E3535E"/>
    <w:rsid w:val="00E36522"/>
    <w:rsid w:val="00E401D8"/>
    <w:rsid w:val="00E40732"/>
    <w:rsid w:val="00E40B58"/>
    <w:rsid w:val="00E40CDD"/>
    <w:rsid w:val="00E4149B"/>
    <w:rsid w:val="00E4179C"/>
    <w:rsid w:val="00E41AF6"/>
    <w:rsid w:val="00E41C49"/>
    <w:rsid w:val="00E423B6"/>
    <w:rsid w:val="00E42DE4"/>
    <w:rsid w:val="00E4315B"/>
    <w:rsid w:val="00E44297"/>
    <w:rsid w:val="00E45732"/>
    <w:rsid w:val="00E45D23"/>
    <w:rsid w:val="00E45DD6"/>
    <w:rsid w:val="00E466B6"/>
    <w:rsid w:val="00E47052"/>
    <w:rsid w:val="00E4794B"/>
    <w:rsid w:val="00E47B4E"/>
    <w:rsid w:val="00E47E56"/>
    <w:rsid w:val="00E5072B"/>
    <w:rsid w:val="00E50F03"/>
    <w:rsid w:val="00E5138F"/>
    <w:rsid w:val="00E51406"/>
    <w:rsid w:val="00E52083"/>
    <w:rsid w:val="00E52BBC"/>
    <w:rsid w:val="00E52F8D"/>
    <w:rsid w:val="00E535CD"/>
    <w:rsid w:val="00E5421C"/>
    <w:rsid w:val="00E542AB"/>
    <w:rsid w:val="00E54554"/>
    <w:rsid w:val="00E556FC"/>
    <w:rsid w:val="00E567FB"/>
    <w:rsid w:val="00E573EB"/>
    <w:rsid w:val="00E5744F"/>
    <w:rsid w:val="00E57C1B"/>
    <w:rsid w:val="00E6079C"/>
    <w:rsid w:val="00E61015"/>
    <w:rsid w:val="00E613F0"/>
    <w:rsid w:val="00E623E1"/>
    <w:rsid w:val="00E624AD"/>
    <w:rsid w:val="00E62643"/>
    <w:rsid w:val="00E62DF8"/>
    <w:rsid w:val="00E62E48"/>
    <w:rsid w:val="00E63133"/>
    <w:rsid w:val="00E637E1"/>
    <w:rsid w:val="00E63A55"/>
    <w:rsid w:val="00E649F9"/>
    <w:rsid w:val="00E65465"/>
    <w:rsid w:val="00E65B95"/>
    <w:rsid w:val="00E66947"/>
    <w:rsid w:val="00E6712E"/>
    <w:rsid w:val="00E67CC3"/>
    <w:rsid w:val="00E67CC5"/>
    <w:rsid w:val="00E702FB"/>
    <w:rsid w:val="00E7091B"/>
    <w:rsid w:val="00E70B02"/>
    <w:rsid w:val="00E71BD1"/>
    <w:rsid w:val="00E71F09"/>
    <w:rsid w:val="00E72FE2"/>
    <w:rsid w:val="00E73012"/>
    <w:rsid w:val="00E73CD3"/>
    <w:rsid w:val="00E75021"/>
    <w:rsid w:val="00E751D5"/>
    <w:rsid w:val="00E756EB"/>
    <w:rsid w:val="00E77470"/>
    <w:rsid w:val="00E809D3"/>
    <w:rsid w:val="00E80CFB"/>
    <w:rsid w:val="00E80DE6"/>
    <w:rsid w:val="00E80E0E"/>
    <w:rsid w:val="00E80E49"/>
    <w:rsid w:val="00E81011"/>
    <w:rsid w:val="00E81447"/>
    <w:rsid w:val="00E815D4"/>
    <w:rsid w:val="00E81809"/>
    <w:rsid w:val="00E81895"/>
    <w:rsid w:val="00E81FD2"/>
    <w:rsid w:val="00E836DE"/>
    <w:rsid w:val="00E84176"/>
    <w:rsid w:val="00E84B9E"/>
    <w:rsid w:val="00E85754"/>
    <w:rsid w:val="00E85860"/>
    <w:rsid w:val="00E86F09"/>
    <w:rsid w:val="00E875A3"/>
    <w:rsid w:val="00E876C2"/>
    <w:rsid w:val="00E87735"/>
    <w:rsid w:val="00E878F7"/>
    <w:rsid w:val="00E87B65"/>
    <w:rsid w:val="00E87B75"/>
    <w:rsid w:val="00E87C4D"/>
    <w:rsid w:val="00E9005A"/>
    <w:rsid w:val="00E90263"/>
    <w:rsid w:val="00E90762"/>
    <w:rsid w:val="00E9083B"/>
    <w:rsid w:val="00E90AA3"/>
    <w:rsid w:val="00E91630"/>
    <w:rsid w:val="00E92208"/>
    <w:rsid w:val="00E92529"/>
    <w:rsid w:val="00E928CD"/>
    <w:rsid w:val="00E92C1D"/>
    <w:rsid w:val="00E930ED"/>
    <w:rsid w:val="00E93552"/>
    <w:rsid w:val="00E93766"/>
    <w:rsid w:val="00E94BAC"/>
    <w:rsid w:val="00E955C4"/>
    <w:rsid w:val="00E9649E"/>
    <w:rsid w:val="00E97F5F"/>
    <w:rsid w:val="00EA00BE"/>
    <w:rsid w:val="00EA05DC"/>
    <w:rsid w:val="00EA0B14"/>
    <w:rsid w:val="00EA0F4C"/>
    <w:rsid w:val="00EA10CB"/>
    <w:rsid w:val="00EA17F4"/>
    <w:rsid w:val="00EA18EF"/>
    <w:rsid w:val="00EA21A6"/>
    <w:rsid w:val="00EA2391"/>
    <w:rsid w:val="00EA2D7E"/>
    <w:rsid w:val="00EA34E9"/>
    <w:rsid w:val="00EA3B2D"/>
    <w:rsid w:val="00EA43A2"/>
    <w:rsid w:val="00EA45E9"/>
    <w:rsid w:val="00EA530B"/>
    <w:rsid w:val="00EA5395"/>
    <w:rsid w:val="00EA5FB5"/>
    <w:rsid w:val="00EA631D"/>
    <w:rsid w:val="00EA6578"/>
    <w:rsid w:val="00EA6B22"/>
    <w:rsid w:val="00EB0036"/>
    <w:rsid w:val="00EB07E9"/>
    <w:rsid w:val="00EB0E43"/>
    <w:rsid w:val="00EB235E"/>
    <w:rsid w:val="00EB28FB"/>
    <w:rsid w:val="00EB34CA"/>
    <w:rsid w:val="00EB4678"/>
    <w:rsid w:val="00EB4C90"/>
    <w:rsid w:val="00EB4DF9"/>
    <w:rsid w:val="00EB5471"/>
    <w:rsid w:val="00EB598E"/>
    <w:rsid w:val="00EB5CC9"/>
    <w:rsid w:val="00EB5F26"/>
    <w:rsid w:val="00EB6459"/>
    <w:rsid w:val="00EB7A28"/>
    <w:rsid w:val="00EC05A6"/>
    <w:rsid w:val="00EC076B"/>
    <w:rsid w:val="00EC0D21"/>
    <w:rsid w:val="00EC0E0D"/>
    <w:rsid w:val="00EC1146"/>
    <w:rsid w:val="00EC1786"/>
    <w:rsid w:val="00EC1F17"/>
    <w:rsid w:val="00EC20B7"/>
    <w:rsid w:val="00EC287B"/>
    <w:rsid w:val="00EC292A"/>
    <w:rsid w:val="00EC2AA5"/>
    <w:rsid w:val="00EC3B09"/>
    <w:rsid w:val="00EC4350"/>
    <w:rsid w:val="00EC4364"/>
    <w:rsid w:val="00EC4B72"/>
    <w:rsid w:val="00EC5478"/>
    <w:rsid w:val="00EC56B6"/>
    <w:rsid w:val="00EC689A"/>
    <w:rsid w:val="00EC6902"/>
    <w:rsid w:val="00EC7F88"/>
    <w:rsid w:val="00ED0C13"/>
    <w:rsid w:val="00ED1831"/>
    <w:rsid w:val="00ED1CDD"/>
    <w:rsid w:val="00ED2E4C"/>
    <w:rsid w:val="00ED317A"/>
    <w:rsid w:val="00ED36D0"/>
    <w:rsid w:val="00ED3AA7"/>
    <w:rsid w:val="00ED3D0B"/>
    <w:rsid w:val="00ED54A4"/>
    <w:rsid w:val="00ED5539"/>
    <w:rsid w:val="00ED576E"/>
    <w:rsid w:val="00ED5B0E"/>
    <w:rsid w:val="00ED6324"/>
    <w:rsid w:val="00ED67F9"/>
    <w:rsid w:val="00ED6C6F"/>
    <w:rsid w:val="00EE0D0D"/>
    <w:rsid w:val="00EE18D9"/>
    <w:rsid w:val="00EE1E78"/>
    <w:rsid w:val="00EE21CE"/>
    <w:rsid w:val="00EE3506"/>
    <w:rsid w:val="00EE3D4B"/>
    <w:rsid w:val="00EE3EAE"/>
    <w:rsid w:val="00EE3F3D"/>
    <w:rsid w:val="00EE4134"/>
    <w:rsid w:val="00EE432E"/>
    <w:rsid w:val="00EE51FE"/>
    <w:rsid w:val="00EE528B"/>
    <w:rsid w:val="00EE555E"/>
    <w:rsid w:val="00EE58A8"/>
    <w:rsid w:val="00EE5D7B"/>
    <w:rsid w:val="00EE6136"/>
    <w:rsid w:val="00EE6749"/>
    <w:rsid w:val="00EF00A6"/>
    <w:rsid w:val="00EF02BD"/>
    <w:rsid w:val="00EF0398"/>
    <w:rsid w:val="00EF0760"/>
    <w:rsid w:val="00EF1369"/>
    <w:rsid w:val="00EF3897"/>
    <w:rsid w:val="00EF4A60"/>
    <w:rsid w:val="00EF4BAE"/>
    <w:rsid w:val="00EF5240"/>
    <w:rsid w:val="00EF617D"/>
    <w:rsid w:val="00EF6530"/>
    <w:rsid w:val="00EF6589"/>
    <w:rsid w:val="00EF6A84"/>
    <w:rsid w:val="00EF7CFE"/>
    <w:rsid w:val="00EF7F82"/>
    <w:rsid w:val="00F00251"/>
    <w:rsid w:val="00F00423"/>
    <w:rsid w:val="00F00871"/>
    <w:rsid w:val="00F00C90"/>
    <w:rsid w:val="00F00ED8"/>
    <w:rsid w:val="00F00F73"/>
    <w:rsid w:val="00F01A9E"/>
    <w:rsid w:val="00F01E54"/>
    <w:rsid w:val="00F0201F"/>
    <w:rsid w:val="00F02107"/>
    <w:rsid w:val="00F03419"/>
    <w:rsid w:val="00F035D9"/>
    <w:rsid w:val="00F03CA1"/>
    <w:rsid w:val="00F03D66"/>
    <w:rsid w:val="00F03DB5"/>
    <w:rsid w:val="00F04451"/>
    <w:rsid w:val="00F04C6C"/>
    <w:rsid w:val="00F05096"/>
    <w:rsid w:val="00F05573"/>
    <w:rsid w:val="00F05631"/>
    <w:rsid w:val="00F0657B"/>
    <w:rsid w:val="00F0710E"/>
    <w:rsid w:val="00F072F2"/>
    <w:rsid w:val="00F104B9"/>
    <w:rsid w:val="00F1050B"/>
    <w:rsid w:val="00F114CD"/>
    <w:rsid w:val="00F12FA6"/>
    <w:rsid w:val="00F13482"/>
    <w:rsid w:val="00F14300"/>
    <w:rsid w:val="00F14654"/>
    <w:rsid w:val="00F149AE"/>
    <w:rsid w:val="00F14C45"/>
    <w:rsid w:val="00F150A4"/>
    <w:rsid w:val="00F16222"/>
    <w:rsid w:val="00F16C94"/>
    <w:rsid w:val="00F203DF"/>
    <w:rsid w:val="00F2048C"/>
    <w:rsid w:val="00F20506"/>
    <w:rsid w:val="00F209BB"/>
    <w:rsid w:val="00F2141D"/>
    <w:rsid w:val="00F21FF1"/>
    <w:rsid w:val="00F225E2"/>
    <w:rsid w:val="00F228B6"/>
    <w:rsid w:val="00F22B48"/>
    <w:rsid w:val="00F22BB0"/>
    <w:rsid w:val="00F23141"/>
    <w:rsid w:val="00F233AB"/>
    <w:rsid w:val="00F244B0"/>
    <w:rsid w:val="00F246C8"/>
    <w:rsid w:val="00F24818"/>
    <w:rsid w:val="00F24F43"/>
    <w:rsid w:val="00F25010"/>
    <w:rsid w:val="00F25D6E"/>
    <w:rsid w:val="00F26241"/>
    <w:rsid w:val="00F2649B"/>
    <w:rsid w:val="00F2681E"/>
    <w:rsid w:val="00F26D76"/>
    <w:rsid w:val="00F26FA4"/>
    <w:rsid w:val="00F2731E"/>
    <w:rsid w:val="00F27BC5"/>
    <w:rsid w:val="00F27C6E"/>
    <w:rsid w:val="00F27CFD"/>
    <w:rsid w:val="00F30739"/>
    <w:rsid w:val="00F31111"/>
    <w:rsid w:val="00F31271"/>
    <w:rsid w:val="00F31A1B"/>
    <w:rsid w:val="00F31C15"/>
    <w:rsid w:val="00F3250B"/>
    <w:rsid w:val="00F3283B"/>
    <w:rsid w:val="00F331C6"/>
    <w:rsid w:val="00F338E2"/>
    <w:rsid w:val="00F33B0E"/>
    <w:rsid w:val="00F343A8"/>
    <w:rsid w:val="00F346F6"/>
    <w:rsid w:val="00F34BE3"/>
    <w:rsid w:val="00F34C38"/>
    <w:rsid w:val="00F352C0"/>
    <w:rsid w:val="00F3600F"/>
    <w:rsid w:val="00F37584"/>
    <w:rsid w:val="00F3779B"/>
    <w:rsid w:val="00F403F5"/>
    <w:rsid w:val="00F40569"/>
    <w:rsid w:val="00F4105F"/>
    <w:rsid w:val="00F41317"/>
    <w:rsid w:val="00F4151A"/>
    <w:rsid w:val="00F42739"/>
    <w:rsid w:val="00F42EE9"/>
    <w:rsid w:val="00F44CBD"/>
    <w:rsid w:val="00F45F70"/>
    <w:rsid w:val="00F463A6"/>
    <w:rsid w:val="00F463EB"/>
    <w:rsid w:val="00F5001D"/>
    <w:rsid w:val="00F515AD"/>
    <w:rsid w:val="00F517DD"/>
    <w:rsid w:val="00F51D2E"/>
    <w:rsid w:val="00F51FC0"/>
    <w:rsid w:val="00F5202A"/>
    <w:rsid w:val="00F529ED"/>
    <w:rsid w:val="00F53FCE"/>
    <w:rsid w:val="00F541F1"/>
    <w:rsid w:val="00F5428E"/>
    <w:rsid w:val="00F54342"/>
    <w:rsid w:val="00F5479D"/>
    <w:rsid w:val="00F55410"/>
    <w:rsid w:val="00F554C4"/>
    <w:rsid w:val="00F55821"/>
    <w:rsid w:val="00F55A84"/>
    <w:rsid w:val="00F562F3"/>
    <w:rsid w:val="00F56B8A"/>
    <w:rsid w:val="00F56C30"/>
    <w:rsid w:val="00F56CA9"/>
    <w:rsid w:val="00F56CB9"/>
    <w:rsid w:val="00F5742D"/>
    <w:rsid w:val="00F5771F"/>
    <w:rsid w:val="00F578CB"/>
    <w:rsid w:val="00F57C01"/>
    <w:rsid w:val="00F61230"/>
    <w:rsid w:val="00F61294"/>
    <w:rsid w:val="00F61669"/>
    <w:rsid w:val="00F61B5B"/>
    <w:rsid w:val="00F62B50"/>
    <w:rsid w:val="00F6480F"/>
    <w:rsid w:val="00F6489B"/>
    <w:rsid w:val="00F64A0A"/>
    <w:rsid w:val="00F6559F"/>
    <w:rsid w:val="00F6577B"/>
    <w:rsid w:val="00F65A25"/>
    <w:rsid w:val="00F65D9A"/>
    <w:rsid w:val="00F65DCB"/>
    <w:rsid w:val="00F664E5"/>
    <w:rsid w:val="00F665D8"/>
    <w:rsid w:val="00F6664A"/>
    <w:rsid w:val="00F66EFD"/>
    <w:rsid w:val="00F706B9"/>
    <w:rsid w:val="00F7150E"/>
    <w:rsid w:val="00F71ABF"/>
    <w:rsid w:val="00F71C0E"/>
    <w:rsid w:val="00F71CCC"/>
    <w:rsid w:val="00F71D02"/>
    <w:rsid w:val="00F71DB5"/>
    <w:rsid w:val="00F71E23"/>
    <w:rsid w:val="00F720F0"/>
    <w:rsid w:val="00F727D6"/>
    <w:rsid w:val="00F72FE4"/>
    <w:rsid w:val="00F738ED"/>
    <w:rsid w:val="00F73F45"/>
    <w:rsid w:val="00F74B06"/>
    <w:rsid w:val="00F74B45"/>
    <w:rsid w:val="00F751F5"/>
    <w:rsid w:val="00F7540B"/>
    <w:rsid w:val="00F756D7"/>
    <w:rsid w:val="00F761BF"/>
    <w:rsid w:val="00F7641E"/>
    <w:rsid w:val="00F764C9"/>
    <w:rsid w:val="00F76AD8"/>
    <w:rsid w:val="00F771C4"/>
    <w:rsid w:val="00F777C5"/>
    <w:rsid w:val="00F777F2"/>
    <w:rsid w:val="00F77E6D"/>
    <w:rsid w:val="00F807CA"/>
    <w:rsid w:val="00F80B7C"/>
    <w:rsid w:val="00F810E0"/>
    <w:rsid w:val="00F820A4"/>
    <w:rsid w:val="00F8226C"/>
    <w:rsid w:val="00F82308"/>
    <w:rsid w:val="00F82DD8"/>
    <w:rsid w:val="00F8325C"/>
    <w:rsid w:val="00F837CB"/>
    <w:rsid w:val="00F83B71"/>
    <w:rsid w:val="00F84E3E"/>
    <w:rsid w:val="00F84FB2"/>
    <w:rsid w:val="00F852C3"/>
    <w:rsid w:val="00F85455"/>
    <w:rsid w:val="00F855DC"/>
    <w:rsid w:val="00F857B9"/>
    <w:rsid w:val="00F85F4D"/>
    <w:rsid w:val="00F86B59"/>
    <w:rsid w:val="00F86D0C"/>
    <w:rsid w:val="00F87538"/>
    <w:rsid w:val="00F87F53"/>
    <w:rsid w:val="00F91364"/>
    <w:rsid w:val="00F91BDC"/>
    <w:rsid w:val="00F91DE9"/>
    <w:rsid w:val="00F92762"/>
    <w:rsid w:val="00F93289"/>
    <w:rsid w:val="00F935BA"/>
    <w:rsid w:val="00F94657"/>
    <w:rsid w:val="00F9477C"/>
    <w:rsid w:val="00F94D7F"/>
    <w:rsid w:val="00F94F4B"/>
    <w:rsid w:val="00F964CE"/>
    <w:rsid w:val="00F96F34"/>
    <w:rsid w:val="00FA031E"/>
    <w:rsid w:val="00FA06DB"/>
    <w:rsid w:val="00FA12B4"/>
    <w:rsid w:val="00FA1F30"/>
    <w:rsid w:val="00FA1FF3"/>
    <w:rsid w:val="00FA220F"/>
    <w:rsid w:val="00FA2A4A"/>
    <w:rsid w:val="00FA2BAA"/>
    <w:rsid w:val="00FA33AC"/>
    <w:rsid w:val="00FA3B7C"/>
    <w:rsid w:val="00FA4347"/>
    <w:rsid w:val="00FA4605"/>
    <w:rsid w:val="00FA4BD6"/>
    <w:rsid w:val="00FA6EC7"/>
    <w:rsid w:val="00FA73AE"/>
    <w:rsid w:val="00FA793D"/>
    <w:rsid w:val="00FA7BE4"/>
    <w:rsid w:val="00FA7D61"/>
    <w:rsid w:val="00FA7FE1"/>
    <w:rsid w:val="00FB0427"/>
    <w:rsid w:val="00FB0594"/>
    <w:rsid w:val="00FB08E2"/>
    <w:rsid w:val="00FB0EC6"/>
    <w:rsid w:val="00FB1269"/>
    <w:rsid w:val="00FB1451"/>
    <w:rsid w:val="00FB1A8E"/>
    <w:rsid w:val="00FB2105"/>
    <w:rsid w:val="00FB34F3"/>
    <w:rsid w:val="00FB3783"/>
    <w:rsid w:val="00FB4184"/>
    <w:rsid w:val="00FB4480"/>
    <w:rsid w:val="00FB45E6"/>
    <w:rsid w:val="00FB5154"/>
    <w:rsid w:val="00FB55A6"/>
    <w:rsid w:val="00FB560F"/>
    <w:rsid w:val="00FB650E"/>
    <w:rsid w:val="00FB6FA0"/>
    <w:rsid w:val="00FB751F"/>
    <w:rsid w:val="00FB77C1"/>
    <w:rsid w:val="00FB7A17"/>
    <w:rsid w:val="00FC0898"/>
    <w:rsid w:val="00FC1430"/>
    <w:rsid w:val="00FC16A7"/>
    <w:rsid w:val="00FC3707"/>
    <w:rsid w:val="00FC395E"/>
    <w:rsid w:val="00FC3C50"/>
    <w:rsid w:val="00FC40F4"/>
    <w:rsid w:val="00FC452B"/>
    <w:rsid w:val="00FC46D9"/>
    <w:rsid w:val="00FC4F04"/>
    <w:rsid w:val="00FC5F5A"/>
    <w:rsid w:val="00FC6932"/>
    <w:rsid w:val="00FC6ADD"/>
    <w:rsid w:val="00FC6D2A"/>
    <w:rsid w:val="00FC74CC"/>
    <w:rsid w:val="00FC7F13"/>
    <w:rsid w:val="00FD0283"/>
    <w:rsid w:val="00FD059F"/>
    <w:rsid w:val="00FD0FBD"/>
    <w:rsid w:val="00FD11D2"/>
    <w:rsid w:val="00FD13B8"/>
    <w:rsid w:val="00FD14E7"/>
    <w:rsid w:val="00FD1893"/>
    <w:rsid w:val="00FD19E7"/>
    <w:rsid w:val="00FD27E5"/>
    <w:rsid w:val="00FD2EBE"/>
    <w:rsid w:val="00FD32D7"/>
    <w:rsid w:val="00FD37DA"/>
    <w:rsid w:val="00FD3C4B"/>
    <w:rsid w:val="00FD4E6E"/>
    <w:rsid w:val="00FD50AA"/>
    <w:rsid w:val="00FD5303"/>
    <w:rsid w:val="00FD5822"/>
    <w:rsid w:val="00FD5A9A"/>
    <w:rsid w:val="00FD6BD8"/>
    <w:rsid w:val="00FD6FD8"/>
    <w:rsid w:val="00FD7CEB"/>
    <w:rsid w:val="00FE1702"/>
    <w:rsid w:val="00FE184A"/>
    <w:rsid w:val="00FE1FBA"/>
    <w:rsid w:val="00FE23E6"/>
    <w:rsid w:val="00FE254D"/>
    <w:rsid w:val="00FE25F7"/>
    <w:rsid w:val="00FE2A2E"/>
    <w:rsid w:val="00FE307C"/>
    <w:rsid w:val="00FE3A55"/>
    <w:rsid w:val="00FE40BC"/>
    <w:rsid w:val="00FE5133"/>
    <w:rsid w:val="00FE6439"/>
    <w:rsid w:val="00FE6FF3"/>
    <w:rsid w:val="00FE72BA"/>
    <w:rsid w:val="00FE7C8F"/>
    <w:rsid w:val="00FF00E9"/>
    <w:rsid w:val="00FF0420"/>
    <w:rsid w:val="00FF067B"/>
    <w:rsid w:val="00FF1415"/>
    <w:rsid w:val="00FF1A67"/>
    <w:rsid w:val="00FF2123"/>
    <w:rsid w:val="00FF23C7"/>
    <w:rsid w:val="00FF292F"/>
    <w:rsid w:val="00FF343F"/>
    <w:rsid w:val="00FF3B20"/>
    <w:rsid w:val="00FF419E"/>
    <w:rsid w:val="00FF4B43"/>
    <w:rsid w:val="00FF4BA7"/>
    <w:rsid w:val="00FF591F"/>
    <w:rsid w:val="00FF5E9B"/>
    <w:rsid w:val="00FF771A"/>
    <w:rsid w:val="00FF7808"/>
    <w:rsid w:val="00FF7823"/>
    <w:rsid w:val="00FF785A"/>
    <w:rsid w:val="00FF78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3DBC90"/>
  <w15:chartTrackingRefBased/>
  <w15:docId w15:val="{06087B45-3E0D-4CEC-A1C0-52868A7CC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F37"/>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C43789"/>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130F3"/>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76918"/>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789"/>
    <w:rPr>
      <w:rFonts w:ascii="Times New Roman" w:eastAsiaTheme="majorEastAsia" w:hAnsi="Times New Roman" w:cstheme="majorBidi"/>
      <w:b/>
      <w:color w:val="000000" w:themeColor="text1"/>
      <w:sz w:val="24"/>
      <w:szCs w:val="32"/>
    </w:rPr>
  </w:style>
  <w:style w:type="paragraph" w:styleId="Header">
    <w:name w:val="header"/>
    <w:basedOn w:val="Normal"/>
    <w:link w:val="HeaderChar"/>
    <w:uiPriority w:val="99"/>
    <w:unhideWhenUsed/>
    <w:rsid w:val="00764E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4E04"/>
  </w:style>
  <w:style w:type="paragraph" w:styleId="Footer">
    <w:name w:val="footer"/>
    <w:basedOn w:val="Normal"/>
    <w:link w:val="FooterChar"/>
    <w:uiPriority w:val="99"/>
    <w:unhideWhenUsed/>
    <w:rsid w:val="00764E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4E04"/>
  </w:style>
  <w:style w:type="character" w:customStyle="1" w:styleId="Heading2Char">
    <w:name w:val="Heading 2 Char"/>
    <w:basedOn w:val="DefaultParagraphFont"/>
    <w:link w:val="Heading2"/>
    <w:uiPriority w:val="9"/>
    <w:rsid w:val="004130F3"/>
    <w:rPr>
      <w:rFonts w:ascii="Times New Roman" w:eastAsiaTheme="majorEastAsia" w:hAnsi="Times New Roman" w:cstheme="majorBidi"/>
      <w:b/>
      <w:color w:val="000000" w:themeColor="text1"/>
      <w:sz w:val="24"/>
      <w:szCs w:val="26"/>
    </w:rPr>
  </w:style>
  <w:style w:type="paragraph" w:styleId="Bibliography">
    <w:name w:val="Bibliography"/>
    <w:basedOn w:val="Normal"/>
    <w:next w:val="Normal"/>
    <w:uiPriority w:val="37"/>
    <w:unhideWhenUsed/>
    <w:rsid w:val="00325B80"/>
    <w:pPr>
      <w:spacing w:after="240" w:line="240" w:lineRule="auto"/>
    </w:pPr>
  </w:style>
  <w:style w:type="paragraph" w:styleId="ListParagraph">
    <w:name w:val="List Paragraph"/>
    <w:basedOn w:val="Normal"/>
    <w:uiPriority w:val="34"/>
    <w:qFormat/>
    <w:rsid w:val="005C0412"/>
    <w:pPr>
      <w:ind w:left="720"/>
      <w:contextualSpacing/>
    </w:pPr>
  </w:style>
  <w:style w:type="character" w:customStyle="1" w:styleId="Heading3Char">
    <w:name w:val="Heading 3 Char"/>
    <w:basedOn w:val="DefaultParagraphFont"/>
    <w:link w:val="Heading3"/>
    <w:uiPriority w:val="9"/>
    <w:rsid w:val="00C76918"/>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403289"/>
    <w:pPr>
      <w:spacing w:after="200" w:line="240" w:lineRule="auto"/>
    </w:pPr>
    <w:rPr>
      <w:i/>
      <w:iCs/>
      <w:color w:val="44546A" w:themeColor="text2"/>
      <w:sz w:val="18"/>
      <w:szCs w:val="18"/>
    </w:rPr>
  </w:style>
  <w:style w:type="table" w:styleId="TableGrid">
    <w:name w:val="Table Grid"/>
    <w:basedOn w:val="TableNormal"/>
    <w:uiPriority w:val="39"/>
    <w:rsid w:val="00881A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81A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2F6BE6"/>
    <w:p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8B088D"/>
    <w:pPr>
      <w:tabs>
        <w:tab w:val="right" w:leader="dot" w:pos="7927"/>
      </w:tabs>
      <w:spacing w:after="100" w:line="240" w:lineRule="auto"/>
    </w:pPr>
  </w:style>
  <w:style w:type="paragraph" w:styleId="TOC2">
    <w:name w:val="toc 2"/>
    <w:basedOn w:val="Normal"/>
    <w:next w:val="Normal"/>
    <w:autoRedefine/>
    <w:uiPriority w:val="39"/>
    <w:unhideWhenUsed/>
    <w:rsid w:val="002F6BE6"/>
    <w:pPr>
      <w:spacing w:after="100"/>
      <w:ind w:left="240"/>
    </w:pPr>
  </w:style>
  <w:style w:type="paragraph" w:styleId="TOC3">
    <w:name w:val="toc 3"/>
    <w:basedOn w:val="Normal"/>
    <w:next w:val="Normal"/>
    <w:autoRedefine/>
    <w:uiPriority w:val="39"/>
    <w:unhideWhenUsed/>
    <w:rsid w:val="002F6BE6"/>
    <w:pPr>
      <w:spacing w:after="100"/>
      <w:ind w:left="480"/>
    </w:pPr>
  </w:style>
  <w:style w:type="character" w:styleId="Hyperlink">
    <w:name w:val="Hyperlink"/>
    <w:basedOn w:val="DefaultParagraphFont"/>
    <w:uiPriority w:val="99"/>
    <w:unhideWhenUsed/>
    <w:rsid w:val="002F6BE6"/>
    <w:rPr>
      <w:color w:val="0563C1" w:themeColor="hyperlink"/>
      <w:u w:val="single"/>
    </w:rPr>
  </w:style>
  <w:style w:type="paragraph" w:styleId="TableofFigures">
    <w:name w:val="table of figures"/>
    <w:basedOn w:val="Normal"/>
    <w:next w:val="Normal"/>
    <w:uiPriority w:val="99"/>
    <w:unhideWhenUsed/>
    <w:rsid w:val="003437CF"/>
    <w:pPr>
      <w:spacing w:after="0"/>
    </w:pPr>
  </w:style>
  <w:style w:type="paragraph" w:styleId="NoSpacing">
    <w:name w:val="No Spacing"/>
    <w:uiPriority w:val="1"/>
    <w:qFormat/>
    <w:rsid w:val="00C16EE8"/>
    <w:pPr>
      <w:spacing w:after="0" w:line="240" w:lineRule="auto"/>
      <w:jc w:val="both"/>
    </w:pPr>
    <w:rPr>
      <w:rFonts w:ascii="Times New Roman" w:hAnsi="Times New Roman"/>
      <w:sz w:val="24"/>
    </w:rPr>
  </w:style>
  <w:style w:type="character" w:styleId="UnresolvedMention">
    <w:name w:val="Unresolved Mention"/>
    <w:basedOn w:val="DefaultParagraphFont"/>
    <w:uiPriority w:val="99"/>
    <w:semiHidden/>
    <w:unhideWhenUsed/>
    <w:rsid w:val="0055337F"/>
    <w:rPr>
      <w:color w:val="605E5C"/>
      <w:shd w:val="clear" w:color="auto" w:fill="E1DFDD"/>
    </w:rPr>
  </w:style>
  <w:style w:type="table" w:styleId="PlainTable4">
    <w:name w:val="Plain Table 4"/>
    <w:basedOn w:val="TableNormal"/>
    <w:uiPriority w:val="44"/>
    <w:rsid w:val="00067A4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612D4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40055">
      <w:bodyDiv w:val="1"/>
      <w:marLeft w:val="0"/>
      <w:marRight w:val="0"/>
      <w:marTop w:val="0"/>
      <w:marBottom w:val="0"/>
      <w:divBdr>
        <w:top w:val="none" w:sz="0" w:space="0" w:color="auto"/>
        <w:left w:val="none" w:sz="0" w:space="0" w:color="auto"/>
        <w:bottom w:val="none" w:sz="0" w:space="0" w:color="auto"/>
        <w:right w:val="none" w:sz="0" w:space="0" w:color="auto"/>
      </w:divBdr>
    </w:div>
    <w:div w:id="59401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4.png"/><Relationship Id="rId21" Type="http://schemas.openxmlformats.org/officeDocument/2006/relationships/footer" Target="footer5.xml"/><Relationship Id="rId42" Type="http://schemas.openxmlformats.org/officeDocument/2006/relationships/footer" Target="footer10.xml"/><Relationship Id="rId63" Type="http://schemas.openxmlformats.org/officeDocument/2006/relationships/image" Target="media/image10.png"/><Relationship Id="rId84" Type="http://schemas.openxmlformats.org/officeDocument/2006/relationships/image" Target="media/image31.png"/><Relationship Id="rId138" Type="http://schemas.openxmlformats.org/officeDocument/2006/relationships/image" Target="media/image85.png"/><Relationship Id="rId159" Type="http://schemas.openxmlformats.org/officeDocument/2006/relationships/image" Target="media/image106.png"/><Relationship Id="rId170" Type="http://schemas.openxmlformats.org/officeDocument/2006/relationships/image" Target="media/image117.png"/><Relationship Id="rId191" Type="http://schemas.openxmlformats.org/officeDocument/2006/relationships/header" Target="header46.xml"/><Relationship Id="rId205" Type="http://schemas.openxmlformats.org/officeDocument/2006/relationships/chart" Target="charts/chart1.xml"/><Relationship Id="rId107" Type="http://schemas.openxmlformats.org/officeDocument/2006/relationships/image" Target="media/image54.png"/><Relationship Id="rId11" Type="http://schemas.openxmlformats.org/officeDocument/2006/relationships/footer" Target="footer1.xml"/><Relationship Id="rId32" Type="http://schemas.openxmlformats.org/officeDocument/2006/relationships/header" Target="header17.xml"/><Relationship Id="rId53" Type="http://schemas.openxmlformats.org/officeDocument/2006/relationships/header" Target="header32.xml"/><Relationship Id="rId74" Type="http://schemas.openxmlformats.org/officeDocument/2006/relationships/image" Target="media/image21.png"/><Relationship Id="rId128" Type="http://schemas.openxmlformats.org/officeDocument/2006/relationships/image" Target="media/image75.png"/><Relationship Id="rId149" Type="http://schemas.openxmlformats.org/officeDocument/2006/relationships/image" Target="media/image96.png"/><Relationship Id="rId5" Type="http://schemas.openxmlformats.org/officeDocument/2006/relationships/webSettings" Target="webSettings.xml"/><Relationship Id="rId95" Type="http://schemas.openxmlformats.org/officeDocument/2006/relationships/image" Target="media/image42.png"/><Relationship Id="rId160" Type="http://schemas.openxmlformats.org/officeDocument/2006/relationships/image" Target="media/image107.png"/><Relationship Id="rId181" Type="http://schemas.openxmlformats.org/officeDocument/2006/relationships/header" Target="header39.xml"/><Relationship Id="rId216" Type="http://schemas.openxmlformats.org/officeDocument/2006/relationships/theme" Target="theme/theme1.xml"/><Relationship Id="rId22" Type="http://schemas.openxmlformats.org/officeDocument/2006/relationships/header" Target="header9.xml"/><Relationship Id="rId43" Type="http://schemas.openxmlformats.org/officeDocument/2006/relationships/header" Target="header24.xml"/><Relationship Id="rId64" Type="http://schemas.openxmlformats.org/officeDocument/2006/relationships/image" Target="media/image11.png"/><Relationship Id="rId118" Type="http://schemas.openxmlformats.org/officeDocument/2006/relationships/image" Target="media/image65.png"/><Relationship Id="rId139" Type="http://schemas.openxmlformats.org/officeDocument/2006/relationships/image" Target="media/image86.png"/><Relationship Id="rId85" Type="http://schemas.openxmlformats.org/officeDocument/2006/relationships/image" Target="media/image32.png"/><Relationship Id="rId150" Type="http://schemas.openxmlformats.org/officeDocument/2006/relationships/image" Target="media/image97.png"/><Relationship Id="rId171" Type="http://schemas.openxmlformats.org/officeDocument/2006/relationships/image" Target="media/image118.png"/><Relationship Id="rId192" Type="http://schemas.openxmlformats.org/officeDocument/2006/relationships/header" Target="header47.xml"/><Relationship Id="rId206" Type="http://schemas.openxmlformats.org/officeDocument/2006/relationships/chart" Target="charts/chart2.xml"/><Relationship Id="rId12" Type="http://schemas.openxmlformats.org/officeDocument/2006/relationships/footer" Target="footer2.xml"/><Relationship Id="rId33" Type="http://schemas.openxmlformats.org/officeDocument/2006/relationships/footer" Target="footer8.xml"/><Relationship Id="rId108" Type="http://schemas.openxmlformats.org/officeDocument/2006/relationships/image" Target="media/image55.png"/><Relationship Id="rId129" Type="http://schemas.openxmlformats.org/officeDocument/2006/relationships/image" Target="media/image76.png"/><Relationship Id="rId54" Type="http://schemas.openxmlformats.org/officeDocument/2006/relationships/footer" Target="footer13.xml"/><Relationship Id="rId75" Type="http://schemas.openxmlformats.org/officeDocument/2006/relationships/image" Target="media/image22.png"/><Relationship Id="rId96" Type="http://schemas.openxmlformats.org/officeDocument/2006/relationships/image" Target="media/image43.png"/><Relationship Id="rId140" Type="http://schemas.openxmlformats.org/officeDocument/2006/relationships/image" Target="media/image87.png"/><Relationship Id="rId161" Type="http://schemas.openxmlformats.org/officeDocument/2006/relationships/image" Target="media/image108.png"/><Relationship Id="rId182" Type="http://schemas.openxmlformats.org/officeDocument/2006/relationships/header" Target="header40.xml"/><Relationship Id="rId6" Type="http://schemas.openxmlformats.org/officeDocument/2006/relationships/footnotes" Target="footnotes.xml"/><Relationship Id="rId23" Type="http://schemas.openxmlformats.org/officeDocument/2006/relationships/header" Target="header10.xml"/><Relationship Id="rId119" Type="http://schemas.openxmlformats.org/officeDocument/2006/relationships/image" Target="media/image66.png"/><Relationship Id="rId44" Type="http://schemas.openxmlformats.org/officeDocument/2006/relationships/header" Target="header25.xml"/><Relationship Id="rId65" Type="http://schemas.openxmlformats.org/officeDocument/2006/relationships/image" Target="media/image12.png"/><Relationship Id="rId86" Type="http://schemas.openxmlformats.org/officeDocument/2006/relationships/image" Target="media/image33.png"/><Relationship Id="rId130" Type="http://schemas.openxmlformats.org/officeDocument/2006/relationships/image" Target="media/image77.png"/><Relationship Id="rId151" Type="http://schemas.openxmlformats.org/officeDocument/2006/relationships/image" Target="media/image98.png"/><Relationship Id="rId172" Type="http://schemas.openxmlformats.org/officeDocument/2006/relationships/image" Target="media/image119.png"/><Relationship Id="rId193" Type="http://schemas.openxmlformats.org/officeDocument/2006/relationships/footer" Target="footer18.xml"/><Relationship Id="rId207" Type="http://schemas.openxmlformats.org/officeDocument/2006/relationships/chart" Target="charts/chart3.xml"/><Relationship Id="rId13" Type="http://schemas.openxmlformats.org/officeDocument/2006/relationships/header" Target="header3.xml"/><Relationship Id="rId109" Type="http://schemas.openxmlformats.org/officeDocument/2006/relationships/image" Target="media/image56.png"/><Relationship Id="rId34" Type="http://schemas.openxmlformats.org/officeDocument/2006/relationships/header" Target="header18.xml"/><Relationship Id="rId55" Type="http://schemas.openxmlformats.org/officeDocument/2006/relationships/header" Target="header33.xml"/><Relationship Id="rId76" Type="http://schemas.openxmlformats.org/officeDocument/2006/relationships/image" Target="media/image23.png"/><Relationship Id="rId97" Type="http://schemas.openxmlformats.org/officeDocument/2006/relationships/image" Target="media/image44.png"/><Relationship Id="rId120" Type="http://schemas.openxmlformats.org/officeDocument/2006/relationships/image" Target="media/image67.png"/><Relationship Id="rId141" Type="http://schemas.openxmlformats.org/officeDocument/2006/relationships/image" Target="media/image88.png"/><Relationship Id="rId7" Type="http://schemas.openxmlformats.org/officeDocument/2006/relationships/endnotes" Target="endnotes.xml"/><Relationship Id="rId162" Type="http://schemas.openxmlformats.org/officeDocument/2006/relationships/image" Target="media/image109.png"/><Relationship Id="rId183" Type="http://schemas.openxmlformats.org/officeDocument/2006/relationships/header" Target="header41.xml"/><Relationship Id="rId24" Type="http://schemas.openxmlformats.org/officeDocument/2006/relationships/header" Target="header11.xml"/><Relationship Id="rId45" Type="http://schemas.openxmlformats.org/officeDocument/2006/relationships/header" Target="header26.xml"/><Relationship Id="rId66" Type="http://schemas.openxmlformats.org/officeDocument/2006/relationships/image" Target="media/image13.png"/><Relationship Id="rId87" Type="http://schemas.openxmlformats.org/officeDocument/2006/relationships/image" Target="media/image34.png"/><Relationship Id="rId110" Type="http://schemas.openxmlformats.org/officeDocument/2006/relationships/image" Target="media/image57.png"/><Relationship Id="rId131" Type="http://schemas.openxmlformats.org/officeDocument/2006/relationships/image" Target="media/image78.png"/><Relationship Id="rId152" Type="http://schemas.openxmlformats.org/officeDocument/2006/relationships/image" Target="media/image99.png"/><Relationship Id="rId173" Type="http://schemas.openxmlformats.org/officeDocument/2006/relationships/image" Target="media/image120.png"/><Relationship Id="rId194" Type="http://schemas.openxmlformats.org/officeDocument/2006/relationships/header" Target="header48.xml"/><Relationship Id="rId208" Type="http://schemas.openxmlformats.org/officeDocument/2006/relationships/chart" Target="charts/chart4.xml"/><Relationship Id="rId19" Type="http://schemas.openxmlformats.org/officeDocument/2006/relationships/header" Target="header7.xml"/><Relationship Id="rId14" Type="http://schemas.openxmlformats.org/officeDocument/2006/relationships/footer" Target="footer3.xml"/><Relationship Id="rId30" Type="http://schemas.openxmlformats.org/officeDocument/2006/relationships/header" Target="header15.xml"/><Relationship Id="rId35" Type="http://schemas.openxmlformats.org/officeDocument/2006/relationships/header" Target="header19.xml"/><Relationship Id="rId56" Type="http://schemas.openxmlformats.org/officeDocument/2006/relationships/image" Target="media/image3.png"/><Relationship Id="rId77" Type="http://schemas.openxmlformats.org/officeDocument/2006/relationships/image" Target="media/image24.png"/><Relationship Id="rId100" Type="http://schemas.openxmlformats.org/officeDocument/2006/relationships/image" Target="media/image47.png"/><Relationship Id="rId105" Type="http://schemas.openxmlformats.org/officeDocument/2006/relationships/image" Target="media/image52.png"/><Relationship Id="rId126" Type="http://schemas.openxmlformats.org/officeDocument/2006/relationships/image" Target="media/image73.png"/><Relationship Id="rId147" Type="http://schemas.openxmlformats.org/officeDocument/2006/relationships/image" Target="media/image94.png"/><Relationship Id="rId168"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header" Target="header30.xml"/><Relationship Id="rId72" Type="http://schemas.openxmlformats.org/officeDocument/2006/relationships/image" Target="media/image19.png"/><Relationship Id="rId93" Type="http://schemas.openxmlformats.org/officeDocument/2006/relationships/image" Target="media/image40.png"/><Relationship Id="rId98" Type="http://schemas.openxmlformats.org/officeDocument/2006/relationships/image" Target="media/image45.png"/><Relationship Id="rId121" Type="http://schemas.openxmlformats.org/officeDocument/2006/relationships/image" Target="media/image68.png"/><Relationship Id="rId142" Type="http://schemas.openxmlformats.org/officeDocument/2006/relationships/image" Target="media/image89.png"/><Relationship Id="rId163" Type="http://schemas.openxmlformats.org/officeDocument/2006/relationships/image" Target="media/image110.png"/><Relationship Id="rId184" Type="http://schemas.openxmlformats.org/officeDocument/2006/relationships/footer" Target="footer16.xml"/><Relationship Id="rId189" Type="http://schemas.openxmlformats.org/officeDocument/2006/relationships/header" Target="header45.xml"/><Relationship Id="rId3" Type="http://schemas.openxmlformats.org/officeDocument/2006/relationships/styles" Target="styles.xml"/><Relationship Id="rId214" Type="http://schemas.openxmlformats.org/officeDocument/2006/relationships/chart" Target="charts/chart10.xml"/><Relationship Id="rId25" Type="http://schemas.openxmlformats.org/officeDocument/2006/relationships/footer" Target="footer6.xml"/><Relationship Id="rId46" Type="http://schemas.openxmlformats.org/officeDocument/2006/relationships/footer" Target="footer11.xml"/><Relationship Id="rId67" Type="http://schemas.openxmlformats.org/officeDocument/2006/relationships/image" Target="media/image14.png"/><Relationship Id="rId116" Type="http://schemas.openxmlformats.org/officeDocument/2006/relationships/image" Target="media/image63.png"/><Relationship Id="rId137" Type="http://schemas.openxmlformats.org/officeDocument/2006/relationships/image" Target="media/image84.png"/><Relationship Id="rId158" Type="http://schemas.openxmlformats.org/officeDocument/2006/relationships/image" Target="media/image105.png"/><Relationship Id="rId20" Type="http://schemas.openxmlformats.org/officeDocument/2006/relationships/header" Target="header8.xml"/><Relationship Id="rId41" Type="http://schemas.openxmlformats.org/officeDocument/2006/relationships/header" Target="header23.xml"/><Relationship Id="rId62" Type="http://schemas.openxmlformats.org/officeDocument/2006/relationships/image" Target="media/image9.png"/><Relationship Id="rId83" Type="http://schemas.openxmlformats.org/officeDocument/2006/relationships/image" Target="media/image30.png"/><Relationship Id="rId88" Type="http://schemas.openxmlformats.org/officeDocument/2006/relationships/image" Target="media/image35.png"/><Relationship Id="rId111" Type="http://schemas.openxmlformats.org/officeDocument/2006/relationships/image" Target="media/image58.png"/><Relationship Id="rId132" Type="http://schemas.openxmlformats.org/officeDocument/2006/relationships/image" Target="media/image79.png"/><Relationship Id="rId153" Type="http://schemas.openxmlformats.org/officeDocument/2006/relationships/image" Target="media/image100.png"/><Relationship Id="rId174" Type="http://schemas.openxmlformats.org/officeDocument/2006/relationships/header" Target="header34.xml"/><Relationship Id="rId179" Type="http://schemas.openxmlformats.org/officeDocument/2006/relationships/header" Target="header38.xml"/><Relationship Id="rId195" Type="http://schemas.openxmlformats.org/officeDocument/2006/relationships/image" Target="media/image122.jpeg"/><Relationship Id="rId209" Type="http://schemas.openxmlformats.org/officeDocument/2006/relationships/chart" Target="charts/chart5.xml"/><Relationship Id="rId190" Type="http://schemas.openxmlformats.org/officeDocument/2006/relationships/image" Target="media/image121.jpeg"/><Relationship Id="rId204" Type="http://schemas.openxmlformats.org/officeDocument/2006/relationships/image" Target="media/image127.jpeg"/><Relationship Id="rId15" Type="http://schemas.openxmlformats.org/officeDocument/2006/relationships/header" Target="header4.xml"/><Relationship Id="rId36" Type="http://schemas.openxmlformats.org/officeDocument/2006/relationships/header" Target="header20.xml"/><Relationship Id="rId57" Type="http://schemas.openxmlformats.org/officeDocument/2006/relationships/image" Target="media/image4.png"/><Relationship Id="rId106" Type="http://schemas.openxmlformats.org/officeDocument/2006/relationships/image" Target="media/image53.png"/><Relationship Id="rId127" Type="http://schemas.openxmlformats.org/officeDocument/2006/relationships/image" Target="media/image74.png"/><Relationship Id="rId10" Type="http://schemas.openxmlformats.org/officeDocument/2006/relationships/header" Target="header2.xml"/><Relationship Id="rId31" Type="http://schemas.openxmlformats.org/officeDocument/2006/relationships/header" Target="header16.xml"/><Relationship Id="rId52" Type="http://schemas.openxmlformats.org/officeDocument/2006/relationships/header" Target="header31.xml"/><Relationship Id="rId73" Type="http://schemas.openxmlformats.org/officeDocument/2006/relationships/image" Target="media/image20.png"/><Relationship Id="rId78" Type="http://schemas.openxmlformats.org/officeDocument/2006/relationships/image" Target="media/image25.pn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122" Type="http://schemas.openxmlformats.org/officeDocument/2006/relationships/image" Target="media/image69.png"/><Relationship Id="rId143" Type="http://schemas.openxmlformats.org/officeDocument/2006/relationships/image" Target="media/image90.png"/><Relationship Id="rId148" Type="http://schemas.openxmlformats.org/officeDocument/2006/relationships/image" Target="media/image95.png"/><Relationship Id="rId164" Type="http://schemas.openxmlformats.org/officeDocument/2006/relationships/image" Target="media/image111.png"/><Relationship Id="rId169" Type="http://schemas.openxmlformats.org/officeDocument/2006/relationships/image" Target="media/image116.png"/><Relationship Id="rId185" Type="http://schemas.openxmlformats.org/officeDocument/2006/relationships/header" Target="header42.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footer" Target="footer15.xml"/><Relationship Id="rId210" Type="http://schemas.openxmlformats.org/officeDocument/2006/relationships/chart" Target="charts/chart6.xml"/><Relationship Id="rId215" Type="http://schemas.openxmlformats.org/officeDocument/2006/relationships/fontTable" Target="fontTable.xml"/><Relationship Id="rId26" Type="http://schemas.openxmlformats.org/officeDocument/2006/relationships/header" Target="header12.xml"/><Relationship Id="rId47" Type="http://schemas.openxmlformats.org/officeDocument/2006/relationships/header" Target="header27.xml"/><Relationship Id="rId68" Type="http://schemas.openxmlformats.org/officeDocument/2006/relationships/image" Target="media/image15.png"/><Relationship Id="rId89" Type="http://schemas.openxmlformats.org/officeDocument/2006/relationships/image" Target="media/image36.png"/><Relationship Id="rId112" Type="http://schemas.openxmlformats.org/officeDocument/2006/relationships/image" Target="media/image59.png"/><Relationship Id="rId133" Type="http://schemas.openxmlformats.org/officeDocument/2006/relationships/image" Target="media/image80.png"/><Relationship Id="rId154" Type="http://schemas.openxmlformats.org/officeDocument/2006/relationships/image" Target="media/image101.png"/><Relationship Id="rId175" Type="http://schemas.openxmlformats.org/officeDocument/2006/relationships/header" Target="header35.xml"/><Relationship Id="rId196" Type="http://schemas.openxmlformats.org/officeDocument/2006/relationships/image" Target="media/image123.jpeg"/><Relationship Id="rId200" Type="http://schemas.openxmlformats.org/officeDocument/2006/relationships/header" Target="header50.xml"/><Relationship Id="rId16" Type="http://schemas.openxmlformats.org/officeDocument/2006/relationships/header" Target="header5.xml"/><Relationship Id="rId37" Type="http://schemas.openxmlformats.org/officeDocument/2006/relationships/footer" Target="footer9.xml"/><Relationship Id="rId58" Type="http://schemas.openxmlformats.org/officeDocument/2006/relationships/image" Target="media/image5.png"/><Relationship Id="rId79" Type="http://schemas.openxmlformats.org/officeDocument/2006/relationships/image" Target="media/image26.png"/><Relationship Id="rId102" Type="http://schemas.openxmlformats.org/officeDocument/2006/relationships/image" Target="media/image49.png"/><Relationship Id="rId123" Type="http://schemas.openxmlformats.org/officeDocument/2006/relationships/image" Target="media/image70.png"/><Relationship Id="rId144" Type="http://schemas.openxmlformats.org/officeDocument/2006/relationships/image" Target="media/image91.png"/><Relationship Id="rId90" Type="http://schemas.openxmlformats.org/officeDocument/2006/relationships/image" Target="media/image37.png"/><Relationship Id="rId165" Type="http://schemas.openxmlformats.org/officeDocument/2006/relationships/image" Target="media/image112.png"/><Relationship Id="rId186" Type="http://schemas.openxmlformats.org/officeDocument/2006/relationships/header" Target="header43.xml"/><Relationship Id="rId211" Type="http://schemas.openxmlformats.org/officeDocument/2006/relationships/chart" Target="charts/chart7.xml"/><Relationship Id="rId27" Type="http://schemas.openxmlformats.org/officeDocument/2006/relationships/header" Target="header13.xml"/><Relationship Id="rId48" Type="http://schemas.openxmlformats.org/officeDocument/2006/relationships/header" Target="header28.xml"/><Relationship Id="rId69" Type="http://schemas.openxmlformats.org/officeDocument/2006/relationships/image" Target="media/image16.png"/><Relationship Id="rId113" Type="http://schemas.openxmlformats.org/officeDocument/2006/relationships/image" Target="media/image60.png"/><Relationship Id="rId134" Type="http://schemas.openxmlformats.org/officeDocument/2006/relationships/image" Target="media/image81.png"/><Relationship Id="rId80" Type="http://schemas.openxmlformats.org/officeDocument/2006/relationships/image" Target="media/image27.png"/><Relationship Id="rId155" Type="http://schemas.openxmlformats.org/officeDocument/2006/relationships/image" Target="media/image102.png"/><Relationship Id="rId176" Type="http://schemas.openxmlformats.org/officeDocument/2006/relationships/footer" Target="footer14.xml"/><Relationship Id="rId197" Type="http://schemas.openxmlformats.org/officeDocument/2006/relationships/image" Target="media/image124.jpeg"/><Relationship Id="rId201" Type="http://schemas.openxmlformats.org/officeDocument/2006/relationships/footer" Target="footer19.xml"/><Relationship Id="rId17" Type="http://schemas.openxmlformats.org/officeDocument/2006/relationships/footer" Target="footer4.xml"/><Relationship Id="rId38" Type="http://schemas.openxmlformats.org/officeDocument/2006/relationships/header" Target="header21.xml"/><Relationship Id="rId59" Type="http://schemas.openxmlformats.org/officeDocument/2006/relationships/image" Target="media/image6.png"/><Relationship Id="rId103" Type="http://schemas.openxmlformats.org/officeDocument/2006/relationships/image" Target="media/image50.png"/><Relationship Id="rId124" Type="http://schemas.openxmlformats.org/officeDocument/2006/relationships/image" Target="media/image71.png"/><Relationship Id="rId70" Type="http://schemas.openxmlformats.org/officeDocument/2006/relationships/image" Target="media/image17.png"/><Relationship Id="rId91" Type="http://schemas.openxmlformats.org/officeDocument/2006/relationships/image" Target="media/image38.png"/><Relationship Id="rId145" Type="http://schemas.openxmlformats.org/officeDocument/2006/relationships/image" Target="media/image92.png"/><Relationship Id="rId166" Type="http://schemas.openxmlformats.org/officeDocument/2006/relationships/image" Target="media/image113.png"/><Relationship Id="rId187" Type="http://schemas.openxmlformats.org/officeDocument/2006/relationships/header" Target="header44.xml"/><Relationship Id="rId1" Type="http://schemas.openxmlformats.org/officeDocument/2006/relationships/customXml" Target="../customXml/item1.xml"/><Relationship Id="rId212" Type="http://schemas.openxmlformats.org/officeDocument/2006/relationships/chart" Target="charts/chart8.xml"/><Relationship Id="rId28" Type="http://schemas.openxmlformats.org/officeDocument/2006/relationships/header" Target="header14.xml"/><Relationship Id="rId49" Type="http://schemas.openxmlformats.org/officeDocument/2006/relationships/header" Target="header29.xml"/><Relationship Id="rId114" Type="http://schemas.openxmlformats.org/officeDocument/2006/relationships/image" Target="media/image61.png"/><Relationship Id="rId60" Type="http://schemas.openxmlformats.org/officeDocument/2006/relationships/image" Target="media/image7.png"/><Relationship Id="rId81" Type="http://schemas.openxmlformats.org/officeDocument/2006/relationships/image" Target="media/image28.png"/><Relationship Id="rId135" Type="http://schemas.openxmlformats.org/officeDocument/2006/relationships/image" Target="media/image82.png"/><Relationship Id="rId156" Type="http://schemas.openxmlformats.org/officeDocument/2006/relationships/image" Target="media/image103.png"/><Relationship Id="rId177" Type="http://schemas.openxmlformats.org/officeDocument/2006/relationships/header" Target="header36.xml"/><Relationship Id="rId198" Type="http://schemas.openxmlformats.org/officeDocument/2006/relationships/image" Target="media/image125.jpeg"/><Relationship Id="rId202" Type="http://schemas.openxmlformats.org/officeDocument/2006/relationships/header" Target="header51.xml"/><Relationship Id="rId18" Type="http://schemas.openxmlformats.org/officeDocument/2006/relationships/header" Target="header6.xml"/><Relationship Id="rId39" Type="http://schemas.openxmlformats.org/officeDocument/2006/relationships/image" Target="media/image2.png"/><Relationship Id="rId50" Type="http://schemas.openxmlformats.org/officeDocument/2006/relationships/footer" Target="footer12.xml"/><Relationship Id="rId104" Type="http://schemas.openxmlformats.org/officeDocument/2006/relationships/image" Target="media/image51.png"/><Relationship Id="rId125" Type="http://schemas.openxmlformats.org/officeDocument/2006/relationships/image" Target="media/image72.png"/><Relationship Id="rId146" Type="http://schemas.openxmlformats.org/officeDocument/2006/relationships/image" Target="media/image93.png"/><Relationship Id="rId167" Type="http://schemas.openxmlformats.org/officeDocument/2006/relationships/image" Target="media/image114.png"/><Relationship Id="rId188" Type="http://schemas.openxmlformats.org/officeDocument/2006/relationships/footer" Target="footer17.xml"/><Relationship Id="rId71" Type="http://schemas.openxmlformats.org/officeDocument/2006/relationships/image" Target="media/image18.png"/><Relationship Id="rId92" Type="http://schemas.openxmlformats.org/officeDocument/2006/relationships/image" Target="media/image39.png"/><Relationship Id="rId213" Type="http://schemas.openxmlformats.org/officeDocument/2006/relationships/chart" Target="charts/chart9.xml"/><Relationship Id="rId2" Type="http://schemas.openxmlformats.org/officeDocument/2006/relationships/numbering" Target="numbering.xml"/><Relationship Id="rId29" Type="http://schemas.openxmlformats.org/officeDocument/2006/relationships/footer" Target="footer7.xml"/><Relationship Id="rId40" Type="http://schemas.openxmlformats.org/officeDocument/2006/relationships/header" Target="header22.xml"/><Relationship Id="rId115" Type="http://schemas.openxmlformats.org/officeDocument/2006/relationships/image" Target="media/image62.png"/><Relationship Id="rId136" Type="http://schemas.openxmlformats.org/officeDocument/2006/relationships/image" Target="media/image83.png"/><Relationship Id="rId157" Type="http://schemas.openxmlformats.org/officeDocument/2006/relationships/image" Target="media/image104.png"/><Relationship Id="rId178" Type="http://schemas.openxmlformats.org/officeDocument/2006/relationships/header" Target="header37.xml"/><Relationship Id="rId61" Type="http://schemas.openxmlformats.org/officeDocument/2006/relationships/image" Target="media/image8.png"/><Relationship Id="rId82" Type="http://schemas.openxmlformats.org/officeDocument/2006/relationships/image" Target="media/image29.png"/><Relationship Id="rId199" Type="http://schemas.openxmlformats.org/officeDocument/2006/relationships/header" Target="header49.xml"/><Relationship Id="rId203" Type="http://schemas.openxmlformats.org/officeDocument/2006/relationships/image" Target="media/image12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bagas\Downloads\SUS%20quesioner%20skripsi%20(Respons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D$2:$D$13</c:f>
              <c:numCache>
                <c:formatCode>General</c:formatCode>
                <c:ptCount val="12"/>
                <c:pt idx="0">
                  <c:v>5</c:v>
                </c:pt>
                <c:pt idx="1">
                  <c:v>5</c:v>
                </c:pt>
                <c:pt idx="2">
                  <c:v>5</c:v>
                </c:pt>
                <c:pt idx="3">
                  <c:v>5</c:v>
                </c:pt>
                <c:pt idx="4">
                  <c:v>5</c:v>
                </c:pt>
                <c:pt idx="5">
                  <c:v>5</c:v>
                </c:pt>
                <c:pt idx="6">
                  <c:v>4</c:v>
                </c:pt>
                <c:pt idx="7">
                  <c:v>5</c:v>
                </c:pt>
                <c:pt idx="8">
                  <c:v>5</c:v>
                </c:pt>
                <c:pt idx="9">
                  <c:v>4</c:v>
                </c:pt>
                <c:pt idx="10">
                  <c:v>4</c:v>
                </c:pt>
                <c:pt idx="11">
                  <c:v>4</c:v>
                </c:pt>
              </c:numCache>
            </c:numRef>
          </c:val>
          <c:extLst>
            <c:ext xmlns:c16="http://schemas.microsoft.com/office/drawing/2014/chart" uri="{C3380CC4-5D6E-409C-BE32-E72D297353CC}">
              <c16:uniqueId val="{00000000-BFA3-49A6-8872-FE7BAAC01BAB}"/>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M$2:$M$13</c:f>
              <c:numCache>
                <c:formatCode>General</c:formatCode>
                <c:ptCount val="12"/>
                <c:pt idx="0">
                  <c:v>1</c:v>
                </c:pt>
                <c:pt idx="1">
                  <c:v>2</c:v>
                </c:pt>
                <c:pt idx="2">
                  <c:v>1</c:v>
                </c:pt>
                <c:pt idx="3">
                  <c:v>2</c:v>
                </c:pt>
                <c:pt idx="4">
                  <c:v>1</c:v>
                </c:pt>
                <c:pt idx="5">
                  <c:v>3</c:v>
                </c:pt>
                <c:pt idx="6">
                  <c:v>2</c:v>
                </c:pt>
                <c:pt idx="7">
                  <c:v>3</c:v>
                </c:pt>
                <c:pt idx="8">
                  <c:v>1</c:v>
                </c:pt>
                <c:pt idx="9">
                  <c:v>1</c:v>
                </c:pt>
                <c:pt idx="10">
                  <c:v>3</c:v>
                </c:pt>
                <c:pt idx="11">
                  <c:v>1</c:v>
                </c:pt>
              </c:numCache>
            </c:numRef>
          </c:val>
          <c:extLst>
            <c:ext xmlns:c16="http://schemas.microsoft.com/office/drawing/2014/chart" uri="{C3380CC4-5D6E-409C-BE32-E72D297353CC}">
              <c16:uniqueId val="{00000000-14E3-48DF-AEE8-C58C5521C8FE}"/>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E$2:$E$13</c:f>
              <c:numCache>
                <c:formatCode>General</c:formatCode>
                <c:ptCount val="12"/>
                <c:pt idx="0">
                  <c:v>1</c:v>
                </c:pt>
                <c:pt idx="1">
                  <c:v>2</c:v>
                </c:pt>
                <c:pt idx="2">
                  <c:v>2</c:v>
                </c:pt>
                <c:pt idx="3">
                  <c:v>2</c:v>
                </c:pt>
                <c:pt idx="4">
                  <c:v>1</c:v>
                </c:pt>
                <c:pt idx="5">
                  <c:v>3</c:v>
                </c:pt>
                <c:pt idx="6">
                  <c:v>2</c:v>
                </c:pt>
                <c:pt idx="7">
                  <c:v>2</c:v>
                </c:pt>
                <c:pt idx="8">
                  <c:v>1</c:v>
                </c:pt>
                <c:pt idx="9">
                  <c:v>2</c:v>
                </c:pt>
                <c:pt idx="10">
                  <c:v>2</c:v>
                </c:pt>
                <c:pt idx="11">
                  <c:v>1</c:v>
                </c:pt>
              </c:numCache>
            </c:numRef>
          </c:val>
          <c:extLst>
            <c:ext xmlns:c16="http://schemas.microsoft.com/office/drawing/2014/chart" uri="{C3380CC4-5D6E-409C-BE32-E72D297353CC}">
              <c16:uniqueId val="{00000000-57E6-4D51-8438-191AF4B2C066}"/>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F$2:$F$13</c:f>
              <c:numCache>
                <c:formatCode>General</c:formatCode>
                <c:ptCount val="12"/>
                <c:pt idx="0">
                  <c:v>5</c:v>
                </c:pt>
                <c:pt idx="1">
                  <c:v>5</c:v>
                </c:pt>
                <c:pt idx="2">
                  <c:v>4</c:v>
                </c:pt>
                <c:pt idx="3">
                  <c:v>5</c:v>
                </c:pt>
                <c:pt idx="4">
                  <c:v>4</c:v>
                </c:pt>
                <c:pt idx="5">
                  <c:v>4</c:v>
                </c:pt>
                <c:pt idx="6">
                  <c:v>4</c:v>
                </c:pt>
                <c:pt idx="7">
                  <c:v>4</c:v>
                </c:pt>
                <c:pt idx="8">
                  <c:v>5</c:v>
                </c:pt>
                <c:pt idx="9">
                  <c:v>5</c:v>
                </c:pt>
                <c:pt idx="10">
                  <c:v>4</c:v>
                </c:pt>
                <c:pt idx="11">
                  <c:v>4</c:v>
                </c:pt>
              </c:numCache>
            </c:numRef>
          </c:val>
          <c:extLst>
            <c:ext xmlns:c16="http://schemas.microsoft.com/office/drawing/2014/chart" uri="{C3380CC4-5D6E-409C-BE32-E72D297353CC}">
              <c16:uniqueId val="{00000000-203A-4687-8B17-AE525999C05D}"/>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G$2:$G$13</c:f>
              <c:numCache>
                <c:formatCode>General</c:formatCode>
                <c:ptCount val="12"/>
                <c:pt idx="0">
                  <c:v>1</c:v>
                </c:pt>
                <c:pt idx="1">
                  <c:v>4</c:v>
                </c:pt>
                <c:pt idx="2">
                  <c:v>1</c:v>
                </c:pt>
                <c:pt idx="3">
                  <c:v>2</c:v>
                </c:pt>
                <c:pt idx="4">
                  <c:v>1</c:v>
                </c:pt>
                <c:pt idx="5">
                  <c:v>3</c:v>
                </c:pt>
                <c:pt idx="6">
                  <c:v>4</c:v>
                </c:pt>
                <c:pt idx="7">
                  <c:v>5</c:v>
                </c:pt>
                <c:pt idx="8">
                  <c:v>1</c:v>
                </c:pt>
                <c:pt idx="9">
                  <c:v>2</c:v>
                </c:pt>
                <c:pt idx="10">
                  <c:v>2</c:v>
                </c:pt>
                <c:pt idx="11">
                  <c:v>2</c:v>
                </c:pt>
              </c:numCache>
            </c:numRef>
          </c:val>
          <c:extLst>
            <c:ext xmlns:c16="http://schemas.microsoft.com/office/drawing/2014/chart" uri="{C3380CC4-5D6E-409C-BE32-E72D297353CC}">
              <c16:uniqueId val="{00000000-B119-434B-936C-7F890B569451}"/>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H$2:$H$13</c:f>
              <c:numCache>
                <c:formatCode>General</c:formatCode>
                <c:ptCount val="12"/>
                <c:pt idx="0">
                  <c:v>5</c:v>
                </c:pt>
                <c:pt idx="1">
                  <c:v>5</c:v>
                </c:pt>
                <c:pt idx="2">
                  <c:v>5</c:v>
                </c:pt>
                <c:pt idx="3">
                  <c:v>5</c:v>
                </c:pt>
                <c:pt idx="4">
                  <c:v>4</c:v>
                </c:pt>
                <c:pt idx="5">
                  <c:v>4</c:v>
                </c:pt>
                <c:pt idx="6">
                  <c:v>4</c:v>
                </c:pt>
                <c:pt idx="7">
                  <c:v>3</c:v>
                </c:pt>
                <c:pt idx="8">
                  <c:v>5</c:v>
                </c:pt>
                <c:pt idx="9">
                  <c:v>5</c:v>
                </c:pt>
                <c:pt idx="10">
                  <c:v>4</c:v>
                </c:pt>
                <c:pt idx="11">
                  <c:v>4</c:v>
                </c:pt>
              </c:numCache>
            </c:numRef>
          </c:val>
          <c:extLst>
            <c:ext xmlns:c16="http://schemas.microsoft.com/office/drawing/2014/chart" uri="{C3380CC4-5D6E-409C-BE32-E72D297353CC}">
              <c16:uniqueId val="{00000000-6DD5-4A64-8CD1-433065559FDA}"/>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I$2:$I$13</c:f>
              <c:numCache>
                <c:formatCode>General</c:formatCode>
                <c:ptCount val="12"/>
                <c:pt idx="0">
                  <c:v>1</c:v>
                </c:pt>
                <c:pt idx="1">
                  <c:v>2</c:v>
                </c:pt>
                <c:pt idx="2">
                  <c:v>1</c:v>
                </c:pt>
                <c:pt idx="3">
                  <c:v>4</c:v>
                </c:pt>
                <c:pt idx="4">
                  <c:v>1</c:v>
                </c:pt>
                <c:pt idx="5">
                  <c:v>2</c:v>
                </c:pt>
                <c:pt idx="6">
                  <c:v>2</c:v>
                </c:pt>
                <c:pt idx="7">
                  <c:v>2</c:v>
                </c:pt>
                <c:pt idx="8">
                  <c:v>1</c:v>
                </c:pt>
                <c:pt idx="9">
                  <c:v>1</c:v>
                </c:pt>
                <c:pt idx="10">
                  <c:v>2</c:v>
                </c:pt>
                <c:pt idx="11">
                  <c:v>2</c:v>
                </c:pt>
              </c:numCache>
            </c:numRef>
          </c:val>
          <c:extLst>
            <c:ext xmlns:c16="http://schemas.microsoft.com/office/drawing/2014/chart" uri="{C3380CC4-5D6E-409C-BE32-E72D297353CC}">
              <c16:uniqueId val="{00000000-5F37-4304-896F-6185A44FABDE}"/>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J$2:$J$13</c:f>
              <c:numCache>
                <c:formatCode>General</c:formatCode>
                <c:ptCount val="12"/>
                <c:pt idx="0">
                  <c:v>5</c:v>
                </c:pt>
                <c:pt idx="1">
                  <c:v>4</c:v>
                </c:pt>
                <c:pt idx="2">
                  <c:v>5</c:v>
                </c:pt>
                <c:pt idx="3">
                  <c:v>5</c:v>
                </c:pt>
                <c:pt idx="4">
                  <c:v>5</c:v>
                </c:pt>
                <c:pt idx="5">
                  <c:v>4</c:v>
                </c:pt>
                <c:pt idx="6">
                  <c:v>4</c:v>
                </c:pt>
                <c:pt idx="7">
                  <c:v>5</c:v>
                </c:pt>
                <c:pt idx="8">
                  <c:v>5</c:v>
                </c:pt>
                <c:pt idx="9">
                  <c:v>4</c:v>
                </c:pt>
                <c:pt idx="10">
                  <c:v>4</c:v>
                </c:pt>
                <c:pt idx="11">
                  <c:v>5</c:v>
                </c:pt>
              </c:numCache>
            </c:numRef>
          </c:val>
          <c:extLst>
            <c:ext xmlns:c16="http://schemas.microsoft.com/office/drawing/2014/chart" uri="{C3380CC4-5D6E-409C-BE32-E72D297353CC}">
              <c16:uniqueId val="{00000000-D26B-40E8-941A-86CED1A29B1C}"/>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K$2:$K$13</c:f>
              <c:numCache>
                <c:formatCode>General</c:formatCode>
                <c:ptCount val="12"/>
                <c:pt idx="0">
                  <c:v>1</c:v>
                </c:pt>
                <c:pt idx="1">
                  <c:v>1</c:v>
                </c:pt>
                <c:pt idx="2">
                  <c:v>1</c:v>
                </c:pt>
                <c:pt idx="3">
                  <c:v>2</c:v>
                </c:pt>
                <c:pt idx="4">
                  <c:v>1</c:v>
                </c:pt>
                <c:pt idx="5">
                  <c:v>3</c:v>
                </c:pt>
                <c:pt idx="6">
                  <c:v>2</c:v>
                </c:pt>
                <c:pt idx="7">
                  <c:v>2</c:v>
                </c:pt>
                <c:pt idx="8">
                  <c:v>1</c:v>
                </c:pt>
                <c:pt idx="9">
                  <c:v>1</c:v>
                </c:pt>
                <c:pt idx="10">
                  <c:v>2</c:v>
                </c:pt>
                <c:pt idx="11">
                  <c:v>1</c:v>
                </c:pt>
              </c:numCache>
            </c:numRef>
          </c:val>
          <c:extLst>
            <c:ext xmlns:c16="http://schemas.microsoft.com/office/drawing/2014/chart" uri="{C3380CC4-5D6E-409C-BE32-E72D297353CC}">
              <c16:uniqueId val="{00000000-258E-4B75-A8B3-F2162BD54E01}"/>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Form Responses 1'!$L$2:$L$13</c:f>
              <c:numCache>
                <c:formatCode>General</c:formatCode>
                <c:ptCount val="12"/>
                <c:pt idx="0">
                  <c:v>5</c:v>
                </c:pt>
                <c:pt idx="1">
                  <c:v>5</c:v>
                </c:pt>
                <c:pt idx="2">
                  <c:v>5</c:v>
                </c:pt>
                <c:pt idx="3">
                  <c:v>5</c:v>
                </c:pt>
                <c:pt idx="4">
                  <c:v>5</c:v>
                </c:pt>
                <c:pt idx="5">
                  <c:v>4</c:v>
                </c:pt>
                <c:pt idx="6">
                  <c:v>4</c:v>
                </c:pt>
                <c:pt idx="7">
                  <c:v>4</c:v>
                </c:pt>
                <c:pt idx="8">
                  <c:v>5</c:v>
                </c:pt>
                <c:pt idx="9">
                  <c:v>5</c:v>
                </c:pt>
                <c:pt idx="10">
                  <c:v>5</c:v>
                </c:pt>
                <c:pt idx="11">
                  <c:v>5</c:v>
                </c:pt>
              </c:numCache>
            </c:numRef>
          </c:val>
          <c:extLst>
            <c:ext xmlns:c16="http://schemas.microsoft.com/office/drawing/2014/chart" uri="{C3380CC4-5D6E-409C-BE32-E72D297353CC}">
              <c16:uniqueId val="{00000000-BB2B-4D90-A7E3-B3B6B73D905B}"/>
            </c:ext>
          </c:extLst>
        </c:ser>
        <c:dLbls>
          <c:showLegendKey val="0"/>
          <c:showVal val="0"/>
          <c:showCatName val="0"/>
          <c:showSerName val="0"/>
          <c:showPercent val="0"/>
          <c:showBubbleSize val="0"/>
        </c:dLbls>
        <c:gapWidth val="219"/>
        <c:overlap val="-27"/>
        <c:axId val="258936608"/>
        <c:axId val="258939008"/>
      </c:barChart>
      <c:catAx>
        <c:axId val="25893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9008"/>
        <c:crosses val="autoZero"/>
        <c:auto val="1"/>
        <c:lblAlgn val="ctr"/>
        <c:lblOffset val="100"/>
        <c:noMultiLvlLbl val="0"/>
      </c:catAx>
      <c:valAx>
        <c:axId val="25893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36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5FA1F-A06B-4F80-8BCF-12D5DA246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57</TotalTime>
  <Pages>158</Pages>
  <Words>28692</Words>
  <Characters>163550</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 Rizkiyanto</dc:creator>
  <cp:keywords/>
  <dc:description/>
  <cp:lastModifiedBy>Bagas Rizkiyanto</cp:lastModifiedBy>
  <cp:revision>4508</cp:revision>
  <cp:lastPrinted>2024-07-16T17:47:00Z</cp:lastPrinted>
  <dcterms:created xsi:type="dcterms:W3CDTF">2024-02-20T06:38:00Z</dcterms:created>
  <dcterms:modified xsi:type="dcterms:W3CDTF">2024-07-16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GxW9vm1"/&gt;&lt;style id="http://www.zotero.org/styles/harvard-cite-them-right" hasBibliography="1" bibliographyStyleHasBeenSet="1"/&gt;&lt;prefs&gt;&lt;pref name="fieldType" value="Field"/&gt;&lt;/prefs&gt;&lt;/data&gt;</vt:lpwstr>
  </property>
</Properties>
</file>